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223A56" w14:textId="77777777" w:rsidR="00946861" w:rsidRPr="00770537" w:rsidRDefault="00946861" w:rsidP="00CD2961">
      <w:pPr>
        <w:jc w:val="center"/>
        <w:rPr>
          <w:b/>
          <w:bCs/>
          <w:sz w:val="54"/>
        </w:rPr>
      </w:pPr>
    </w:p>
    <w:p w14:paraId="2F916BB6" w14:textId="4A9C04E4" w:rsidR="00946861" w:rsidRPr="00770537" w:rsidRDefault="00286A74" w:rsidP="00CD2961">
      <w:pPr>
        <w:jc w:val="center"/>
        <w:rPr>
          <w:b/>
          <w:bCs/>
          <w:sz w:val="54"/>
        </w:rPr>
      </w:pPr>
      <w:r w:rsidRPr="00770537">
        <w:rPr>
          <w:b/>
          <w:bCs/>
          <w:noProof/>
          <w:sz w:val="54"/>
        </w:rPr>
        <w:drawing>
          <wp:inline distT="0" distB="0" distL="0" distR="0" wp14:anchorId="5E746F86" wp14:editId="04C5F371">
            <wp:extent cx="1440000" cy="144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ycle_logo.png"/>
                    <pic:cNvPicPr/>
                  </pic:nvPicPr>
                  <pic:blipFill>
                    <a:blip r:embed="rId8" cstate="print">
                      <a:extLst>
                        <a:ext uri="{28A0092B-C50C-407E-A947-70E740481C1C}">
                          <a14:useLocalDpi xmlns:a14="http://schemas.microsoft.com/office/drawing/2010/main"/>
                        </a:ext>
                      </a:extLst>
                    </a:blip>
                    <a:stretch>
                      <a:fillRect/>
                    </a:stretch>
                  </pic:blipFill>
                  <pic:spPr>
                    <a:xfrm>
                      <a:off x="0" y="0"/>
                      <a:ext cx="1440000" cy="1440000"/>
                    </a:xfrm>
                    <a:prstGeom prst="rect">
                      <a:avLst/>
                    </a:prstGeom>
                  </pic:spPr>
                </pic:pic>
              </a:graphicData>
            </a:graphic>
          </wp:inline>
        </w:drawing>
      </w:r>
    </w:p>
    <w:p w14:paraId="78DDF97C" w14:textId="1BA51EB4" w:rsidR="00946861" w:rsidRPr="00770537" w:rsidRDefault="00CD2961" w:rsidP="002833EA">
      <w:pPr>
        <w:pStyle w:val="Heading1"/>
        <w:jc w:val="center"/>
        <w:rPr>
          <w:rFonts w:ascii="Times New Roman" w:hAnsi="Times New Roman" w:cs="Times New Roman"/>
          <w:b/>
          <w:color w:val="auto"/>
          <w:sz w:val="38"/>
          <w:szCs w:val="38"/>
        </w:rPr>
      </w:pPr>
      <w:r w:rsidRPr="00770537">
        <w:rPr>
          <w:rFonts w:ascii="Times New Roman" w:hAnsi="Times New Roman" w:cs="Times New Roman"/>
        </w:rPr>
        <w:br/>
      </w:r>
      <w:bookmarkStart w:id="0" w:name="_Toc47539097"/>
      <w:r w:rsidR="00493CCB" w:rsidRPr="00770537">
        <w:rPr>
          <w:rFonts w:ascii="Times New Roman" w:hAnsi="Times New Roman" w:cs="Times New Roman"/>
          <w:b/>
          <w:color w:val="auto"/>
          <w:sz w:val="38"/>
          <w:szCs w:val="38"/>
        </w:rPr>
        <w:t>ACYCLE</w:t>
      </w:r>
      <w:bookmarkEnd w:id="0"/>
    </w:p>
    <w:p w14:paraId="2286454A" w14:textId="7CBC5A7F" w:rsidR="008D1A17" w:rsidRPr="00770537" w:rsidRDefault="008D1A17" w:rsidP="008D1A17">
      <w:pPr>
        <w:jc w:val="center"/>
      </w:pPr>
      <w:r w:rsidRPr="00770537">
        <w:rPr>
          <w:sz w:val="38"/>
        </w:rPr>
        <w:br/>
      </w:r>
      <w:r w:rsidRPr="00770537">
        <w:t xml:space="preserve">version </w:t>
      </w:r>
      <w:r w:rsidR="00332099" w:rsidRPr="00770537">
        <w:t>2.</w:t>
      </w:r>
      <w:r w:rsidR="00DB5C5A">
        <w:t>2</w:t>
      </w:r>
    </w:p>
    <w:p w14:paraId="737C4FB2" w14:textId="77777777" w:rsidR="00493CCB" w:rsidRPr="00770537" w:rsidRDefault="00493CCB" w:rsidP="00CD2961">
      <w:pPr>
        <w:jc w:val="center"/>
        <w:rPr>
          <w:sz w:val="38"/>
        </w:rPr>
      </w:pPr>
    </w:p>
    <w:p w14:paraId="45284D1B" w14:textId="262D5EAA" w:rsidR="00493CCB" w:rsidRPr="00770537" w:rsidRDefault="003419D2" w:rsidP="00CD2961">
      <w:pPr>
        <w:jc w:val="center"/>
      </w:pPr>
      <w:r w:rsidRPr="00770537">
        <w:t>T</w:t>
      </w:r>
      <w:r w:rsidR="00207662" w:rsidRPr="00770537">
        <w:t xml:space="preserve">ime-series analysis software for paleoclimate </w:t>
      </w:r>
      <w:r w:rsidR="00E10553" w:rsidRPr="00770537">
        <w:t>research</w:t>
      </w:r>
      <w:r w:rsidR="00FC43DE" w:rsidRPr="00770537">
        <w:t xml:space="preserve"> and education</w:t>
      </w:r>
    </w:p>
    <w:p w14:paraId="31136A4B" w14:textId="77777777" w:rsidR="00CD2961" w:rsidRPr="00770537" w:rsidRDefault="00CD2961" w:rsidP="00E0438C"/>
    <w:p w14:paraId="50E19F87" w14:textId="77777777" w:rsidR="00946861" w:rsidRPr="00770537" w:rsidRDefault="00946861" w:rsidP="00E0438C"/>
    <w:p w14:paraId="7AB1E78A" w14:textId="54E72C4B" w:rsidR="00946861" w:rsidRPr="00770537" w:rsidRDefault="003927E1" w:rsidP="003927E1">
      <w:pPr>
        <w:jc w:val="center"/>
        <w:rPr>
          <w:b/>
          <w:sz w:val="36"/>
          <w:szCs w:val="36"/>
        </w:rPr>
      </w:pPr>
      <w:r w:rsidRPr="00770537">
        <w:rPr>
          <w:b/>
          <w:sz w:val="36"/>
          <w:szCs w:val="36"/>
        </w:rPr>
        <w:t>User’s Guide</w:t>
      </w:r>
    </w:p>
    <w:p w14:paraId="160C8FBF" w14:textId="77777777" w:rsidR="00946861" w:rsidRPr="00770537" w:rsidRDefault="00946861" w:rsidP="00E0438C"/>
    <w:p w14:paraId="7AF35A8A" w14:textId="77777777" w:rsidR="00946861" w:rsidRPr="00770537" w:rsidRDefault="00946861" w:rsidP="00E0438C"/>
    <w:p w14:paraId="64E55D43" w14:textId="77777777" w:rsidR="00946861" w:rsidRPr="00770537" w:rsidRDefault="00946861" w:rsidP="00E0438C"/>
    <w:p w14:paraId="4E37BA5E" w14:textId="77777777" w:rsidR="00946861" w:rsidRPr="00770537" w:rsidRDefault="00946861" w:rsidP="00E0438C"/>
    <w:p w14:paraId="7B1753E5" w14:textId="77777777" w:rsidR="00023ED2" w:rsidRPr="00770537" w:rsidRDefault="00023ED2" w:rsidP="00023ED2">
      <w:pPr>
        <w:jc w:val="center"/>
        <w:rPr>
          <w:b/>
          <w:bCs/>
          <w:sz w:val="54"/>
        </w:rPr>
      </w:pPr>
    </w:p>
    <w:p w14:paraId="05F0B130" w14:textId="77777777" w:rsidR="00946861" w:rsidRPr="00770537" w:rsidRDefault="00946861" w:rsidP="00E0438C"/>
    <w:p w14:paraId="00BAF39B" w14:textId="77777777" w:rsidR="00946861" w:rsidRPr="00770537" w:rsidRDefault="00946861" w:rsidP="00E0438C"/>
    <w:p w14:paraId="301785E5" w14:textId="77777777" w:rsidR="00946861" w:rsidRPr="00770537" w:rsidRDefault="00946861" w:rsidP="00E0438C"/>
    <w:p w14:paraId="6D76DD87" w14:textId="77777777" w:rsidR="00B45277" w:rsidRPr="00770537" w:rsidRDefault="00B45277" w:rsidP="00B45277">
      <w:r w:rsidRPr="00770537">
        <w:rPr>
          <w:b/>
          <w:bCs/>
          <w:sz w:val="54"/>
        </w:rPr>
        <w:br/>
      </w:r>
    </w:p>
    <w:p w14:paraId="041D82D3" w14:textId="77777777" w:rsidR="00B45277" w:rsidRPr="00770537" w:rsidRDefault="00B45277" w:rsidP="00B45277"/>
    <w:p w14:paraId="4D6AE962" w14:textId="77777777" w:rsidR="00B45277" w:rsidRPr="00770537" w:rsidRDefault="00B45277" w:rsidP="00B45277">
      <w:pPr>
        <w:jc w:val="center"/>
        <w:rPr>
          <w:sz w:val="21"/>
        </w:rPr>
      </w:pPr>
      <w:r w:rsidRPr="00770537">
        <w:rPr>
          <w:sz w:val="21"/>
        </w:rPr>
        <w:t xml:space="preserve">  </w:t>
      </w:r>
    </w:p>
    <w:p w14:paraId="64503C85" w14:textId="77777777" w:rsidR="00B45277" w:rsidRPr="00770537" w:rsidRDefault="00B45277" w:rsidP="00B45277">
      <w:pPr>
        <w:jc w:val="center"/>
        <w:rPr>
          <w:b/>
          <w:sz w:val="26"/>
        </w:rPr>
      </w:pPr>
    </w:p>
    <w:p w14:paraId="5BAFC39E" w14:textId="476E4691" w:rsidR="00946861" w:rsidRPr="00B45277" w:rsidRDefault="002656E0" w:rsidP="00946861">
      <w:pPr>
        <w:jc w:val="center"/>
        <w:rPr>
          <w:bCs/>
        </w:rPr>
      </w:pPr>
      <w:r w:rsidRPr="00B45277">
        <w:rPr>
          <w:bCs/>
        </w:rPr>
        <w:t>Mingsong Li</w:t>
      </w:r>
    </w:p>
    <w:p w14:paraId="3DB97848" w14:textId="77777777" w:rsidR="00B45277" w:rsidRPr="00B45277" w:rsidRDefault="00B45277" w:rsidP="00B45277"/>
    <w:p w14:paraId="44800259" w14:textId="065E7A6A" w:rsidR="00B45277" w:rsidRPr="00B45277" w:rsidRDefault="00200537" w:rsidP="00B45277">
      <w:pPr>
        <w:jc w:val="center"/>
      </w:pPr>
      <w:hyperlink r:id="rId9" w:history="1">
        <w:r w:rsidR="00B45277" w:rsidRPr="00B45277">
          <w:rPr>
            <w:rStyle w:val="Hyperlink"/>
            <w:rFonts w:hint="eastAsia"/>
            <w:color w:val="auto"/>
            <w:u w:val="none"/>
          </w:rPr>
          <w:t>www</w:t>
        </w:r>
        <w:r w:rsidR="00B45277" w:rsidRPr="00B45277">
          <w:rPr>
            <w:rStyle w:val="Hyperlink"/>
            <w:color w:val="auto"/>
            <w:u w:val="none"/>
          </w:rPr>
          <w:t>.acycle.org</w:t>
        </w:r>
      </w:hyperlink>
    </w:p>
    <w:p w14:paraId="3344BE8B" w14:textId="77777777" w:rsidR="00207662" w:rsidRPr="00B45277" w:rsidRDefault="00207662" w:rsidP="00946861">
      <w:pPr>
        <w:jc w:val="center"/>
      </w:pPr>
    </w:p>
    <w:p w14:paraId="7056A564" w14:textId="2CA3F6FE" w:rsidR="00493CCB" w:rsidRPr="00B45277" w:rsidRDefault="001510CE" w:rsidP="00946861">
      <w:pPr>
        <w:jc w:val="center"/>
      </w:pPr>
      <w:r w:rsidRPr="00B45277">
        <w:t>Pe</w:t>
      </w:r>
      <w:r w:rsidR="00B4758A" w:rsidRPr="00B45277">
        <w:t xml:space="preserve">king </w:t>
      </w:r>
      <w:r w:rsidR="00493CCB" w:rsidRPr="00B45277">
        <w:t xml:space="preserve">University, </w:t>
      </w:r>
      <w:r w:rsidR="00B4758A" w:rsidRPr="00B45277">
        <w:t>Beijing</w:t>
      </w:r>
      <w:r w:rsidR="00207662" w:rsidRPr="00B45277">
        <w:t xml:space="preserve">, </w:t>
      </w:r>
      <w:r w:rsidR="00B4758A" w:rsidRPr="00B45277">
        <w:t>China</w:t>
      </w:r>
    </w:p>
    <w:p w14:paraId="79B498E7" w14:textId="77777777" w:rsidR="00DA0C98" w:rsidRPr="00B45277" w:rsidRDefault="00DA0C98" w:rsidP="00946861">
      <w:pPr>
        <w:jc w:val="center"/>
      </w:pPr>
    </w:p>
    <w:p w14:paraId="5057B465" w14:textId="718AE2D0" w:rsidR="00B563BA" w:rsidRPr="00B45277" w:rsidRDefault="00B4758A" w:rsidP="00946861">
      <w:pPr>
        <w:jc w:val="center"/>
        <w:sectPr w:rsidR="00B563BA" w:rsidRPr="00B45277" w:rsidSect="00644E86">
          <w:headerReference w:type="default" r:id="rId10"/>
          <w:footerReference w:type="even" r:id="rId11"/>
          <w:footerReference w:type="default" r:id="rId12"/>
          <w:pgSz w:w="12240" w:h="15840"/>
          <w:pgMar w:top="1440" w:right="1440" w:bottom="1440" w:left="1440" w:header="720" w:footer="720" w:gutter="0"/>
          <w:pgNumType w:fmt="numberInDash"/>
          <w:cols w:space="720"/>
          <w:titlePg/>
          <w:docGrid w:linePitch="400"/>
        </w:sectPr>
      </w:pPr>
      <w:r w:rsidRPr="00B45277">
        <w:t>Feb</w:t>
      </w:r>
      <w:r w:rsidR="00B45277">
        <w:t>.</w:t>
      </w:r>
      <w:r w:rsidR="00F1051E" w:rsidRPr="00B45277">
        <w:t xml:space="preserve"> </w:t>
      </w:r>
      <w:r w:rsidRPr="00B45277">
        <w:t>3</w:t>
      </w:r>
      <w:r w:rsidR="00D752F2" w:rsidRPr="00B45277">
        <w:t>, 20</w:t>
      </w:r>
      <w:r w:rsidR="002E063A" w:rsidRPr="00B45277">
        <w:t>2</w:t>
      </w:r>
      <w:r w:rsidRPr="00B45277">
        <w:t>1</w:t>
      </w:r>
    </w:p>
    <w:sdt>
      <w:sdtPr>
        <w:rPr>
          <w:rFonts w:ascii="Times New Roman" w:eastAsiaTheme="minorEastAsia" w:hAnsi="Times New Roman" w:cs="Times New Roman"/>
          <w:b w:val="0"/>
          <w:bCs w:val="0"/>
          <w:color w:val="000000" w:themeColor="text1"/>
          <w:sz w:val="36"/>
          <w:szCs w:val="36"/>
          <w:lang w:eastAsia="zh-CN"/>
        </w:rPr>
        <w:id w:val="-434445389"/>
        <w:docPartObj>
          <w:docPartGallery w:val="Table of Contents"/>
          <w:docPartUnique/>
        </w:docPartObj>
      </w:sdtPr>
      <w:sdtEndPr>
        <w:rPr>
          <w:rFonts w:eastAsia="Times New Roman"/>
          <w:noProof/>
          <w:color w:val="auto"/>
          <w:sz w:val="24"/>
          <w:szCs w:val="24"/>
        </w:rPr>
      </w:sdtEndPr>
      <w:sdtContent>
        <w:p w14:paraId="28E8CF35" w14:textId="538BA278" w:rsidR="00254C15" w:rsidRPr="00770537" w:rsidRDefault="00254C15" w:rsidP="00297283">
          <w:pPr>
            <w:pStyle w:val="TOCHeading"/>
            <w:jc w:val="center"/>
            <w:rPr>
              <w:rStyle w:val="Heading1Char"/>
              <w:rFonts w:ascii="Times New Roman" w:hAnsi="Times New Roman" w:cs="Times New Roman"/>
              <w:color w:val="auto"/>
              <w:sz w:val="36"/>
              <w:szCs w:val="36"/>
            </w:rPr>
          </w:pPr>
          <w:r w:rsidRPr="00770537">
            <w:rPr>
              <w:rStyle w:val="Heading1Char"/>
              <w:rFonts w:ascii="Times New Roman" w:hAnsi="Times New Roman" w:cs="Times New Roman"/>
              <w:color w:val="auto"/>
              <w:sz w:val="36"/>
              <w:szCs w:val="36"/>
            </w:rPr>
            <w:t>Contents</w:t>
          </w:r>
        </w:p>
        <w:p w14:paraId="034B9BC7" w14:textId="7D027E13" w:rsidR="00516E24" w:rsidRDefault="00286A74">
          <w:pPr>
            <w:pStyle w:val="TOC1"/>
            <w:tabs>
              <w:tab w:val="right" w:leader="dot" w:pos="9350"/>
            </w:tabs>
            <w:rPr>
              <w:b w:val="0"/>
              <w:bCs w:val="0"/>
              <w:caps w:val="0"/>
              <w:noProof/>
              <w:sz w:val="24"/>
              <w:szCs w:val="24"/>
            </w:rPr>
          </w:pPr>
          <w:r w:rsidRPr="00770537">
            <w:rPr>
              <w:rFonts w:ascii="Times New Roman" w:hAnsi="Times New Roman" w:cs="Times New Roman"/>
            </w:rPr>
            <w:fldChar w:fldCharType="begin"/>
          </w:r>
          <w:r w:rsidRPr="00770537">
            <w:rPr>
              <w:rFonts w:ascii="Times New Roman" w:hAnsi="Times New Roman" w:cs="Times New Roman"/>
            </w:rPr>
            <w:instrText xml:space="preserve"> TOC \o "1-3" \h \z \u </w:instrText>
          </w:r>
          <w:r w:rsidRPr="00770537">
            <w:rPr>
              <w:rFonts w:ascii="Times New Roman" w:hAnsi="Times New Roman" w:cs="Times New Roman"/>
            </w:rPr>
            <w:fldChar w:fldCharType="separate"/>
          </w:r>
          <w:hyperlink w:anchor="_Toc47539097" w:history="1">
            <w:r w:rsidR="00516E24" w:rsidRPr="00A700CB">
              <w:rPr>
                <w:rStyle w:val="Hyperlink"/>
                <w:rFonts w:ascii="Times New Roman" w:hAnsi="Times New Roman" w:cs="Times New Roman"/>
                <w:noProof/>
              </w:rPr>
              <w:t>ACYCLE</w:t>
            </w:r>
            <w:r w:rsidR="00516E24">
              <w:rPr>
                <w:noProof/>
                <w:webHidden/>
              </w:rPr>
              <w:tab/>
            </w:r>
            <w:r w:rsidR="00516E24">
              <w:rPr>
                <w:noProof/>
                <w:webHidden/>
              </w:rPr>
              <w:fldChar w:fldCharType="begin"/>
            </w:r>
            <w:r w:rsidR="00516E24">
              <w:rPr>
                <w:noProof/>
                <w:webHidden/>
              </w:rPr>
              <w:instrText xml:space="preserve"> PAGEREF _Toc47539097 \h </w:instrText>
            </w:r>
            <w:r w:rsidR="00516E24">
              <w:rPr>
                <w:noProof/>
                <w:webHidden/>
              </w:rPr>
            </w:r>
            <w:r w:rsidR="00516E24">
              <w:rPr>
                <w:noProof/>
                <w:webHidden/>
              </w:rPr>
              <w:fldChar w:fldCharType="separate"/>
            </w:r>
            <w:r w:rsidR="00DB5C5A">
              <w:rPr>
                <w:noProof/>
                <w:webHidden/>
              </w:rPr>
              <w:t>- 1 -</w:t>
            </w:r>
            <w:r w:rsidR="00516E24">
              <w:rPr>
                <w:noProof/>
                <w:webHidden/>
              </w:rPr>
              <w:fldChar w:fldCharType="end"/>
            </w:r>
          </w:hyperlink>
        </w:p>
        <w:p w14:paraId="06A3E03D" w14:textId="272429DF" w:rsidR="00516E24" w:rsidRDefault="00200537">
          <w:pPr>
            <w:pStyle w:val="TOC1"/>
            <w:tabs>
              <w:tab w:val="right" w:leader="dot" w:pos="9350"/>
            </w:tabs>
            <w:rPr>
              <w:b w:val="0"/>
              <w:bCs w:val="0"/>
              <w:caps w:val="0"/>
              <w:noProof/>
              <w:sz w:val="24"/>
              <w:szCs w:val="24"/>
            </w:rPr>
          </w:pPr>
          <w:hyperlink w:anchor="_Toc47539098" w:history="1">
            <w:r w:rsidR="00516E24" w:rsidRPr="00A700CB">
              <w:rPr>
                <w:rStyle w:val="Hyperlink"/>
                <w:rFonts w:ascii="Times New Roman" w:hAnsi="Times New Roman" w:cs="Times New Roman"/>
                <w:noProof/>
              </w:rPr>
              <w:t>What they say</w:t>
            </w:r>
            <w:r w:rsidR="00516E24">
              <w:rPr>
                <w:noProof/>
                <w:webHidden/>
              </w:rPr>
              <w:tab/>
            </w:r>
            <w:r w:rsidR="00516E24">
              <w:rPr>
                <w:noProof/>
                <w:webHidden/>
              </w:rPr>
              <w:fldChar w:fldCharType="begin"/>
            </w:r>
            <w:r w:rsidR="00516E24">
              <w:rPr>
                <w:noProof/>
                <w:webHidden/>
              </w:rPr>
              <w:instrText xml:space="preserve"> PAGEREF _Toc47539098 \h </w:instrText>
            </w:r>
            <w:r w:rsidR="00516E24">
              <w:rPr>
                <w:noProof/>
                <w:webHidden/>
              </w:rPr>
            </w:r>
            <w:r w:rsidR="00516E24">
              <w:rPr>
                <w:noProof/>
                <w:webHidden/>
              </w:rPr>
              <w:fldChar w:fldCharType="separate"/>
            </w:r>
            <w:r w:rsidR="00DB5C5A">
              <w:rPr>
                <w:noProof/>
                <w:webHidden/>
              </w:rPr>
              <w:t>- 4 -</w:t>
            </w:r>
            <w:r w:rsidR="00516E24">
              <w:rPr>
                <w:noProof/>
                <w:webHidden/>
              </w:rPr>
              <w:fldChar w:fldCharType="end"/>
            </w:r>
          </w:hyperlink>
        </w:p>
        <w:p w14:paraId="57DE2774" w14:textId="5CEB8B4E" w:rsidR="00516E24" w:rsidRDefault="00200537">
          <w:pPr>
            <w:pStyle w:val="TOC1"/>
            <w:tabs>
              <w:tab w:val="right" w:leader="dot" w:pos="9350"/>
            </w:tabs>
            <w:rPr>
              <w:b w:val="0"/>
              <w:bCs w:val="0"/>
              <w:caps w:val="0"/>
              <w:noProof/>
              <w:sz w:val="24"/>
              <w:szCs w:val="24"/>
            </w:rPr>
          </w:pPr>
          <w:hyperlink w:anchor="_Toc47539099" w:history="1">
            <w:r w:rsidR="00516E24" w:rsidRPr="00A700CB">
              <w:rPr>
                <w:rStyle w:val="Hyperlink"/>
                <w:rFonts w:ascii="Times New Roman" w:hAnsi="Times New Roman" w:cs="Times New Roman"/>
                <w:noProof/>
              </w:rPr>
              <w:t>Copyright</w:t>
            </w:r>
            <w:r w:rsidR="00516E24">
              <w:rPr>
                <w:noProof/>
                <w:webHidden/>
              </w:rPr>
              <w:tab/>
            </w:r>
            <w:r w:rsidR="00516E24">
              <w:rPr>
                <w:noProof/>
                <w:webHidden/>
              </w:rPr>
              <w:fldChar w:fldCharType="begin"/>
            </w:r>
            <w:r w:rsidR="00516E24">
              <w:rPr>
                <w:noProof/>
                <w:webHidden/>
              </w:rPr>
              <w:instrText xml:space="preserve"> PAGEREF _Toc47539099 \h </w:instrText>
            </w:r>
            <w:r w:rsidR="00516E24">
              <w:rPr>
                <w:noProof/>
                <w:webHidden/>
              </w:rPr>
            </w:r>
            <w:r w:rsidR="00516E24">
              <w:rPr>
                <w:noProof/>
                <w:webHidden/>
              </w:rPr>
              <w:fldChar w:fldCharType="separate"/>
            </w:r>
            <w:r w:rsidR="00DB5C5A">
              <w:rPr>
                <w:noProof/>
                <w:webHidden/>
              </w:rPr>
              <w:t>- 6 -</w:t>
            </w:r>
            <w:r w:rsidR="00516E24">
              <w:rPr>
                <w:noProof/>
                <w:webHidden/>
              </w:rPr>
              <w:fldChar w:fldCharType="end"/>
            </w:r>
          </w:hyperlink>
        </w:p>
        <w:p w14:paraId="009C6CD2" w14:textId="2BCE7E0F" w:rsidR="00516E24" w:rsidRDefault="00200537">
          <w:pPr>
            <w:pStyle w:val="TOC1"/>
            <w:tabs>
              <w:tab w:val="right" w:leader="dot" w:pos="9350"/>
            </w:tabs>
            <w:rPr>
              <w:b w:val="0"/>
              <w:bCs w:val="0"/>
              <w:caps w:val="0"/>
              <w:noProof/>
              <w:sz w:val="24"/>
              <w:szCs w:val="24"/>
            </w:rPr>
          </w:pPr>
          <w:hyperlink w:anchor="_Toc47539100" w:history="1">
            <w:r w:rsidR="00516E24" w:rsidRPr="00A700CB">
              <w:rPr>
                <w:rStyle w:val="Hyperlink"/>
                <w:rFonts w:ascii="Times New Roman" w:hAnsi="Times New Roman" w:cs="Times New Roman"/>
                <w:noProof/>
              </w:rPr>
              <w:t>1.  Acknowledgments</w:t>
            </w:r>
            <w:r w:rsidR="00516E24">
              <w:rPr>
                <w:noProof/>
                <w:webHidden/>
              </w:rPr>
              <w:tab/>
            </w:r>
            <w:r w:rsidR="00516E24">
              <w:rPr>
                <w:noProof/>
                <w:webHidden/>
              </w:rPr>
              <w:fldChar w:fldCharType="begin"/>
            </w:r>
            <w:r w:rsidR="00516E24">
              <w:rPr>
                <w:noProof/>
                <w:webHidden/>
              </w:rPr>
              <w:instrText xml:space="preserve"> PAGEREF _Toc47539100 \h </w:instrText>
            </w:r>
            <w:r w:rsidR="00516E24">
              <w:rPr>
                <w:noProof/>
                <w:webHidden/>
              </w:rPr>
            </w:r>
            <w:r w:rsidR="00516E24">
              <w:rPr>
                <w:noProof/>
                <w:webHidden/>
              </w:rPr>
              <w:fldChar w:fldCharType="separate"/>
            </w:r>
            <w:r w:rsidR="00DB5C5A">
              <w:rPr>
                <w:noProof/>
                <w:webHidden/>
              </w:rPr>
              <w:t>- 7 -</w:t>
            </w:r>
            <w:r w:rsidR="00516E24">
              <w:rPr>
                <w:noProof/>
                <w:webHidden/>
              </w:rPr>
              <w:fldChar w:fldCharType="end"/>
            </w:r>
          </w:hyperlink>
        </w:p>
        <w:p w14:paraId="0C0756C2" w14:textId="039CB7A9" w:rsidR="00516E24" w:rsidRDefault="00200537">
          <w:pPr>
            <w:pStyle w:val="TOC1"/>
            <w:tabs>
              <w:tab w:val="right" w:leader="dot" w:pos="9350"/>
            </w:tabs>
            <w:rPr>
              <w:b w:val="0"/>
              <w:bCs w:val="0"/>
              <w:caps w:val="0"/>
              <w:noProof/>
              <w:sz w:val="24"/>
              <w:szCs w:val="24"/>
            </w:rPr>
          </w:pPr>
          <w:hyperlink w:anchor="_Toc47539101" w:history="1">
            <w:r w:rsidR="00516E24" w:rsidRPr="00A700CB">
              <w:rPr>
                <w:rStyle w:val="Hyperlink"/>
                <w:rFonts w:ascii="Times New Roman" w:hAnsi="Times New Roman" w:cs="Times New Roman"/>
                <w:noProof/>
              </w:rPr>
              <w:t>2.  References</w:t>
            </w:r>
            <w:r w:rsidR="00516E24">
              <w:rPr>
                <w:noProof/>
                <w:webHidden/>
              </w:rPr>
              <w:tab/>
            </w:r>
            <w:r w:rsidR="00516E24">
              <w:rPr>
                <w:noProof/>
                <w:webHidden/>
              </w:rPr>
              <w:fldChar w:fldCharType="begin"/>
            </w:r>
            <w:r w:rsidR="00516E24">
              <w:rPr>
                <w:noProof/>
                <w:webHidden/>
              </w:rPr>
              <w:instrText xml:space="preserve"> PAGEREF _Toc47539101 \h </w:instrText>
            </w:r>
            <w:r w:rsidR="00516E24">
              <w:rPr>
                <w:noProof/>
                <w:webHidden/>
              </w:rPr>
            </w:r>
            <w:r w:rsidR="00516E24">
              <w:rPr>
                <w:noProof/>
                <w:webHidden/>
              </w:rPr>
              <w:fldChar w:fldCharType="separate"/>
            </w:r>
            <w:r w:rsidR="00DB5C5A">
              <w:rPr>
                <w:noProof/>
                <w:webHidden/>
              </w:rPr>
              <w:t>- 8 -</w:t>
            </w:r>
            <w:r w:rsidR="00516E24">
              <w:rPr>
                <w:noProof/>
                <w:webHidden/>
              </w:rPr>
              <w:fldChar w:fldCharType="end"/>
            </w:r>
          </w:hyperlink>
        </w:p>
        <w:p w14:paraId="1098193C" w14:textId="2CD892E7" w:rsidR="00516E24" w:rsidRDefault="00200537">
          <w:pPr>
            <w:pStyle w:val="TOC1"/>
            <w:tabs>
              <w:tab w:val="right" w:leader="dot" w:pos="9350"/>
            </w:tabs>
            <w:rPr>
              <w:b w:val="0"/>
              <w:bCs w:val="0"/>
              <w:caps w:val="0"/>
              <w:noProof/>
              <w:sz w:val="24"/>
              <w:szCs w:val="24"/>
            </w:rPr>
          </w:pPr>
          <w:hyperlink w:anchor="_Toc47539102" w:history="1">
            <w:r w:rsidR="00516E24" w:rsidRPr="00A700CB">
              <w:rPr>
                <w:rStyle w:val="Hyperlink"/>
                <w:rFonts w:ascii="Times New Roman" w:hAnsi="Times New Roman" w:cs="Times New Roman"/>
                <w:noProof/>
              </w:rPr>
              <w:t>3. Software Specifications</w:t>
            </w:r>
            <w:r w:rsidR="00516E24">
              <w:rPr>
                <w:noProof/>
                <w:webHidden/>
              </w:rPr>
              <w:tab/>
            </w:r>
            <w:r w:rsidR="00516E24">
              <w:rPr>
                <w:noProof/>
                <w:webHidden/>
              </w:rPr>
              <w:fldChar w:fldCharType="begin"/>
            </w:r>
            <w:r w:rsidR="00516E24">
              <w:rPr>
                <w:noProof/>
                <w:webHidden/>
              </w:rPr>
              <w:instrText xml:space="preserve"> PAGEREF _Toc47539102 \h </w:instrText>
            </w:r>
            <w:r w:rsidR="00516E24">
              <w:rPr>
                <w:noProof/>
                <w:webHidden/>
              </w:rPr>
            </w:r>
            <w:r w:rsidR="00516E24">
              <w:rPr>
                <w:noProof/>
                <w:webHidden/>
              </w:rPr>
              <w:fldChar w:fldCharType="separate"/>
            </w:r>
            <w:r w:rsidR="00DB5C5A">
              <w:rPr>
                <w:noProof/>
                <w:webHidden/>
              </w:rPr>
              <w:t>- 10 -</w:t>
            </w:r>
            <w:r w:rsidR="00516E24">
              <w:rPr>
                <w:noProof/>
                <w:webHidden/>
              </w:rPr>
              <w:fldChar w:fldCharType="end"/>
            </w:r>
          </w:hyperlink>
        </w:p>
        <w:p w14:paraId="360CE016" w14:textId="0E87E56B" w:rsidR="00516E24" w:rsidRDefault="00200537">
          <w:pPr>
            <w:pStyle w:val="TOC2"/>
            <w:tabs>
              <w:tab w:val="right" w:leader="dot" w:pos="9350"/>
            </w:tabs>
            <w:rPr>
              <w:smallCaps w:val="0"/>
              <w:noProof/>
              <w:sz w:val="24"/>
              <w:szCs w:val="24"/>
            </w:rPr>
          </w:pPr>
          <w:hyperlink w:anchor="_Toc47539103" w:history="1">
            <w:r w:rsidR="00516E24" w:rsidRPr="00A700CB">
              <w:rPr>
                <w:rStyle w:val="Hyperlink"/>
                <w:rFonts w:ascii="Times New Roman" w:hAnsi="Times New Roman" w:cs="Times New Roman"/>
                <w:b/>
                <w:noProof/>
              </w:rPr>
              <w:t>3.1 System Requirements</w:t>
            </w:r>
            <w:r w:rsidR="00516E24">
              <w:rPr>
                <w:noProof/>
                <w:webHidden/>
              </w:rPr>
              <w:tab/>
            </w:r>
            <w:r w:rsidR="00516E24">
              <w:rPr>
                <w:noProof/>
                <w:webHidden/>
              </w:rPr>
              <w:fldChar w:fldCharType="begin"/>
            </w:r>
            <w:r w:rsidR="00516E24">
              <w:rPr>
                <w:noProof/>
                <w:webHidden/>
              </w:rPr>
              <w:instrText xml:space="preserve"> PAGEREF _Toc47539103 \h </w:instrText>
            </w:r>
            <w:r w:rsidR="00516E24">
              <w:rPr>
                <w:noProof/>
                <w:webHidden/>
              </w:rPr>
            </w:r>
            <w:r w:rsidR="00516E24">
              <w:rPr>
                <w:noProof/>
                <w:webHidden/>
              </w:rPr>
              <w:fldChar w:fldCharType="separate"/>
            </w:r>
            <w:r w:rsidR="00DB5C5A">
              <w:rPr>
                <w:noProof/>
                <w:webHidden/>
              </w:rPr>
              <w:t>- 10 -</w:t>
            </w:r>
            <w:r w:rsidR="00516E24">
              <w:rPr>
                <w:noProof/>
                <w:webHidden/>
              </w:rPr>
              <w:fldChar w:fldCharType="end"/>
            </w:r>
          </w:hyperlink>
        </w:p>
        <w:p w14:paraId="26FD808D" w14:textId="5346FDB2" w:rsidR="00516E24" w:rsidRDefault="00200537">
          <w:pPr>
            <w:pStyle w:val="TOC2"/>
            <w:tabs>
              <w:tab w:val="right" w:leader="dot" w:pos="9350"/>
            </w:tabs>
            <w:rPr>
              <w:smallCaps w:val="0"/>
              <w:noProof/>
              <w:sz w:val="24"/>
              <w:szCs w:val="24"/>
            </w:rPr>
          </w:pPr>
          <w:hyperlink w:anchor="_Toc47539104" w:history="1">
            <w:r w:rsidR="00516E24" w:rsidRPr="00A700CB">
              <w:rPr>
                <w:rStyle w:val="Hyperlink"/>
                <w:rFonts w:ascii="Times New Roman" w:hAnsi="Times New Roman" w:cs="Times New Roman"/>
                <w:b/>
                <w:noProof/>
              </w:rPr>
              <w:t xml:space="preserve">3.2 Downloading the </w:t>
            </w:r>
            <w:r w:rsidR="00516E24" w:rsidRPr="00A700CB">
              <w:rPr>
                <w:rStyle w:val="Hyperlink"/>
                <w:rFonts w:ascii="Times New Roman" w:hAnsi="Times New Roman" w:cs="Times New Roman"/>
                <w:b/>
                <w:i/>
                <w:noProof/>
              </w:rPr>
              <w:t>Acycle</w:t>
            </w:r>
            <w:r w:rsidR="00516E24" w:rsidRPr="00A700CB">
              <w:rPr>
                <w:rStyle w:val="Hyperlink"/>
                <w:rFonts w:ascii="Times New Roman" w:hAnsi="Times New Roman" w:cs="Times New Roman"/>
                <w:b/>
                <w:noProof/>
              </w:rPr>
              <w:t xml:space="preserve"> software</w:t>
            </w:r>
            <w:r w:rsidR="00516E24">
              <w:rPr>
                <w:noProof/>
                <w:webHidden/>
              </w:rPr>
              <w:tab/>
            </w:r>
            <w:r w:rsidR="00516E24">
              <w:rPr>
                <w:noProof/>
                <w:webHidden/>
              </w:rPr>
              <w:fldChar w:fldCharType="begin"/>
            </w:r>
            <w:r w:rsidR="00516E24">
              <w:rPr>
                <w:noProof/>
                <w:webHidden/>
              </w:rPr>
              <w:instrText xml:space="preserve"> PAGEREF _Toc47539104 \h </w:instrText>
            </w:r>
            <w:r w:rsidR="00516E24">
              <w:rPr>
                <w:noProof/>
                <w:webHidden/>
              </w:rPr>
            </w:r>
            <w:r w:rsidR="00516E24">
              <w:rPr>
                <w:noProof/>
                <w:webHidden/>
              </w:rPr>
              <w:fldChar w:fldCharType="separate"/>
            </w:r>
            <w:r w:rsidR="00DB5C5A">
              <w:rPr>
                <w:noProof/>
                <w:webHidden/>
              </w:rPr>
              <w:t>- 11 -</w:t>
            </w:r>
            <w:r w:rsidR="00516E24">
              <w:rPr>
                <w:noProof/>
                <w:webHidden/>
              </w:rPr>
              <w:fldChar w:fldCharType="end"/>
            </w:r>
          </w:hyperlink>
        </w:p>
        <w:p w14:paraId="66396734" w14:textId="68B3EDB1" w:rsidR="00516E24" w:rsidRDefault="00200537">
          <w:pPr>
            <w:pStyle w:val="TOC2"/>
            <w:tabs>
              <w:tab w:val="right" w:leader="dot" w:pos="9350"/>
            </w:tabs>
            <w:rPr>
              <w:smallCaps w:val="0"/>
              <w:noProof/>
              <w:sz w:val="24"/>
              <w:szCs w:val="24"/>
            </w:rPr>
          </w:pPr>
          <w:hyperlink w:anchor="_Toc47539105" w:history="1">
            <w:r w:rsidR="00516E24" w:rsidRPr="00A700CB">
              <w:rPr>
                <w:rStyle w:val="Hyperlink"/>
                <w:rFonts w:ascii="Times New Roman" w:hAnsi="Times New Roman" w:cs="Times New Roman"/>
                <w:b/>
                <w:noProof/>
              </w:rPr>
              <w:t>3.3 MatLab version</w:t>
            </w:r>
            <w:r w:rsidR="00516E24">
              <w:rPr>
                <w:noProof/>
                <w:webHidden/>
              </w:rPr>
              <w:tab/>
            </w:r>
            <w:r w:rsidR="00516E24">
              <w:rPr>
                <w:noProof/>
                <w:webHidden/>
              </w:rPr>
              <w:fldChar w:fldCharType="begin"/>
            </w:r>
            <w:r w:rsidR="00516E24">
              <w:rPr>
                <w:noProof/>
                <w:webHidden/>
              </w:rPr>
              <w:instrText xml:space="preserve"> PAGEREF _Toc47539105 \h </w:instrText>
            </w:r>
            <w:r w:rsidR="00516E24">
              <w:rPr>
                <w:noProof/>
                <w:webHidden/>
              </w:rPr>
            </w:r>
            <w:r w:rsidR="00516E24">
              <w:rPr>
                <w:noProof/>
                <w:webHidden/>
              </w:rPr>
              <w:fldChar w:fldCharType="separate"/>
            </w:r>
            <w:r w:rsidR="00DB5C5A">
              <w:rPr>
                <w:noProof/>
                <w:webHidden/>
              </w:rPr>
              <w:t>- 12 -</w:t>
            </w:r>
            <w:r w:rsidR="00516E24">
              <w:rPr>
                <w:noProof/>
                <w:webHidden/>
              </w:rPr>
              <w:fldChar w:fldCharType="end"/>
            </w:r>
          </w:hyperlink>
        </w:p>
        <w:p w14:paraId="433928C1" w14:textId="322865DC" w:rsidR="00516E24" w:rsidRDefault="00200537">
          <w:pPr>
            <w:pStyle w:val="TOC3"/>
            <w:tabs>
              <w:tab w:val="right" w:leader="dot" w:pos="9350"/>
            </w:tabs>
            <w:rPr>
              <w:i w:val="0"/>
              <w:iCs w:val="0"/>
              <w:noProof/>
              <w:sz w:val="24"/>
              <w:szCs w:val="24"/>
            </w:rPr>
          </w:pPr>
          <w:hyperlink w:anchor="_Toc47539106" w:history="1">
            <w:r w:rsidR="00516E24" w:rsidRPr="00A700CB">
              <w:rPr>
                <w:rStyle w:val="Hyperlink"/>
                <w:rFonts w:ascii="Times New Roman" w:hAnsi="Times New Roman" w:cs="Times New Roman"/>
                <w:b/>
                <w:noProof/>
              </w:rPr>
              <w:t>3.3.1 Toolboxes</w:t>
            </w:r>
            <w:r w:rsidR="00516E24">
              <w:rPr>
                <w:noProof/>
                <w:webHidden/>
              </w:rPr>
              <w:tab/>
            </w:r>
            <w:r w:rsidR="00516E24">
              <w:rPr>
                <w:noProof/>
                <w:webHidden/>
              </w:rPr>
              <w:fldChar w:fldCharType="begin"/>
            </w:r>
            <w:r w:rsidR="00516E24">
              <w:rPr>
                <w:noProof/>
                <w:webHidden/>
              </w:rPr>
              <w:instrText xml:space="preserve"> PAGEREF _Toc47539106 \h </w:instrText>
            </w:r>
            <w:r w:rsidR="00516E24">
              <w:rPr>
                <w:noProof/>
                <w:webHidden/>
              </w:rPr>
            </w:r>
            <w:r w:rsidR="00516E24">
              <w:rPr>
                <w:noProof/>
                <w:webHidden/>
              </w:rPr>
              <w:fldChar w:fldCharType="separate"/>
            </w:r>
            <w:r w:rsidR="00DB5C5A">
              <w:rPr>
                <w:noProof/>
                <w:webHidden/>
              </w:rPr>
              <w:t>- 12 -</w:t>
            </w:r>
            <w:r w:rsidR="00516E24">
              <w:rPr>
                <w:noProof/>
                <w:webHidden/>
              </w:rPr>
              <w:fldChar w:fldCharType="end"/>
            </w:r>
          </w:hyperlink>
        </w:p>
        <w:p w14:paraId="02DD5F6A" w14:textId="545184B7" w:rsidR="00516E24" w:rsidRDefault="00200537">
          <w:pPr>
            <w:pStyle w:val="TOC3"/>
            <w:tabs>
              <w:tab w:val="right" w:leader="dot" w:pos="9350"/>
            </w:tabs>
            <w:rPr>
              <w:i w:val="0"/>
              <w:iCs w:val="0"/>
              <w:noProof/>
              <w:sz w:val="24"/>
              <w:szCs w:val="24"/>
            </w:rPr>
          </w:pPr>
          <w:hyperlink w:anchor="_Toc47539107" w:history="1">
            <w:r w:rsidR="00516E24" w:rsidRPr="00A700CB">
              <w:rPr>
                <w:rStyle w:val="Hyperlink"/>
                <w:rFonts w:ascii="Times New Roman" w:hAnsi="Times New Roman" w:cs="Times New Roman"/>
                <w:b/>
                <w:noProof/>
              </w:rPr>
              <w:t>3.3.2 Installation</w:t>
            </w:r>
            <w:r w:rsidR="00516E24">
              <w:rPr>
                <w:noProof/>
                <w:webHidden/>
              </w:rPr>
              <w:tab/>
            </w:r>
            <w:r w:rsidR="00516E24">
              <w:rPr>
                <w:noProof/>
                <w:webHidden/>
              </w:rPr>
              <w:fldChar w:fldCharType="begin"/>
            </w:r>
            <w:r w:rsidR="00516E24">
              <w:rPr>
                <w:noProof/>
                <w:webHidden/>
              </w:rPr>
              <w:instrText xml:space="preserve"> PAGEREF _Toc47539107 \h </w:instrText>
            </w:r>
            <w:r w:rsidR="00516E24">
              <w:rPr>
                <w:noProof/>
                <w:webHidden/>
              </w:rPr>
            </w:r>
            <w:r w:rsidR="00516E24">
              <w:rPr>
                <w:noProof/>
                <w:webHidden/>
              </w:rPr>
              <w:fldChar w:fldCharType="separate"/>
            </w:r>
            <w:r w:rsidR="00DB5C5A">
              <w:rPr>
                <w:noProof/>
                <w:webHidden/>
              </w:rPr>
              <w:t>- 12 -</w:t>
            </w:r>
            <w:r w:rsidR="00516E24">
              <w:rPr>
                <w:noProof/>
                <w:webHidden/>
              </w:rPr>
              <w:fldChar w:fldCharType="end"/>
            </w:r>
          </w:hyperlink>
        </w:p>
        <w:p w14:paraId="01A21D2F" w14:textId="500F1EEB" w:rsidR="00516E24" w:rsidRDefault="00200537">
          <w:pPr>
            <w:pStyle w:val="TOC3"/>
            <w:tabs>
              <w:tab w:val="right" w:leader="dot" w:pos="9350"/>
            </w:tabs>
            <w:rPr>
              <w:i w:val="0"/>
              <w:iCs w:val="0"/>
              <w:noProof/>
              <w:sz w:val="24"/>
              <w:szCs w:val="24"/>
            </w:rPr>
          </w:pPr>
          <w:hyperlink w:anchor="_Toc47539108" w:history="1">
            <w:r w:rsidR="00516E24" w:rsidRPr="00A700CB">
              <w:rPr>
                <w:rStyle w:val="Hyperlink"/>
                <w:rFonts w:ascii="Times New Roman" w:hAnsi="Times New Roman" w:cs="Times New Roman"/>
                <w:b/>
                <w:noProof/>
              </w:rPr>
              <w:t>3.3.3 Startup</w:t>
            </w:r>
            <w:r w:rsidR="00516E24">
              <w:rPr>
                <w:noProof/>
                <w:webHidden/>
              </w:rPr>
              <w:tab/>
            </w:r>
            <w:r w:rsidR="00516E24">
              <w:rPr>
                <w:noProof/>
                <w:webHidden/>
              </w:rPr>
              <w:fldChar w:fldCharType="begin"/>
            </w:r>
            <w:r w:rsidR="00516E24">
              <w:rPr>
                <w:noProof/>
                <w:webHidden/>
              </w:rPr>
              <w:instrText xml:space="preserve"> PAGEREF _Toc47539108 \h </w:instrText>
            </w:r>
            <w:r w:rsidR="00516E24">
              <w:rPr>
                <w:noProof/>
                <w:webHidden/>
              </w:rPr>
            </w:r>
            <w:r w:rsidR="00516E24">
              <w:rPr>
                <w:noProof/>
                <w:webHidden/>
              </w:rPr>
              <w:fldChar w:fldCharType="separate"/>
            </w:r>
            <w:r w:rsidR="00DB5C5A">
              <w:rPr>
                <w:noProof/>
                <w:webHidden/>
              </w:rPr>
              <w:t>- 12 -</w:t>
            </w:r>
            <w:r w:rsidR="00516E24">
              <w:rPr>
                <w:noProof/>
                <w:webHidden/>
              </w:rPr>
              <w:fldChar w:fldCharType="end"/>
            </w:r>
          </w:hyperlink>
        </w:p>
        <w:p w14:paraId="434645FB" w14:textId="07E723D5" w:rsidR="00516E24" w:rsidRDefault="00200537">
          <w:pPr>
            <w:pStyle w:val="TOC3"/>
            <w:tabs>
              <w:tab w:val="right" w:leader="dot" w:pos="9350"/>
            </w:tabs>
            <w:rPr>
              <w:i w:val="0"/>
              <w:iCs w:val="0"/>
              <w:noProof/>
              <w:sz w:val="24"/>
              <w:szCs w:val="24"/>
            </w:rPr>
          </w:pPr>
          <w:hyperlink w:anchor="_Toc47539109" w:history="1">
            <w:r w:rsidR="00516E24" w:rsidRPr="00A700CB">
              <w:rPr>
                <w:rStyle w:val="Hyperlink"/>
                <w:rFonts w:ascii="Times New Roman" w:hAnsi="Times New Roman" w:cs="Times New Roman"/>
                <w:b/>
                <w:noProof/>
              </w:rPr>
              <w:t>3.3.4 Git Clone and Updating</w:t>
            </w:r>
            <w:r w:rsidR="00516E24">
              <w:rPr>
                <w:noProof/>
                <w:webHidden/>
              </w:rPr>
              <w:tab/>
            </w:r>
            <w:r w:rsidR="00516E24">
              <w:rPr>
                <w:noProof/>
                <w:webHidden/>
              </w:rPr>
              <w:fldChar w:fldCharType="begin"/>
            </w:r>
            <w:r w:rsidR="00516E24">
              <w:rPr>
                <w:noProof/>
                <w:webHidden/>
              </w:rPr>
              <w:instrText xml:space="preserve"> PAGEREF _Toc47539109 \h </w:instrText>
            </w:r>
            <w:r w:rsidR="00516E24">
              <w:rPr>
                <w:noProof/>
                <w:webHidden/>
              </w:rPr>
            </w:r>
            <w:r w:rsidR="00516E24">
              <w:rPr>
                <w:noProof/>
                <w:webHidden/>
              </w:rPr>
              <w:fldChar w:fldCharType="separate"/>
            </w:r>
            <w:r w:rsidR="00DB5C5A">
              <w:rPr>
                <w:noProof/>
                <w:webHidden/>
              </w:rPr>
              <w:t>- 13 -</w:t>
            </w:r>
            <w:r w:rsidR="00516E24">
              <w:rPr>
                <w:noProof/>
                <w:webHidden/>
              </w:rPr>
              <w:fldChar w:fldCharType="end"/>
            </w:r>
          </w:hyperlink>
        </w:p>
        <w:p w14:paraId="79F7779B" w14:textId="1050C26C" w:rsidR="00516E24" w:rsidRDefault="00200537">
          <w:pPr>
            <w:pStyle w:val="TOC2"/>
            <w:tabs>
              <w:tab w:val="right" w:leader="dot" w:pos="9350"/>
            </w:tabs>
            <w:rPr>
              <w:smallCaps w:val="0"/>
              <w:noProof/>
              <w:sz w:val="24"/>
              <w:szCs w:val="24"/>
            </w:rPr>
          </w:pPr>
          <w:hyperlink w:anchor="_Toc47539110" w:history="1">
            <w:r w:rsidR="00516E24" w:rsidRPr="00A700CB">
              <w:rPr>
                <w:rStyle w:val="Hyperlink"/>
                <w:rFonts w:ascii="Times New Roman" w:hAnsi="Times New Roman" w:cs="Times New Roman"/>
                <w:b/>
                <w:noProof/>
              </w:rPr>
              <w:t>3.4 Mac version</w:t>
            </w:r>
            <w:r w:rsidR="00516E24">
              <w:rPr>
                <w:noProof/>
                <w:webHidden/>
              </w:rPr>
              <w:tab/>
            </w:r>
            <w:r w:rsidR="00516E24">
              <w:rPr>
                <w:noProof/>
                <w:webHidden/>
              </w:rPr>
              <w:fldChar w:fldCharType="begin"/>
            </w:r>
            <w:r w:rsidR="00516E24">
              <w:rPr>
                <w:noProof/>
                <w:webHidden/>
              </w:rPr>
              <w:instrText xml:space="preserve"> PAGEREF _Toc47539110 \h </w:instrText>
            </w:r>
            <w:r w:rsidR="00516E24">
              <w:rPr>
                <w:noProof/>
                <w:webHidden/>
              </w:rPr>
            </w:r>
            <w:r w:rsidR="00516E24">
              <w:rPr>
                <w:noProof/>
                <w:webHidden/>
              </w:rPr>
              <w:fldChar w:fldCharType="separate"/>
            </w:r>
            <w:r w:rsidR="00DB5C5A">
              <w:rPr>
                <w:noProof/>
                <w:webHidden/>
              </w:rPr>
              <w:t>- 15 -</w:t>
            </w:r>
            <w:r w:rsidR="00516E24">
              <w:rPr>
                <w:noProof/>
                <w:webHidden/>
              </w:rPr>
              <w:fldChar w:fldCharType="end"/>
            </w:r>
          </w:hyperlink>
        </w:p>
        <w:p w14:paraId="25B462B5" w14:textId="6D9D63B7" w:rsidR="00516E24" w:rsidRDefault="00200537">
          <w:pPr>
            <w:pStyle w:val="TOC3"/>
            <w:tabs>
              <w:tab w:val="right" w:leader="dot" w:pos="9350"/>
            </w:tabs>
            <w:rPr>
              <w:i w:val="0"/>
              <w:iCs w:val="0"/>
              <w:noProof/>
              <w:sz w:val="24"/>
              <w:szCs w:val="24"/>
            </w:rPr>
          </w:pPr>
          <w:hyperlink w:anchor="_Toc47539111" w:history="1">
            <w:r w:rsidR="00516E24" w:rsidRPr="00A700CB">
              <w:rPr>
                <w:rStyle w:val="Hyperlink"/>
                <w:rFonts w:ascii="Times New Roman" w:hAnsi="Times New Roman" w:cs="Times New Roman"/>
                <w:b/>
                <w:noProof/>
              </w:rPr>
              <w:t>3.4.1 Introduction</w:t>
            </w:r>
            <w:r w:rsidR="00516E24">
              <w:rPr>
                <w:noProof/>
                <w:webHidden/>
              </w:rPr>
              <w:tab/>
            </w:r>
            <w:r w:rsidR="00516E24">
              <w:rPr>
                <w:noProof/>
                <w:webHidden/>
              </w:rPr>
              <w:fldChar w:fldCharType="begin"/>
            </w:r>
            <w:r w:rsidR="00516E24">
              <w:rPr>
                <w:noProof/>
                <w:webHidden/>
              </w:rPr>
              <w:instrText xml:space="preserve"> PAGEREF _Toc47539111 \h </w:instrText>
            </w:r>
            <w:r w:rsidR="00516E24">
              <w:rPr>
                <w:noProof/>
                <w:webHidden/>
              </w:rPr>
            </w:r>
            <w:r w:rsidR="00516E24">
              <w:rPr>
                <w:noProof/>
                <w:webHidden/>
              </w:rPr>
              <w:fldChar w:fldCharType="separate"/>
            </w:r>
            <w:r w:rsidR="00DB5C5A">
              <w:rPr>
                <w:noProof/>
                <w:webHidden/>
              </w:rPr>
              <w:t>- 15 -</w:t>
            </w:r>
            <w:r w:rsidR="00516E24">
              <w:rPr>
                <w:noProof/>
                <w:webHidden/>
              </w:rPr>
              <w:fldChar w:fldCharType="end"/>
            </w:r>
          </w:hyperlink>
        </w:p>
        <w:p w14:paraId="143B74BA" w14:textId="14C7ED85" w:rsidR="00516E24" w:rsidRDefault="00200537">
          <w:pPr>
            <w:pStyle w:val="TOC3"/>
            <w:tabs>
              <w:tab w:val="right" w:leader="dot" w:pos="9350"/>
            </w:tabs>
            <w:rPr>
              <w:i w:val="0"/>
              <w:iCs w:val="0"/>
              <w:noProof/>
              <w:sz w:val="24"/>
              <w:szCs w:val="24"/>
            </w:rPr>
          </w:pPr>
          <w:hyperlink w:anchor="_Toc47539112" w:history="1">
            <w:r w:rsidR="00516E24" w:rsidRPr="00A700CB">
              <w:rPr>
                <w:rStyle w:val="Hyperlink"/>
                <w:rFonts w:ascii="Times New Roman" w:hAnsi="Times New Roman" w:cs="Times New Roman"/>
                <w:b/>
                <w:noProof/>
              </w:rPr>
              <w:t>3.4.2 AcycleX.X-Mac-green</w:t>
            </w:r>
            <w:r w:rsidR="00516E24">
              <w:rPr>
                <w:noProof/>
                <w:webHidden/>
              </w:rPr>
              <w:tab/>
            </w:r>
            <w:r w:rsidR="00516E24">
              <w:rPr>
                <w:noProof/>
                <w:webHidden/>
              </w:rPr>
              <w:fldChar w:fldCharType="begin"/>
            </w:r>
            <w:r w:rsidR="00516E24">
              <w:rPr>
                <w:noProof/>
                <w:webHidden/>
              </w:rPr>
              <w:instrText xml:space="preserve"> PAGEREF _Toc47539112 \h </w:instrText>
            </w:r>
            <w:r w:rsidR="00516E24">
              <w:rPr>
                <w:noProof/>
                <w:webHidden/>
              </w:rPr>
            </w:r>
            <w:r w:rsidR="00516E24">
              <w:rPr>
                <w:noProof/>
                <w:webHidden/>
              </w:rPr>
              <w:fldChar w:fldCharType="separate"/>
            </w:r>
            <w:r w:rsidR="00DB5C5A">
              <w:rPr>
                <w:noProof/>
                <w:webHidden/>
              </w:rPr>
              <w:t>- 15 -</w:t>
            </w:r>
            <w:r w:rsidR="00516E24">
              <w:rPr>
                <w:noProof/>
                <w:webHidden/>
              </w:rPr>
              <w:fldChar w:fldCharType="end"/>
            </w:r>
          </w:hyperlink>
        </w:p>
        <w:p w14:paraId="47F9B52C" w14:textId="0C25AC30" w:rsidR="00516E24" w:rsidRDefault="00200537">
          <w:pPr>
            <w:pStyle w:val="TOC2"/>
            <w:tabs>
              <w:tab w:val="right" w:leader="dot" w:pos="9350"/>
            </w:tabs>
            <w:rPr>
              <w:smallCaps w:val="0"/>
              <w:noProof/>
              <w:sz w:val="24"/>
              <w:szCs w:val="24"/>
            </w:rPr>
          </w:pPr>
          <w:hyperlink w:anchor="_Toc47539113" w:history="1">
            <w:r w:rsidR="00516E24" w:rsidRPr="00A700CB">
              <w:rPr>
                <w:rStyle w:val="Hyperlink"/>
                <w:rFonts w:ascii="Times New Roman" w:hAnsi="Times New Roman" w:cs="Times New Roman"/>
                <w:b/>
                <w:noProof/>
              </w:rPr>
              <w:t>3.5 Windows version</w:t>
            </w:r>
            <w:r w:rsidR="00516E24">
              <w:rPr>
                <w:noProof/>
                <w:webHidden/>
              </w:rPr>
              <w:tab/>
            </w:r>
            <w:r w:rsidR="00516E24">
              <w:rPr>
                <w:noProof/>
                <w:webHidden/>
              </w:rPr>
              <w:fldChar w:fldCharType="begin"/>
            </w:r>
            <w:r w:rsidR="00516E24">
              <w:rPr>
                <w:noProof/>
                <w:webHidden/>
              </w:rPr>
              <w:instrText xml:space="preserve"> PAGEREF _Toc47539113 \h </w:instrText>
            </w:r>
            <w:r w:rsidR="00516E24">
              <w:rPr>
                <w:noProof/>
                <w:webHidden/>
              </w:rPr>
            </w:r>
            <w:r w:rsidR="00516E24">
              <w:rPr>
                <w:noProof/>
                <w:webHidden/>
              </w:rPr>
              <w:fldChar w:fldCharType="separate"/>
            </w:r>
            <w:r w:rsidR="00DB5C5A">
              <w:rPr>
                <w:noProof/>
                <w:webHidden/>
              </w:rPr>
              <w:t>- 18 -</w:t>
            </w:r>
            <w:r w:rsidR="00516E24">
              <w:rPr>
                <w:noProof/>
                <w:webHidden/>
              </w:rPr>
              <w:fldChar w:fldCharType="end"/>
            </w:r>
          </w:hyperlink>
        </w:p>
        <w:p w14:paraId="51A83C43" w14:textId="148F4EA3" w:rsidR="00516E24" w:rsidRDefault="00200537">
          <w:pPr>
            <w:pStyle w:val="TOC3"/>
            <w:tabs>
              <w:tab w:val="right" w:leader="dot" w:pos="9350"/>
            </w:tabs>
            <w:rPr>
              <w:i w:val="0"/>
              <w:iCs w:val="0"/>
              <w:noProof/>
              <w:sz w:val="24"/>
              <w:szCs w:val="24"/>
            </w:rPr>
          </w:pPr>
          <w:hyperlink w:anchor="_Toc47539114" w:history="1">
            <w:r w:rsidR="00516E24" w:rsidRPr="00A700CB">
              <w:rPr>
                <w:rStyle w:val="Hyperlink"/>
                <w:rFonts w:ascii="Times New Roman" w:hAnsi="Times New Roman" w:cs="Times New Roman"/>
                <w:b/>
                <w:noProof/>
              </w:rPr>
              <w:t>3.5.1 Introduction</w:t>
            </w:r>
            <w:r w:rsidR="00516E24">
              <w:rPr>
                <w:noProof/>
                <w:webHidden/>
              </w:rPr>
              <w:tab/>
            </w:r>
            <w:r w:rsidR="00516E24">
              <w:rPr>
                <w:noProof/>
                <w:webHidden/>
              </w:rPr>
              <w:fldChar w:fldCharType="begin"/>
            </w:r>
            <w:r w:rsidR="00516E24">
              <w:rPr>
                <w:noProof/>
                <w:webHidden/>
              </w:rPr>
              <w:instrText xml:space="preserve"> PAGEREF _Toc47539114 \h </w:instrText>
            </w:r>
            <w:r w:rsidR="00516E24">
              <w:rPr>
                <w:noProof/>
                <w:webHidden/>
              </w:rPr>
            </w:r>
            <w:r w:rsidR="00516E24">
              <w:rPr>
                <w:noProof/>
                <w:webHidden/>
              </w:rPr>
              <w:fldChar w:fldCharType="separate"/>
            </w:r>
            <w:r w:rsidR="00DB5C5A">
              <w:rPr>
                <w:noProof/>
                <w:webHidden/>
              </w:rPr>
              <w:t>- 18 -</w:t>
            </w:r>
            <w:r w:rsidR="00516E24">
              <w:rPr>
                <w:noProof/>
                <w:webHidden/>
              </w:rPr>
              <w:fldChar w:fldCharType="end"/>
            </w:r>
          </w:hyperlink>
        </w:p>
        <w:p w14:paraId="3E1CCA08" w14:textId="1F6F7F9A" w:rsidR="00516E24" w:rsidRDefault="00200537">
          <w:pPr>
            <w:pStyle w:val="TOC3"/>
            <w:tabs>
              <w:tab w:val="right" w:leader="dot" w:pos="9350"/>
            </w:tabs>
            <w:rPr>
              <w:i w:val="0"/>
              <w:iCs w:val="0"/>
              <w:noProof/>
              <w:sz w:val="24"/>
              <w:szCs w:val="24"/>
            </w:rPr>
          </w:pPr>
          <w:hyperlink w:anchor="_Toc47539115" w:history="1">
            <w:r w:rsidR="00516E24" w:rsidRPr="00A700CB">
              <w:rPr>
                <w:rStyle w:val="Hyperlink"/>
                <w:rFonts w:ascii="Times New Roman" w:hAnsi="Times New Roman" w:cs="Times New Roman"/>
                <w:b/>
                <w:noProof/>
              </w:rPr>
              <w:t>3.5.2 AcycleX.X-Win-Installer</w:t>
            </w:r>
            <w:r w:rsidR="00516E24">
              <w:rPr>
                <w:noProof/>
                <w:webHidden/>
              </w:rPr>
              <w:tab/>
            </w:r>
            <w:r w:rsidR="00516E24">
              <w:rPr>
                <w:noProof/>
                <w:webHidden/>
              </w:rPr>
              <w:fldChar w:fldCharType="begin"/>
            </w:r>
            <w:r w:rsidR="00516E24">
              <w:rPr>
                <w:noProof/>
                <w:webHidden/>
              </w:rPr>
              <w:instrText xml:space="preserve"> PAGEREF _Toc47539115 \h </w:instrText>
            </w:r>
            <w:r w:rsidR="00516E24">
              <w:rPr>
                <w:noProof/>
                <w:webHidden/>
              </w:rPr>
            </w:r>
            <w:r w:rsidR="00516E24">
              <w:rPr>
                <w:noProof/>
                <w:webHidden/>
              </w:rPr>
              <w:fldChar w:fldCharType="separate"/>
            </w:r>
            <w:r w:rsidR="00DB5C5A">
              <w:rPr>
                <w:noProof/>
                <w:webHidden/>
              </w:rPr>
              <w:t>- 18 -</w:t>
            </w:r>
            <w:r w:rsidR="00516E24">
              <w:rPr>
                <w:noProof/>
                <w:webHidden/>
              </w:rPr>
              <w:fldChar w:fldCharType="end"/>
            </w:r>
          </w:hyperlink>
        </w:p>
        <w:p w14:paraId="717F59C3" w14:textId="09470824" w:rsidR="00516E24" w:rsidRDefault="00200537">
          <w:pPr>
            <w:pStyle w:val="TOC3"/>
            <w:tabs>
              <w:tab w:val="right" w:leader="dot" w:pos="9350"/>
            </w:tabs>
            <w:rPr>
              <w:i w:val="0"/>
              <w:iCs w:val="0"/>
              <w:noProof/>
              <w:sz w:val="24"/>
              <w:szCs w:val="24"/>
            </w:rPr>
          </w:pPr>
          <w:hyperlink w:anchor="_Toc47539116" w:history="1">
            <w:r w:rsidR="00516E24" w:rsidRPr="00A700CB">
              <w:rPr>
                <w:rStyle w:val="Hyperlink"/>
                <w:rFonts w:ascii="Times New Roman" w:hAnsi="Times New Roman" w:cs="Times New Roman"/>
                <w:b/>
                <w:noProof/>
              </w:rPr>
              <w:t>3.5.3 AcycleX.X-Win-green</w:t>
            </w:r>
            <w:r w:rsidR="00516E24">
              <w:rPr>
                <w:noProof/>
                <w:webHidden/>
              </w:rPr>
              <w:tab/>
            </w:r>
            <w:r w:rsidR="00516E24">
              <w:rPr>
                <w:noProof/>
                <w:webHidden/>
              </w:rPr>
              <w:fldChar w:fldCharType="begin"/>
            </w:r>
            <w:r w:rsidR="00516E24">
              <w:rPr>
                <w:noProof/>
                <w:webHidden/>
              </w:rPr>
              <w:instrText xml:space="preserve"> PAGEREF _Toc47539116 \h </w:instrText>
            </w:r>
            <w:r w:rsidR="00516E24">
              <w:rPr>
                <w:noProof/>
                <w:webHidden/>
              </w:rPr>
            </w:r>
            <w:r w:rsidR="00516E24">
              <w:rPr>
                <w:noProof/>
                <w:webHidden/>
              </w:rPr>
              <w:fldChar w:fldCharType="separate"/>
            </w:r>
            <w:r w:rsidR="00DB5C5A">
              <w:rPr>
                <w:noProof/>
                <w:webHidden/>
              </w:rPr>
              <w:t>- 18 -</w:t>
            </w:r>
            <w:r w:rsidR="00516E24">
              <w:rPr>
                <w:noProof/>
                <w:webHidden/>
              </w:rPr>
              <w:fldChar w:fldCharType="end"/>
            </w:r>
          </w:hyperlink>
        </w:p>
        <w:p w14:paraId="3DA38B45" w14:textId="508509AE" w:rsidR="00516E24" w:rsidRDefault="00200537">
          <w:pPr>
            <w:pStyle w:val="TOC2"/>
            <w:tabs>
              <w:tab w:val="right" w:leader="dot" w:pos="9350"/>
            </w:tabs>
            <w:rPr>
              <w:smallCaps w:val="0"/>
              <w:noProof/>
              <w:sz w:val="24"/>
              <w:szCs w:val="24"/>
            </w:rPr>
          </w:pPr>
          <w:hyperlink w:anchor="_Toc47539117" w:history="1">
            <w:r w:rsidR="00516E24" w:rsidRPr="00A700CB">
              <w:rPr>
                <w:rStyle w:val="Hyperlink"/>
                <w:rFonts w:ascii="Times New Roman" w:hAnsi="Times New Roman" w:cs="Times New Roman"/>
                <w:b/>
                <w:noProof/>
              </w:rPr>
              <w:t>3.6 Data Requirements</w:t>
            </w:r>
            <w:r w:rsidR="00516E24">
              <w:rPr>
                <w:noProof/>
                <w:webHidden/>
              </w:rPr>
              <w:tab/>
            </w:r>
            <w:r w:rsidR="00516E24">
              <w:rPr>
                <w:noProof/>
                <w:webHidden/>
              </w:rPr>
              <w:fldChar w:fldCharType="begin"/>
            </w:r>
            <w:r w:rsidR="00516E24">
              <w:rPr>
                <w:noProof/>
                <w:webHidden/>
              </w:rPr>
              <w:instrText xml:space="preserve"> PAGEREF _Toc47539117 \h </w:instrText>
            </w:r>
            <w:r w:rsidR="00516E24">
              <w:rPr>
                <w:noProof/>
                <w:webHidden/>
              </w:rPr>
            </w:r>
            <w:r w:rsidR="00516E24">
              <w:rPr>
                <w:noProof/>
                <w:webHidden/>
              </w:rPr>
              <w:fldChar w:fldCharType="separate"/>
            </w:r>
            <w:r w:rsidR="00DB5C5A">
              <w:rPr>
                <w:noProof/>
                <w:webHidden/>
              </w:rPr>
              <w:t>- 19 -</w:t>
            </w:r>
            <w:r w:rsidR="00516E24">
              <w:rPr>
                <w:noProof/>
                <w:webHidden/>
              </w:rPr>
              <w:fldChar w:fldCharType="end"/>
            </w:r>
          </w:hyperlink>
        </w:p>
        <w:p w14:paraId="4622B29A" w14:textId="6A1A649F" w:rsidR="00516E24" w:rsidRDefault="00200537">
          <w:pPr>
            <w:pStyle w:val="TOC1"/>
            <w:tabs>
              <w:tab w:val="right" w:leader="dot" w:pos="9350"/>
            </w:tabs>
            <w:rPr>
              <w:b w:val="0"/>
              <w:bCs w:val="0"/>
              <w:caps w:val="0"/>
              <w:noProof/>
              <w:sz w:val="24"/>
              <w:szCs w:val="24"/>
            </w:rPr>
          </w:pPr>
          <w:hyperlink w:anchor="_Toc47539118" w:history="1">
            <w:r w:rsidR="00516E24" w:rsidRPr="00A700CB">
              <w:rPr>
                <w:rStyle w:val="Hyperlink"/>
                <w:rFonts w:ascii="Times New Roman" w:hAnsi="Times New Roman" w:cs="Times New Roman"/>
                <w:noProof/>
              </w:rPr>
              <w:t xml:space="preserve">4. </w:t>
            </w:r>
            <w:r w:rsidR="00516E24" w:rsidRPr="00A700CB">
              <w:rPr>
                <w:rStyle w:val="Hyperlink"/>
                <w:rFonts w:ascii="Times New Roman" w:hAnsi="Times New Roman" w:cs="Times New Roman"/>
                <w:i/>
                <w:noProof/>
              </w:rPr>
              <w:t>Acycle</w:t>
            </w:r>
            <w:r w:rsidR="00516E24" w:rsidRPr="00A700CB">
              <w:rPr>
                <w:rStyle w:val="Hyperlink"/>
                <w:rFonts w:ascii="Times New Roman" w:hAnsi="Times New Roman" w:cs="Times New Roman"/>
                <w:noProof/>
              </w:rPr>
              <w:t xml:space="preserve"> graphical user interface (GUI)</w:t>
            </w:r>
            <w:r w:rsidR="00516E24">
              <w:rPr>
                <w:noProof/>
                <w:webHidden/>
              </w:rPr>
              <w:tab/>
            </w:r>
            <w:r w:rsidR="00516E24">
              <w:rPr>
                <w:noProof/>
                <w:webHidden/>
              </w:rPr>
              <w:fldChar w:fldCharType="begin"/>
            </w:r>
            <w:r w:rsidR="00516E24">
              <w:rPr>
                <w:noProof/>
                <w:webHidden/>
              </w:rPr>
              <w:instrText xml:space="preserve"> PAGEREF _Toc47539118 \h </w:instrText>
            </w:r>
            <w:r w:rsidR="00516E24">
              <w:rPr>
                <w:noProof/>
                <w:webHidden/>
              </w:rPr>
            </w:r>
            <w:r w:rsidR="00516E24">
              <w:rPr>
                <w:noProof/>
                <w:webHidden/>
              </w:rPr>
              <w:fldChar w:fldCharType="separate"/>
            </w:r>
            <w:r w:rsidR="00DB5C5A">
              <w:rPr>
                <w:noProof/>
                <w:webHidden/>
              </w:rPr>
              <w:t>- 20 -</w:t>
            </w:r>
            <w:r w:rsidR="00516E24">
              <w:rPr>
                <w:noProof/>
                <w:webHidden/>
              </w:rPr>
              <w:fldChar w:fldCharType="end"/>
            </w:r>
          </w:hyperlink>
        </w:p>
        <w:p w14:paraId="3C2AA44C" w14:textId="515D8F59" w:rsidR="00516E24" w:rsidRDefault="00200537">
          <w:pPr>
            <w:pStyle w:val="TOC2"/>
            <w:tabs>
              <w:tab w:val="right" w:leader="dot" w:pos="9350"/>
            </w:tabs>
            <w:rPr>
              <w:smallCaps w:val="0"/>
              <w:noProof/>
              <w:sz w:val="24"/>
              <w:szCs w:val="24"/>
            </w:rPr>
          </w:pPr>
          <w:hyperlink w:anchor="_Toc47539119" w:history="1">
            <w:r w:rsidR="00516E24" w:rsidRPr="00A700CB">
              <w:rPr>
                <w:rStyle w:val="Hyperlink"/>
                <w:rFonts w:ascii="Times New Roman" w:hAnsi="Times New Roman" w:cs="Times New Roman"/>
                <w:b/>
                <w:noProof/>
              </w:rPr>
              <w:t>4.1 Functions and GUI</w:t>
            </w:r>
            <w:r w:rsidR="00516E24">
              <w:rPr>
                <w:noProof/>
                <w:webHidden/>
              </w:rPr>
              <w:tab/>
            </w:r>
            <w:r w:rsidR="00516E24">
              <w:rPr>
                <w:noProof/>
                <w:webHidden/>
              </w:rPr>
              <w:fldChar w:fldCharType="begin"/>
            </w:r>
            <w:r w:rsidR="00516E24">
              <w:rPr>
                <w:noProof/>
                <w:webHidden/>
              </w:rPr>
              <w:instrText xml:space="preserve"> PAGEREF _Toc47539119 \h </w:instrText>
            </w:r>
            <w:r w:rsidR="00516E24">
              <w:rPr>
                <w:noProof/>
                <w:webHidden/>
              </w:rPr>
            </w:r>
            <w:r w:rsidR="00516E24">
              <w:rPr>
                <w:noProof/>
                <w:webHidden/>
              </w:rPr>
              <w:fldChar w:fldCharType="separate"/>
            </w:r>
            <w:r w:rsidR="00DB5C5A">
              <w:rPr>
                <w:noProof/>
                <w:webHidden/>
              </w:rPr>
              <w:t>- 20 -</w:t>
            </w:r>
            <w:r w:rsidR="00516E24">
              <w:rPr>
                <w:noProof/>
                <w:webHidden/>
              </w:rPr>
              <w:fldChar w:fldCharType="end"/>
            </w:r>
          </w:hyperlink>
        </w:p>
        <w:p w14:paraId="4AEDD618" w14:textId="7CA541D1" w:rsidR="00516E24" w:rsidRDefault="00200537">
          <w:pPr>
            <w:pStyle w:val="TOC2"/>
            <w:tabs>
              <w:tab w:val="right" w:leader="dot" w:pos="9350"/>
            </w:tabs>
            <w:rPr>
              <w:smallCaps w:val="0"/>
              <w:noProof/>
              <w:sz w:val="24"/>
              <w:szCs w:val="24"/>
            </w:rPr>
          </w:pPr>
          <w:hyperlink w:anchor="_Toc47539120" w:history="1">
            <w:r w:rsidR="00516E24" w:rsidRPr="00A700CB">
              <w:rPr>
                <w:rStyle w:val="Hyperlink"/>
                <w:rFonts w:ascii="Times New Roman" w:hAnsi="Times New Roman" w:cs="Times New Roman"/>
                <w:b/>
                <w:noProof/>
              </w:rPr>
              <w:t>4.2 File</w:t>
            </w:r>
            <w:r w:rsidR="00516E24">
              <w:rPr>
                <w:noProof/>
                <w:webHidden/>
              </w:rPr>
              <w:tab/>
            </w:r>
            <w:r w:rsidR="00516E24">
              <w:rPr>
                <w:noProof/>
                <w:webHidden/>
              </w:rPr>
              <w:fldChar w:fldCharType="begin"/>
            </w:r>
            <w:r w:rsidR="00516E24">
              <w:rPr>
                <w:noProof/>
                <w:webHidden/>
              </w:rPr>
              <w:instrText xml:space="preserve"> PAGEREF _Toc47539120 \h </w:instrText>
            </w:r>
            <w:r w:rsidR="00516E24">
              <w:rPr>
                <w:noProof/>
                <w:webHidden/>
              </w:rPr>
            </w:r>
            <w:r w:rsidR="00516E24">
              <w:rPr>
                <w:noProof/>
                <w:webHidden/>
              </w:rPr>
              <w:fldChar w:fldCharType="separate"/>
            </w:r>
            <w:r w:rsidR="00DB5C5A">
              <w:rPr>
                <w:noProof/>
                <w:webHidden/>
              </w:rPr>
              <w:t>- 21 -</w:t>
            </w:r>
            <w:r w:rsidR="00516E24">
              <w:rPr>
                <w:noProof/>
                <w:webHidden/>
              </w:rPr>
              <w:fldChar w:fldCharType="end"/>
            </w:r>
          </w:hyperlink>
        </w:p>
        <w:p w14:paraId="213B326F" w14:textId="6BD279A2" w:rsidR="00516E24" w:rsidRDefault="00200537">
          <w:pPr>
            <w:pStyle w:val="TOC2"/>
            <w:tabs>
              <w:tab w:val="right" w:leader="dot" w:pos="9350"/>
            </w:tabs>
            <w:rPr>
              <w:smallCaps w:val="0"/>
              <w:noProof/>
              <w:sz w:val="24"/>
              <w:szCs w:val="24"/>
            </w:rPr>
          </w:pPr>
          <w:hyperlink w:anchor="_Toc47539121" w:history="1">
            <w:r w:rsidR="00516E24" w:rsidRPr="00A700CB">
              <w:rPr>
                <w:rStyle w:val="Hyperlink"/>
                <w:rFonts w:ascii="Times New Roman" w:hAnsi="Times New Roman" w:cs="Times New Roman"/>
                <w:b/>
                <w:noProof/>
              </w:rPr>
              <w:t>4.3 Edit</w:t>
            </w:r>
            <w:r w:rsidR="00516E24">
              <w:rPr>
                <w:noProof/>
                <w:webHidden/>
              </w:rPr>
              <w:tab/>
            </w:r>
            <w:r w:rsidR="00516E24">
              <w:rPr>
                <w:noProof/>
                <w:webHidden/>
              </w:rPr>
              <w:fldChar w:fldCharType="begin"/>
            </w:r>
            <w:r w:rsidR="00516E24">
              <w:rPr>
                <w:noProof/>
                <w:webHidden/>
              </w:rPr>
              <w:instrText xml:space="preserve"> PAGEREF _Toc47539121 \h </w:instrText>
            </w:r>
            <w:r w:rsidR="00516E24">
              <w:rPr>
                <w:noProof/>
                <w:webHidden/>
              </w:rPr>
            </w:r>
            <w:r w:rsidR="00516E24">
              <w:rPr>
                <w:noProof/>
                <w:webHidden/>
              </w:rPr>
              <w:fldChar w:fldCharType="separate"/>
            </w:r>
            <w:r w:rsidR="00DB5C5A">
              <w:rPr>
                <w:noProof/>
                <w:webHidden/>
              </w:rPr>
              <w:t>- 21 -</w:t>
            </w:r>
            <w:r w:rsidR="00516E24">
              <w:rPr>
                <w:noProof/>
                <w:webHidden/>
              </w:rPr>
              <w:fldChar w:fldCharType="end"/>
            </w:r>
          </w:hyperlink>
        </w:p>
        <w:p w14:paraId="770A8C63" w14:textId="4FA05A87" w:rsidR="00516E24" w:rsidRDefault="00200537">
          <w:pPr>
            <w:pStyle w:val="TOC2"/>
            <w:tabs>
              <w:tab w:val="right" w:leader="dot" w:pos="9350"/>
            </w:tabs>
            <w:rPr>
              <w:smallCaps w:val="0"/>
              <w:noProof/>
              <w:sz w:val="24"/>
              <w:szCs w:val="24"/>
            </w:rPr>
          </w:pPr>
          <w:hyperlink w:anchor="_Toc47539122" w:history="1">
            <w:r w:rsidR="00516E24" w:rsidRPr="00A700CB">
              <w:rPr>
                <w:rStyle w:val="Hyperlink"/>
                <w:rFonts w:ascii="Times New Roman" w:hAnsi="Times New Roman" w:cs="Times New Roman"/>
                <w:b/>
                <w:noProof/>
              </w:rPr>
              <w:t>4.4 Plot</w:t>
            </w:r>
            <w:r w:rsidR="00516E24">
              <w:rPr>
                <w:noProof/>
                <w:webHidden/>
              </w:rPr>
              <w:tab/>
            </w:r>
            <w:r w:rsidR="00516E24">
              <w:rPr>
                <w:noProof/>
                <w:webHidden/>
              </w:rPr>
              <w:fldChar w:fldCharType="begin"/>
            </w:r>
            <w:r w:rsidR="00516E24">
              <w:rPr>
                <w:noProof/>
                <w:webHidden/>
              </w:rPr>
              <w:instrText xml:space="preserve"> PAGEREF _Toc47539122 \h </w:instrText>
            </w:r>
            <w:r w:rsidR="00516E24">
              <w:rPr>
                <w:noProof/>
                <w:webHidden/>
              </w:rPr>
            </w:r>
            <w:r w:rsidR="00516E24">
              <w:rPr>
                <w:noProof/>
                <w:webHidden/>
              </w:rPr>
              <w:fldChar w:fldCharType="separate"/>
            </w:r>
            <w:r w:rsidR="00DB5C5A">
              <w:rPr>
                <w:noProof/>
                <w:webHidden/>
              </w:rPr>
              <w:t>- 22 -</w:t>
            </w:r>
            <w:r w:rsidR="00516E24">
              <w:rPr>
                <w:noProof/>
                <w:webHidden/>
              </w:rPr>
              <w:fldChar w:fldCharType="end"/>
            </w:r>
          </w:hyperlink>
        </w:p>
        <w:p w14:paraId="6AB8976A" w14:textId="6B7849CC" w:rsidR="00516E24" w:rsidRDefault="00200537">
          <w:pPr>
            <w:pStyle w:val="TOC2"/>
            <w:tabs>
              <w:tab w:val="right" w:leader="dot" w:pos="9350"/>
            </w:tabs>
            <w:rPr>
              <w:smallCaps w:val="0"/>
              <w:noProof/>
              <w:sz w:val="24"/>
              <w:szCs w:val="24"/>
            </w:rPr>
          </w:pPr>
          <w:hyperlink w:anchor="_Toc47539123" w:history="1">
            <w:r w:rsidR="00516E24" w:rsidRPr="00A700CB">
              <w:rPr>
                <w:rStyle w:val="Hyperlink"/>
                <w:rFonts w:ascii="Times New Roman" w:hAnsi="Times New Roman" w:cs="Times New Roman"/>
                <w:b/>
                <w:noProof/>
              </w:rPr>
              <w:t>4.5 Basic Series</w:t>
            </w:r>
            <w:r w:rsidR="00516E24">
              <w:rPr>
                <w:noProof/>
                <w:webHidden/>
              </w:rPr>
              <w:tab/>
            </w:r>
            <w:r w:rsidR="00516E24">
              <w:rPr>
                <w:noProof/>
                <w:webHidden/>
              </w:rPr>
              <w:fldChar w:fldCharType="begin"/>
            </w:r>
            <w:r w:rsidR="00516E24">
              <w:rPr>
                <w:noProof/>
                <w:webHidden/>
              </w:rPr>
              <w:instrText xml:space="preserve"> PAGEREF _Toc47539123 \h </w:instrText>
            </w:r>
            <w:r w:rsidR="00516E24">
              <w:rPr>
                <w:noProof/>
                <w:webHidden/>
              </w:rPr>
            </w:r>
            <w:r w:rsidR="00516E24">
              <w:rPr>
                <w:noProof/>
                <w:webHidden/>
              </w:rPr>
              <w:fldChar w:fldCharType="separate"/>
            </w:r>
            <w:r w:rsidR="00DB5C5A">
              <w:rPr>
                <w:noProof/>
                <w:webHidden/>
              </w:rPr>
              <w:t>- 25 -</w:t>
            </w:r>
            <w:r w:rsidR="00516E24">
              <w:rPr>
                <w:noProof/>
                <w:webHidden/>
              </w:rPr>
              <w:fldChar w:fldCharType="end"/>
            </w:r>
          </w:hyperlink>
        </w:p>
        <w:p w14:paraId="4695BB9D" w14:textId="17CF8B29" w:rsidR="00516E24" w:rsidRDefault="00200537">
          <w:pPr>
            <w:pStyle w:val="TOC3"/>
            <w:tabs>
              <w:tab w:val="right" w:leader="dot" w:pos="9350"/>
            </w:tabs>
            <w:rPr>
              <w:i w:val="0"/>
              <w:iCs w:val="0"/>
              <w:noProof/>
              <w:sz w:val="24"/>
              <w:szCs w:val="24"/>
            </w:rPr>
          </w:pPr>
          <w:hyperlink w:anchor="_Toc47539124" w:history="1">
            <w:r w:rsidR="00516E24" w:rsidRPr="00A700CB">
              <w:rPr>
                <w:rStyle w:val="Hyperlink"/>
                <w:rFonts w:ascii="Times New Roman" w:hAnsi="Times New Roman" w:cs="Times New Roman"/>
                <w:b/>
                <w:noProof/>
              </w:rPr>
              <w:t>Insolation</w:t>
            </w:r>
            <w:r w:rsidR="00516E24">
              <w:rPr>
                <w:noProof/>
                <w:webHidden/>
              </w:rPr>
              <w:tab/>
            </w:r>
            <w:r w:rsidR="00516E24">
              <w:rPr>
                <w:noProof/>
                <w:webHidden/>
              </w:rPr>
              <w:fldChar w:fldCharType="begin"/>
            </w:r>
            <w:r w:rsidR="00516E24">
              <w:rPr>
                <w:noProof/>
                <w:webHidden/>
              </w:rPr>
              <w:instrText xml:space="preserve"> PAGEREF _Toc47539124 \h </w:instrText>
            </w:r>
            <w:r w:rsidR="00516E24">
              <w:rPr>
                <w:noProof/>
                <w:webHidden/>
              </w:rPr>
            </w:r>
            <w:r w:rsidR="00516E24">
              <w:rPr>
                <w:noProof/>
                <w:webHidden/>
              </w:rPr>
              <w:fldChar w:fldCharType="separate"/>
            </w:r>
            <w:r w:rsidR="00DB5C5A">
              <w:rPr>
                <w:noProof/>
                <w:webHidden/>
              </w:rPr>
              <w:t>- 25 -</w:t>
            </w:r>
            <w:r w:rsidR="00516E24">
              <w:rPr>
                <w:noProof/>
                <w:webHidden/>
              </w:rPr>
              <w:fldChar w:fldCharType="end"/>
            </w:r>
          </w:hyperlink>
        </w:p>
        <w:p w14:paraId="794B4468" w14:textId="5E90C96F" w:rsidR="00516E24" w:rsidRDefault="00200537">
          <w:pPr>
            <w:pStyle w:val="TOC3"/>
            <w:tabs>
              <w:tab w:val="right" w:leader="dot" w:pos="9350"/>
            </w:tabs>
            <w:rPr>
              <w:i w:val="0"/>
              <w:iCs w:val="0"/>
              <w:noProof/>
              <w:sz w:val="24"/>
              <w:szCs w:val="24"/>
            </w:rPr>
          </w:pPr>
          <w:hyperlink w:anchor="_Toc47539125" w:history="1">
            <w:r w:rsidR="00516E24" w:rsidRPr="00A700CB">
              <w:rPr>
                <w:rStyle w:val="Hyperlink"/>
                <w:rFonts w:ascii="Times New Roman" w:hAnsi="Times New Roman" w:cs="Times New Roman"/>
                <w:b/>
                <w:noProof/>
              </w:rPr>
              <w:t>Astronomical Solution</w:t>
            </w:r>
            <w:r w:rsidR="00516E24">
              <w:rPr>
                <w:noProof/>
                <w:webHidden/>
              </w:rPr>
              <w:tab/>
            </w:r>
            <w:r w:rsidR="00516E24">
              <w:rPr>
                <w:noProof/>
                <w:webHidden/>
              </w:rPr>
              <w:fldChar w:fldCharType="begin"/>
            </w:r>
            <w:r w:rsidR="00516E24">
              <w:rPr>
                <w:noProof/>
                <w:webHidden/>
              </w:rPr>
              <w:instrText xml:space="preserve"> PAGEREF _Toc47539125 \h </w:instrText>
            </w:r>
            <w:r w:rsidR="00516E24">
              <w:rPr>
                <w:noProof/>
                <w:webHidden/>
              </w:rPr>
            </w:r>
            <w:r w:rsidR="00516E24">
              <w:rPr>
                <w:noProof/>
                <w:webHidden/>
              </w:rPr>
              <w:fldChar w:fldCharType="separate"/>
            </w:r>
            <w:r w:rsidR="00DB5C5A">
              <w:rPr>
                <w:noProof/>
                <w:webHidden/>
              </w:rPr>
              <w:t>- 27 -</w:t>
            </w:r>
            <w:r w:rsidR="00516E24">
              <w:rPr>
                <w:noProof/>
                <w:webHidden/>
              </w:rPr>
              <w:fldChar w:fldCharType="end"/>
            </w:r>
          </w:hyperlink>
        </w:p>
        <w:p w14:paraId="578C49D5" w14:textId="7067E846" w:rsidR="00516E24" w:rsidRDefault="00200537">
          <w:pPr>
            <w:pStyle w:val="TOC3"/>
            <w:tabs>
              <w:tab w:val="right" w:leader="dot" w:pos="9350"/>
            </w:tabs>
            <w:rPr>
              <w:i w:val="0"/>
              <w:iCs w:val="0"/>
              <w:noProof/>
              <w:sz w:val="24"/>
              <w:szCs w:val="24"/>
            </w:rPr>
          </w:pPr>
          <w:hyperlink w:anchor="_Toc47539126" w:history="1">
            <w:r w:rsidR="00516E24" w:rsidRPr="00A700CB">
              <w:rPr>
                <w:rStyle w:val="Hyperlink"/>
                <w:rFonts w:ascii="Times New Roman" w:hAnsi="Times New Roman" w:cs="Times New Roman"/>
                <w:b/>
                <w:noProof/>
              </w:rPr>
              <w:t>Length-of-day &amp; Day-of-year</w:t>
            </w:r>
            <w:r w:rsidR="00516E24">
              <w:rPr>
                <w:noProof/>
                <w:webHidden/>
              </w:rPr>
              <w:tab/>
            </w:r>
            <w:r w:rsidR="00516E24">
              <w:rPr>
                <w:noProof/>
                <w:webHidden/>
              </w:rPr>
              <w:fldChar w:fldCharType="begin"/>
            </w:r>
            <w:r w:rsidR="00516E24">
              <w:rPr>
                <w:noProof/>
                <w:webHidden/>
              </w:rPr>
              <w:instrText xml:space="preserve"> PAGEREF _Toc47539126 \h </w:instrText>
            </w:r>
            <w:r w:rsidR="00516E24">
              <w:rPr>
                <w:noProof/>
                <w:webHidden/>
              </w:rPr>
            </w:r>
            <w:r w:rsidR="00516E24">
              <w:rPr>
                <w:noProof/>
                <w:webHidden/>
              </w:rPr>
              <w:fldChar w:fldCharType="separate"/>
            </w:r>
            <w:r w:rsidR="00DB5C5A">
              <w:rPr>
                <w:noProof/>
                <w:webHidden/>
              </w:rPr>
              <w:t>- 27 -</w:t>
            </w:r>
            <w:r w:rsidR="00516E24">
              <w:rPr>
                <w:noProof/>
                <w:webHidden/>
              </w:rPr>
              <w:fldChar w:fldCharType="end"/>
            </w:r>
          </w:hyperlink>
        </w:p>
        <w:p w14:paraId="3BF95A8E" w14:textId="7C894715" w:rsidR="00516E24" w:rsidRDefault="00200537">
          <w:pPr>
            <w:pStyle w:val="TOC3"/>
            <w:tabs>
              <w:tab w:val="right" w:leader="dot" w:pos="9350"/>
            </w:tabs>
            <w:rPr>
              <w:i w:val="0"/>
              <w:iCs w:val="0"/>
              <w:noProof/>
              <w:sz w:val="24"/>
              <w:szCs w:val="24"/>
            </w:rPr>
          </w:pPr>
          <w:hyperlink w:anchor="_Toc47539127" w:history="1">
            <w:r w:rsidR="00516E24" w:rsidRPr="00A700CB">
              <w:rPr>
                <w:rStyle w:val="Hyperlink"/>
                <w:rFonts w:ascii="Times New Roman" w:hAnsi="Times New Roman" w:cs="Times New Roman"/>
                <w:b/>
                <w:noProof/>
              </w:rPr>
              <w:t>Signal/Noise Generator</w:t>
            </w:r>
            <w:r w:rsidR="00516E24">
              <w:rPr>
                <w:noProof/>
                <w:webHidden/>
              </w:rPr>
              <w:tab/>
            </w:r>
            <w:r w:rsidR="00516E24">
              <w:rPr>
                <w:noProof/>
                <w:webHidden/>
              </w:rPr>
              <w:fldChar w:fldCharType="begin"/>
            </w:r>
            <w:r w:rsidR="00516E24">
              <w:rPr>
                <w:noProof/>
                <w:webHidden/>
              </w:rPr>
              <w:instrText xml:space="preserve"> PAGEREF _Toc47539127 \h </w:instrText>
            </w:r>
            <w:r w:rsidR="00516E24">
              <w:rPr>
                <w:noProof/>
                <w:webHidden/>
              </w:rPr>
            </w:r>
            <w:r w:rsidR="00516E24">
              <w:rPr>
                <w:noProof/>
                <w:webHidden/>
              </w:rPr>
              <w:fldChar w:fldCharType="separate"/>
            </w:r>
            <w:r w:rsidR="00DB5C5A">
              <w:rPr>
                <w:noProof/>
                <w:webHidden/>
              </w:rPr>
              <w:t>- 28 -</w:t>
            </w:r>
            <w:r w:rsidR="00516E24">
              <w:rPr>
                <w:noProof/>
                <w:webHidden/>
              </w:rPr>
              <w:fldChar w:fldCharType="end"/>
            </w:r>
          </w:hyperlink>
        </w:p>
        <w:p w14:paraId="6813BBD2" w14:textId="6DCAA392" w:rsidR="00516E24" w:rsidRDefault="00200537">
          <w:pPr>
            <w:pStyle w:val="TOC3"/>
            <w:tabs>
              <w:tab w:val="right" w:leader="dot" w:pos="9350"/>
            </w:tabs>
            <w:rPr>
              <w:i w:val="0"/>
              <w:iCs w:val="0"/>
              <w:noProof/>
              <w:sz w:val="24"/>
              <w:szCs w:val="24"/>
            </w:rPr>
          </w:pPr>
          <w:hyperlink w:anchor="_Toc47539128" w:history="1">
            <w:r w:rsidR="00516E24" w:rsidRPr="00A700CB">
              <w:rPr>
                <w:rStyle w:val="Hyperlink"/>
                <w:rFonts w:ascii="Times New Roman" w:hAnsi="Times New Roman" w:cs="Times New Roman"/>
                <w:b/>
                <w:noProof/>
              </w:rPr>
              <w:t>LR04 Stack</w:t>
            </w:r>
            <w:r w:rsidR="00516E24">
              <w:rPr>
                <w:noProof/>
                <w:webHidden/>
              </w:rPr>
              <w:tab/>
            </w:r>
            <w:r w:rsidR="00516E24">
              <w:rPr>
                <w:noProof/>
                <w:webHidden/>
              </w:rPr>
              <w:fldChar w:fldCharType="begin"/>
            </w:r>
            <w:r w:rsidR="00516E24">
              <w:rPr>
                <w:noProof/>
                <w:webHidden/>
              </w:rPr>
              <w:instrText xml:space="preserve"> PAGEREF _Toc47539128 \h </w:instrText>
            </w:r>
            <w:r w:rsidR="00516E24">
              <w:rPr>
                <w:noProof/>
                <w:webHidden/>
              </w:rPr>
            </w:r>
            <w:r w:rsidR="00516E24">
              <w:rPr>
                <w:noProof/>
                <w:webHidden/>
              </w:rPr>
              <w:fldChar w:fldCharType="separate"/>
            </w:r>
            <w:r w:rsidR="00DB5C5A">
              <w:rPr>
                <w:noProof/>
                <w:webHidden/>
              </w:rPr>
              <w:t>- 30 -</w:t>
            </w:r>
            <w:r w:rsidR="00516E24">
              <w:rPr>
                <w:noProof/>
                <w:webHidden/>
              </w:rPr>
              <w:fldChar w:fldCharType="end"/>
            </w:r>
          </w:hyperlink>
        </w:p>
        <w:p w14:paraId="58195702" w14:textId="0F39F89E" w:rsidR="00516E24" w:rsidRDefault="00200537">
          <w:pPr>
            <w:pStyle w:val="TOC3"/>
            <w:tabs>
              <w:tab w:val="right" w:leader="dot" w:pos="9350"/>
            </w:tabs>
            <w:rPr>
              <w:i w:val="0"/>
              <w:iCs w:val="0"/>
              <w:noProof/>
              <w:sz w:val="24"/>
              <w:szCs w:val="24"/>
            </w:rPr>
          </w:pPr>
          <w:hyperlink w:anchor="_Toc47539129" w:history="1">
            <w:r w:rsidR="00516E24" w:rsidRPr="00A700CB">
              <w:rPr>
                <w:rStyle w:val="Hyperlink"/>
                <w:rFonts w:ascii="Times New Roman" w:hAnsi="Times New Roman" w:cs="Times New Roman"/>
                <w:b/>
                <w:noProof/>
              </w:rPr>
              <w:t>Examples</w:t>
            </w:r>
            <w:r w:rsidR="00516E24">
              <w:rPr>
                <w:noProof/>
                <w:webHidden/>
              </w:rPr>
              <w:tab/>
            </w:r>
            <w:r w:rsidR="00516E24">
              <w:rPr>
                <w:noProof/>
                <w:webHidden/>
              </w:rPr>
              <w:fldChar w:fldCharType="begin"/>
            </w:r>
            <w:r w:rsidR="00516E24">
              <w:rPr>
                <w:noProof/>
                <w:webHidden/>
              </w:rPr>
              <w:instrText xml:space="preserve"> PAGEREF _Toc47539129 \h </w:instrText>
            </w:r>
            <w:r w:rsidR="00516E24">
              <w:rPr>
                <w:noProof/>
                <w:webHidden/>
              </w:rPr>
            </w:r>
            <w:r w:rsidR="00516E24">
              <w:rPr>
                <w:noProof/>
                <w:webHidden/>
              </w:rPr>
              <w:fldChar w:fldCharType="separate"/>
            </w:r>
            <w:r w:rsidR="00DB5C5A">
              <w:rPr>
                <w:noProof/>
                <w:webHidden/>
              </w:rPr>
              <w:t>- 30 -</w:t>
            </w:r>
            <w:r w:rsidR="00516E24">
              <w:rPr>
                <w:noProof/>
                <w:webHidden/>
              </w:rPr>
              <w:fldChar w:fldCharType="end"/>
            </w:r>
          </w:hyperlink>
        </w:p>
        <w:p w14:paraId="5F2BBAE5" w14:textId="25A8A1E7" w:rsidR="00516E24" w:rsidRDefault="00200537">
          <w:pPr>
            <w:pStyle w:val="TOC2"/>
            <w:tabs>
              <w:tab w:val="right" w:leader="dot" w:pos="9350"/>
            </w:tabs>
            <w:rPr>
              <w:smallCaps w:val="0"/>
              <w:noProof/>
              <w:sz w:val="24"/>
              <w:szCs w:val="24"/>
            </w:rPr>
          </w:pPr>
          <w:hyperlink w:anchor="_Toc47539130" w:history="1">
            <w:r w:rsidR="00516E24" w:rsidRPr="00A700CB">
              <w:rPr>
                <w:rStyle w:val="Hyperlink"/>
                <w:rFonts w:ascii="Times New Roman" w:hAnsi="Times New Roman" w:cs="Times New Roman"/>
                <w:b/>
                <w:noProof/>
              </w:rPr>
              <w:t>4.6 Math</w:t>
            </w:r>
            <w:r w:rsidR="00516E24">
              <w:rPr>
                <w:noProof/>
                <w:webHidden/>
              </w:rPr>
              <w:tab/>
            </w:r>
            <w:r w:rsidR="00516E24">
              <w:rPr>
                <w:noProof/>
                <w:webHidden/>
              </w:rPr>
              <w:fldChar w:fldCharType="begin"/>
            </w:r>
            <w:r w:rsidR="00516E24">
              <w:rPr>
                <w:noProof/>
                <w:webHidden/>
              </w:rPr>
              <w:instrText xml:space="preserve"> PAGEREF _Toc47539130 \h </w:instrText>
            </w:r>
            <w:r w:rsidR="00516E24">
              <w:rPr>
                <w:noProof/>
                <w:webHidden/>
              </w:rPr>
            </w:r>
            <w:r w:rsidR="00516E24">
              <w:rPr>
                <w:noProof/>
                <w:webHidden/>
              </w:rPr>
              <w:fldChar w:fldCharType="separate"/>
            </w:r>
            <w:r w:rsidR="00DB5C5A">
              <w:rPr>
                <w:noProof/>
                <w:webHidden/>
              </w:rPr>
              <w:t>- 35 -</w:t>
            </w:r>
            <w:r w:rsidR="00516E24">
              <w:rPr>
                <w:noProof/>
                <w:webHidden/>
              </w:rPr>
              <w:fldChar w:fldCharType="end"/>
            </w:r>
          </w:hyperlink>
        </w:p>
        <w:p w14:paraId="2BADD4DC" w14:textId="3480FD3B" w:rsidR="00516E24" w:rsidRDefault="00200537">
          <w:pPr>
            <w:pStyle w:val="TOC3"/>
            <w:tabs>
              <w:tab w:val="right" w:leader="dot" w:pos="9350"/>
            </w:tabs>
            <w:rPr>
              <w:i w:val="0"/>
              <w:iCs w:val="0"/>
              <w:noProof/>
              <w:sz w:val="24"/>
              <w:szCs w:val="24"/>
            </w:rPr>
          </w:pPr>
          <w:hyperlink w:anchor="_Toc47539131" w:history="1">
            <w:r w:rsidR="00516E24" w:rsidRPr="00A700CB">
              <w:rPr>
                <w:rStyle w:val="Hyperlink"/>
                <w:rFonts w:ascii="Times New Roman" w:hAnsi="Times New Roman" w:cs="Times New Roman"/>
                <w:b/>
                <w:noProof/>
              </w:rPr>
              <w:t>Sort/Unique/Delete-empty</w:t>
            </w:r>
            <w:r w:rsidR="00516E24">
              <w:rPr>
                <w:noProof/>
                <w:webHidden/>
              </w:rPr>
              <w:tab/>
            </w:r>
            <w:r w:rsidR="00516E24">
              <w:rPr>
                <w:noProof/>
                <w:webHidden/>
              </w:rPr>
              <w:fldChar w:fldCharType="begin"/>
            </w:r>
            <w:r w:rsidR="00516E24">
              <w:rPr>
                <w:noProof/>
                <w:webHidden/>
              </w:rPr>
              <w:instrText xml:space="preserve"> PAGEREF _Toc47539131 \h </w:instrText>
            </w:r>
            <w:r w:rsidR="00516E24">
              <w:rPr>
                <w:noProof/>
                <w:webHidden/>
              </w:rPr>
            </w:r>
            <w:r w:rsidR="00516E24">
              <w:rPr>
                <w:noProof/>
                <w:webHidden/>
              </w:rPr>
              <w:fldChar w:fldCharType="separate"/>
            </w:r>
            <w:r w:rsidR="00DB5C5A">
              <w:rPr>
                <w:noProof/>
                <w:webHidden/>
              </w:rPr>
              <w:t>- 35 -</w:t>
            </w:r>
            <w:r w:rsidR="00516E24">
              <w:rPr>
                <w:noProof/>
                <w:webHidden/>
              </w:rPr>
              <w:fldChar w:fldCharType="end"/>
            </w:r>
          </w:hyperlink>
        </w:p>
        <w:p w14:paraId="46CBC474" w14:textId="5E6B8256" w:rsidR="00516E24" w:rsidRDefault="00200537">
          <w:pPr>
            <w:pStyle w:val="TOC3"/>
            <w:tabs>
              <w:tab w:val="right" w:leader="dot" w:pos="9350"/>
            </w:tabs>
            <w:rPr>
              <w:i w:val="0"/>
              <w:iCs w:val="0"/>
              <w:noProof/>
              <w:sz w:val="24"/>
              <w:szCs w:val="24"/>
            </w:rPr>
          </w:pPr>
          <w:hyperlink w:anchor="_Toc47539132" w:history="1">
            <w:r w:rsidR="00516E24" w:rsidRPr="00A700CB">
              <w:rPr>
                <w:rStyle w:val="Hyperlink"/>
                <w:rFonts w:ascii="Times New Roman" w:hAnsi="Times New Roman" w:cs="Times New Roman"/>
                <w:b/>
                <w:noProof/>
              </w:rPr>
              <w:t>Interpolation</w:t>
            </w:r>
            <w:r w:rsidR="00516E24">
              <w:rPr>
                <w:noProof/>
                <w:webHidden/>
              </w:rPr>
              <w:tab/>
            </w:r>
            <w:r w:rsidR="00516E24">
              <w:rPr>
                <w:noProof/>
                <w:webHidden/>
              </w:rPr>
              <w:fldChar w:fldCharType="begin"/>
            </w:r>
            <w:r w:rsidR="00516E24">
              <w:rPr>
                <w:noProof/>
                <w:webHidden/>
              </w:rPr>
              <w:instrText xml:space="preserve"> PAGEREF _Toc47539132 \h </w:instrText>
            </w:r>
            <w:r w:rsidR="00516E24">
              <w:rPr>
                <w:noProof/>
                <w:webHidden/>
              </w:rPr>
            </w:r>
            <w:r w:rsidR="00516E24">
              <w:rPr>
                <w:noProof/>
                <w:webHidden/>
              </w:rPr>
              <w:fldChar w:fldCharType="separate"/>
            </w:r>
            <w:r w:rsidR="00DB5C5A">
              <w:rPr>
                <w:noProof/>
                <w:webHidden/>
              </w:rPr>
              <w:t>- 35 -</w:t>
            </w:r>
            <w:r w:rsidR="00516E24">
              <w:rPr>
                <w:noProof/>
                <w:webHidden/>
              </w:rPr>
              <w:fldChar w:fldCharType="end"/>
            </w:r>
          </w:hyperlink>
        </w:p>
        <w:p w14:paraId="123C6964" w14:textId="48476ADB" w:rsidR="00516E24" w:rsidRDefault="00200537">
          <w:pPr>
            <w:pStyle w:val="TOC3"/>
            <w:tabs>
              <w:tab w:val="right" w:leader="dot" w:pos="9350"/>
            </w:tabs>
            <w:rPr>
              <w:i w:val="0"/>
              <w:iCs w:val="0"/>
              <w:noProof/>
              <w:sz w:val="24"/>
              <w:szCs w:val="24"/>
            </w:rPr>
          </w:pPr>
          <w:hyperlink w:anchor="_Toc47539133" w:history="1">
            <w:r w:rsidR="00516E24" w:rsidRPr="00A700CB">
              <w:rPr>
                <w:rStyle w:val="Hyperlink"/>
                <w:rFonts w:ascii="Times New Roman" w:hAnsi="Times New Roman" w:cs="Times New Roman"/>
                <w:b/>
                <w:noProof/>
              </w:rPr>
              <w:t>Interpolation Series</w:t>
            </w:r>
            <w:r w:rsidR="00516E24">
              <w:rPr>
                <w:noProof/>
                <w:webHidden/>
              </w:rPr>
              <w:tab/>
            </w:r>
            <w:r w:rsidR="00516E24">
              <w:rPr>
                <w:noProof/>
                <w:webHidden/>
              </w:rPr>
              <w:fldChar w:fldCharType="begin"/>
            </w:r>
            <w:r w:rsidR="00516E24">
              <w:rPr>
                <w:noProof/>
                <w:webHidden/>
              </w:rPr>
              <w:instrText xml:space="preserve"> PAGEREF _Toc47539133 \h </w:instrText>
            </w:r>
            <w:r w:rsidR="00516E24">
              <w:rPr>
                <w:noProof/>
                <w:webHidden/>
              </w:rPr>
            </w:r>
            <w:r w:rsidR="00516E24">
              <w:rPr>
                <w:noProof/>
                <w:webHidden/>
              </w:rPr>
              <w:fldChar w:fldCharType="separate"/>
            </w:r>
            <w:r w:rsidR="00DB5C5A">
              <w:rPr>
                <w:noProof/>
                <w:webHidden/>
              </w:rPr>
              <w:t>- 35 -</w:t>
            </w:r>
            <w:r w:rsidR="00516E24">
              <w:rPr>
                <w:noProof/>
                <w:webHidden/>
              </w:rPr>
              <w:fldChar w:fldCharType="end"/>
            </w:r>
          </w:hyperlink>
        </w:p>
        <w:p w14:paraId="32A3CD3D" w14:textId="52B404DA" w:rsidR="00516E24" w:rsidRDefault="00200537">
          <w:pPr>
            <w:pStyle w:val="TOC3"/>
            <w:tabs>
              <w:tab w:val="right" w:leader="dot" w:pos="9350"/>
            </w:tabs>
            <w:rPr>
              <w:i w:val="0"/>
              <w:iCs w:val="0"/>
              <w:noProof/>
              <w:sz w:val="24"/>
              <w:szCs w:val="24"/>
            </w:rPr>
          </w:pPr>
          <w:hyperlink w:anchor="_Toc47539134" w:history="1">
            <w:r w:rsidR="00516E24" w:rsidRPr="00A700CB">
              <w:rPr>
                <w:rStyle w:val="Hyperlink"/>
                <w:rFonts w:ascii="Times New Roman" w:hAnsi="Times New Roman" w:cs="Times New Roman"/>
                <w:b/>
                <w:noProof/>
              </w:rPr>
              <w:t>Select Parts</w:t>
            </w:r>
            <w:r w:rsidR="00516E24">
              <w:rPr>
                <w:noProof/>
                <w:webHidden/>
              </w:rPr>
              <w:tab/>
            </w:r>
            <w:r w:rsidR="00516E24">
              <w:rPr>
                <w:noProof/>
                <w:webHidden/>
              </w:rPr>
              <w:fldChar w:fldCharType="begin"/>
            </w:r>
            <w:r w:rsidR="00516E24">
              <w:rPr>
                <w:noProof/>
                <w:webHidden/>
              </w:rPr>
              <w:instrText xml:space="preserve"> PAGEREF _Toc47539134 \h </w:instrText>
            </w:r>
            <w:r w:rsidR="00516E24">
              <w:rPr>
                <w:noProof/>
                <w:webHidden/>
              </w:rPr>
            </w:r>
            <w:r w:rsidR="00516E24">
              <w:rPr>
                <w:noProof/>
                <w:webHidden/>
              </w:rPr>
              <w:fldChar w:fldCharType="separate"/>
            </w:r>
            <w:r w:rsidR="00DB5C5A">
              <w:rPr>
                <w:noProof/>
                <w:webHidden/>
              </w:rPr>
              <w:t>- 36 -</w:t>
            </w:r>
            <w:r w:rsidR="00516E24">
              <w:rPr>
                <w:noProof/>
                <w:webHidden/>
              </w:rPr>
              <w:fldChar w:fldCharType="end"/>
            </w:r>
          </w:hyperlink>
        </w:p>
        <w:p w14:paraId="51056192" w14:textId="1249B5C9" w:rsidR="00516E24" w:rsidRDefault="00200537">
          <w:pPr>
            <w:pStyle w:val="TOC3"/>
            <w:tabs>
              <w:tab w:val="right" w:leader="dot" w:pos="9350"/>
            </w:tabs>
            <w:rPr>
              <w:i w:val="0"/>
              <w:iCs w:val="0"/>
              <w:noProof/>
              <w:sz w:val="24"/>
              <w:szCs w:val="24"/>
            </w:rPr>
          </w:pPr>
          <w:hyperlink w:anchor="_Toc47539135" w:history="1">
            <w:r w:rsidR="00516E24" w:rsidRPr="00A700CB">
              <w:rPr>
                <w:rStyle w:val="Hyperlink"/>
                <w:rFonts w:ascii="Times New Roman" w:hAnsi="Times New Roman" w:cs="Times New Roman"/>
                <w:b/>
                <w:noProof/>
              </w:rPr>
              <w:t>Merge Series</w:t>
            </w:r>
            <w:r w:rsidR="00516E24">
              <w:rPr>
                <w:noProof/>
                <w:webHidden/>
              </w:rPr>
              <w:tab/>
            </w:r>
            <w:r w:rsidR="00516E24">
              <w:rPr>
                <w:noProof/>
                <w:webHidden/>
              </w:rPr>
              <w:fldChar w:fldCharType="begin"/>
            </w:r>
            <w:r w:rsidR="00516E24">
              <w:rPr>
                <w:noProof/>
                <w:webHidden/>
              </w:rPr>
              <w:instrText xml:space="preserve"> PAGEREF _Toc47539135 \h </w:instrText>
            </w:r>
            <w:r w:rsidR="00516E24">
              <w:rPr>
                <w:noProof/>
                <w:webHidden/>
              </w:rPr>
            </w:r>
            <w:r w:rsidR="00516E24">
              <w:rPr>
                <w:noProof/>
                <w:webHidden/>
              </w:rPr>
              <w:fldChar w:fldCharType="separate"/>
            </w:r>
            <w:r w:rsidR="00DB5C5A">
              <w:rPr>
                <w:noProof/>
                <w:webHidden/>
              </w:rPr>
              <w:t>- 36 -</w:t>
            </w:r>
            <w:r w:rsidR="00516E24">
              <w:rPr>
                <w:noProof/>
                <w:webHidden/>
              </w:rPr>
              <w:fldChar w:fldCharType="end"/>
            </w:r>
          </w:hyperlink>
        </w:p>
        <w:p w14:paraId="567CF1A8" w14:textId="262C42E1" w:rsidR="00516E24" w:rsidRDefault="00200537">
          <w:pPr>
            <w:pStyle w:val="TOC3"/>
            <w:tabs>
              <w:tab w:val="right" w:leader="dot" w:pos="9350"/>
            </w:tabs>
            <w:rPr>
              <w:i w:val="0"/>
              <w:iCs w:val="0"/>
              <w:noProof/>
              <w:sz w:val="24"/>
              <w:szCs w:val="24"/>
            </w:rPr>
          </w:pPr>
          <w:hyperlink w:anchor="_Toc47539136" w:history="1">
            <w:r w:rsidR="00516E24" w:rsidRPr="00A700CB">
              <w:rPr>
                <w:rStyle w:val="Hyperlink"/>
                <w:rFonts w:ascii="Times New Roman" w:hAnsi="Times New Roman" w:cs="Times New Roman"/>
                <w:b/>
                <w:noProof/>
              </w:rPr>
              <w:t>Multiply Series</w:t>
            </w:r>
            <w:r w:rsidR="00516E24">
              <w:rPr>
                <w:noProof/>
                <w:webHidden/>
              </w:rPr>
              <w:tab/>
            </w:r>
            <w:r w:rsidR="00516E24">
              <w:rPr>
                <w:noProof/>
                <w:webHidden/>
              </w:rPr>
              <w:fldChar w:fldCharType="begin"/>
            </w:r>
            <w:r w:rsidR="00516E24">
              <w:rPr>
                <w:noProof/>
                <w:webHidden/>
              </w:rPr>
              <w:instrText xml:space="preserve"> PAGEREF _Toc47539136 \h </w:instrText>
            </w:r>
            <w:r w:rsidR="00516E24">
              <w:rPr>
                <w:noProof/>
                <w:webHidden/>
              </w:rPr>
            </w:r>
            <w:r w:rsidR="00516E24">
              <w:rPr>
                <w:noProof/>
                <w:webHidden/>
              </w:rPr>
              <w:fldChar w:fldCharType="separate"/>
            </w:r>
            <w:r w:rsidR="00DB5C5A">
              <w:rPr>
                <w:noProof/>
                <w:webHidden/>
              </w:rPr>
              <w:t>- 36 -</w:t>
            </w:r>
            <w:r w:rsidR="00516E24">
              <w:rPr>
                <w:noProof/>
                <w:webHidden/>
              </w:rPr>
              <w:fldChar w:fldCharType="end"/>
            </w:r>
          </w:hyperlink>
        </w:p>
        <w:p w14:paraId="124FAF26" w14:textId="465E51D6" w:rsidR="00516E24" w:rsidRDefault="00200537">
          <w:pPr>
            <w:pStyle w:val="TOC3"/>
            <w:tabs>
              <w:tab w:val="right" w:leader="dot" w:pos="9350"/>
            </w:tabs>
            <w:rPr>
              <w:i w:val="0"/>
              <w:iCs w:val="0"/>
              <w:noProof/>
              <w:sz w:val="24"/>
              <w:szCs w:val="24"/>
            </w:rPr>
          </w:pPr>
          <w:hyperlink w:anchor="_Toc47539137" w:history="1">
            <w:r w:rsidR="00516E24" w:rsidRPr="00A700CB">
              <w:rPr>
                <w:rStyle w:val="Hyperlink"/>
                <w:rFonts w:ascii="Times New Roman" w:hAnsi="Times New Roman" w:cs="Times New Roman"/>
                <w:b/>
                <w:noProof/>
              </w:rPr>
              <w:t>Add Gaps</w:t>
            </w:r>
            <w:r w:rsidR="00516E24">
              <w:rPr>
                <w:noProof/>
                <w:webHidden/>
              </w:rPr>
              <w:tab/>
            </w:r>
            <w:r w:rsidR="00516E24">
              <w:rPr>
                <w:noProof/>
                <w:webHidden/>
              </w:rPr>
              <w:fldChar w:fldCharType="begin"/>
            </w:r>
            <w:r w:rsidR="00516E24">
              <w:rPr>
                <w:noProof/>
                <w:webHidden/>
              </w:rPr>
              <w:instrText xml:space="preserve"> PAGEREF _Toc47539137 \h </w:instrText>
            </w:r>
            <w:r w:rsidR="00516E24">
              <w:rPr>
                <w:noProof/>
                <w:webHidden/>
              </w:rPr>
            </w:r>
            <w:r w:rsidR="00516E24">
              <w:rPr>
                <w:noProof/>
                <w:webHidden/>
              </w:rPr>
              <w:fldChar w:fldCharType="separate"/>
            </w:r>
            <w:r w:rsidR="00DB5C5A">
              <w:rPr>
                <w:noProof/>
                <w:webHidden/>
              </w:rPr>
              <w:t>- 37 -</w:t>
            </w:r>
            <w:r w:rsidR="00516E24">
              <w:rPr>
                <w:noProof/>
                <w:webHidden/>
              </w:rPr>
              <w:fldChar w:fldCharType="end"/>
            </w:r>
          </w:hyperlink>
        </w:p>
        <w:p w14:paraId="15FEF49D" w14:textId="76C69713" w:rsidR="00516E24" w:rsidRDefault="00200537">
          <w:pPr>
            <w:pStyle w:val="TOC3"/>
            <w:tabs>
              <w:tab w:val="right" w:leader="dot" w:pos="9350"/>
            </w:tabs>
            <w:rPr>
              <w:i w:val="0"/>
              <w:iCs w:val="0"/>
              <w:noProof/>
              <w:sz w:val="24"/>
              <w:szCs w:val="24"/>
            </w:rPr>
          </w:pPr>
          <w:hyperlink w:anchor="_Toc47539138" w:history="1">
            <w:r w:rsidR="00516E24" w:rsidRPr="00A700CB">
              <w:rPr>
                <w:rStyle w:val="Hyperlink"/>
                <w:rFonts w:ascii="Times New Roman" w:hAnsi="Times New Roman" w:cs="Times New Roman"/>
                <w:b/>
                <w:noProof/>
              </w:rPr>
              <w:t>Remove Parts</w:t>
            </w:r>
            <w:r w:rsidR="00516E24">
              <w:rPr>
                <w:noProof/>
                <w:webHidden/>
              </w:rPr>
              <w:tab/>
            </w:r>
            <w:r w:rsidR="00516E24">
              <w:rPr>
                <w:noProof/>
                <w:webHidden/>
              </w:rPr>
              <w:fldChar w:fldCharType="begin"/>
            </w:r>
            <w:r w:rsidR="00516E24">
              <w:rPr>
                <w:noProof/>
                <w:webHidden/>
              </w:rPr>
              <w:instrText xml:space="preserve"> PAGEREF _Toc47539138 \h </w:instrText>
            </w:r>
            <w:r w:rsidR="00516E24">
              <w:rPr>
                <w:noProof/>
                <w:webHidden/>
              </w:rPr>
            </w:r>
            <w:r w:rsidR="00516E24">
              <w:rPr>
                <w:noProof/>
                <w:webHidden/>
              </w:rPr>
              <w:fldChar w:fldCharType="separate"/>
            </w:r>
            <w:r w:rsidR="00DB5C5A">
              <w:rPr>
                <w:noProof/>
                <w:webHidden/>
              </w:rPr>
              <w:t>- 37 -</w:t>
            </w:r>
            <w:r w:rsidR="00516E24">
              <w:rPr>
                <w:noProof/>
                <w:webHidden/>
              </w:rPr>
              <w:fldChar w:fldCharType="end"/>
            </w:r>
          </w:hyperlink>
        </w:p>
        <w:p w14:paraId="70FADA2A" w14:textId="4F00A921" w:rsidR="00516E24" w:rsidRDefault="00200537">
          <w:pPr>
            <w:pStyle w:val="TOC3"/>
            <w:tabs>
              <w:tab w:val="right" w:leader="dot" w:pos="9350"/>
            </w:tabs>
            <w:rPr>
              <w:i w:val="0"/>
              <w:iCs w:val="0"/>
              <w:noProof/>
              <w:sz w:val="24"/>
              <w:szCs w:val="24"/>
            </w:rPr>
          </w:pPr>
          <w:hyperlink w:anchor="_Toc47539139" w:history="1">
            <w:r w:rsidR="00516E24" w:rsidRPr="00A700CB">
              <w:rPr>
                <w:rStyle w:val="Hyperlink"/>
                <w:rFonts w:ascii="Times New Roman" w:hAnsi="Times New Roman" w:cs="Times New Roman"/>
                <w:b/>
                <w:noProof/>
              </w:rPr>
              <w:t>Remove Peaks</w:t>
            </w:r>
            <w:r w:rsidR="00516E24">
              <w:rPr>
                <w:noProof/>
                <w:webHidden/>
              </w:rPr>
              <w:tab/>
            </w:r>
            <w:r w:rsidR="00516E24">
              <w:rPr>
                <w:noProof/>
                <w:webHidden/>
              </w:rPr>
              <w:fldChar w:fldCharType="begin"/>
            </w:r>
            <w:r w:rsidR="00516E24">
              <w:rPr>
                <w:noProof/>
                <w:webHidden/>
              </w:rPr>
              <w:instrText xml:space="preserve"> PAGEREF _Toc47539139 \h </w:instrText>
            </w:r>
            <w:r w:rsidR="00516E24">
              <w:rPr>
                <w:noProof/>
                <w:webHidden/>
              </w:rPr>
            </w:r>
            <w:r w:rsidR="00516E24">
              <w:rPr>
                <w:noProof/>
                <w:webHidden/>
              </w:rPr>
              <w:fldChar w:fldCharType="separate"/>
            </w:r>
            <w:r w:rsidR="00DB5C5A">
              <w:rPr>
                <w:noProof/>
                <w:webHidden/>
              </w:rPr>
              <w:t>- 37 -</w:t>
            </w:r>
            <w:r w:rsidR="00516E24">
              <w:rPr>
                <w:noProof/>
                <w:webHidden/>
              </w:rPr>
              <w:fldChar w:fldCharType="end"/>
            </w:r>
          </w:hyperlink>
        </w:p>
        <w:p w14:paraId="629060C3" w14:textId="304B63F9" w:rsidR="00516E24" w:rsidRDefault="00200537">
          <w:pPr>
            <w:pStyle w:val="TOC3"/>
            <w:tabs>
              <w:tab w:val="right" w:leader="dot" w:pos="9350"/>
            </w:tabs>
            <w:rPr>
              <w:i w:val="0"/>
              <w:iCs w:val="0"/>
              <w:noProof/>
              <w:sz w:val="24"/>
              <w:szCs w:val="24"/>
            </w:rPr>
          </w:pPr>
          <w:hyperlink w:anchor="_Toc47539140" w:history="1">
            <w:r w:rsidR="00516E24" w:rsidRPr="00A700CB">
              <w:rPr>
                <w:rStyle w:val="Hyperlink"/>
                <w:rFonts w:ascii="Times New Roman" w:hAnsi="Times New Roman" w:cs="Times New Roman"/>
                <w:b/>
                <w:noProof/>
              </w:rPr>
              <w:t>Clipping</w:t>
            </w:r>
            <w:r w:rsidR="00516E24">
              <w:rPr>
                <w:noProof/>
                <w:webHidden/>
              </w:rPr>
              <w:tab/>
            </w:r>
            <w:r w:rsidR="00516E24">
              <w:rPr>
                <w:noProof/>
                <w:webHidden/>
              </w:rPr>
              <w:fldChar w:fldCharType="begin"/>
            </w:r>
            <w:r w:rsidR="00516E24">
              <w:rPr>
                <w:noProof/>
                <w:webHidden/>
              </w:rPr>
              <w:instrText xml:space="preserve"> PAGEREF _Toc47539140 \h </w:instrText>
            </w:r>
            <w:r w:rsidR="00516E24">
              <w:rPr>
                <w:noProof/>
                <w:webHidden/>
              </w:rPr>
            </w:r>
            <w:r w:rsidR="00516E24">
              <w:rPr>
                <w:noProof/>
                <w:webHidden/>
              </w:rPr>
              <w:fldChar w:fldCharType="separate"/>
            </w:r>
            <w:r w:rsidR="00DB5C5A">
              <w:rPr>
                <w:noProof/>
                <w:webHidden/>
              </w:rPr>
              <w:t>- 37 -</w:t>
            </w:r>
            <w:r w:rsidR="00516E24">
              <w:rPr>
                <w:noProof/>
                <w:webHidden/>
              </w:rPr>
              <w:fldChar w:fldCharType="end"/>
            </w:r>
          </w:hyperlink>
        </w:p>
        <w:p w14:paraId="57DCFB12" w14:textId="5D4B63FF" w:rsidR="00516E24" w:rsidRDefault="00200537">
          <w:pPr>
            <w:pStyle w:val="TOC3"/>
            <w:tabs>
              <w:tab w:val="right" w:leader="dot" w:pos="9350"/>
            </w:tabs>
            <w:rPr>
              <w:i w:val="0"/>
              <w:iCs w:val="0"/>
              <w:noProof/>
              <w:sz w:val="24"/>
              <w:szCs w:val="24"/>
            </w:rPr>
          </w:pPr>
          <w:hyperlink w:anchor="_Toc47539141" w:history="1">
            <w:r w:rsidR="00516E24" w:rsidRPr="00A700CB">
              <w:rPr>
                <w:rStyle w:val="Hyperlink"/>
                <w:rFonts w:ascii="Times New Roman" w:hAnsi="Times New Roman" w:cs="Times New Roman"/>
                <w:b/>
                <w:noProof/>
              </w:rPr>
              <w:t>Changepoint</w:t>
            </w:r>
            <w:r w:rsidR="00516E24">
              <w:rPr>
                <w:noProof/>
                <w:webHidden/>
              </w:rPr>
              <w:tab/>
            </w:r>
            <w:r w:rsidR="00516E24">
              <w:rPr>
                <w:noProof/>
                <w:webHidden/>
              </w:rPr>
              <w:fldChar w:fldCharType="begin"/>
            </w:r>
            <w:r w:rsidR="00516E24">
              <w:rPr>
                <w:noProof/>
                <w:webHidden/>
              </w:rPr>
              <w:instrText xml:space="preserve"> PAGEREF _Toc47539141 \h </w:instrText>
            </w:r>
            <w:r w:rsidR="00516E24">
              <w:rPr>
                <w:noProof/>
                <w:webHidden/>
              </w:rPr>
            </w:r>
            <w:r w:rsidR="00516E24">
              <w:rPr>
                <w:noProof/>
                <w:webHidden/>
              </w:rPr>
              <w:fldChar w:fldCharType="separate"/>
            </w:r>
            <w:r w:rsidR="00DB5C5A">
              <w:rPr>
                <w:noProof/>
                <w:webHidden/>
              </w:rPr>
              <w:t>- 37 -</w:t>
            </w:r>
            <w:r w:rsidR="00516E24">
              <w:rPr>
                <w:noProof/>
                <w:webHidden/>
              </w:rPr>
              <w:fldChar w:fldCharType="end"/>
            </w:r>
          </w:hyperlink>
        </w:p>
        <w:p w14:paraId="5398C066" w14:textId="5A61564E" w:rsidR="00516E24" w:rsidRDefault="00200537">
          <w:pPr>
            <w:pStyle w:val="TOC3"/>
            <w:tabs>
              <w:tab w:val="right" w:leader="dot" w:pos="9350"/>
            </w:tabs>
            <w:rPr>
              <w:i w:val="0"/>
              <w:iCs w:val="0"/>
              <w:noProof/>
              <w:sz w:val="24"/>
              <w:szCs w:val="24"/>
            </w:rPr>
          </w:pPr>
          <w:hyperlink w:anchor="_Toc47539142" w:history="1">
            <w:r w:rsidR="00516E24" w:rsidRPr="00A700CB">
              <w:rPr>
                <w:rStyle w:val="Hyperlink"/>
                <w:rFonts w:ascii="Times New Roman" w:hAnsi="Times New Roman" w:cs="Times New Roman"/>
                <w:b/>
                <w:noProof/>
              </w:rPr>
              <w:t>Standardize</w:t>
            </w:r>
            <w:r w:rsidR="00516E24">
              <w:rPr>
                <w:noProof/>
                <w:webHidden/>
              </w:rPr>
              <w:tab/>
            </w:r>
            <w:r w:rsidR="00516E24">
              <w:rPr>
                <w:noProof/>
                <w:webHidden/>
              </w:rPr>
              <w:fldChar w:fldCharType="begin"/>
            </w:r>
            <w:r w:rsidR="00516E24">
              <w:rPr>
                <w:noProof/>
                <w:webHidden/>
              </w:rPr>
              <w:instrText xml:space="preserve"> PAGEREF _Toc47539142 \h </w:instrText>
            </w:r>
            <w:r w:rsidR="00516E24">
              <w:rPr>
                <w:noProof/>
                <w:webHidden/>
              </w:rPr>
            </w:r>
            <w:r w:rsidR="00516E24">
              <w:rPr>
                <w:noProof/>
                <w:webHidden/>
              </w:rPr>
              <w:fldChar w:fldCharType="separate"/>
            </w:r>
            <w:r w:rsidR="00DB5C5A">
              <w:rPr>
                <w:noProof/>
                <w:webHidden/>
              </w:rPr>
              <w:t>- 38 -</w:t>
            </w:r>
            <w:r w:rsidR="00516E24">
              <w:rPr>
                <w:noProof/>
                <w:webHidden/>
              </w:rPr>
              <w:fldChar w:fldCharType="end"/>
            </w:r>
          </w:hyperlink>
        </w:p>
        <w:p w14:paraId="2619E13F" w14:textId="1597CA2F" w:rsidR="00516E24" w:rsidRDefault="00200537">
          <w:pPr>
            <w:pStyle w:val="TOC3"/>
            <w:tabs>
              <w:tab w:val="right" w:leader="dot" w:pos="9350"/>
            </w:tabs>
            <w:rPr>
              <w:i w:val="0"/>
              <w:iCs w:val="0"/>
              <w:noProof/>
              <w:sz w:val="24"/>
              <w:szCs w:val="24"/>
            </w:rPr>
          </w:pPr>
          <w:hyperlink w:anchor="_Toc47539143" w:history="1">
            <w:r w:rsidR="00516E24" w:rsidRPr="00A700CB">
              <w:rPr>
                <w:rStyle w:val="Hyperlink"/>
                <w:rFonts w:ascii="Times New Roman" w:hAnsi="Times New Roman" w:cs="Times New Roman"/>
                <w:b/>
                <w:noProof/>
              </w:rPr>
              <w:t>Principal Component</w:t>
            </w:r>
            <w:r w:rsidR="00516E24">
              <w:rPr>
                <w:noProof/>
                <w:webHidden/>
              </w:rPr>
              <w:tab/>
            </w:r>
            <w:r w:rsidR="00516E24">
              <w:rPr>
                <w:noProof/>
                <w:webHidden/>
              </w:rPr>
              <w:fldChar w:fldCharType="begin"/>
            </w:r>
            <w:r w:rsidR="00516E24">
              <w:rPr>
                <w:noProof/>
                <w:webHidden/>
              </w:rPr>
              <w:instrText xml:space="preserve"> PAGEREF _Toc47539143 \h </w:instrText>
            </w:r>
            <w:r w:rsidR="00516E24">
              <w:rPr>
                <w:noProof/>
                <w:webHidden/>
              </w:rPr>
            </w:r>
            <w:r w:rsidR="00516E24">
              <w:rPr>
                <w:noProof/>
                <w:webHidden/>
              </w:rPr>
              <w:fldChar w:fldCharType="separate"/>
            </w:r>
            <w:r w:rsidR="00DB5C5A">
              <w:rPr>
                <w:noProof/>
                <w:webHidden/>
              </w:rPr>
              <w:t>- 38 -</w:t>
            </w:r>
            <w:r w:rsidR="00516E24">
              <w:rPr>
                <w:noProof/>
                <w:webHidden/>
              </w:rPr>
              <w:fldChar w:fldCharType="end"/>
            </w:r>
          </w:hyperlink>
        </w:p>
        <w:p w14:paraId="49E2FFB5" w14:textId="1CA8D22D" w:rsidR="00516E24" w:rsidRDefault="00200537">
          <w:pPr>
            <w:pStyle w:val="TOC3"/>
            <w:tabs>
              <w:tab w:val="right" w:leader="dot" w:pos="9350"/>
            </w:tabs>
            <w:rPr>
              <w:i w:val="0"/>
              <w:iCs w:val="0"/>
              <w:noProof/>
              <w:sz w:val="24"/>
              <w:szCs w:val="24"/>
            </w:rPr>
          </w:pPr>
          <w:hyperlink w:anchor="_Toc47539144" w:history="1">
            <w:r w:rsidR="00516E24" w:rsidRPr="00A700CB">
              <w:rPr>
                <w:rStyle w:val="Hyperlink"/>
                <w:rFonts w:ascii="Times New Roman" w:hAnsi="Times New Roman" w:cs="Times New Roman"/>
                <w:b/>
                <w:noProof/>
              </w:rPr>
              <w:t>Log-transform</w:t>
            </w:r>
            <w:r w:rsidR="00516E24">
              <w:rPr>
                <w:noProof/>
                <w:webHidden/>
              </w:rPr>
              <w:tab/>
            </w:r>
            <w:r w:rsidR="00516E24">
              <w:rPr>
                <w:noProof/>
                <w:webHidden/>
              </w:rPr>
              <w:fldChar w:fldCharType="begin"/>
            </w:r>
            <w:r w:rsidR="00516E24">
              <w:rPr>
                <w:noProof/>
                <w:webHidden/>
              </w:rPr>
              <w:instrText xml:space="preserve"> PAGEREF _Toc47539144 \h </w:instrText>
            </w:r>
            <w:r w:rsidR="00516E24">
              <w:rPr>
                <w:noProof/>
                <w:webHidden/>
              </w:rPr>
            </w:r>
            <w:r w:rsidR="00516E24">
              <w:rPr>
                <w:noProof/>
                <w:webHidden/>
              </w:rPr>
              <w:fldChar w:fldCharType="separate"/>
            </w:r>
            <w:r w:rsidR="00DB5C5A">
              <w:rPr>
                <w:noProof/>
                <w:webHidden/>
              </w:rPr>
              <w:t>- 38 -</w:t>
            </w:r>
            <w:r w:rsidR="00516E24">
              <w:rPr>
                <w:noProof/>
                <w:webHidden/>
              </w:rPr>
              <w:fldChar w:fldCharType="end"/>
            </w:r>
          </w:hyperlink>
        </w:p>
        <w:p w14:paraId="2478AA15" w14:textId="2A452987" w:rsidR="00516E24" w:rsidRDefault="00200537">
          <w:pPr>
            <w:pStyle w:val="TOC3"/>
            <w:tabs>
              <w:tab w:val="right" w:leader="dot" w:pos="9350"/>
            </w:tabs>
            <w:rPr>
              <w:i w:val="0"/>
              <w:iCs w:val="0"/>
              <w:noProof/>
              <w:sz w:val="24"/>
              <w:szCs w:val="24"/>
            </w:rPr>
          </w:pPr>
          <w:hyperlink w:anchor="_Toc47539145" w:history="1">
            <w:r w:rsidR="00516E24" w:rsidRPr="00A700CB">
              <w:rPr>
                <w:rStyle w:val="Hyperlink"/>
                <w:rFonts w:ascii="Times New Roman" w:hAnsi="Times New Roman" w:cs="Times New Roman"/>
                <w:b/>
                <w:noProof/>
              </w:rPr>
              <w:t>Derivative</w:t>
            </w:r>
            <w:r w:rsidR="00516E24">
              <w:rPr>
                <w:noProof/>
                <w:webHidden/>
              </w:rPr>
              <w:tab/>
            </w:r>
            <w:r w:rsidR="00516E24">
              <w:rPr>
                <w:noProof/>
                <w:webHidden/>
              </w:rPr>
              <w:fldChar w:fldCharType="begin"/>
            </w:r>
            <w:r w:rsidR="00516E24">
              <w:rPr>
                <w:noProof/>
                <w:webHidden/>
              </w:rPr>
              <w:instrText xml:space="preserve"> PAGEREF _Toc47539145 \h </w:instrText>
            </w:r>
            <w:r w:rsidR="00516E24">
              <w:rPr>
                <w:noProof/>
                <w:webHidden/>
              </w:rPr>
            </w:r>
            <w:r w:rsidR="00516E24">
              <w:rPr>
                <w:noProof/>
                <w:webHidden/>
              </w:rPr>
              <w:fldChar w:fldCharType="separate"/>
            </w:r>
            <w:r w:rsidR="00DB5C5A">
              <w:rPr>
                <w:noProof/>
                <w:webHidden/>
              </w:rPr>
              <w:t>- 39 -</w:t>
            </w:r>
            <w:r w:rsidR="00516E24">
              <w:rPr>
                <w:noProof/>
                <w:webHidden/>
              </w:rPr>
              <w:fldChar w:fldCharType="end"/>
            </w:r>
          </w:hyperlink>
        </w:p>
        <w:p w14:paraId="4421AD9D" w14:textId="31B81313" w:rsidR="00516E24" w:rsidRDefault="00200537">
          <w:pPr>
            <w:pStyle w:val="TOC3"/>
            <w:tabs>
              <w:tab w:val="right" w:leader="dot" w:pos="9350"/>
            </w:tabs>
            <w:rPr>
              <w:i w:val="0"/>
              <w:iCs w:val="0"/>
              <w:noProof/>
              <w:sz w:val="24"/>
              <w:szCs w:val="24"/>
            </w:rPr>
          </w:pPr>
          <w:hyperlink w:anchor="_Toc47539146" w:history="1">
            <w:r w:rsidR="00516E24" w:rsidRPr="00A700CB">
              <w:rPr>
                <w:rStyle w:val="Hyperlink"/>
                <w:rFonts w:ascii="Times New Roman" w:hAnsi="Times New Roman" w:cs="Times New Roman"/>
                <w:b/>
                <w:noProof/>
              </w:rPr>
              <w:t>Simple Function</w:t>
            </w:r>
            <w:r w:rsidR="00516E24">
              <w:rPr>
                <w:noProof/>
                <w:webHidden/>
              </w:rPr>
              <w:tab/>
            </w:r>
            <w:r w:rsidR="00516E24">
              <w:rPr>
                <w:noProof/>
                <w:webHidden/>
              </w:rPr>
              <w:fldChar w:fldCharType="begin"/>
            </w:r>
            <w:r w:rsidR="00516E24">
              <w:rPr>
                <w:noProof/>
                <w:webHidden/>
              </w:rPr>
              <w:instrText xml:space="preserve"> PAGEREF _Toc47539146 \h </w:instrText>
            </w:r>
            <w:r w:rsidR="00516E24">
              <w:rPr>
                <w:noProof/>
                <w:webHidden/>
              </w:rPr>
            </w:r>
            <w:r w:rsidR="00516E24">
              <w:rPr>
                <w:noProof/>
                <w:webHidden/>
              </w:rPr>
              <w:fldChar w:fldCharType="separate"/>
            </w:r>
            <w:r w:rsidR="00DB5C5A">
              <w:rPr>
                <w:noProof/>
                <w:webHidden/>
              </w:rPr>
              <w:t>- 39 -</w:t>
            </w:r>
            <w:r w:rsidR="00516E24">
              <w:rPr>
                <w:noProof/>
                <w:webHidden/>
              </w:rPr>
              <w:fldChar w:fldCharType="end"/>
            </w:r>
          </w:hyperlink>
        </w:p>
        <w:p w14:paraId="5B0E2C89" w14:textId="5DA6846C" w:rsidR="00516E24" w:rsidRDefault="00200537">
          <w:pPr>
            <w:pStyle w:val="TOC3"/>
            <w:tabs>
              <w:tab w:val="right" w:leader="dot" w:pos="9350"/>
            </w:tabs>
            <w:rPr>
              <w:i w:val="0"/>
              <w:iCs w:val="0"/>
              <w:noProof/>
              <w:sz w:val="24"/>
              <w:szCs w:val="24"/>
            </w:rPr>
          </w:pPr>
          <w:hyperlink w:anchor="_Toc47539147" w:history="1">
            <w:r w:rsidR="00516E24" w:rsidRPr="00A700CB">
              <w:rPr>
                <w:rStyle w:val="Hyperlink"/>
                <w:rFonts w:ascii="Times New Roman" w:hAnsi="Times New Roman" w:cs="Times New Roman"/>
                <w:b/>
                <w:noProof/>
              </w:rPr>
              <w:t>Utilities</w:t>
            </w:r>
            <w:r w:rsidR="00516E24">
              <w:rPr>
                <w:noProof/>
                <w:webHidden/>
              </w:rPr>
              <w:tab/>
            </w:r>
            <w:r w:rsidR="00516E24">
              <w:rPr>
                <w:noProof/>
                <w:webHidden/>
              </w:rPr>
              <w:fldChar w:fldCharType="begin"/>
            </w:r>
            <w:r w:rsidR="00516E24">
              <w:rPr>
                <w:noProof/>
                <w:webHidden/>
              </w:rPr>
              <w:instrText xml:space="preserve"> PAGEREF _Toc47539147 \h </w:instrText>
            </w:r>
            <w:r w:rsidR="00516E24">
              <w:rPr>
                <w:noProof/>
                <w:webHidden/>
              </w:rPr>
            </w:r>
            <w:r w:rsidR="00516E24">
              <w:rPr>
                <w:noProof/>
                <w:webHidden/>
              </w:rPr>
              <w:fldChar w:fldCharType="separate"/>
            </w:r>
            <w:r w:rsidR="00DB5C5A">
              <w:rPr>
                <w:noProof/>
                <w:webHidden/>
              </w:rPr>
              <w:t>- 39 -</w:t>
            </w:r>
            <w:r w:rsidR="00516E24">
              <w:rPr>
                <w:noProof/>
                <w:webHidden/>
              </w:rPr>
              <w:fldChar w:fldCharType="end"/>
            </w:r>
          </w:hyperlink>
        </w:p>
        <w:p w14:paraId="49CF6F11" w14:textId="3A037278" w:rsidR="00516E24" w:rsidRDefault="00200537">
          <w:pPr>
            <w:pStyle w:val="TOC3"/>
            <w:tabs>
              <w:tab w:val="right" w:leader="dot" w:pos="9350"/>
            </w:tabs>
            <w:rPr>
              <w:i w:val="0"/>
              <w:iCs w:val="0"/>
              <w:noProof/>
              <w:sz w:val="24"/>
              <w:szCs w:val="24"/>
            </w:rPr>
          </w:pPr>
          <w:hyperlink w:anchor="_Toc47539148" w:history="1">
            <w:r w:rsidR="00516E24" w:rsidRPr="00A700CB">
              <w:rPr>
                <w:rStyle w:val="Hyperlink"/>
                <w:rFonts w:ascii="Times New Roman" w:hAnsi="Times New Roman" w:cs="Times New Roman"/>
                <w:b/>
                <w:noProof/>
              </w:rPr>
              <w:t>Find max/min</w:t>
            </w:r>
            <w:r w:rsidR="00516E24">
              <w:rPr>
                <w:noProof/>
                <w:webHidden/>
              </w:rPr>
              <w:tab/>
            </w:r>
            <w:r w:rsidR="00516E24">
              <w:rPr>
                <w:noProof/>
                <w:webHidden/>
              </w:rPr>
              <w:fldChar w:fldCharType="begin"/>
            </w:r>
            <w:r w:rsidR="00516E24">
              <w:rPr>
                <w:noProof/>
                <w:webHidden/>
              </w:rPr>
              <w:instrText xml:space="preserve"> PAGEREF _Toc47539148 \h </w:instrText>
            </w:r>
            <w:r w:rsidR="00516E24">
              <w:rPr>
                <w:noProof/>
                <w:webHidden/>
              </w:rPr>
            </w:r>
            <w:r w:rsidR="00516E24">
              <w:rPr>
                <w:noProof/>
                <w:webHidden/>
              </w:rPr>
              <w:fldChar w:fldCharType="separate"/>
            </w:r>
            <w:r w:rsidR="00DB5C5A">
              <w:rPr>
                <w:noProof/>
                <w:webHidden/>
              </w:rPr>
              <w:t>- 39 -</w:t>
            </w:r>
            <w:r w:rsidR="00516E24">
              <w:rPr>
                <w:noProof/>
                <w:webHidden/>
              </w:rPr>
              <w:fldChar w:fldCharType="end"/>
            </w:r>
          </w:hyperlink>
        </w:p>
        <w:p w14:paraId="35E4BD36" w14:textId="2BDC38E2" w:rsidR="00516E24" w:rsidRDefault="00200537">
          <w:pPr>
            <w:pStyle w:val="TOC3"/>
            <w:tabs>
              <w:tab w:val="right" w:leader="dot" w:pos="9350"/>
            </w:tabs>
            <w:rPr>
              <w:i w:val="0"/>
              <w:iCs w:val="0"/>
              <w:noProof/>
              <w:sz w:val="24"/>
              <w:szCs w:val="24"/>
            </w:rPr>
          </w:pPr>
          <w:hyperlink w:anchor="_Toc47539149" w:history="1">
            <w:r w:rsidR="00516E24" w:rsidRPr="00A700CB">
              <w:rPr>
                <w:rStyle w:val="Hyperlink"/>
                <w:rFonts w:ascii="Times New Roman" w:hAnsi="Times New Roman" w:cs="Times New Roman"/>
                <w:b/>
                <w:noProof/>
              </w:rPr>
              <w:t>Image:</w:t>
            </w:r>
            <w:r w:rsidR="00516E24">
              <w:rPr>
                <w:noProof/>
                <w:webHidden/>
              </w:rPr>
              <w:tab/>
            </w:r>
            <w:r w:rsidR="00516E24">
              <w:rPr>
                <w:noProof/>
                <w:webHidden/>
              </w:rPr>
              <w:fldChar w:fldCharType="begin"/>
            </w:r>
            <w:r w:rsidR="00516E24">
              <w:rPr>
                <w:noProof/>
                <w:webHidden/>
              </w:rPr>
              <w:instrText xml:space="preserve"> PAGEREF _Toc47539149 \h </w:instrText>
            </w:r>
            <w:r w:rsidR="00516E24">
              <w:rPr>
                <w:noProof/>
                <w:webHidden/>
              </w:rPr>
            </w:r>
            <w:r w:rsidR="00516E24">
              <w:rPr>
                <w:noProof/>
                <w:webHidden/>
              </w:rPr>
              <w:fldChar w:fldCharType="separate"/>
            </w:r>
            <w:r w:rsidR="00DB5C5A">
              <w:rPr>
                <w:noProof/>
                <w:webHidden/>
              </w:rPr>
              <w:t>- 39 -</w:t>
            </w:r>
            <w:r w:rsidR="00516E24">
              <w:rPr>
                <w:noProof/>
                <w:webHidden/>
              </w:rPr>
              <w:fldChar w:fldCharType="end"/>
            </w:r>
          </w:hyperlink>
        </w:p>
        <w:p w14:paraId="233B98E3" w14:textId="32971BA5" w:rsidR="00516E24" w:rsidRDefault="00200537">
          <w:pPr>
            <w:pStyle w:val="TOC3"/>
            <w:tabs>
              <w:tab w:val="right" w:leader="dot" w:pos="9350"/>
            </w:tabs>
            <w:rPr>
              <w:i w:val="0"/>
              <w:iCs w:val="0"/>
              <w:noProof/>
              <w:sz w:val="24"/>
              <w:szCs w:val="24"/>
            </w:rPr>
          </w:pPr>
          <w:hyperlink w:anchor="_Toc47539150" w:history="1">
            <w:r w:rsidR="00516E24" w:rsidRPr="00A700CB">
              <w:rPr>
                <w:rStyle w:val="Hyperlink"/>
                <w:rFonts w:ascii="Times New Roman" w:hAnsi="Times New Roman" w:cs="Times New Roman"/>
                <w:b/>
                <w:noProof/>
              </w:rPr>
              <w:t>Show Image</w:t>
            </w:r>
            <w:r w:rsidR="00516E24">
              <w:rPr>
                <w:noProof/>
                <w:webHidden/>
              </w:rPr>
              <w:tab/>
            </w:r>
            <w:r w:rsidR="00516E24">
              <w:rPr>
                <w:noProof/>
                <w:webHidden/>
              </w:rPr>
              <w:fldChar w:fldCharType="begin"/>
            </w:r>
            <w:r w:rsidR="00516E24">
              <w:rPr>
                <w:noProof/>
                <w:webHidden/>
              </w:rPr>
              <w:instrText xml:space="preserve"> PAGEREF _Toc47539150 \h </w:instrText>
            </w:r>
            <w:r w:rsidR="00516E24">
              <w:rPr>
                <w:noProof/>
                <w:webHidden/>
              </w:rPr>
            </w:r>
            <w:r w:rsidR="00516E24">
              <w:rPr>
                <w:noProof/>
                <w:webHidden/>
              </w:rPr>
              <w:fldChar w:fldCharType="separate"/>
            </w:r>
            <w:r w:rsidR="00DB5C5A">
              <w:rPr>
                <w:noProof/>
                <w:webHidden/>
              </w:rPr>
              <w:t>- 39 -</w:t>
            </w:r>
            <w:r w:rsidR="00516E24">
              <w:rPr>
                <w:noProof/>
                <w:webHidden/>
              </w:rPr>
              <w:fldChar w:fldCharType="end"/>
            </w:r>
          </w:hyperlink>
        </w:p>
        <w:p w14:paraId="4064EEE4" w14:textId="7664B947" w:rsidR="00516E24" w:rsidRDefault="00200537">
          <w:pPr>
            <w:pStyle w:val="TOC3"/>
            <w:tabs>
              <w:tab w:val="right" w:leader="dot" w:pos="9350"/>
            </w:tabs>
            <w:rPr>
              <w:i w:val="0"/>
              <w:iCs w:val="0"/>
              <w:noProof/>
              <w:sz w:val="24"/>
              <w:szCs w:val="24"/>
            </w:rPr>
          </w:pPr>
          <w:hyperlink w:anchor="_Toc47539151" w:history="1">
            <w:r w:rsidR="00516E24" w:rsidRPr="00A700CB">
              <w:rPr>
                <w:rStyle w:val="Hyperlink"/>
                <w:rFonts w:ascii="Times New Roman" w:hAnsi="Times New Roman" w:cs="Times New Roman"/>
                <w:b/>
                <w:noProof/>
              </w:rPr>
              <w:t>RGB to Grayscale</w:t>
            </w:r>
            <w:r w:rsidR="00516E24">
              <w:rPr>
                <w:noProof/>
                <w:webHidden/>
              </w:rPr>
              <w:tab/>
            </w:r>
            <w:r w:rsidR="00516E24">
              <w:rPr>
                <w:noProof/>
                <w:webHidden/>
              </w:rPr>
              <w:fldChar w:fldCharType="begin"/>
            </w:r>
            <w:r w:rsidR="00516E24">
              <w:rPr>
                <w:noProof/>
                <w:webHidden/>
              </w:rPr>
              <w:instrText xml:space="preserve"> PAGEREF _Toc47539151 \h </w:instrText>
            </w:r>
            <w:r w:rsidR="00516E24">
              <w:rPr>
                <w:noProof/>
                <w:webHidden/>
              </w:rPr>
            </w:r>
            <w:r w:rsidR="00516E24">
              <w:rPr>
                <w:noProof/>
                <w:webHidden/>
              </w:rPr>
              <w:fldChar w:fldCharType="separate"/>
            </w:r>
            <w:r w:rsidR="00DB5C5A">
              <w:rPr>
                <w:noProof/>
                <w:webHidden/>
              </w:rPr>
              <w:t>- 39 -</w:t>
            </w:r>
            <w:r w:rsidR="00516E24">
              <w:rPr>
                <w:noProof/>
                <w:webHidden/>
              </w:rPr>
              <w:fldChar w:fldCharType="end"/>
            </w:r>
          </w:hyperlink>
        </w:p>
        <w:p w14:paraId="7B2D8408" w14:textId="4A24A8BC" w:rsidR="00516E24" w:rsidRDefault="00200537">
          <w:pPr>
            <w:pStyle w:val="TOC3"/>
            <w:tabs>
              <w:tab w:val="right" w:leader="dot" w:pos="9350"/>
            </w:tabs>
            <w:rPr>
              <w:i w:val="0"/>
              <w:iCs w:val="0"/>
              <w:noProof/>
              <w:sz w:val="24"/>
              <w:szCs w:val="24"/>
            </w:rPr>
          </w:pPr>
          <w:hyperlink w:anchor="_Toc47539152" w:history="1">
            <w:r w:rsidR="00516E24" w:rsidRPr="00A700CB">
              <w:rPr>
                <w:rStyle w:val="Hyperlink"/>
                <w:rFonts w:ascii="Times New Roman" w:hAnsi="Times New Roman" w:cs="Times New Roman"/>
                <w:b/>
                <w:noProof/>
              </w:rPr>
              <w:t>Image Profile</w:t>
            </w:r>
            <w:r w:rsidR="00516E24">
              <w:rPr>
                <w:noProof/>
                <w:webHidden/>
              </w:rPr>
              <w:tab/>
            </w:r>
            <w:r w:rsidR="00516E24">
              <w:rPr>
                <w:noProof/>
                <w:webHidden/>
              </w:rPr>
              <w:fldChar w:fldCharType="begin"/>
            </w:r>
            <w:r w:rsidR="00516E24">
              <w:rPr>
                <w:noProof/>
                <w:webHidden/>
              </w:rPr>
              <w:instrText xml:space="preserve"> PAGEREF _Toc47539152 \h </w:instrText>
            </w:r>
            <w:r w:rsidR="00516E24">
              <w:rPr>
                <w:noProof/>
                <w:webHidden/>
              </w:rPr>
            </w:r>
            <w:r w:rsidR="00516E24">
              <w:rPr>
                <w:noProof/>
                <w:webHidden/>
              </w:rPr>
              <w:fldChar w:fldCharType="separate"/>
            </w:r>
            <w:r w:rsidR="00DB5C5A">
              <w:rPr>
                <w:noProof/>
                <w:webHidden/>
              </w:rPr>
              <w:t>- 39 -</w:t>
            </w:r>
            <w:r w:rsidR="00516E24">
              <w:rPr>
                <w:noProof/>
                <w:webHidden/>
              </w:rPr>
              <w:fldChar w:fldCharType="end"/>
            </w:r>
          </w:hyperlink>
        </w:p>
        <w:p w14:paraId="1C2F13A1" w14:textId="2CDE5B36" w:rsidR="00516E24" w:rsidRDefault="00200537">
          <w:pPr>
            <w:pStyle w:val="TOC3"/>
            <w:tabs>
              <w:tab w:val="right" w:leader="dot" w:pos="9350"/>
            </w:tabs>
            <w:rPr>
              <w:i w:val="0"/>
              <w:iCs w:val="0"/>
              <w:noProof/>
              <w:sz w:val="24"/>
              <w:szCs w:val="24"/>
            </w:rPr>
          </w:pPr>
          <w:hyperlink w:anchor="_Toc47539153" w:history="1">
            <w:r w:rsidR="00516E24" w:rsidRPr="00A700CB">
              <w:rPr>
                <w:rStyle w:val="Hyperlink"/>
                <w:rFonts w:ascii="Times New Roman" w:hAnsi="Times New Roman" w:cs="Times New Roman"/>
                <w:b/>
                <w:noProof/>
              </w:rPr>
              <w:t>Plot Digitizer</w:t>
            </w:r>
            <w:r w:rsidR="00516E24">
              <w:rPr>
                <w:noProof/>
                <w:webHidden/>
              </w:rPr>
              <w:tab/>
            </w:r>
            <w:r w:rsidR="00516E24">
              <w:rPr>
                <w:noProof/>
                <w:webHidden/>
              </w:rPr>
              <w:fldChar w:fldCharType="begin"/>
            </w:r>
            <w:r w:rsidR="00516E24">
              <w:rPr>
                <w:noProof/>
                <w:webHidden/>
              </w:rPr>
              <w:instrText xml:space="preserve"> PAGEREF _Toc47539153 \h </w:instrText>
            </w:r>
            <w:r w:rsidR="00516E24">
              <w:rPr>
                <w:noProof/>
                <w:webHidden/>
              </w:rPr>
            </w:r>
            <w:r w:rsidR="00516E24">
              <w:rPr>
                <w:noProof/>
                <w:webHidden/>
              </w:rPr>
              <w:fldChar w:fldCharType="separate"/>
            </w:r>
            <w:r w:rsidR="00DB5C5A">
              <w:rPr>
                <w:noProof/>
                <w:webHidden/>
              </w:rPr>
              <w:t>- 40 -</w:t>
            </w:r>
            <w:r w:rsidR="00516E24">
              <w:rPr>
                <w:noProof/>
                <w:webHidden/>
              </w:rPr>
              <w:fldChar w:fldCharType="end"/>
            </w:r>
          </w:hyperlink>
        </w:p>
        <w:p w14:paraId="5510D08B" w14:textId="52284982" w:rsidR="00516E24" w:rsidRDefault="00200537">
          <w:pPr>
            <w:pStyle w:val="TOC2"/>
            <w:tabs>
              <w:tab w:val="right" w:leader="dot" w:pos="9350"/>
            </w:tabs>
            <w:rPr>
              <w:smallCaps w:val="0"/>
              <w:noProof/>
              <w:sz w:val="24"/>
              <w:szCs w:val="24"/>
            </w:rPr>
          </w:pPr>
          <w:hyperlink w:anchor="_Toc47539154" w:history="1">
            <w:r w:rsidR="00516E24" w:rsidRPr="00A700CB">
              <w:rPr>
                <w:rStyle w:val="Hyperlink"/>
                <w:rFonts w:ascii="Times New Roman" w:hAnsi="Times New Roman" w:cs="Times New Roman"/>
                <w:b/>
                <w:noProof/>
              </w:rPr>
              <w:t>4.7 Time series</w:t>
            </w:r>
            <w:r w:rsidR="00516E24">
              <w:rPr>
                <w:noProof/>
                <w:webHidden/>
              </w:rPr>
              <w:tab/>
            </w:r>
            <w:r w:rsidR="00516E24">
              <w:rPr>
                <w:noProof/>
                <w:webHidden/>
              </w:rPr>
              <w:fldChar w:fldCharType="begin"/>
            </w:r>
            <w:r w:rsidR="00516E24">
              <w:rPr>
                <w:noProof/>
                <w:webHidden/>
              </w:rPr>
              <w:instrText xml:space="preserve"> PAGEREF _Toc47539154 \h </w:instrText>
            </w:r>
            <w:r w:rsidR="00516E24">
              <w:rPr>
                <w:noProof/>
                <w:webHidden/>
              </w:rPr>
            </w:r>
            <w:r w:rsidR="00516E24">
              <w:rPr>
                <w:noProof/>
                <w:webHidden/>
              </w:rPr>
              <w:fldChar w:fldCharType="separate"/>
            </w:r>
            <w:r w:rsidR="00DB5C5A">
              <w:rPr>
                <w:noProof/>
                <w:webHidden/>
              </w:rPr>
              <w:t>- 42 -</w:t>
            </w:r>
            <w:r w:rsidR="00516E24">
              <w:rPr>
                <w:noProof/>
                <w:webHidden/>
              </w:rPr>
              <w:fldChar w:fldCharType="end"/>
            </w:r>
          </w:hyperlink>
        </w:p>
        <w:p w14:paraId="011D4229" w14:textId="7AB2FBAB" w:rsidR="00516E24" w:rsidRDefault="00200537">
          <w:pPr>
            <w:pStyle w:val="TOC3"/>
            <w:tabs>
              <w:tab w:val="right" w:leader="dot" w:pos="9350"/>
            </w:tabs>
            <w:rPr>
              <w:i w:val="0"/>
              <w:iCs w:val="0"/>
              <w:noProof/>
              <w:sz w:val="24"/>
              <w:szCs w:val="24"/>
            </w:rPr>
          </w:pPr>
          <w:hyperlink w:anchor="_Toc47539155" w:history="1">
            <w:r w:rsidR="00516E24" w:rsidRPr="00A700CB">
              <w:rPr>
                <w:rStyle w:val="Hyperlink"/>
                <w:rFonts w:ascii="Times New Roman" w:hAnsi="Times New Roman" w:cs="Times New Roman"/>
                <w:b/>
                <w:noProof/>
              </w:rPr>
              <w:t>Detrending | Curve Fitting</w:t>
            </w:r>
            <w:r w:rsidR="00516E24">
              <w:rPr>
                <w:noProof/>
                <w:webHidden/>
              </w:rPr>
              <w:tab/>
            </w:r>
            <w:r w:rsidR="00516E24">
              <w:rPr>
                <w:noProof/>
                <w:webHidden/>
              </w:rPr>
              <w:fldChar w:fldCharType="begin"/>
            </w:r>
            <w:r w:rsidR="00516E24">
              <w:rPr>
                <w:noProof/>
                <w:webHidden/>
              </w:rPr>
              <w:instrText xml:space="preserve"> PAGEREF _Toc47539155 \h </w:instrText>
            </w:r>
            <w:r w:rsidR="00516E24">
              <w:rPr>
                <w:noProof/>
                <w:webHidden/>
              </w:rPr>
            </w:r>
            <w:r w:rsidR="00516E24">
              <w:rPr>
                <w:noProof/>
                <w:webHidden/>
              </w:rPr>
              <w:fldChar w:fldCharType="separate"/>
            </w:r>
            <w:r w:rsidR="00DB5C5A">
              <w:rPr>
                <w:noProof/>
                <w:webHidden/>
              </w:rPr>
              <w:t>- 42 -</w:t>
            </w:r>
            <w:r w:rsidR="00516E24">
              <w:rPr>
                <w:noProof/>
                <w:webHidden/>
              </w:rPr>
              <w:fldChar w:fldCharType="end"/>
            </w:r>
          </w:hyperlink>
        </w:p>
        <w:p w14:paraId="5A7FD451" w14:textId="74106561" w:rsidR="00516E24" w:rsidRDefault="00200537">
          <w:pPr>
            <w:pStyle w:val="TOC3"/>
            <w:tabs>
              <w:tab w:val="right" w:leader="dot" w:pos="9350"/>
            </w:tabs>
            <w:rPr>
              <w:i w:val="0"/>
              <w:iCs w:val="0"/>
              <w:noProof/>
              <w:sz w:val="24"/>
              <w:szCs w:val="24"/>
            </w:rPr>
          </w:pPr>
          <w:hyperlink w:anchor="_Toc47539156" w:history="1">
            <w:r w:rsidR="00516E24" w:rsidRPr="00A700CB">
              <w:rPr>
                <w:rStyle w:val="Hyperlink"/>
                <w:rFonts w:ascii="Times New Roman" w:hAnsi="Times New Roman" w:cs="Times New Roman"/>
                <w:b/>
                <w:noProof/>
              </w:rPr>
              <w:t>Smoothing</w:t>
            </w:r>
            <w:r w:rsidR="00516E24">
              <w:rPr>
                <w:noProof/>
                <w:webHidden/>
              </w:rPr>
              <w:tab/>
            </w:r>
            <w:r w:rsidR="00516E24">
              <w:rPr>
                <w:noProof/>
                <w:webHidden/>
              </w:rPr>
              <w:fldChar w:fldCharType="begin"/>
            </w:r>
            <w:r w:rsidR="00516E24">
              <w:rPr>
                <w:noProof/>
                <w:webHidden/>
              </w:rPr>
              <w:instrText xml:space="preserve"> PAGEREF _Toc47539156 \h </w:instrText>
            </w:r>
            <w:r w:rsidR="00516E24">
              <w:rPr>
                <w:noProof/>
                <w:webHidden/>
              </w:rPr>
            </w:r>
            <w:r w:rsidR="00516E24">
              <w:rPr>
                <w:noProof/>
                <w:webHidden/>
              </w:rPr>
              <w:fldChar w:fldCharType="separate"/>
            </w:r>
            <w:r w:rsidR="00DB5C5A">
              <w:rPr>
                <w:noProof/>
                <w:webHidden/>
              </w:rPr>
              <w:t>- 43 -</w:t>
            </w:r>
            <w:r w:rsidR="00516E24">
              <w:rPr>
                <w:noProof/>
                <w:webHidden/>
              </w:rPr>
              <w:fldChar w:fldCharType="end"/>
            </w:r>
          </w:hyperlink>
        </w:p>
        <w:p w14:paraId="750114D2" w14:textId="1CC02299" w:rsidR="00516E24" w:rsidRDefault="00200537">
          <w:pPr>
            <w:pStyle w:val="TOC3"/>
            <w:tabs>
              <w:tab w:val="right" w:leader="dot" w:pos="9350"/>
            </w:tabs>
            <w:rPr>
              <w:i w:val="0"/>
              <w:iCs w:val="0"/>
              <w:noProof/>
              <w:sz w:val="24"/>
              <w:szCs w:val="24"/>
            </w:rPr>
          </w:pPr>
          <w:hyperlink w:anchor="_Toc47539157" w:history="1">
            <w:r w:rsidR="00516E24" w:rsidRPr="00A700CB">
              <w:rPr>
                <w:rStyle w:val="Hyperlink"/>
                <w:rFonts w:ascii="Times New Roman" w:hAnsi="Times New Roman" w:cs="Times New Roman"/>
                <w:b/>
                <w:noProof/>
              </w:rPr>
              <w:t>Moving Average</w:t>
            </w:r>
            <w:r w:rsidR="00516E24">
              <w:rPr>
                <w:noProof/>
                <w:webHidden/>
              </w:rPr>
              <w:tab/>
            </w:r>
            <w:r w:rsidR="00516E24">
              <w:rPr>
                <w:noProof/>
                <w:webHidden/>
              </w:rPr>
              <w:fldChar w:fldCharType="begin"/>
            </w:r>
            <w:r w:rsidR="00516E24">
              <w:rPr>
                <w:noProof/>
                <w:webHidden/>
              </w:rPr>
              <w:instrText xml:space="preserve"> PAGEREF _Toc47539157 \h </w:instrText>
            </w:r>
            <w:r w:rsidR="00516E24">
              <w:rPr>
                <w:noProof/>
                <w:webHidden/>
              </w:rPr>
            </w:r>
            <w:r w:rsidR="00516E24">
              <w:rPr>
                <w:noProof/>
                <w:webHidden/>
              </w:rPr>
              <w:fldChar w:fldCharType="separate"/>
            </w:r>
            <w:r w:rsidR="00DB5C5A">
              <w:rPr>
                <w:noProof/>
                <w:webHidden/>
              </w:rPr>
              <w:t>- 43 -</w:t>
            </w:r>
            <w:r w:rsidR="00516E24">
              <w:rPr>
                <w:noProof/>
                <w:webHidden/>
              </w:rPr>
              <w:fldChar w:fldCharType="end"/>
            </w:r>
          </w:hyperlink>
        </w:p>
        <w:p w14:paraId="4588A916" w14:textId="0ACCE0C5" w:rsidR="00516E24" w:rsidRDefault="00200537">
          <w:pPr>
            <w:pStyle w:val="TOC3"/>
            <w:tabs>
              <w:tab w:val="right" w:leader="dot" w:pos="9350"/>
            </w:tabs>
            <w:rPr>
              <w:i w:val="0"/>
              <w:iCs w:val="0"/>
              <w:noProof/>
              <w:sz w:val="24"/>
              <w:szCs w:val="24"/>
            </w:rPr>
          </w:pPr>
          <w:hyperlink w:anchor="_Toc47539158" w:history="1">
            <w:r w:rsidR="00516E24" w:rsidRPr="00A700CB">
              <w:rPr>
                <w:rStyle w:val="Hyperlink"/>
                <w:rFonts w:ascii="Times New Roman" w:hAnsi="Times New Roman" w:cs="Times New Roman"/>
                <w:b/>
                <w:noProof/>
              </w:rPr>
              <w:t>Moving Median</w:t>
            </w:r>
            <w:r w:rsidR="00516E24">
              <w:rPr>
                <w:noProof/>
                <w:webHidden/>
              </w:rPr>
              <w:tab/>
            </w:r>
            <w:r w:rsidR="00516E24">
              <w:rPr>
                <w:noProof/>
                <w:webHidden/>
              </w:rPr>
              <w:fldChar w:fldCharType="begin"/>
            </w:r>
            <w:r w:rsidR="00516E24">
              <w:rPr>
                <w:noProof/>
                <w:webHidden/>
              </w:rPr>
              <w:instrText xml:space="preserve"> PAGEREF _Toc47539158 \h </w:instrText>
            </w:r>
            <w:r w:rsidR="00516E24">
              <w:rPr>
                <w:noProof/>
                <w:webHidden/>
              </w:rPr>
            </w:r>
            <w:r w:rsidR="00516E24">
              <w:rPr>
                <w:noProof/>
                <w:webHidden/>
              </w:rPr>
              <w:fldChar w:fldCharType="separate"/>
            </w:r>
            <w:r w:rsidR="00DB5C5A">
              <w:rPr>
                <w:noProof/>
                <w:webHidden/>
              </w:rPr>
              <w:t>- 43 -</w:t>
            </w:r>
            <w:r w:rsidR="00516E24">
              <w:rPr>
                <w:noProof/>
                <w:webHidden/>
              </w:rPr>
              <w:fldChar w:fldCharType="end"/>
            </w:r>
          </w:hyperlink>
        </w:p>
        <w:p w14:paraId="26CB80F1" w14:textId="1D1C49E2" w:rsidR="00516E24" w:rsidRDefault="00200537">
          <w:pPr>
            <w:pStyle w:val="TOC3"/>
            <w:tabs>
              <w:tab w:val="right" w:leader="dot" w:pos="9350"/>
            </w:tabs>
            <w:rPr>
              <w:i w:val="0"/>
              <w:iCs w:val="0"/>
              <w:noProof/>
              <w:sz w:val="24"/>
              <w:szCs w:val="24"/>
            </w:rPr>
          </w:pPr>
          <w:hyperlink w:anchor="_Toc47539159" w:history="1">
            <w:r w:rsidR="00516E24" w:rsidRPr="00A700CB">
              <w:rPr>
                <w:rStyle w:val="Hyperlink"/>
                <w:rFonts w:ascii="Times New Roman" w:hAnsi="Times New Roman" w:cs="Times New Roman"/>
                <w:b/>
                <w:noProof/>
              </w:rPr>
              <w:t>Bootstrap</w:t>
            </w:r>
            <w:r w:rsidR="00516E24">
              <w:rPr>
                <w:noProof/>
                <w:webHidden/>
              </w:rPr>
              <w:tab/>
            </w:r>
            <w:r w:rsidR="00516E24">
              <w:rPr>
                <w:noProof/>
                <w:webHidden/>
              </w:rPr>
              <w:fldChar w:fldCharType="begin"/>
            </w:r>
            <w:r w:rsidR="00516E24">
              <w:rPr>
                <w:noProof/>
                <w:webHidden/>
              </w:rPr>
              <w:instrText xml:space="preserve"> PAGEREF _Toc47539159 \h </w:instrText>
            </w:r>
            <w:r w:rsidR="00516E24">
              <w:rPr>
                <w:noProof/>
                <w:webHidden/>
              </w:rPr>
            </w:r>
            <w:r w:rsidR="00516E24">
              <w:rPr>
                <w:noProof/>
                <w:webHidden/>
              </w:rPr>
              <w:fldChar w:fldCharType="separate"/>
            </w:r>
            <w:r w:rsidR="00DB5C5A">
              <w:rPr>
                <w:noProof/>
                <w:webHidden/>
              </w:rPr>
              <w:t>- 43 -</w:t>
            </w:r>
            <w:r w:rsidR="00516E24">
              <w:rPr>
                <w:noProof/>
                <w:webHidden/>
              </w:rPr>
              <w:fldChar w:fldCharType="end"/>
            </w:r>
          </w:hyperlink>
        </w:p>
        <w:p w14:paraId="681E701F" w14:textId="1937F73C" w:rsidR="00516E24" w:rsidRDefault="00200537">
          <w:pPr>
            <w:pStyle w:val="TOC3"/>
            <w:tabs>
              <w:tab w:val="right" w:leader="dot" w:pos="9350"/>
            </w:tabs>
            <w:rPr>
              <w:i w:val="0"/>
              <w:iCs w:val="0"/>
              <w:noProof/>
              <w:sz w:val="24"/>
              <w:szCs w:val="24"/>
            </w:rPr>
          </w:pPr>
          <w:hyperlink w:anchor="_Toc47539160" w:history="1">
            <w:r w:rsidR="00516E24" w:rsidRPr="00A700CB">
              <w:rPr>
                <w:rStyle w:val="Hyperlink"/>
                <w:rFonts w:ascii="Times New Roman" w:hAnsi="Times New Roman" w:cs="Times New Roman"/>
                <w:b/>
                <w:noProof/>
              </w:rPr>
              <w:t>Prewhitening</w:t>
            </w:r>
            <w:r w:rsidR="00516E24">
              <w:rPr>
                <w:noProof/>
                <w:webHidden/>
              </w:rPr>
              <w:tab/>
            </w:r>
            <w:r w:rsidR="00516E24">
              <w:rPr>
                <w:noProof/>
                <w:webHidden/>
              </w:rPr>
              <w:fldChar w:fldCharType="begin"/>
            </w:r>
            <w:r w:rsidR="00516E24">
              <w:rPr>
                <w:noProof/>
                <w:webHidden/>
              </w:rPr>
              <w:instrText xml:space="preserve"> PAGEREF _Toc47539160 \h </w:instrText>
            </w:r>
            <w:r w:rsidR="00516E24">
              <w:rPr>
                <w:noProof/>
                <w:webHidden/>
              </w:rPr>
            </w:r>
            <w:r w:rsidR="00516E24">
              <w:rPr>
                <w:noProof/>
                <w:webHidden/>
              </w:rPr>
              <w:fldChar w:fldCharType="separate"/>
            </w:r>
            <w:r w:rsidR="00DB5C5A">
              <w:rPr>
                <w:noProof/>
                <w:webHidden/>
              </w:rPr>
              <w:t>- 44 -</w:t>
            </w:r>
            <w:r w:rsidR="00516E24">
              <w:rPr>
                <w:noProof/>
                <w:webHidden/>
              </w:rPr>
              <w:fldChar w:fldCharType="end"/>
            </w:r>
          </w:hyperlink>
        </w:p>
        <w:p w14:paraId="72C0358B" w14:textId="1093563A" w:rsidR="00516E24" w:rsidRDefault="00200537">
          <w:pPr>
            <w:pStyle w:val="TOC3"/>
            <w:tabs>
              <w:tab w:val="right" w:leader="dot" w:pos="9350"/>
            </w:tabs>
            <w:rPr>
              <w:i w:val="0"/>
              <w:iCs w:val="0"/>
              <w:noProof/>
              <w:sz w:val="24"/>
              <w:szCs w:val="24"/>
            </w:rPr>
          </w:pPr>
          <w:hyperlink w:anchor="_Toc47539161" w:history="1">
            <w:r w:rsidR="00516E24" w:rsidRPr="00A700CB">
              <w:rPr>
                <w:rStyle w:val="Hyperlink"/>
                <w:rFonts w:ascii="Times New Roman" w:hAnsi="Times New Roman" w:cs="Times New Roman"/>
                <w:b/>
                <w:noProof/>
              </w:rPr>
              <w:t>Spectral Analysis</w:t>
            </w:r>
            <w:r w:rsidR="00516E24">
              <w:rPr>
                <w:noProof/>
                <w:webHidden/>
              </w:rPr>
              <w:tab/>
            </w:r>
            <w:r w:rsidR="00516E24">
              <w:rPr>
                <w:noProof/>
                <w:webHidden/>
              </w:rPr>
              <w:fldChar w:fldCharType="begin"/>
            </w:r>
            <w:r w:rsidR="00516E24">
              <w:rPr>
                <w:noProof/>
                <w:webHidden/>
              </w:rPr>
              <w:instrText xml:space="preserve"> PAGEREF _Toc47539161 \h </w:instrText>
            </w:r>
            <w:r w:rsidR="00516E24">
              <w:rPr>
                <w:noProof/>
                <w:webHidden/>
              </w:rPr>
            </w:r>
            <w:r w:rsidR="00516E24">
              <w:rPr>
                <w:noProof/>
                <w:webHidden/>
              </w:rPr>
              <w:fldChar w:fldCharType="separate"/>
            </w:r>
            <w:r w:rsidR="00DB5C5A">
              <w:rPr>
                <w:noProof/>
                <w:webHidden/>
              </w:rPr>
              <w:t>- 44 -</w:t>
            </w:r>
            <w:r w:rsidR="00516E24">
              <w:rPr>
                <w:noProof/>
                <w:webHidden/>
              </w:rPr>
              <w:fldChar w:fldCharType="end"/>
            </w:r>
          </w:hyperlink>
        </w:p>
        <w:p w14:paraId="52D2FEFF" w14:textId="14391788" w:rsidR="00516E24" w:rsidRDefault="00200537">
          <w:pPr>
            <w:pStyle w:val="TOC3"/>
            <w:tabs>
              <w:tab w:val="right" w:leader="dot" w:pos="9350"/>
            </w:tabs>
            <w:rPr>
              <w:i w:val="0"/>
              <w:iCs w:val="0"/>
              <w:noProof/>
              <w:sz w:val="24"/>
              <w:szCs w:val="24"/>
            </w:rPr>
          </w:pPr>
          <w:hyperlink w:anchor="_Toc47539162" w:history="1">
            <w:r w:rsidR="00516E24" w:rsidRPr="00A700CB">
              <w:rPr>
                <w:rStyle w:val="Hyperlink"/>
                <w:rFonts w:ascii="Times New Roman" w:hAnsi="Times New Roman" w:cs="Times New Roman"/>
                <w:b/>
                <w:noProof/>
              </w:rPr>
              <w:t>Evolutionary Spectral Analysis</w:t>
            </w:r>
            <w:r w:rsidR="00516E24">
              <w:rPr>
                <w:noProof/>
                <w:webHidden/>
              </w:rPr>
              <w:tab/>
            </w:r>
            <w:r w:rsidR="00516E24">
              <w:rPr>
                <w:noProof/>
                <w:webHidden/>
              </w:rPr>
              <w:fldChar w:fldCharType="begin"/>
            </w:r>
            <w:r w:rsidR="00516E24">
              <w:rPr>
                <w:noProof/>
                <w:webHidden/>
              </w:rPr>
              <w:instrText xml:space="preserve"> PAGEREF _Toc47539162 \h </w:instrText>
            </w:r>
            <w:r w:rsidR="00516E24">
              <w:rPr>
                <w:noProof/>
                <w:webHidden/>
              </w:rPr>
            </w:r>
            <w:r w:rsidR="00516E24">
              <w:rPr>
                <w:noProof/>
                <w:webHidden/>
              </w:rPr>
              <w:fldChar w:fldCharType="separate"/>
            </w:r>
            <w:r w:rsidR="00DB5C5A">
              <w:rPr>
                <w:noProof/>
                <w:webHidden/>
              </w:rPr>
              <w:t>- 47 -</w:t>
            </w:r>
            <w:r w:rsidR="00516E24">
              <w:rPr>
                <w:noProof/>
                <w:webHidden/>
              </w:rPr>
              <w:fldChar w:fldCharType="end"/>
            </w:r>
          </w:hyperlink>
        </w:p>
        <w:p w14:paraId="038D4CE4" w14:textId="1206DF9A" w:rsidR="00516E24" w:rsidRDefault="00200537">
          <w:pPr>
            <w:pStyle w:val="TOC3"/>
            <w:tabs>
              <w:tab w:val="right" w:leader="dot" w:pos="9350"/>
            </w:tabs>
            <w:rPr>
              <w:i w:val="0"/>
              <w:iCs w:val="0"/>
              <w:noProof/>
              <w:sz w:val="24"/>
              <w:szCs w:val="24"/>
            </w:rPr>
          </w:pPr>
          <w:hyperlink w:anchor="_Toc47539163" w:history="1">
            <w:r w:rsidR="00516E24" w:rsidRPr="00A700CB">
              <w:rPr>
                <w:rStyle w:val="Hyperlink"/>
                <w:rFonts w:ascii="Times New Roman" w:hAnsi="Times New Roman" w:cs="Times New Roman"/>
                <w:b/>
                <w:noProof/>
              </w:rPr>
              <w:t>Wavelet transform</w:t>
            </w:r>
            <w:r w:rsidR="00516E24">
              <w:rPr>
                <w:noProof/>
                <w:webHidden/>
              </w:rPr>
              <w:tab/>
            </w:r>
            <w:r w:rsidR="00516E24">
              <w:rPr>
                <w:noProof/>
                <w:webHidden/>
              </w:rPr>
              <w:fldChar w:fldCharType="begin"/>
            </w:r>
            <w:r w:rsidR="00516E24">
              <w:rPr>
                <w:noProof/>
                <w:webHidden/>
              </w:rPr>
              <w:instrText xml:space="preserve"> PAGEREF _Toc47539163 \h </w:instrText>
            </w:r>
            <w:r w:rsidR="00516E24">
              <w:rPr>
                <w:noProof/>
                <w:webHidden/>
              </w:rPr>
            </w:r>
            <w:r w:rsidR="00516E24">
              <w:rPr>
                <w:noProof/>
                <w:webHidden/>
              </w:rPr>
              <w:fldChar w:fldCharType="separate"/>
            </w:r>
            <w:r w:rsidR="00DB5C5A">
              <w:rPr>
                <w:noProof/>
                <w:webHidden/>
              </w:rPr>
              <w:t>- 48 -</w:t>
            </w:r>
            <w:r w:rsidR="00516E24">
              <w:rPr>
                <w:noProof/>
                <w:webHidden/>
              </w:rPr>
              <w:fldChar w:fldCharType="end"/>
            </w:r>
          </w:hyperlink>
        </w:p>
        <w:p w14:paraId="5ECB688B" w14:textId="6060F1E8" w:rsidR="00516E24" w:rsidRDefault="00200537">
          <w:pPr>
            <w:pStyle w:val="TOC3"/>
            <w:tabs>
              <w:tab w:val="right" w:leader="dot" w:pos="9350"/>
            </w:tabs>
            <w:rPr>
              <w:i w:val="0"/>
              <w:iCs w:val="0"/>
              <w:noProof/>
              <w:sz w:val="24"/>
              <w:szCs w:val="24"/>
            </w:rPr>
          </w:pPr>
          <w:hyperlink w:anchor="_Toc47539164" w:history="1">
            <w:r w:rsidR="00516E24" w:rsidRPr="00A700CB">
              <w:rPr>
                <w:rStyle w:val="Hyperlink"/>
                <w:rFonts w:ascii="Times New Roman" w:hAnsi="Times New Roman" w:cs="Times New Roman"/>
                <w:b/>
                <w:noProof/>
              </w:rPr>
              <w:t>Coherence &amp; Phase</w:t>
            </w:r>
            <w:r w:rsidR="00516E24">
              <w:rPr>
                <w:noProof/>
                <w:webHidden/>
              </w:rPr>
              <w:tab/>
            </w:r>
            <w:r w:rsidR="00516E24">
              <w:rPr>
                <w:noProof/>
                <w:webHidden/>
              </w:rPr>
              <w:fldChar w:fldCharType="begin"/>
            </w:r>
            <w:r w:rsidR="00516E24">
              <w:rPr>
                <w:noProof/>
                <w:webHidden/>
              </w:rPr>
              <w:instrText xml:space="preserve"> PAGEREF _Toc47539164 \h </w:instrText>
            </w:r>
            <w:r w:rsidR="00516E24">
              <w:rPr>
                <w:noProof/>
                <w:webHidden/>
              </w:rPr>
            </w:r>
            <w:r w:rsidR="00516E24">
              <w:rPr>
                <w:noProof/>
                <w:webHidden/>
              </w:rPr>
              <w:fldChar w:fldCharType="separate"/>
            </w:r>
            <w:r w:rsidR="00DB5C5A">
              <w:rPr>
                <w:noProof/>
                <w:webHidden/>
              </w:rPr>
              <w:t>- 49 -</w:t>
            </w:r>
            <w:r w:rsidR="00516E24">
              <w:rPr>
                <w:noProof/>
                <w:webHidden/>
              </w:rPr>
              <w:fldChar w:fldCharType="end"/>
            </w:r>
          </w:hyperlink>
        </w:p>
        <w:p w14:paraId="3C7692A9" w14:textId="1C713831" w:rsidR="00516E24" w:rsidRDefault="00200537">
          <w:pPr>
            <w:pStyle w:val="TOC3"/>
            <w:tabs>
              <w:tab w:val="right" w:leader="dot" w:pos="9350"/>
            </w:tabs>
            <w:rPr>
              <w:i w:val="0"/>
              <w:iCs w:val="0"/>
              <w:noProof/>
              <w:sz w:val="24"/>
              <w:szCs w:val="24"/>
            </w:rPr>
          </w:pPr>
          <w:hyperlink w:anchor="_Toc47539165" w:history="1">
            <w:r w:rsidR="00516E24" w:rsidRPr="00A700CB">
              <w:rPr>
                <w:rStyle w:val="Hyperlink"/>
                <w:rFonts w:ascii="Times New Roman" w:hAnsi="Times New Roman" w:cs="Times New Roman"/>
                <w:b/>
                <w:noProof/>
              </w:rPr>
              <w:t>Lead/Lag Relationship</w:t>
            </w:r>
            <w:r w:rsidR="00516E24">
              <w:rPr>
                <w:noProof/>
                <w:webHidden/>
              </w:rPr>
              <w:tab/>
            </w:r>
            <w:r w:rsidR="00516E24">
              <w:rPr>
                <w:noProof/>
                <w:webHidden/>
              </w:rPr>
              <w:fldChar w:fldCharType="begin"/>
            </w:r>
            <w:r w:rsidR="00516E24">
              <w:rPr>
                <w:noProof/>
                <w:webHidden/>
              </w:rPr>
              <w:instrText xml:space="preserve"> PAGEREF _Toc47539165 \h </w:instrText>
            </w:r>
            <w:r w:rsidR="00516E24">
              <w:rPr>
                <w:noProof/>
                <w:webHidden/>
              </w:rPr>
            </w:r>
            <w:r w:rsidR="00516E24">
              <w:rPr>
                <w:noProof/>
                <w:webHidden/>
              </w:rPr>
              <w:fldChar w:fldCharType="separate"/>
            </w:r>
            <w:r w:rsidR="00DB5C5A">
              <w:rPr>
                <w:noProof/>
                <w:webHidden/>
              </w:rPr>
              <w:t>- 50 -</w:t>
            </w:r>
            <w:r w:rsidR="00516E24">
              <w:rPr>
                <w:noProof/>
                <w:webHidden/>
              </w:rPr>
              <w:fldChar w:fldCharType="end"/>
            </w:r>
          </w:hyperlink>
        </w:p>
        <w:p w14:paraId="2BE52208" w14:textId="1FDC70D9" w:rsidR="00516E24" w:rsidRDefault="00200537">
          <w:pPr>
            <w:pStyle w:val="TOC3"/>
            <w:tabs>
              <w:tab w:val="right" w:leader="dot" w:pos="9350"/>
            </w:tabs>
            <w:rPr>
              <w:i w:val="0"/>
              <w:iCs w:val="0"/>
              <w:noProof/>
              <w:sz w:val="24"/>
              <w:szCs w:val="24"/>
            </w:rPr>
          </w:pPr>
          <w:hyperlink w:anchor="_Toc47539166" w:history="1">
            <w:r w:rsidR="00516E24" w:rsidRPr="00A700CB">
              <w:rPr>
                <w:rStyle w:val="Hyperlink"/>
                <w:rFonts w:ascii="Times New Roman" w:hAnsi="Times New Roman" w:cs="Times New Roman"/>
                <w:b/>
                <w:noProof/>
              </w:rPr>
              <w:t>Filtering</w:t>
            </w:r>
            <w:r w:rsidR="00516E24">
              <w:rPr>
                <w:noProof/>
                <w:webHidden/>
              </w:rPr>
              <w:tab/>
            </w:r>
            <w:r w:rsidR="00516E24">
              <w:rPr>
                <w:noProof/>
                <w:webHidden/>
              </w:rPr>
              <w:fldChar w:fldCharType="begin"/>
            </w:r>
            <w:r w:rsidR="00516E24">
              <w:rPr>
                <w:noProof/>
                <w:webHidden/>
              </w:rPr>
              <w:instrText xml:space="preserve"> PAGEREF _Toc47539166 \h </w:instrText>
            </w:r>
            <w:r w:rsidR="00516E24">
              <w:rPr>
                <w:noProof/>
                <w:webHidden/>
              </w:rPr>
            </w:r>
            <w:r w:rsidR="00516E24">
              <w:rPr>
                <w:noProof/>
                <w:webHidden/>
              </w:rPr>
              <w:fldChar w:fldCharType="separate"/>
            </w:r>
            <w:r w:rsidR="00DB5C5A">
              <w:rPr>
                <w:noProof/>
                <w:webHidden/>
              </w:rPr>
              <w:t>- 51 -</w:t>
            </w:r>
            <w:r w:rsidR="00516E24">
              <w:rPr>
                <w:noProof/>
                <w:webHidden/>
              </w:rPr>
              <w:fldChar w:fldCharType="end"/>
            </w:r>
          </w:hyperlink>
        </w:p>
        <w:p w14:paraId="10574F12" w14:textId="053ABD9F" w:rsidR="00516E24" w:rsidRDefault="00200537">
          <w:pPr>
            <w:pStyle w:val="TOC3"/>
            <w:tabs>
              <w:tab w:val="right" w:leader="dot" w:pos="9350"/>
            </w:tabs>
            <w:rPr>
              <w:i w:val="0"/>
              <w:iCs w:val="0"/>
              <w:noProof/>
              <w:sz w:val="24"/>
              <w:szCs w:val="24"/>
            </w:rPr>
          </w:pPr>
          <w:hyperlink w:anchor="_Toc47539167" w:history="1">
            <w:r w:rsidR="00516E24" w:rsidRPr="00A700CB">
              <w:rPr>
                <w:rStyle w:val="Hyperlink"/>
                <w:rFonts w:ascii="Times New Roman" w:hAnsi="Times New Roman" w:cs="Times New Roman"/>
                <w:b/>
                <w:noProof/>
              </w:rPr>
              <w:t>Dynamic Filtering</w:t>
            </w:r>
            <w:r w:rsidR="00516E24">
              <w:rPr>
                <w:noProof/>
                <w:webHidden/>
              </w:rPr>
              <w:tab/>
            </w:r>
            <w:r w:rsidR="00516E24">
              <w:rPr>
                <w:noProof/>
                <w:webHidden/>
              </w:rPr>
              <w:fldChar w:fldCharType="begin"/>
            </w:r>
            <w:r w:rsidR="00516E24">
              <w:rPr>
                <w:noProof/>
                <w:webHidden/>
              </w:rPr>
              <w:instrText xml:space="preserve"> PAGEREF _Toc47539167 \h </w:instrText>
            </w:r>
            <w:r w:rsidR="00516E24">
              <w:rPr>
                <w:noProof/>
                <w:webHidden/>
              </w:rPr>
            </w:r>
            <w:r w:rsidR="00516E24">
              <w:rPr>
                <w:noProof/>
                <w:webHidden/>
              </w:rPr>
              <w:fldChar w:fldCharType="separate"/>
            </w:r>
            <w:r w:rsidR="00DB5C5A">
              <w:rPr>
                <w:noProof/>
                <w:webHidden/>
              </w:rPr>
              <w:t>- 53 -</w:t>
            </w:r>
            <w:r w:rsidR="00516E24">
              <w:rPr>
                <w:noProof/>
                <w:webHidden/>
              </w:rPr>
              <w:fldChar w:fldCharType="end"/>
            </w:r>
          </w:hyperlink>
        </w:p>
        <w:p w14:paraId="008127EE" w14:textId="616AEA8B" w:rsidR="00516E24" w:rsidRDefault="00200537">
          <w:pPr>
            <w:pStyle w:val="TOC3"/>
            <w:tabs>
              <w:tab w:val="right" w:leader="dot" w:pos="9350"/>
            </w:tabs>
            <w:rPr>
              <w:i w:val="0"/>
              <w:iCs w:val="0"/>
              <w:noProof/>
              <w:sz w:val="24"/>
              <w:szCs w:val="24"/>
            </w:rPr>
          </w:pPr>
          <w:hyperlink w:anchor="_Toc47539168" w:history="1">
            <w:r w:rsidR="00516E24" w:rsidRPr="00A700CB">
              <w:rPr>
                <w:rStyle w:val="Hyperlink"/>
                <w:rFonts w:ascii="Times New Roman" w:hAnsi="Times New Roman" w:cs="Times New Roman"/>
                <w:b/>
                <w:noProof/>
              </w:rPr>
              <w:t>Amplitude Modulation</w:t>
            </w:r>
            <w:r w:rsidR="00516E24">
              <w:rPr>
                <w:noProof/>
                <w:webHidden/>
              </w:rPr>
              <w:tab/>
            </w:r>
            <w:r w:rsidR="00516E24">
              <w:rPr>
                <w:noProof/>
                <w:webHidden/>
              </w:rPr>
              <w:fldChar w:fldCharType="begin"/>
            </w:r>
            <w:r w:rsidR="00516E24">
              <w:rPr>
                <w:noProof/>
                <w:webHidden/>
              </w:rPr>
              <w:instrText xml:space="preserve"> PAGEREF _Toc47539168 \h </w:instrText>
            </w:r>
            <w:r w:rsidR="00516E24">
              <w:rPr>
                <w:noProof/>
                <w:webHidden/>
              </w:rPr>
            </w:r>
            <w:r w:rsidR="00516E24">
              <w:rPr>
                <w:noProof/>
                <w:webHidden/>
              </w:rPr>
              <w:fldChar w:fldCharType="separate"/>
            </w:r>
            <w:r w:rsidR="00DB5C5A">
              <w:rPr>
                <w:noProof/>
                <w:webHidden/>
              </w:rPr>
              <w:t>- 55 -</w:t>
            </w:r>
            <w:r w:rsidR="00516E24">
              <w:rPr>
                <w:noProof/>
                <w:webHidden/>
              </w:rPr>
              <w:fldChar w:fldCharType="end"/>
            </w:r>
          </w:hyperlink>
        </w:p>
        <w:p w14:paraId="75E58663" w14:textId="79B7EF92" w:rsidR="00516E24" w:rsidRDefault="00200537">
          <w:pPr>
            <w:pStyle w:val="TOC3"/>
            <w:tabs>
              <w:tab w:val="right" w:leader="dot" w:pos="9350"/>
            </w:tabs>
            <w:rPr>
              <w:i w:val="0"/>
              <w:iCs w:val="0"/>
              <w:noProof/>
              <w:sz w:val="24"/>
              <w:szCs w:val="24"/>
            </w:rPr>
          </w:pPr>
          <w:hyperlink w:anchor="_Toc47539169" w:history="1">
            <w:r w:rsidR="00516E24" w:rsidRPr="00A700CB">
              <w:rPr>
                <w:rStyle w:val="Hyperlink"/>
                <w:rFonts w:ascii="Times New Roman" w:hAnsi="Times New Roman" w:cs="Times New Roman"/>
                <w:b/>
                <w:noProof/>
              </w:rPr>
              <w:t>Build Age Model</w:t>
            </w:r>
            <w:r w:rsidR="00516E24">
              <w:rPr>
                <w:noProof/>
                <w:webHidden/>
              </w:rPr>
              <w:tab/>
            </w:r>
            <w:r w:rsidR="00516E24">
              <w:rPr>
                <w:noProof/>
                <w:webHidden/>
              </w:rPr>
              <w:fldChar w:fldCharType="begin"/>
            </w:r>
            <w:r w:rsidR="00516E24">
              <w:rPr>
                <w:noProof/>
                <w:webHidden/>
              </w:rPr>
              <w:instrText xml:space="preserve"> PAGEREF _Toc47539169 \h </w:instrText>
            </w:r>
            <w:r w:rsidR="00516E24">
              <w:rPr>
                <w:noProof/>
                <w:webHidden/>
              </w:rPr>
            </w:r>
            <w:r w:rsidR="00516E24">
              <w:rPr>
                <w:noProof/>
                <w:webHidden/>
              </w:rPr>
              <w:fldChar w:fldCharType="separate"/>
            </w:r>
            <w:r w:rsidR="00DB5C5A">
              <w:rPr>
                <w:noProof/>
                <w:webHidden/>
              </w:rPr>
              <w:t>- 55 -</w:t>
            </w:r>
            <w:r w:rsidR="00516E24">
              <w:rPr>
                <w:noProof/>
                <w:webHidden/>
              </w:rPr>
              <w:fldChar w:fldCharType="end"/>
            </w:r>
          </w:hyperlink>
        </w:p>
        <w:p w14:paraId="01617543" w14:textId="53898EE3" w:rsidR="00516E24" w:rsidRDefault="00200537">
          <w:pPr>
            <w:pStyle w:val="TOC3"/>
            <w:tabs>
              <w:tab w:val="right" w:leader="dot" w:pos="9350"/>
            </w:tabs>
            <w:rPr>
              <w:i w:val="0"/>
              <w:iCs w:val="0"/>
              <w:noProof/>
              <w:sz w:val="24"/>
              <w:szCs w:val="24"/>
            </w:rPr>
          </w:pPr>
          <w:hyperlink w:anchor="_Toc47539170" w:history="1">
            <w:r w:rsidR="00516E24" w:rsidRPr="00A700CB">
              <w:rPr>
                <w:rStyle w:val="Hyperlink"/>
                <w:rFonts w:ascii="Times New Roman" w:hAnsi="Times New Roman" w:cs="Times New Roman"/>
                <w:b/>
                <w:noProof/>
              </w:rPr>
              <w:t>Age Scale | Tuning</w:t>
            </w:r>
            <w:r w:rsidR="00516E24">
              <w:rPr>
                <w:noProof/>
                <w:webHidden/>
              </w:rPr>
              <w:tab/>
            </w:r>
            <w:r w:rsidR="00516E24">
              <w:rPr>
                <w:noProof/>
                <w:webHidden/>
              </w:rPr>
              <w:fldChar w:fldCharType="begin"/>
            </w:r>
            <w:r w:rsidR="00516E24">
              <w:rPr>
                <w:noProof/>
                <w:webHidden/>
              </w:rPr>
              <w:instrText xml:space="preserve"> PAGEREF _Toc47539170 \h </w:instrText>
            </w:r>
            <w:r w:rsidR="00516E24">
              <w:rPr>
                <w:noProof/>
                <w:webHidden/>
              </w:rPr>
            </w:r>
            <w:r w:rsidR="00516E24">
              <w:rPr>
                <w:noProof/>
                <w:webHidden/>
              </w:rPr>
              <w:fldChar w:fldCharType="separate"/>
            </w:r>
            <w:r w:rsidR="00DB5C5A">
              <w:rPr>
                <w:noProof/>
                <w:webHidden/>
              </w:rPr>
              <w:t>- 55 -</w:t>
            </w:r>
            <w:r w:rsidR="00516E24">
              <w:rPr>
                <w:noProof/>
                <w:webHidden/>
              </w:rPr>
              <w:fldChar w:fldCharType="end"/>
            </w:r>
          </w:hyperlink>
        </w:p>
        <w:p w14:paraId="12DC3C92" w14:textId="060C4FF8" w:rsidR="00516E24" w:rsidRDefault="00200537">
          <w:pPr>
            <w:pStyle w:val="TOC3"/>
            <w:tabs>
              <w:tab w:val="right" w:leader="dot" w:pos="9350"/>
            </w:tabs>
            <w:rPr>
              <w:i w:val="0"/>
              <w:iCs w:val="0"/>
              <w:noProof/>
              <w:sz w:val="24"/>
              <w:szCs w:val="24"/>
            </w:rPr>
          </w:pPr>
          <w:hyperlink w:anchor="_Toc47539171" w:history="1">
            <w:r w:rsidR="00516E24" w:rsidRPr="00A700CB">
              <w:rPr>
                <w:rStyle w:val="Hyperlink"/>
                <w:rFonts w:ascii="Times New Roman" w:hAnsi="Times New Roman" w:cs="Times New Roman"/>
                <w:b/>
                <w:noProof/>
              </w:rPr>
              <w:t>Sedimentation Rate to Age Model</w:t>
            </w:r>
            <w:r w:rsidR="00516E24">
              <w:rPr>
                <w:noProof/>
                <w:webHidden/>
              </w:rPr>
              <w:tab/>
            </w:r>
            <w:r w:rsidR="00516E24">
              <w:rPr>
                <w:noProof/>
                <w:webHidden/>
              </w:rPr>
              <w:fldChar w:fldCharType="begin"/>
            </w:r>
            <w:r w:rsidR="00516E24">
              <w:rPr>
                <w:noProof/>
                <w:webHidden/>
              </w:rPr>
              <w:instrText xml:space="preserve"> PAGEREF _Toc47539171 \h </w:instrText>
            </w:r>
            <w:r w:rsidR="00516E24">
              <w:rPr>
                <w:noProof/>
                <w:webHidden/>
              </w:rPr>
            </w:r>
            <w:r w:rsidR="00516E24">
              <w:rPr>
                <w:noProof/>
                <w:webHidden/>
              </w:rPr>
              <w:fldChar w:fldCharType="separate"/>
            </w:r>
            <w:r w:rsidR="00DB5C5A">
              <w:rPr>
                <w:noProof/>
                <w:webHidden/>
              </w:rPr>
              <w:t>- 59 -</w:t>
            </w:r>
            <w:r w:rsidR="00516E24">
              <w:rPr>
                <w:noProof/>
                <w:webHidden/>
              </w:rPr>
              <w:fldChar w:fldCharType="end"/>
            </w:r>
          </w:hyperlink>
        </w:p>
        <w:p w14:paraId="260C6D7B" w14:textId="2B895183" w:rsidR="00516E24" w:rsidRDefault="00200537">
          <w:pPr>
            <w:pStyle w:val="TOC3"/>
            <w:tabs>
              <w:tab w:val="right" w:leader="dot" w:pos="9350"/>
            </w:tabs>
            <w:rPr>
              <w:i w:val="0"/>
              <w:iCs w:val="0"/>
              <w:noProof/>
              <w:sz w:val="24"/>
              <w:szCs w:val="24"/>
            </w:rPr>
          </w:pPr>
          <w:hyperlink w:anchor="_Toc47539172" w:history="1">
            <w:r w:rsidR="00516E24" w:rsidRPr="00A700CB">
              <w:rPr>
                <w:rStyle w:val="Hyperlink"/>
                <w:rFonts w:ascii="Times New Roman" w:hAnsi="Times New Roman" w:cs="Times New Roman"/>
                <w:b/>
                <w:noProof/>
              </w:rPr>
              <w:t>Power Decomposition Analysis</w:t>
            </w:r>
            <w:r w:rsidR="00516E24">
              <w:rPr>
                <w:noProof/>
                <w:webHidden/>
              </w:rPr>
              <w:tab/>
            </w:r>
            <w:r w:rsidR="00516E24">
              <w:rPr>
                <w:noProof/>
                <w:webHidden/>
              </w:rPr>
              <w:fldChar w:fldCharType="begin"/>
            </w:r>
            <w:r w:rsidR="00516E24">
              <w:rPr>
                <w:noProof/>
                <w:webHidden/>
              </w:rPr>
              <w:instrText xml:space="preserve"> PAGEREF _Toc47539172 \h </w:instrText>
            </w:r>
            <w:r w:rsidR="00516E24">
              <w:rPr>
                <w:noProof/>
                <w:webHidden/>
              </w:rPr>
            </w:r>
            <w:r w:rsidR="00516E24">
              <w:rPr>
                <w:noProof/>
                <w:webHidden/>
              </w:rPr>
              <w:fldChar w:fldCharType="separate"/>
            </w:r>
            <w:r w:rsidR="00DB5C5A">
              <w:rPr>
                <w:noProof/>
                <w:webHidden/>
              </w:rPr>
              <w:t>- 59 -</w:t>
            </w:r>
            <w:r w:rsidR="00516E24">
              <w:rPr>
                <w:noProof/>
                <w:webHidden/>
              </w:rPr>
              <w:fldChar w:fldCharType="end"/>
            </w:r>
          </w:hyperlink>
        </w:p>
        <w:p w14:paraId="45D0CEC1" w14:textId="4511C96B" w:rsidR="00516E24" w:rsidRDefault="00200537">
          <w:pPr>
            <w:pStyle w:val="TOC3"/>
            <w:tabs>
              <w:tab w:val="right" w:leader="dot" w:pos="9350"/>
            </w:tabs>
            <w:rPr>
              <w:i w:val="0"/>
              <w:iCs w:val="0"/>
              <w:noProof/>
              <w:sz w:val="24"/>
              <w:szCs w:val="24"/>
            </w:rPr>
          </w:pPr>
          <w:hyperlink w:anchor="_Toc47539173" w:history="1">
            <w:r w:rsidR="00516E24" w:rsidRPr="00A700CB">
              <w:rPr>
                <w:rStyle w:val="Hyperlink"/>
                <w:rFonts w:ascii="Times New Roman" w:hAnsi="Times New Roman" w:cs="Times New Roman"/>
                <w:b/>
                <w:noProof/>
              </w:rPr>
              <w:t>Sedimentary Noise Model</w:t>
            </w:r>
            <w:r w:rsidR="00516E24">
              <w:rPr>
                <w:noProof/>
                <w:webHidden/>
              </w:rPr>
              <w:tab/>
            </w:r>
            <w:r w:rsidR="00516E24">
              <w:rPr>
                <w:noProof/>
                <w:webHidden/>
              </w:rPr>
              <w:fldChar w:fldCharType="begin"/>
            </w:r>
            <w:r w:rsidR="00516E24">
              <w:rPr>
                <w:noProof/>
                <w:webHidden/>
              </w:rPr>
              <w:instrText xml:space="preserve"> PAGEREF _Toc47539173 \h </w:instrText>
            </w:r>
            <w:r w:rsidR="00516E24">
              <w:rPr>
                <w:noProof/>
                <w:webHidden/>
              </w:rPr>
            </w:r>
            <w:r w:rsidR="00516E24">
              <w:rPr>
                <w:noProof/>
                <w:webHidden/>
              </w:rPr>
              <w:fldChar w:fldCharType="separate"/>
            </w:r>
            <w:r w:rsidR="00DB5C5A">
              <w:rPr>
                <w:noProof/>
                <w:webHidden/>
              </w:rPr>
              <w:t>- 60 -</w:t>
            </w:r>
            <w:r w:rsidR="00516E24">
              <w:rPr>
                <w:noProof/>
                <w:webHidden/>
              </w:rPr>
              <w:fldChar w:fldCharType="end"/>
            </w:r>
          </w:hyperlink>
        </w:p>
        <w:p w14:paraId="769893BF" w14:textId="13FDC6BA" w:rsidR="00516E24" w:rsidRDefault="00200537">
          <w:pPr>
            <w:pStyle w:val="TOC3"/>
            <w:tabs>
              <w:tab w:val="right" w:leader="dot" w:pos="9350"/>
            </w:tabs>
            <w:rPr>
              <w:i w:val="0"/>
              <w:iCs w:val="0"/>
              <w:noProof/>
              <w:sz w:val="24"/>
              <w:szCs w:val="24"/>
            </w:rPr>
          </w:pPr>
          <w:hyperlink w:anchor="_Toc47539174" w:history="1">
            <w:r w:rsidR="00516E24" w:rsidRPr="00A700CB">
              <w:rPr>
                <w:rStyle w:val="Hyperlink"/>
                <w:rFonts w:ascii="Times New Roman" w:hAnsi="Times New Roman" w:cs="Times New Roman"/>
                <w:b/>
                <w:noProof/>
              </w:rPr>
              <w:t>Correlation Coefficient (COCO/eCOCO)</w:t>
            </w:r>
            <w:r w:rsidR="00516E24">
              <w:rPr>
                <w:noProof/>
                <w:webHidden/>
              </w:rPr>
              <w:tab/>
            </w:r>
            <w:r w:rsidR="00516E24">
              <w:rPr>
                <w:noProof/>
                <w:webHidden/>
              </w:rPr>
              <w:fldChar w:fldCharType="begin"/>
            </w:r>
            <w:r w:rsidR="00516E24">
              <w:rPr>
                <w:noProof/>
                <w:webHidden/>
              </w:rPr>
              <w:instrText xml:space="preserve"> PAGEREF _Toc47539174 \h </w:instrText>
            </w:r>
            <w:r w:rsidR="00516E24">
              <w:rPr>
                <w:noProof/>
                <w:webHidden/>
              </w:rPr>
            </w:r>
            <w:r w:rsidR="00516E24">
              <w:rPr>
                <w:noProof/>
                <w:webHidden/>
              </w:rPr>
              <w:fldChar w:fldCharType="separate"/>
            </w:r>
            <w:r w:rsidR="00DB5C5A">
              <w:rPr>
                <w:noProof/>
                <w:webHidden/>
              </w:rPr>
              <w:t>- 61 -</w:t>
            </w:r>
            <w:r w:rsidR="00516E24">
              <w:rPr>
                <w:noProof/>
                <w:webHidden/>
              </w:rPr>
              <w:fldChar w:fldCharType="end"/>
            </w:r>
          </w:hyperlink>
        </w:p>
        <w:p w14:paraId="5668EF6F" w14:textId="49F1EE28" w:rsidR="00516E24" w:rsidRDefault="00200537">
          <w:pPr>
            <w:pStyle w:val="TOC3"/>
            <w:tabs>
              <w:tab w:val="right" w:leader="dot" w:pos="9350"/>
            </w:tabs>
            <w:rPr>
              <w:i w:val="0"/>
              <w:iCs w:val="0"/>
              <w:noProof/>
              <w:sz w:val="24"/>
              <w:szCs w:val="24"/>
            </w:rPr>
          </w:pPr>
          <w:hyperlink w:anchor="_Toc47539175" w:history="1">
            <w:r w:rsidR="00516E24" w:rsidRPr="00A700CB">
              <w:rPr>
                <w:rStyle w:val="Hyperlink"/>
                <w:rFonts w:ascii="Times New Roman" w:hAnsi="Times New Roman" w:cs="Times New Roman"/>
                <w:b/>
                <w:noProof/>
              </w:rPr>
              <w:t>TimeOpt</w:t>
            </w:r>
            <w:r w:rsidR="00516E24">
              <w:rPr>
                <w:noProof/>
                <w:webHidden/>
              </w:rPr>
              <w:tab/>
            </w:r>
            <w:r w:rsidR="00516E24">
              <w:rPr>
                <w:noProof/>
                <w:webHidden/>
              </w:rPr>
              <w:fldChar w:fldCharType="begin"/>
            </w:r>
            <w:r w:rsidR="00516E24">
              <w:rPr>
                <w:noProof/>
                <w:webHidden/>
              </w:rPr>
              <w:instrText xml:space="preserve"> PAGEREF _Toc47539175 \h </w:instrText>
            </w:r>
            <w:r w:rsidR="00516E24">
              <w:rPr>
                <w:noProof/>
                <w:webHidden/>
              </w:rPr>
            </w:r>
            <w:r w:rsidR="00516E24">
              <w:rPr>
                <w:noProof/>
                <w:webHidden/>
              </w:rPr>
              <w:fldChar w:fldCharType="separate"/>
            </w:r>
            <w:r w:rsidR="00DB5C5A">
              <w:rPr>
                <w:noProof/>
                <w:webHidden/>
              </w:rPr>
              <w:t>- 66 -</w:t>
            </w:r>
            <w:r w:rsidR="00516E24">
              <w:rPr>
                <w:noProof/>
                <w:webHidden/>
              </w:rPr>
              <w:fldChar w:fldCharType="end"/>
            </w:r>
          </w:hyperlink>
        </w:p>
        <w:p w14:paraId="12B668A4" w14:textId="7906D731" w:rsidR="00516E24" w:rsidRDefault="00200537">
          <w:pPr>
            <w:pStyle w:val="TOC3"/>
            <w:tabs>
              <w:tab w:val="right" w:leader="dot" w:pos="9350"/>
            </w:tabs>
            <w:rPr>
              <w:i w:val="0"/>
              <w:iCs w:val="0"/>
              <w:noProof/>
              <w:sz w:val="24"/>
              <w:szCs w:val="24"/>
            </w:rPr>
          </w:pPr>
          <w:hyperlink w:anchor="_Toc47539176" w:history="1">
            <w:r w:rsidR="00516E24" w:rsidRPr="00A700CB">
              <w:rPr>
                <w:rStyle w:val="Hyperlink"/>
                <w:rFonts w:ascii="Times New Roman" w:hAnsi="Times New Roman" w:cs="Times New Roman"/>
                <w:b/>
                <w:noProof/>
              </w:rPr>
              <w:t>eTimeOpt</w:t>
            </w:r>
            <w:r w:rsidR="00516E24">
              <w:rPr>
                <w:noProof/>
                <w:webHidden/>
              </w:rPr>
              <w:tab/>
            </w:r>
            <w:r w:rsidR="00516E24">
              <w:rPr>
                <w:noProof/>
                <w:webHidden/>
              </w:rPr>
              <w:fldChar w:fldCharType="begin"/>
            </w:r>
            <w:r w:rsidR="00516E24">
              <w:rPr>
                <w:noProof/>
                <w:webHidden/>
              </w:rPr>
              <w:instrText xml:space="preserve"> PAGEREF _Toc47539176 \h </w:instrText>
            </w:r>
            <w:r w:rsidR="00516E24">
              <w:rPr>
                <w:noProof/>
                <w:webHidden/>
              </w:rPr>
            </w:r>
            <w:r w:rsidR="00516E24">
              <w:rPr>
                <w:noProof/>
                <w:webHidden/>
              </w:rPr>
              <w:fldChar w:fldCharType="separate"/>
            </w:r>
            <w:r w:rsidR="00DB5C5A">
              <w:rPr>
                <w:noProof/>
                <w:webHidden/>
              </w:rPr>
              <w:t>- 67 -</w:t>
            </w:r>
            <w:r w:rsidR="00516E24">
              <w:rPr>
                <w:noProof/>
                <w:webHidden/>
              </w:rPr>
              <w:fldChar w:fldCharType="end"/>
            </w:r>
          </w:hyperlink>
        </w:p>
        <w:p w14:paraId="7AD923F5" w14:textId="7155EDCC" w:rsidR="00516E24" w:rsidRDefault="00200537">
          <w:pPr>
            <w:pStyle w:val="TOC3"/>
            <w:tabs>
              <w:tab w:val="right" w:leader="dot" w:pos="9350"/>
            </w:tabs>
            <w:rPr>
              <w:i w:val="0"/>
              <w:iCs w:val="0"/>
              <w:noProof/>
              <w:sz w:val="24"/>
              <w:szCs w:val="24"/>
            </w:rPr>
          </w:pPr>
          <w:hyperlink w:anchor="_Toc47539177" w:history="1">
            <w:r w:rsidR="00516E24" w:rsidRPr="00A700CB">
              <w:rPr>
                <w:rStyle w:val="Hyperlink"/>
                <w:rFonts w:ascii="Times New Roman" w:hAnsi="Times New Roman" w:cs="Times New Roman"/>
                <w:b/>
                <w:noProof/>
              </w:rPr>
              <w:t>Spectral Moments</w:t>
            </w:r>
            <w:r w:rsidR="00516E24">
              <w:rPr>
                <w:noProof/>
                <w:webHidden/>
              </w:rPr>
              <w:tab/>
            </w:r>
            <w:r w:rsidR="00516E24">
              <w:rPr>
                <w:noProof/>
                <w:webHidden/>
              </w:rPr>
              <w:fldChar w:fldCharType="begin"/>
            </w:r>
            <w:r w:rsidR="00516E24">
              <w:rPr>
                <w:noProof/>
                <w:webHidden/>
              </w:rPr>
              <w:instrText xml:space="preserve"> PAGEREF _Toc47539177 \h </w:instrText>
            </w:r>
            <w:r w:rsidR="00516E24">
              <w:rPr>
                <w:noProof/>
                <w:webHidden/>
              </w:rPr>
            </w:r>
            <w:r w:rsidR="00516E24">
              <w:rPr>
                <w:noProof/>
                <w:webHidden/>
              </w:rPr>
              <w:fldChar w:fldCharType="separate"/>
            </w:r>
            <w:r w:rsidR="00DB5C5A">
              <w:rPr>
                <w:noProof/>
                <w:webHidden/>
              </w:rPr>
              <w:t>- 68 -</w:t>
            </w:r>
            <w:r w:rsidR="00516E24">
              <w:rPr>
                <w:noProof/>
                <w:webHidden/>
              </w:rPr>
              <w:fldChar w:fldCharType="end"/>
            </w:r>
          </w:hyperlink>
        </w:p>
        <w:p w14:paraId="774559AC" w14:textId="2E1AAFA4" w:rsidR="00516E24" w:rsidRDefault="00200537">
          <w:pPr>
            <w:pStyle w:val="TOC2"/>
            <w:tabs>
              <w:tab w:val="right" w:leader="dot" w:pos="9350"/>
            </w:tabs>
            <w:rPr>
              <w:smallCaps w:val="0"/>
              <w:noProof/>
              <w:sz w:val="24"/>
              <w:szCs w:val="24"/>
            </w:rPr>
          </w:pPr>
          <w:hyperlink w:anchor="_Toc47539178" w:history="1">
            <w:r w:rsidR="00516E24" w:rsidRPr="00A700CB">
              <w:rPr>
                <w:rStyle w:val="Hyperlink"/>
                <w:rFonts w:ascii="Times New Roman" w:hAnsi="Times New Roman" w:cs="Times New Roman"/>
                <w:b/>
                <w:noProof/>
              </w:rPr>
              <w:t>4.8 Help</w:t>
            </w:r>
            <w:r w:rsidR="00516E24">
              <w:rPr>
                <w:noProof/>
                <w:webHidden/>
              </w:rPr>
              <w:tab/>
            </w:r>
            <w:r w:rsidR="00516E24">
              <w:rPr>
                <w:noProof/>
                <w:webHidden/>
              </w:rPr>
              <w:fldChar w:fldCharType="begin"/>
            </w:r>
            <w:r w:rsidR="00516E24">
              <w:rPr>
                <w:noProof/>
                <w:webHidden/>
              </w:rPr>
              <w:instrText xml:space="preserve"> PAGEREF _Toc47539178 \h </w:instrText>
            </w:r>
            <w:r w:rsidR="00516E24">
              <w:rPr>
                <w:noProof/>
                <w:webHidden/>
              </w:rPr>
            </w:r>
            <w:r w:rsidR="00516E24">
              <w:rPr>
                <w:noProof/>
                <w:webHidden/>
              </w:rPr>
              <w:fldChar w:fldCharType="separate"/>
            </w:r>
            <w:r w:rsidR="00DB5C5A">
              <w:rPr>
                <w:noProof/>
                <w:webHidden/>
              </w:rPr>
              <w:t>- 71 -</w:t>
            </w:r>
            <w:r w:rsidR="00516E24">
              <w:rPr>
                <w:noProof/>
                <w:webHidden/>
              </w:rPr>
              <w:fldChar w:fldCharType="end"/>
            </w:r>
          </w:hyperlink>
        </w:p>
        <w:p w14:paraId="3A8E1C70" w14:textId="79862305" w:rsidR="00516E24" w:rsidRDefault="00200537">
          <w:pPr>
            <w:pStyle w:val="TOC3"/>
            <w:tabs>
              <w:tab w:val="right" w:leader="dot" w:pos="9350"/>
            </w:tabs>
            <w:rPr>
              <w:i w:val="0"/>
              <w:iCs w:val="0"/>
              <w:noProof/>
              <w:sz w:val="24"/>
              <w:szCs w:val="24"/>
            </w:rPr>
          </w:pPr>
          <w:hyperlink w:anchor="_Toc47539179" w:history="1">
            <w:r w:rsidR="00516E24" w:rsidRPr="00A700CB">
              <w:rPr>
                <w:rStyle w:val="Hyperlink"/>
                <w:rFonts w:ascii="Times New Roman" w:hAnsi="Times New Roman" w:cs="Times New Roman"/>
                <w:b/>
                <w:noProof/>
              </w:rPr>
              <w:t>What’s New</w:t>
            </w:r>
            <w:r w:rsidR="00516E24">
              <w:rPr>
                <w:noProof/>
                <w:webHidden/>
              </w:rPr>
              <w:tab/>
            </w:r>
            <w:r w:rsidR="00516E24">
              <w:rPr>
                <w:noProof/>
                <w:webHidden/>
              </w:rPr>
              <w:fldChar w:fldCharType="begin"/>
            </w:r>
            <w:r w:rsidR="00516E24">
              <w:rPr>
                <w:noProof/>
                <w:webHidden/>
              </w:rPr>
              <w:instrText xml:space="preserve"> PAGEREF _Toc47539179 \h </w:instrText>
            </w:r>
            <w:r w:rsidR="00516E24">
              <w:rPr>
                <w:noProof/>
                <w:webHidden/>
              </w:rPr>
            </w:r>
            <w:r w:rsidR="00516E24">
              <w:rPr>
                <w:noProof/>
                <w:webHidden/>
              </w:rPr>
              <w:fldChar w:fldCharType="separate"/>
            </w:r>
            <w:r w:rsidR="00DB5C5A">
              <w:rPr>
                <w:noProof/>
                <w:webHidden/>
              </w:rPr>
              <w:t>- 71 -</w:t>
            </w:r>
            <w:r w:rsidR="00516E24">
              <w:rPr>
                <w:noProof/>
                <w:webHidden/>
              </w:rPr>
              <w:fldChar w:fldCharType="end"/>
            </w:r>
          </w:hyperlink>
        </w:p>
        <w:p w14:paraId="78E5BF63" w14:textId="0678C63A" w:rsidR="00516E24" w:rsidRDefault="00200537">
          <w:pPr>
            <w:pStyle w:val="TOC3"/>
            <w:tabs>
              <w:tab w:val="right" w:leader="dot" w:pos="9350"/>
            </w:tabs>
            <w:rPr>
              <w:i w:val="0"/>
              <w:iCs w:val="0"/>
              <w:noProof/>
              <w:sz w:val="24"/>
              <w:szCs w:val="24"/>
            </w:rPr>
          </w:pPr>
          <w:hyperlink w:anchor="_Toc47539180" w:history="1">
            <w:r w:rsidR="00516E24" w:rsidRPr="00A700CB">
              <w:rPr>
                <w:rStyle w:val="Hyperlink"/>
                <w:rFonts w:ascii="Times New Roman" w:hAnsi="Times New Roman" w:cs="Times New Roman"/>
                <w:b/>
                <w:noProof/>
              </w:rPr>
              <w:t>Manuals</w:t>
            </w:r>
            <w:r w:rsidR="00516E24">
              <w:rPr>
                <w:noProof/>
                <w:webHidden/>
              </w:rPr>
              <w:tab/>
            </w:r>
            <w:r w:rsidR="00516E24">
              <w:rPr>
                <w:noProof/>
                <w:webHidden/>
              </w:rPr>
              <w:fldChar w:fldCharType="begin"/>
            </w:r>
            <w:r w:rsidR="00516E24">
              <w:rPr>
                <w:noProof/>
                <w:webHidden/>
              </w:rPr>
              <w:instrText xml:space="preserve"> PAGEREF _Toc47539180 \h </w:instrText>
            </w:r>
            <w:r w:rsidR="00516E24">
              <w:rPr>
                <w:noProof/>
                <w:webHidden/>
              </w:rPr>
            </w:r>
            <w:r w:rsidR="00516E24">
              <w:rPr>
                <w:noProof/>
                <w:webHidden/>
              </w:rPr>
              <w:fldChar w:fldCharType="separate"/>
            </w:r>
            <w:r w:rsidR="00DB5C5A">
              <w:rPr>
                <w:noProof/>
                <w:webHidden/>
              </w:rPr>
              <w:t>- 71 -</w:t>
            </w:r>
            <w:r w:rsidR="00516E24">
              <w:rPr>
                <w:noProof/>
                <w:webHidden/>
              </w:rPr>
              <w:fldChar w:fldCharType="end"/>
            </w:r>
          </w:hyperlink>
        </w:p>
        <w:p w14:paraId="20EC3CD7" w14:textId="19DA1E5A" w:rsidR="00516E24" w:rsidRDefault="00200537">
          <w:pPr>
            <w:pStyle w:val="TOC3"/>
            <w:tabs>
              <w:tab w:val="right" w:leader="dot" w:pos="9350"/>
            </w:tabs>
            <w:rPr>
              <w:i w:val="0"/>
              <w:iCs w:val="0"/>
              <w:noProof/>
              <w:sz w:val="24"/>
              <w:szCs w:val="24"/>
            </w:rPr>
          </w:pPr>
          <w:hyperlink w:anchor="_Toc47539181" w:history="1">
            <w:r w:rsidR="00516E24" w:rsidRPr="00A700CB">
              <w:rPr>
                <w:rStyle w:val="Hyperlink"/>
                <w:rFonts w:ascii="Times New Roman" w:hAnsi="Times New Roman" w:cs="Times New Roman"/>
                <w:b/>
                <w:noProof/>
              </w:rPr>
              <w:t>Find Updates</w:t>
            </w:r>
            <w:r w:rsidR="00516E24">
              <w:rPr>
                <w:noProof/>
                <w:webHidden/>
              </w:rPr>
              <w:tab/>
            </w:r>
            <w:r w:rsidR="00516E24">
              <w:rPr>
                <w:noProof/>
                <w:webHidden/>
              </w:rPr>
              <w:fldChar w:fldCharType="begin"/>
            </w:r>
            <w:r w:rsidR="00516E24">
              <w:rPr>
                <w:noProof/>
                <w:webHidden/>
              </w:rPr>
              <w:instrText xml:space="preserve"> PAGEREF _Toc47539181 \h </w:instrText>
            </w:r>
            <w:r w:rsidR="00516E24">
              <w:rPr>
                <w:noProof/>
                <w:webHidden/>
              </w:rPr>
            </w:r>
            <w:r w:rsidR="00516E24">
              <w:rPr>
                <w:noProof/>
                <w:webHidden/>
              </w:rPr>
              <w:fldChar w:fldCharType="separate"/>
            </w:r>
            <w:r w:rsidR="00DB5C5A">
              <w:rPr>
                <w:noProof/>
                <w:webHidden/>
              </w:rPr>
              <w:t>- 71 -</w:t>
            </w:r>
            <w:r w:rsidR="00516E24">
              <w:rPr>
                <w:noProof/>
                <w:webHidden/>
              </w:rPr>
              <w:fldChar w:fldCharType="end"/>
            </w:r>
          </w:hyperlink>
        </w:p>
        <w:p w14:paraId="21E6D1F5" w14:textId="0C8BCE41" w:rsidR="00516E24" w:rsidRDefault="00200537">
          <w:pPr>
            <w:pStyle w:val="TOC3"/>
            <w:tabs>
              <w:tab w:val="right" w:leader="dot" w:pos="9350"/>
            </w:tabs>
            <w:rPr>
              <w:i w:val="0"/>
              <w:iCs w:val="0"/>
              <w:noProof/>
              <w:sz w:val="24"/>
              <w:szCs w:val="24"/>
            </w:rPr>
          </w:pPr>
          <w:hyperlink w:anchor="_Toc47539182" w:history="1">
            <w:r w:rsidR="00516E24" w:rsidRPr="00A700CB">
              <w:rPr>
                <w:rStyle w:val="Hyperlink"/>
                <w:rFonts w:ascii="Times New Roman" w:hAnsi="Times New Roman" w:cs="Times New Roman"/>
                <w:b/>
                <w:noProof/>
              </w:rPr>
              <w:t>Copyright</w:t>
            </w:r>
            <w:r w:rsidR="00516E24">
              <w:rPr>
                <w:noProof/>
                <w:webHidden/>
              </w:rPr>
              <w:tab/>
            </w:r>
            <w:r w:rsidR="00516E24">
              <w:rPr>
                <w:noProof/>
                <w:webHidden/>
              </w:rPr>
              <w:fldChar w:fldCharType="begin"/>
            </w:r>
            <w:r w:rsidR="00516E24">
              <w:rPr>
                <w:noProof/>
                <w:webHidden/>
              </w:rPr>
              <w:instrText xml:space="preserve"> PAGEREF _Toc47539182 \h </w:instrText>
            </w:r>
            <w:r w:rsidR="00516E24">
              <w:rPr>
                <w:noProof/>
                <w:webHidden/>
              </w:rPr>
            </w:r>
            <w:r w:rsidR="00516E24">
              <w:rPr>
                <w:noProof/>
                <w:webHidden/>
              </w:rPr>
              <w:fldChar w:fldCharType="separate"/>
            </w:r>
            <w:r w:rsidR="00DB5C5A">
              <w:rPr>
                <w:noProof/>
                <w:webHidden/>
              </w:rPr>
              <w:t>- 71 -</w:t>
            </w:r>
            <w:r w:rsidR="00516E24">
              <w:rPr>
                <w:noProof/>
                <w:webHidden/>
              </w:rPr>
              <w:fldChar w:fldCharType="end"/>
            </w:r>
          </w:hyperlink>
        </w:p>
        <w:p w14:paraId="2F117348" w14:textId="0C87101F" w:rsidR="00516E24" w:rsidRDefault="00200537">
          <w:pPr>
            <w:pStyle w:val="TOC3"/>
            <w:tabs>
              <w:tab w:val="right" w:leader="dot" w:pos="9350"/>
            </w:tabs>
            <w:rPr>
              <w:i w:val="0"/>
              <w:iCs w:val="0"/>
              <w:noProof/>
              <w:sz w:val="24"/>
              <w:szCs w:val="24"/>
            </w:rPr>
          </w:pPr>
          <w:hyperlink w:anchor="_Toc47539183" w:history="1">
            <w:r w:rsidR="00516E24" w:rsidRPr="00A700CB">
              <w:rPr>
                <w:rStyle w:val="Hyperlink"/>
                <w:rFonts w:ascii="Times New Roman" w:hAnsi="Times New Roman" w:cs="Times New Roman"/>
                <w:b/>
                <w:noProof/>
              </w:rPr>
              <w:t>Contact</w:t>
            </w:r>
            <w:r w:rsidR="00516E24">
              <w:rPr>
                <w:noProof/>
                <w:webHidden/>
              </w:rPr>
              <w:tab/>
            </w:r>
            <w:r w:rsidR="00516E24">
              <w:rPr>
                <w:noProof/>
                <w:webHidden/>
              </w:rPr>
              <w:fldChar w:fldCharType="begin"/>
            </w:r>
            <w:r w:rsidR="00516E24">
              <w:rPr>
                <w:noProof/>
                <w:webHidden/>
              </w:rPr>
              <w:instrText xml:space="preserve"> PAGEREF _Toc47539183 \h </w:instrText>
            </w:r>
            <w:r w:rsidR="00516E24">
              <w:rPr>
                <w:noProof/>
                <w:webHidden/>
              </w:rPr>
            </w:r>
            <w:r w:rsidR="00516E24">
              <w:rPr>
                <w:noProof/>
                <w:webHidden/>
              </w:rPr>
              <w:fldChar w:fldCharType="separate"/>
            </w:r>
            <w:r w:rsidR="00DB5C5A">
              <w:rPr>
                <w:noProof/>
                <w:webHidden/>
              </w:rPr>
              <w:t>- 71 -</w:t>
            </w:r>
            <w:r w:rsidR="00516E24">
              <w:rPr>
                <w:noProof/>
                <w:webHidden/>
              </w:rPr>
              <w:fldChar w:fldCharType="end"/>
            </w:r>
          </w:hyperlink>
        </w:p>
        <w:p w14:paraId="4B804B60" w14:textId="02307784" w:rsidR="00516E24" w:rsidRDefault="00200537">
          <w:pPr>
            <w:pStyle w:val="TOC2"/>
            <w:tabs>
              <w:tab w:val="right" w:leader="dot" w:pos="9350"/>
            </w:tabs>
            <w:rPr>
              <w:smallCaps w:val="0"/>
              <w:noProof/>
              <w:sz w:val="24"/>
              <w:szCs w:val="24"/>
            </w:rPr>
          </w:pPr>
          <w:hyperlink w:anchor="_Toc47539184" w:history="1">
            <w:r w:rsidR="00516E24" w:rsidRPr="00A700CB">
              <w:rPr>
                <w:rStyle w:val="Hyperlink"/>
                <w:rFonts w:ascii="Times New Roman" w:hAnsi="Times New Roman" w:cs="Times New Roman"/>
                <w:b/>
                <w:noProof/>
              </w:rPr>
              <w:t>4.9 Mini-robot</w:t>
            </w:r>
            <w:r w:rsidR="00516E24">
              <w:rPr>
                <w:noProof/>
                <w:webHidden/>
              </w:rPr>
              <w:tab/>
            </w:r>
            <w:r w:rsidR="00516E24">
              <w:rPr>
                <w:noProof/>
                <w:webHidden/>
              </w:rPr>
              <w:fldChar w:fldCharType="begin"/>
            </w:r>
            <w:r w:rsidR="00516E24">
              <w:rPr>
                <w:noProof/>
                <w:webHidden/>
              </w:rPr>
              <w:instrText xml:space="preserve"> PAGEREF _Toc47539184 \h </w:instrText>
            </w:r>
            <w:r w:rsidR="00516E24">
              <w:rPr>
                <w:noProof/>
                <w:webHidden/>
              </w:rPr>
            </w:r>
            <w:r w:rsidR="00516E24">
              <w:rPr>
                <w:noProof/>
                <w:webHidden/>
              </w:rPr>
              <w:fldChar w:fldCharType="separate"/>
            </w:r>
            <w:r w:rsidR="00DB5C5A">
              <w:rPr>
                <w:noProof/>
                <w:webHidden/>
              </w:rPr>
              <w:t>- 72 -</w:t>
            </w:r>
            <w:r w:rsidR="00516E24">
              <w:rPr>
                <w:noProof/>
                <w:webHidden/>
              </w:rPr>
              <w:fldChar w:fldCharType="end"/>
            </w:r>
          </w:hyperlink>
        </w:p>
        <w:p w14:paraId="13D880E3" w14:textId="0F511FF1" w:rsidR="00516E24" w:rsidRDefault="00200537">
          <w:pPr>
            <w:pStyle w:val="TOC1"/>
            <w:tabs>
              <w:tab w:val="right" w:leader="dot" w:pos="9350"/>
            </w:tabs>
            <w:rPr>
              <w:b w:val="0"/>
              <w:bCs w:val="0"/>
              <w:caps w:val="0"/>
              <w:noProof/>
              <w:sz w:val="24"/>
              <w:szCs w:val="24"/>
            </w:rPr>
          </w:pPr>
          <w:hyperlink w:anchor="_Toc47539185" w:history="1">
            <w:r w:rsidR="00516E24" w:rsidRPr="00A700CB">
              <w:rPr>
                <w:rStyle w:val="Hyperlink"/>
                <w:rFonts w:ascii="Times New Roman" w:hAnsi="Times New Roman" w:cs="Times New Roman"/>
                <w:noProof/>
              </w:rPr>
              <w:t>5. DYNOT model Description</w:t>
            </w:r>
            <w:r w:rsidR="00516E24">
              <w:rPr>
                <w:noProof/>
                <w:webHidden/>
              </w:rPr>
              <w:tab/>
            </w:r>
            <w:r w:rsidR="00516E24">
              <w:rPr>
                <w:noProof/>
                <w:webHidden/>
              </w:rPr>
              <w:fldChar w:fldCharType="begin"/>
            </w:r>
            <w:r w:rsidR="00516E24">
              <w:rPr>
                <w:noProof/>
                <w:webHidden/>
              </w:rPr>
              <w:instrText xml:space="preserve"> PAGEREF _Toc47539185 \h </w:instrText>
            </w:r>
            <w:r w:rsidR="00516E24">
              <w:rPr>
                <w:noProof/>
                <w:webHidden/>
              </w:rPr>
            </w:r>
            <w:r w:rsidR="00516E24">
              <w:rPr>
                <w:noProof/>
                <w:webHidden/>
              </w:rPr>
              <w:fldChar w:fldCharType="separate"/>
            </w:r>
            <w:r w:rsidR="00DB5C5A">
              <w:rPr>
                <w:noProof/>
                <w:webHidden/>
              </w:rPr>
              <w:t>- 73 -</w:t>
            </w:r>
            <w:r w:rsidR="00516E24">
              <w:rPr>
                <w:noProof/>
                <w:webHidden/>
              </w:rPr>
              <w:fldChar w:fldCharType="end"/>
            </w:r>
          </w:hyperlink>
        </w:p>
        <w:p w14:paraId="73D5443A" w14:textId="48FF0436" w:rsidR="00516E24" w:rsidRDefault="00200537">
          <w:pPr>
            <w:pStyle w:val="TOC2"/>
            <w:tabs>
              <w:tab w:val="right" w:leader="dot" w:pos="9350"/>
            </w:tabs>
            <w:rPr>
              <w:smallCaps w:val="0"/>
              <w:noProof/>
              <w:sz w:val="24"/>
              <w:szCs w:val="24"/>
            </w:rPr>
          </w:pPr>
          <w:hyperlink w:anchor="_Toc47539186" w:history="1">
            <w:r w:rsidR="00516E24" w:rsidRPr="00A700CB">
              <w:rPr>
                <w:rStyle w:val="Hyperlink"/>
                <w:rFonts w:ascii="Times New Roman" w:hAnsi="Times New Roman" w:cs="Times New Roman"/>
                <w:b/>
                <w:noProof/>
              </w:rPr>
              <w:t>5.1 Data format</w:t>
            </w:r>
            <w:r w:rsidR="00516E24">
              <w:rPr>
                <w:noProof/>
                <w:webHidden/>
              </w:rPr>
              <w:tab/>
            </w:r>
            <w:r w:rsidR="00516E24">
              <w:rPr>
                <w:noProof/>
                <w:webHidden/>
              </w:rPr>
              <w:fldChar w:fldCharType="begin"/>
            </w:r>
            <w:r w:rsidR="00516E24">
              <w:rPr>
                <w:noProof/>
                <w:webHidden/>
              </w:rPr>
              <w:instrText xml:space="preserve"> PAGEREF _Toc47539186 \h </w:instrText>
            </w:r>
            <w:r w:rsidR="00516E24">
              <w:rPr>
                <w:noProof/>
                <w:webHidden/>
              </w:rPr>
            </w:r>
            <w:r w:rsidR="00516E24">
              <w:rPr>
                <w:noProof/>
                <w:webHidden/>
              </w:rPr>
              <w:fldChar w:fldCharType="separate"/>
            </w:r>
            <w:r w:rsidR="00DB5C5A">
              <w:rPr>
                <w:noProof/>
                <w:webHidden/>
              </w:rPr>
              <w:t>- 73 -</w:t>
            </w:r>
            <w:r w:rsidR="00516E24">
              <w:rPr>
                <w:noProof/>
                <w:webHidden/>
              </w:rPr>
              <w:fldChar w:fldCharType="end"/>
            </w:r>
          </w:hyperlink>
        </w:p>
        <w:p w14:paraId="57A75503" w14:textId="200FC6C8" w:rsidR="00516E24" w:rsidRDefault="00200537">
          <w:pPr>
            <w:pStyle w:val="TOC2"/>
            <w:tabs>
              <w:tab w:val="right" w:leader="dot" w:pos="9350"/>
            </w:tabs>
            <w:rPr>
              <w:smallCaps w:val="0"/>
              <w:noProof/>
              <w:sz w:val="24"/>
              <w:szCs w:val="24"/>
            </w:rPr>
          </w:pPr>
          <w:hyperlink w:anchor="_Toc47539187" w:history="1">
            <w:r w:rsidR="00516E24" w:rsidRPr="00A700CB">
              <w:rPr>
                <w:rStyle w:val="Hyperlink"/>
                <w:rFonts w:ascii="Times New Roman" w:hAnsi="Times New Roman" w:cs="Times New Roman"/>
                <w:b/>
                <w:noProof/>
              </w:rPr>
              <w:t>5.2 Startup</w:t>
            </w:r>
            <w:r w:rsidR="00516E24">
              <w:rPr>
                <w:noProof/>
                <w:webHidden/>
              </w:rPr>
              <w:tab/>
            </w:r>
            <w:r w:rsidR="00516E24">
              <w:rPr>
                <w:noProof/>
                <w:webHidden/>
              </w:rPr>
              <w:fldChar w:fldCharType="begin"/>
            </w:r>
            <w:r w:rsidR="00516E24">
              <w:rPr>
                <w:noProof/>
                <w:webHidden/>
              </w:rPr>
              <w:instrText xml:space="preserve"> PAGEREF _Toc47539187 \h </w:instrText>
            </w:r>
            <w:r w:rsidR="00516E24">
              <w:rPr>
                <w:noProof/>
                <w:webHidden/>
              </w:rPr>
            </w:r>
            <w:r w:rsidR="00516E24">
              <w:rPr>
                <w:noProof/>
                <w:webHidden/>
              </w:rPr>
              <w:fldChar w:fldCharType="separate"/>
            </w:r>
            <w:r w:rsidR="00DB5C5A">
              <w:rPr>
                <w:noProof/>
                <w:webHidden/>
              </w:rPr>
              <w:t>- 73 -</w:t>
            </w:r>
            <w:r w:rsidR="00516E24">
              <w:rPr>
                <w:noProof/>
                <w:webHidden/>
              </w:rPr>
              <w:fldChar w:fldCharType="end"/>
            </w:r>
          </w:hyperlink>
        </w:p>
        <w:p w14:paraId="49753C51" w14:textId="5C9945C7" w:rsidR="00516E24" w:rsidRDefault="00200537">
          <w:pPr>
            <w:pStyle w:val="TOC2"/>
            <w:tabs>
              <w:tab w:val="right" w:leader="dot" w:pos="9350"/>
            </w:tabs>
            <w:rPr>
              <w:smallCaps w:val="0"/>
              <w:noProof/>
              <w:sz w:val="24"/>
              <w:szCs w:val="24"/>
            </w:rPr>
          </w:pPr>
          <w:hyperlink w:anchor="_Toc47539188" w:history="1">
            <w:r w:rsidR="00516E24" w:rsidRPr="00A700CB">
              <w:rPr>
                <w:rStyle w:val="Hyperlink"/>
                <w:rFonts w:ascii="Times New Roman" w:hAnsi="Times New Roman" w:cs="Times New Roman"/>
                <w:b/>
                <w:noProof/>
              </w:rPr>
              <w:t>5.3 Settings</w:t>
            </w:r>
            <w:r w:rsidR="00516E24">
              <w:rPr>
                <w:noProof/>
                <w:webHidden/>
              </w:rPr>
              <w:tab/>
            </w:r>
            <w:r w:rsidR="00516E24">
              <w:rPr>
                <w:noProof/>
                <w:webHidden/>
              </w:rPr>
              <w:fldChar w:fldCharType="begin"/>
            </w:r>
            <w:r w:rsidR="00516E24">
              <w:rPr>
                <w:noProof/>
                <w:webHidden/>
              </w:rPr>
              <w:instrText xml:space="preserve"> PAGEREF _Toc47539188 \h </w:instrText>
            </w:r>
            <w:r w:rsidR="00516E24">
              <w:rPr>
                <w:noProof/>
                <w:webHidden/>
              </w:rPr>
            </w:r>
            <w:r w:rsidR="00516E24">
              <w:rPr>
                <w:noProof/>
                <w:webHidden/>
              </w:rPr>
              <w:fldChar w:fldCharType="separate"/>
            </w:r>
            <w:r w:rsidR="00DB5C5A">
              <w:rPr>
                <w:noProof/>
                <w:webHidden/>
              </w:rPr>
              <w:t>- 74 -</w:t>
            </w:r>
            <w:r w:rsidR="00516E24">
              <w:rPr>
                <w:noProof/>
                <w:webHidden/>
              </w:rPr>
              <w:fldChar w:fldCharType="end"/>
            </w:r>
          </w:hyperlink>
        </w:p>
        <w:p w14:paraId="3197BC4E" w14:textId="2953B124" w:rsidR="00516E24" w:rsidRDefault="00200537">
          <w:pPr>
            <w:pStyle w:val="TOC2"/>
            <w:tabs>
              <w:tab w:val="right" w:leader="dot" w:pos="9350"/>
            </w:tabs>
            <w:rPr>
              <w:smallCaps w:val="0"/>
              <w:noProof/>
              <w:sz w:val="24"/>
              <w:szCs w:val="24"/>
            </w:rPr>
          </w:pPr>
          <w:hyperlink w:anchor="_Toc47539189" w:history="1">
            <w:r w:rsidR="00516E24" w:rsidRPr="00A700CB">
              <w:rPr>
                <w:rStyle w:val="Hyperlink"/>
                <w:rFonts w:ascii="Times New Roman" w:hAnsi="Times New Roman" w:cs="Times New Roman"/>
                <w:b/>
                <w:noProof/>
              </w:rPr>
              <w:t>5.4. Running the DYNOT model</w:t>
            </w:r>
            <w:r w:rsidR="00516E24">
              <w:rPr>
                <w:noProof/>
                <w:webHidden/>
              </w:rPr>
              <w:tab/>
            </w:r>
            <w:r w:rsidR="00516E24">
              <w:rPr>
                <w:noProof/>
                <w:webHidden/>
              </w:rPr>
              <w:fldChar w:fldCharType="begin"/>
            </w:r>
            <w:r w:rsidR="00516E24">
              <w:rPr>
                <w:noProof/>
                <w:webHidden/>
              </w:rPr>
              <w:instrText xml:space="preserve"> PAGEREF _Toc47539189 \h </w:instrText>
            </w:r>
            <w:r w:rsidR="00516E24">
              <w:rPr>
                <w:noProof/>
                <w:webHidden/>
              </w:rPr>
            </w:r>
            <w:r w:rsidR="00516E24">
              <w:rPr>
                <w:noProof/>
                <w:webHidden/>
              </w:rPr>
              <w:fldChar w:fldCharType="separate"/>
            </w:r>
            <w:r w:rsidR="00DB5C5A">
              <w:rPr>
                <w:noProof/>
                <w:webHidden/>
              </w:rPr>
              <w:t>- 77 -</w:t>
            </w:r>
            <w:r w:rsidR="00516E24">
              <w:rPr>
                <w:noProof/>
                <w:webHidden/>
              </w:rPr>
              <w:fldChar w:fldCharType="end"/>
            </w:r>
          </w:hyperlink>
        </w:p>
        <w:p w14:paraId="251FBDC0" w14:textId="70819263" w:rsidR="00516E24" w:rsidRDefault="00200537">
          <w:pPr>
            <w:pStyle w:val="TOC2"/>
            <w:tabs>
              <w:tab w:val="right" w:leader="dot" w:pos="9350"/>
            </w:tabs>
            <w:rPr>
              <w:smallCaps w:val="0"/>
              <w:noProof/>
              <w:sz w:val="24"/>
              <w:szCs w:val="24"/>
            </w:rPr>
          </w:pPr>
          <w:hyperlink w:anchor="_Toc47539190" w:history="1">
            <w:r w:rsidR="00516E24" w:rsidRPr="00A700CB">
              <w:rPr>
                <w:rStyle w:val="Hyperlink"/>
                <w:rFonts w:ascii="Times New Roman" w:hAnsi="Times New Roman" w:cs="Times New Roman"/>
                <w:b/>
                <w:noProof/>
              </w:rPr>
              <w:t>5.5. Output Files</w:t>
            </w:r>
            <w:r w:rsidR="00516E24">
              <w:rPr>
                <w:noProof/>
                <w:webHidden/>
              </w:rPr>
              <w:tab/>
            </w:r>
            <w:r w:rsidR="00516E24">
              <w:rPr>
                <w:noProof/>
                <w:webHidden/>
              </w:rPr>
              <w:fldChar w:fldCharType="begin"/>
            </w:r>
            <w:r w:rsidR="00516E24">
              <w:rPr>
                <w:noProof/>
                <w:webHidden/>
              </w:rPr>
              <w:instrText xml:space="preserve"> PAGEREF _Toc47539190 \h </w:instrText>
            </w:r>
            <w:r w:rsidR="00516E24">
              <w:rPr>
                <w:noProof/>
                <w:webHidden/>
              </w:rPr>
            </w:r>
            <w:r w:rsidR="00516E24">
              <w:rPr>
                <w:noProof/>
                <w:webHidden/>
              </w:rPr>
              <w:fldChar w:fldCharType="separate"/>
            </w:r>
            <w:r w:rsidR="00DB5C5A">
              <w:rPr>
                <w:noProof/>
                <w:webHidden/>
              </w:rPr>
              <w:t>- 78 -</w:t>
            </w:r>
            <w:r w:rsidR="00516E24">
              <w:rPr>
                <w:noProof/>
                <w:webHidden/>
              </w:rPr>
              <w:fldChar w:fldCharType="end"/>
            </w:r>
          </w:hyperlink>
        </w:p>
        <w:p w14:paraId="4DBF382E" w14:textId="00127F0C" w:rsidR="00516E24" w:rsidRDefault="00200537">
          <w:pPr>
            <w:pStyle w:val="TOC1"/>
            <w:tabs>
              <w:tab w:val="right" w:leader="dot" w:pos="9350"/>
            </w:tabs>
            <w:rPr>
              <w:b w:val="0"/>
              <w:bCs w:val="0"/>
              <w:caps w:val="0"/>
              <w:noProof/>
              <w:sz w:val="24"/>
              <w:szCs w:val="24"/>
            </w:rPr>
          </w:pPr>
          <w:hyperlink w:anchor="_Toc47539191" w:history="1">
            <w:r w:rsidR="00516E24" w:rsidRPr="00A700CB">
              <w:rPr>
                <w:rStyle w:val="Hyperlink"/>
                <w:rFonts w:ascii="Times New Roman" w:hAnsi="Times New Roman" w:cs="Times New Roman"/>
                <w:noProof/>
              </w:rPr>
              <w:t>6. Case Studies</w:t>
            </w:r>
            <w:r w:rsidR="00516E24">
              <w:rPr>
                <w:noProof/>
                <w:webHidden/>
              </w:rPr>
              <w:tab/>
            </w:r>
            <w:r w:rsidR="00516E24">
              <w:rPr>
                <w:noProof/>
                <w:webHidden/>
              </w:rPr>
              <w:fldChar w:fldCharType="begin"/>
            </w:r>
            <w:r w:rsidR="00516E24">
              <w:rPr>
                <w:noProof/>
                <w:webHidden/>
              </w:rPr>
              <w:instrText xml:space="preserve"> PAGEREF _Toc47539191 \h </w:instrText>
            </w:r>
            <w:r w:rsidR="00516E24">
              <w:rPr>
                <w:noProof/>
                <w:webHidden/>
              </w:rPr>
            </w:r>
            <w:r w:rsidR="00516E24">
              <w:rPr>
                <w:noProof/>
                <w:webHidden/>
              </w:rPr>
              <w:fldChar w:fldCharType="separate"/>
            </w:r>
            <w:r w:rsidR="00DB5C5A">
              <w:rPr>
                <w:noProof/>
                <w:webHidden/>
              </w:rPr>
              <w:t>- 79 -</w:t>
            </w:r>
            <w:r w:rsidR="00516E24">
              <w:rPr>
                <w:noProof/>
                <w:webHidden/>
              </w:rPr>
              <w:fldChar w:fldCharType="end"/>
            </w:r>
          </w:hyperlink>
        </w:p>
        <w:p w14:paraId="3BDB16DA" w14:textId="0E7C92F2" w:rsidR="00516E24" w:rsidRDefault="00200537">
          <w:pPr>
            <w:pStyle w:val="TOC2"/>
            <w:tabs>
              <w:tab w:val="right" w:leader="dot" w:pos="9350"/>
            </w:tabs>
            <w:rPr>
              <w:smallCaps w:val="0"/>
              <w:noProof/>
              <w:sz w:val="24"/>
              <w:szCs w:val="24"/>
            </w:rPr>
          </w:pPr>
          <w:hyperlink w:anchor="_Toc47539192" w:history="1">
            <w:r w:rsidR="00516E24" w:rsidRPr="00A700CB">
              <w:rPr>
                <w:rStyle w:val="Hyperlink"/>
                <w:rFonts w:ascii="Times New Roman" w:hAnsi="Times New Roman" w:cs="Times New Roman"/>
                <w:b/>
                <w:noProof/>
              </w:rPr>
              <w:t>Typical procedures in cyclostratigraphy</w:t>
            </w:r>
            <w:r w:rsidR="00516E24">
              <w:rPr>
                <w:noProof/>
                <w:webHidden/>
              </w:rPr>
              <w:tab/>
            </w:r>
            <w:r w:rsidR="00516E24">
              <w:rPr>
                <w:noProof/>
                <w:webHidden/>
              </w:rPr>
              <w:fldChar w:fldCharType="begin"/>
            </w:r>
            <w:r w:rsidR="00516E24">
              <w:rPr>
                <w:noProof/>
                <w:webHidden/>
              </w:rPr>
              <w:instrText xml:space="preserve"> PAGEREF _Toc47539192 \h </w:instrText>
            </w:r>
            <w:r w:rsidR="00516E24">
              <w:rPr>
                <w:noProof/>
                <w:webHidden/>
              </w:rPr>
            </w:r>
            <w:r w:rsidR="00516E24">
              <w:rPr>
                <w:noProof/>
                <w:webHidden/>
              </w:rPr>
              <w:fldChar w:fldCharType="separate"/>
            </w:r>
            <w:r w:rsidR="00DB5C5A">
              <w:rPr>
                <w:noProof/>
                <w:webHidden/>
              </w:rPr>
              <w:t>- 79 -</w:t>
            </w:r>
            <w:r w:rsidR="00516E24">
              <w:rPr>
                <w:noProof/>
                <w:webHidden/>
              </w:rPr>
              <w:fldChar w:fldCharType="end"/>
            </w:r>
          </w:hyperlink>
        </w:p>
        <w:p w14:paraId="5F087060" w14:textId="041A22AC" w:rsidR="00516E24" w:rsidRDefault="00200537">
          <w:pPr>
            <w:pStyle w:val="TOC2"/>
            <w:tabs>
              <w:tab w:val="right" w:leader="dot" w:pos="9350"/>
            </w:tabs>
            <w:rPr>
              <w:smallCaps w:val="0"/>
              <w:noProof/>
              <w:sz w:val="24"/>
              <w:szCs w:val="24"/>
            </w:rPr>
          </w:pPr>
          <w:hyperlink w:anchor="_Toc47539193" w:history="1">
            <w:r w:rsidR="00516E24" w:rsidRPr="00A700CB">
              <w:rPr>
                <w:rStyle w:val="Hyperlink"/>
                <w:rFonts w:ascii="Times New Roman" w:hAnsi="Times New Roman" w:cs="Times New Roman"/>
                <w:b/>
                <w:noProof/>
              </w:rPr>
              <w:t>Example #1: Insolation</w:t>
            </w:r>
            <w:r w:rsidR="00516E24">
              <w:rPr>
                <w:noProof/>
                <w:webHidden/>
              </w:rPr>
              <w:tab/>
            </w:r>
            <w:r w:rsidR="00516E24">
              <w:rPr>
                <w:noProof/>
                <w:webHidden/>
              </w:rPr>
              <w:fldChar w:fldCharType="begin"/>
            </w:r>
            <w:r w:rsidR="00516E24">
              <w:rPr>
                <w:noProof/>
                <w:webHidden/>
              </w:rPr>
              <w:instrText xml:space="preserve"> PAGEREF _Toc47539193 \h </w:instrText>
            </w:r>
            <w:r w:rsidR="00516E24">
              <w:rPr>
                <w:noProof/>
                <w:webHidden/>
              </w:rPr>
            </w:r>
            <w:r w:rsidR="00516E24">
              <w:rPr>
                <w:noProof/>
                <w:webHidden/>
              </w:rPr>
              <w:fldChar w:fldCharType="separate"/>
            </w:r>
            <w:r w:rsidR="00DB5C5A">
              <w:rPr>
                <w:noProof/>
                <w:webHidden/>
              </w:rPr>
              <w:t>- 81 -</w:t>
            </w:r>
            <w:r w:rsidR="00516E24">
              <w:rPr>
                <w:noProof/>
                <w:webHidden/>
              </w:rPr>
              <w:fldChar w:fldCharType="end"/>
            </w:r>
          </w:hyperlink>
        </w:p>
        <w:p w14:paraId="61CC0224" w14:textId="0DB80D73" w:rsidR="00516E24" w:rsidRDefault="00200537">
          <w:pPr>
            <w:pStyle w:val="TOC3"/>
            <w:tabs>
              <w:tab w:val="right" w:leader="dot" w:pos="9350"/>
            </w:tabs>
            <w:rPr>
              <w:i w:val="0"/>
              <w:iCs w:val="0"/>
              <w:noProof/>
              <w:sz w:val="24"/>
              <w:szCs w:val="24"/>
            </w:rPr>
          </w:pPr>
          <w:hyperlink w:anchor="_Toc47539194" w:history="1">
            <w:r w:rsidR="00516E24" w:rsidRPr="00A700CB">
              <w:rPr>
                <w:rStyle w:val="Hyperlink"/>
                <w:rFonts w:ascii="Times New Roman" w:hAnsi="Times New Roman" w:cs="Times New Roman"/>
                <w:b/>
                <w:noProof/>
              </w:rPr>
              <w:t>Step 1: Load data</w:t>
            </w:r>
            <w:r w:rsidR="00516E24">
              <w:rPr>
                <w:noProof/>
                <w:webHidden/>
              </w:rPr>
              <w:tab/>
            </w:r>
            <w:r w:rsidR="00516E24">
              <w:rPr>
                <w:noProof/>
                <w:webHidden/>
              </w:rPr>
              <w:fldChar w:fldCharType="begin"/>
            </w:r>
            <w:r w:rsidR="00516E24">
              <w:rPr>
                <w:noProof/>
                <w:webHidden/>
              </w:rPr>
              <w:instrText xml:space="preserve"> PAGEREF _Toc47539194 \h </w:instrText>
            </w:r>
            <w:r w:rsidR="00516E24">
              <w:rPr>
                <w:noProof/>
                <w:webHidden/>
              </w:rPr>
            </w:r>
            <w:r w:rsidR="00516E24">
              <w:rPr>
                <w:noProof/>
                <w:webHidden/>
              </w:rPr>
              <w:fldChar w:fldCharType="separate"/>
            </w:r>
            <w:r w:rsidR="00DB5C5A">
              <w:rPr>
                <w:noProof/>
                <w:webHidden/>
              </w:rPr>
              <w:t>- 81 -</w:t>
            </w:r>
            <w:r w:rsidR="00516E24">
              <w:rPr>
                <w:noProof/>
                <w:webHidden/>
              </w:rPr>
              <w:fldChar w:fldCharType="end"/>
            </w:r>
          </w:hyperlink>
        </w:p>
        <w:p w14:paraId="6A7B152A" w14:textId="4309BA93" w:rsidR="00516E24" w:rsidRDefault="00200537">
          <w:pPr>
            <w:pStyle w:val="TOC3"/>
            <w:tabs>
              <w:tab w:val="right" w:leader="dot" w:pos="9350"/>
            </w:tabs>
            <w:rPr>
              <w:i w:val="0"/>
              <w:iCs w:val="0"/>
              <w:noProof/>
              <w:sz w:val="24"/>
              <w:szCs w:val="24"/>
            </w:rPr>
          </w:pPr>
          <w:hyperlink w:anchor="_Toc47539195" w:history="1">
            <w:r w:rsidR="00516E24" w:rsidRPr="00A700CB">
              <w:rPr>
                <w:rStyle w:val="Hyperlink"/>
                <w:rFonts w:ascii="Times New Roman" w:hAnsi="Times New Roman" w:cs="Times New Roman"/>
                <w:b/>
                <w:noProof/>
              </w:rPr>
              <w:t>Step 2: Data pre-processing</w:t>
            </w:r>
            <w:r w:rsidR="00516E24">
              <w:rPr>
                <w:noProof/>
                <w:webHidden/>
              </w:rPr>
              <w:tab/>
            </w:r>
            <w:r w:rsidR="00516E24">
              <w:rPr>
                <w:noProof/>
                <w:webHidden/>
              </w:rPr>
              <w:fldChar w:fldCharType="begin"/>
            </w:r>
            <w:r w:rsidR="00516E24">
              <w:rPr>
                <w:noProof/>
                <w:webHidden/>
              </w:rPr>
              <w:instrText xml:space="preserve"> PAGEREF _Toc47539195 \h </w:instrText>
            </w:r>
            <w:r w:rsidR="00516E24">
              <w:rPr>
                <w:noProof/>
                <w:webHidden/>
              </w:rPr>
            </w:r>
            <w:r w:rsidR="00516E24">
              <w:rPr>
                <w:noProof/>
                <w:webHidden/>
              </w:rPr>
              <w:fldChar w:fldCharType="separate"/>
            </w:r>
            <w:r w:rsidR="00DB5C5A">
              <w:rPr>
                <w:noProof/>
                <w:webHidden/>
              </w:rPr>
              <w:t>- 82 -</w:t>
            </w:r>
            <w:r w:rsidR="00516E24">
              <w:rPr>
                <w:noProof/>
                <w:webHidden/>
              </w:rPr>
              <w:fldChar w:fldCharType="end"/>
            </w:r>
          </w:hyperlink>
        </w:p>
        <w:p w14:paraId="0EE7D04A" w14:textId="3BEBD9E2" w:rsidR="00516E24" w:rsidRDefault="00200537">
          <w:pPr>
            <w:pStyle w:val="TOC3"/>
            <w:tabs>
              <w:tab w:val="right" w:leader="dot" w:pos="9350"/>
            </w:tabs>
            <w:rPr>
              <w:i w:val="0"/>
              <w:iCs w:val="0"/>
              <w:noProof/>
              <w:sz w:val="24"/>
              <w:szCs w:val="24"/>
            </w:rPr>
          </w:pPr>
          <w:hyperlink w:anchor="_Toc47539196" w:history="1">
            <w:r w:rsidR="00516E24" w:rsidRPr="00A700CB">
              <w:rPr>
                <w:rStyle w:val="Hyperlink"/>
                <w:rFonts w:ascii="Times New Roman" w:hAnsi="Times New Roman" w:cs="Times New Roman"/>
                <w:b/>
                <w:noProof/>
              </w:rPr>
              <w:t>Step 3: Detrending</w:t>
            </w:r>
            <w:r w:rsidR="00516E24">
              <w:rPr>
                <w:noProof/>
                <w:webHidden/>
              </w:rPr>
              <w:tab/>
            </w:r>
            <w:r w:rsidR="00516E24">
              <w:rPr>
                <w:noProof/>
                <w:webHidden/>
              </w:rPr>
              <w:fldChar w:fldCharType="begin"/>
            </w:r>
            <w:r w:rsidR="00516E24">
              <w:rPr>
                <w:noProof/>
                <w:webHidden/>
              </w:rPr>
              <w:instrText xml:space="preserve"> PAGEREF _Toc47539196 \h </w:instrText>
            </w:r>
            <w:r w:rsidR="00516E24">
              <w:rPr>
                <w:noProof/>
                <w:webHidden/>
              </w:rPr>
            </w:r>
            <w:r w:rsidR="00516E24">
              <w:rPr>
                <w:noProof/>
                <w:webHidden/>
              </w:rPr>
              <w:fldChar w:fldCharType="separate"/>
            </w:r>
            <w:r w:rsidR="00DB5C5A">
              <w:rPr>
                <w:noProof/>
                <w:webHidden/>
              </w:rPr>
              <w:t>- 82 -</w:t>
            </w:r>
            <w:r w:rsidR="00516E24">
              <w:rPr>
                <w:noProof/>
                <w:webHidden/>
              </w:rPr>
              <w:fldChar w:fldCharType="end"/>
            </w:r>
          </w:hyperlink>
        </w:p>
        <w:p w14:paraId="6E2E6D2A" w14:textId="7E2B7A68" w:rsidR="00516E24" w:rsidRDefault="00200537">
          <w:pPr>
            <w:pStyle w:val="TOC3"/>
            <w:tabs>
              <w:tab w:val="right" w:leader="dot" w:pos="9350"/>
            </w:tabs>
            <w:rPr>
              <w:i w:val="0"/>
              <w:iCs w:val="0"/>
              <w:noProof/>
              <w:sz w:val="24"/>
              <w:szCs w:val="24"/>
            </w:rPr>
          </w:pPr>
          <w:hyperlink w:anchor="_Toc47539197" w:history="1">
            <w:r w:rsidR="00516E24" w:rsidRPr="00A700CB">
              <w:rPr>
                <w:rStyle w:val="Hyperlink"/>
                <w:rFonts w:ascii="Times New Roman" w:hAnsi="Times New Roman" w:cs="Times New Roman"/>
                <w:b/>
                <w:noProof/>
              </w:rPr>
              <w:t>Step 4: Power Spectral Analysis</w:t>
            </w:r>
            <w:r w:rsidR="00516E24">
              <w:rPr>
                <w:noProof/>
                <w:webHidden/>
              </w:rPr>
              <w:tab/>
            </w:r>
            <w:r w:rsidR="00516E24">
              <w:rPr>
                <w:noProof/>
                <w:webHidden/>
              </w:rPr>
              <w:fldChar w:fldCharType="begin"/>
            </w:r>
            <w:r w:rsidR="00516E24">
              <w:rPr>
                <w:noProof/>
                <w:webHidden/>
              </w:rPr>
              <w:instrText xml:space="preserve"> PAGEREF _Toc47539197 \h </w:instrText>
            </w:r>
            <w:r w:rsidR="00516E24">
              <w:rPr>
                <w:noProof/>
                <w:webHidden/>
              </w:rPr>
            </w:r>
            <w:r w:rsidR="00516E24">
              <w:rPr>
                <w:noProof/>
                <w:webHidden/>
              </w:rPr>
              <w:fldChar w:fldCharType="separate"/>
            </w:r>
            <w:r w:rsidR="00DB5C5A">
              <w:rPr>
                <w:noProof/>
                <w:webHidden/>
              </w:rPr>
              <w:t>- 83 -</w:t>
            </w:r>
            <w:r w:rsidR="00516E24">
              <w:rPr>
                <w:noProof/>
                <w:webHidden/>
              </w:rPr>
              <w:fldChar w:fldCharType="end"/>
            </w:r>
          </w:hyperlink>
        </w:p>
        <w:p w14:paraId="061ECCA3" w14:textId="6209FEBD" w:rsidR="00516E24" w:rsidRDefault="00200537">
          <w:pPr>
            <w:pStyle w:val="TOC3"/>
            <w:tabs>
              <w:tab w:val="right" w:leader="dot" w:pos="9350"/>
            </w:tabs>
            <w:rPr>
              <w:i w:val="0"/>
              <w:iCs w:val="0"/>
              <w:noProof/>
              <w:sz w:val="24"/>
              <w:szCs w:val="24"/>
            </w:rPr>
          </w:pPr>
          <w:hyperlink w:anchor="_Toc47539198" w:history="1">
            <w:r w:rsidR="00516E24" w:rsidRPr="00A700CB">
              <w:rPr>
                <w:rStyle w:val="Hyperlink"/>
                <w:rFonts w:ascii="Times New Roman" w:hAnsi="Times New Roman" w:cs="Times New Roman"/>
                <w:b/>
                <w:noProof/>
              </w:rPr>
              <w:t>Step 4: Evolutionary Spectral Analysis</w:t>
            </w:r>
            <w:r w:rsidR="00516E24">
              <w:rPr>
                <w:noProof/>
                <w:webHidden/>
              </w:rPr>
              <w:tab/>
            </w:r>
            <w:r w:rsidR="00516E24">
              <w:rPr>
                <w:noProof/>
                <w:webHidden/>
              </w:rPr>
              <w:fldChar w:fldCharType="begin"/>
            </w:r>
            <w:r w:rsidR="00516E24">
              <w:rPr>
                <w:noProof/>
                <w:webHidden/>
              </w:rPr>
              <w:instrText xml:space="preserve"> PAGEREF _Toc47539198 \h </w:instrText>
            </w:r>
            <w:r w:rsidR="00516E24">
              <w:rPr>
                <w:noProof/>
                <w:webHidden/>
              </w:rPr>
            </w:r>
            <w:r w:rsidR="00516E24">
              <w:rPr>
                <w:noProof/>
                <w:webHidden/>
              </w:rPr>
              <w:fldChar w:fldCharType="separate"/>
            </w:r>
            <w:r w:rsidR="00DB5C5A">
              <w:rPr>
                <w:noProof/>
                <w:webHidden/>
              </w:rPr>
              <w:t>- 84 -</w:t>
            </w:r>
            <w:r w:rsidR="00516E24">
              <w:rPr>
                <w:noProof/>
                <w:webHidden/>
              </w:rPr>
              <w:fldChar w:fldCharType="end"/>
            </w:r>
          </w:hyperlink>
        </w:p>
        <w:p w14:paraId="669D3DBD" w14:textId="770BCFD8" w:rsidR="00516E24" w:rsidRDefault="00200537">
          <w:pPr>
            <w:pStyle w:val="TOC2"/>
            <w:tabs>
              <w:tab w:val="right" w:leader="dot" w:pos="9350"/>
            </w:tabs>
            <w:rPr>
              <w:smallCaps w:val="0"/>
              <w:noProof/>
              <w:sz w:val="24"/>
              <w:szCs w:val="24"/>
            </w:rPr>
          </w:pPr>
          <w:hyperlink w:anchor="_Toc47539199" w:history="1">
            <w:r w:rsidR="00516E24" w:rsidRPr="00A700CB">
              <w:rPr>
                <w:rStyle w:val="Hyperlink"/>
                <w:rFonts w:ascii="Times New Roman" w:hAnsi="Times New Roman" w:cs="Times New Roman"/>
                <w:b/>
                <w:noProof/>
              </w:rPr>
              <w:t>Example #2: La2004 astronomical solution (ETP)</w:t>
            </w:r>
            <w:r w:rsidR="00516E24">
              <w:rPr>
                <w:noProof/>
                <w:webHidden/>
              </w:rPr>
              <w:tab/>
            </w:r>
            <w:r w:rsidR="00516E24">
              <w:rPr>
                <w:noProof/>
                <w:webHidden/>
              </w:rPr>
              <w:fldChar w:fldCharType="begin"/>
            </w:r>
            <w:r w:rsidR="00516E24">
              <w:rPr>
                <w:noProof/>
                <w:webHidden/>
              </w:rPr>
              <w:instrText xml:space="preserve"> PAGEREF _Toc47539199 \h </w:instrText>
            </w:r>
            <w:r w:rsidR="00516E24">
              <w:rPr>
                <w:noProof/>
                <w:webHidden/>
              </w:rPr>
            </w:r>
            <w:r w:rsidR="00516E24">
              <w:rPr>
                <w:noProof/>
                <w:webHidden/>
              </w:rPr>
              <w:fldChar w:fldCharType="separate"/>
            </w:r>
            <w:r w:rsidR="00DB5C5A">
              <w:rPr>
                <w:noProof/>
                <w:webHidden/>
              </w:rPr>
              <w:t>- 86 -</w:t>
            </w:r>
            <w:r w:rsidR="00516E24">
              <w:rPr>
                <w:noProof/>
                <w:webHidden/>
              </w:rPr>
              <w:fldChar w:fldCharType="end"/>
            </w:r>
          </w:hyperlink>
        </w:p>
        <w:p w14:paraId="3956622A" w14:textId="550AC38C" w:rsidR="00516E24" w:rsidRDefault="00200537">
          <w:pPr>
            <w:pStyle w:val="TOC3"/>
            <w:tabs>
              <w:tab w:val="right" w:leader="dot" w:pos="9350"/>
            </w:tabs>
            <w:rPr>
              <w:i w:val="0"/>
              <w:iCs w:val="0"/>
              <w:noProof/>
              <w:sz w:val="24"/>
              <w:szCs w:val="24"/>
            </w:rPr>
          </w:pPr>
          <w:hyperlink w:anchor="_Toc47539200" w:history="1">
            <w:r w:rsidR="00516E24" w:rsidRPr="00A700CB">
              <w:rPr>
                <w:rStyle w:val="Hyperlink"/>
                <w:rFonts w:ascii="Times New Roman" w:hAnsi="Times New Roman" w:cs="Times New Roman"/>
                <w:b/>
                <w:noProof/>
              </w:rPr>
              <w:t>Step 1: Load data</w:t>
            </w:r>
            <w:r w:rsidR="00516E24">
              <w:rPr>
                <w:noProof/>
                <w:webHidden/>
              </w:rPr>
              <w:tab/>
            </w:r>
            <w:r w:rsidR="00516E24">
              <w:rPr>
                <w:noProof/>
                <w:webHidden/>
              </w:rPr>
              <w:fldChar w:fldCharType="begin"/>
            </w:r>
            <w:r w:rsidR="00516E24">
              <w:rPr>
                <w:noProof/>
                <w:webHidden/>
              </w:rPr>
              <w:instrText xml:space="preserve"> PAGEREF _Toc47539200 \h </w:instrText>
            </w:r>
            <w:r w:rsidR="00516E24">
              <w:rPr>
                <w:noProof/>
                <w:webHidden/>
              </w:rPr>
            </w:r>
            <w:r w:rsidR="00516E24">
              <w:rPr>
                <w:noProof/>
                <w:webHidden/>
              </w:rPr>
              <w:fldChar w:fldCharType="separate"/>
            </w:r>
            <w:r w:rsidR="00DB5C5A">
              <w:rPr>
                <w:noProof/>
                <w:webHidden/>
              </w:rPr>
              <w:t>- 86 -</w:t>
            </w:r>
            <w:r w:rsidR="00516E24">
              <w:rPr>
                <w:noProof/>
                <w:webHidden/>
              </w:rPr>
              <w:fldChar w:fldCharType="end"/>
            </w:r>
          </w:hyperlink>
        </w:p>
        <w:p w14:paraId="4200AB51" w14:textId="31A9D450" w:rsidR="00516E24" w:rsidRDefault="00200537">
          <w:pPr>
            <w:pStyle w:val="TOC3"/>
            <w:tabs>
              <w:tab w:val="right" w:leader="dot" w:pos="9350"/>
            </w:tabs>
            <w:rPr>
              <w:i w:val="0"/>
              <w:iCs w:val="0"/>
              <w:noProof/>
              <w:sz w:val="24"/>
              <w:szCs w:val="24"/>
            </w:rPr>
          </w:pPr>
          <w:hyperlink w:anchor="_Toc47539201" w:history="1">
            <w:r w:rsidR="00516E24" w:rsidRPr="00A700CB">
              <w:rPr>
                <w:rStyle w:val="Hyperlink"/>
                <w:rFonts w:ascii="Times New Roman" w:hAnsi="Times New Roman" w:cs="Times New Roman"/>
                <w:b/>
                <w:noProof/>
              </w:rPr>
              <w:t>Step 2: Data pre-processing</w:t>
            </w:r>
            <w:r w:rsidR="00516E24">
              <w:rPr>
                <w:noProof/>
                <w:webHidden/>
              </w:rPr>
              <w:tab/>
            </w:r>
            <w:r w:rsidR="00516E24">
              <w:rPr>
                <w:noProof/>
                <w:webHidden/>
              </w:rPr>
              <w:fldChar w:fldCharType="begin"/>
            </w:r>
            <w:r w:rsidR="00516E24">
              <w:rPr>
                <w:noProof/>
                <w:webHidden/>
              </w:rPr>
              <w:instrText xml:space="preserve"> PAGEREF _Toc47539201 \h </w:instrText>
            </w:r>
            <w:r w:rsidR="00516E24">
              <w:rPr>
                <w:noProof/>
                <w:webHidden/>
              </w:rPr>
            </w:r>
            <w:r w:rsidR="00516E24">
              <w:rPr>
                <w:noProof/>
                <w:webHidden/>
              </w:rPr>
              <w:fldChar w:fldCharType="separate"/>
            </w:r>
            <w:r w:rsidR="00DB5C5A">
              <w:rPr>
                <w:noProof/>
                <w:webHidden/>
              </w:rPr>
              <w:t>- 87 -</w:t>
            </w:r>
            <w:r w:rsidR="00516E24">
              <w:rPr>
                <w:noProof/>
                <w:webHidden/>
              </w:rPr>
              <w:fldChar w:fldCharType="end"/>
            </w:r>
          </w:hyperlink>
        </w:p>
        <w:p w14:paraId="2EB915E6" w14:textId="2A42B63A" w:rsidR="00516E24" w:rsidRDefault="00200537">
          <w:pPr>
            <w:pStyle w:val="TOC3"/>
            <w:tabs>
              <w:tab w:val="right" w:leader="dot" w:pos="9350"/>
            </w:tabs>
            <w:rPr>
              <w:i w:val="0"/>
              <w:iCs w:val="0"/>
              <w:noProof/>
              <w:sz w:val="24"/>
              <w:szCs w:val="24"/>
            </w:rPr>
          </w:pPr>
          <w:hyperlink w:anchor="_Toc47539202" w:history="1">
            <w:r w:rsidR="00516E24" w:rsidRPr="00A700CB">
              <w:rPr>
                <w:rStyle w:val="Hyperlink"/>
                <w:rFonts w:ascii="Times New Roman" w:hAnsi="Times New Roman" w:cs="Times New Roman"/>
                <w:b/>
                <w:noProof/>
              </w:rPr>
              <w:t>Step 3: Detrending</w:t>
            </w:r>
            <w:r w:rsidR="00516E24">
              <w:rPr>
                <w:noProof/>
                <w:webHidden/>
              </w:rPr>
              <w:tab/>
            </w:r>
            <w:r w:rsidR="00516E24">
              <w:rPr>
                <w:noProof/>
                <w:webHidden/>
              </w:rPr>
              <w:fldChar w:fldCharType="begin"/>
            </w:r>
            <w:r w:rsidR="00516E24">
              <w:rPr>
                <w:noProof/>
                <w:webHidden/>
              </w:rPr>
              <w:instrText xml:space="preserve"> PAGEREF _Toc47539202 \h </w:instrText>
            </w:r>
            <w:r w:rsidR="00516E24">
              <w:rPr>
                <w:noProof/>
                <w:webHidden/>
              </w:rPr>
            </w:r>
            <w:r w:rsidR="00516E24">
              <w:rPr>
                <w:noProof/>
                <w:webHidden/>
              </w:rPr>
              <w:fldChar w:fldCharType="separate"/>
            </w:r>
            <w:r w:rsidR="00DB5C5A">
              <w:rPr>
                <w:noProof/>
                <w:webHidden/>
              </w:rPr>
              <w:t>- 87 -</w:t>
            </w:r>
            <w:r w:rsidR="00516E24">
              <w:rPr>
                <w:noProof/>
                <w:webHidden/>
              </w:rPr>
              <w:fldChar w:fldCharType="end"/>
            </w:r>
          </w:hyperlink>
        </w:p>
        <w:p w14:paraId="0D89D95F" w14:textId="5B917796" w:rsidR="00516E24" w:rsidRDefault="00200537">
          <w:pPr>
            <w:pStyle w:val="TOC3"/>
            <w:tabs>
              <w:tab w:val="right" w:leader="dot" w:pos="9350"/>
            </w:tabs>
            <w:rPr>
              <w:i w:val="0"/>
              <w:iCs w:val="0"/>
              <w:noProof/>
              <w:sz w:val="24"/>
              <w:szCs w:val="24"/>
            </w:rPr>
          </w:pPr>
          <w:hyperlink w:anchor="_Toc47539203" w:history="1">
            <w:r w:rsidR="00516E24" w:rsidRPr="00A700CB">
              <w:rPr>
                <w:rStyle w:val="Hyperlink"/>
                <w:rFonts w:ascii="Times New Roman" w:hAnsi="Times New Roman" w:cs="Times New Roman"/>
                <w:b/>
                <w:noProof/>
              </w:rPr>
              <w:t>Step 4: Power Spectral Analysis</w:t>
            </w:r>
            <w:r w:rsidR="00516E24">
              <w:rPr>
                <w:noProof/>
                <w:webHidden/>
              </w:rPr>
              <w:tab/>
            </w:r>
            <w:r w:rsidR="00516E24">
              <w:rPr>
                <w:noProof/>
                <w:webHidden/>
              </w:rPr>
              <w:fldChar w:fldCharType="begin"/>
            </w:r>
            <w:r w:rsidR="00516E24">
              <w:rPr>
                <w:noProof/>
                <w:webHidden/>
              </w:rPr>
              <w:instrText xml:space="preserve"> PAGEREF _Toc47539203 \h </w:instrText>
            </w:r>
            <w:r w:rsidR="00516E24">
              <w:rPr>
                <w:noProof/>
                <w:webHidden/>
              </w:rPr>
            </w:r>
            <w:r w:rsidR="00516E24">
              <w:rPr>
                <w:noProof/>
                <w:webHidden/>
              </w:rPr>
              <w:fldChar w:fldCharType="separate"/>
            </w:r>
            <w:r w:rsidR="00DB5C5A">
              <w:rPr>
                <w:noProof/>
                <w:webHidden/>
              </w:rPr>
              <w:t>- 88 -</w:t>
            </w:r>
            <w:r w:rsidR="00516E24">
              <w:rPr>
                <w:noProof/>
                <w:webHidden/>
              </w:rPr>
              <w:fldChar w:fldCharType="end"/>
            </w:r>
          </w:hyperlink>
        </w:p>
        <w:p w14:paraId="7C64C98E" w14:textId="486FE1F0" w:rsidR="00516E24" w:rsidRDefault="00200537">
          <w:pPr>
            <w:pStyle w:val="TOC3"/>
            <w:tabs>
              <w:tab w:val="right" w:leader="dot" w:pos="9350"/>
            </w:tabs>
            <w:rPr>
              <w:i w:val="0"/>
              <w:iCs w:val="0"/>
              <w:noProof/>
              <w:sz w:val="24"/>
              <w:szCs w:val="24"/>
            </w:rPr>
          </w:pPr>
          <w:hyperlink w:anchor="_Toc47539204" w:history="1">
            <w:r w:rsidR="00516E24" w:rsidRPr="00A700CB">
              <w:rPr>
                <w:rStyle w:val="Hyperlink"/>
                <w:rFonts w:ascii="Times New Roman" w:hAnsi="Times New Roman" w:cs="Times New Roman"/>
                <w:b/>
                <w:noProof/>
              </w:rPr>
              <w:t>Step 5: Evolutionary Spectral Analysis</w:t>
            </w:r>
            <w:r w:rsidR="00516E24">
              <w:rPr>
                <w:noProof/>
                <w:webHidden/>
              </w:rPr>
              <w:tab/>
            </w:r>
            <w:r w:rsidR="00516E24">
              <w:rPr>
                <w:noProof/>
                <w:webHidden/>
              </w:rPr>
              <w:fldChar w:fldCharType="begin"/>
            </w:r>
            <w:r w:rsidR="00516E24">
              <w:rPr>
                <w:noProof/>
                <w:webHidden/>
              </w:rPr>
              <w:instrText xml:space="preserve"> PAGEREF _Toc47539204 \h </w:instrText>
            </w:r>
            <w:r w:rsidR="00516E24">
              <w:rPr>
                <w:noProof/>
                <w:webHidden/>
              </w:rPr>
            </w:r>
            <w:r w:rsidR="00516E24">
              <w:rPr>
                <w:noProof/>
                <w:webHidden/>
              </w:rPr>
              <w:fldChar w:fldCharType="separate"/>
            </w:r>
            <w:r w:rsidR="00DB5C5A">
              <w:rPr>
                <w:noProof/>
                <w:webHidden/>
              </w:rPr>
              <w:t>- 89 -</w:t>
            </w:r>
            <w:r w:rsidR="00516E24">
              <w:rPr>
                <w:noProof/>
                <w:webHidden/>
              </w:rPr>
              <w:fldChar w:fldCharType="end"/>
            </w:r>
          </w:hyperlink>
        </w:p>
        <w:p w14:paraId="419547B1" w14:textId="14905F87" w:rsidR="00516E24" w:rsidRDefault="00200537">
          <w:pPr>
            <w:pStyle w:val="TOC3"/>
            <w:tabs>
              <w:tab w:val="right" w:leader="dot" w:pos="9350"/>
            </w:tabs>
            <w:rPr>
              <w:i w:val="0"/>
              <w:iCs w:val="0"/>
              <w:noProof/>
              <w:sz w:val="24"/>
              <w:szCs w:val="24"/>
            </w:rPr>
          </w:pPr>
          <w:hyperlink w:anchor="_Toc47539205" w:history="1">
            <w:r w:rsidR="00516E24" w:rsidRPr="00A700CB">
              <w:rPr>
                <w:rStyle w:val="Hyperlink"/>
                <w:rFonts w:ascii="Times New Roman" w:hAnsi="Times New Roman" w:cs="Times New Roman"/>
                <w:b/>
                <w:noProof/>
              </w:rPr>
              <w:t>Step 6: Wavelet transform</w:t>
            </w:r>
            <w:r w:rsidR="00516E24">
              <w:rPr>
                <w:noProof/>
                <w:webHidden/>
              </w:rPr>
              <w:tab/>
            </w:r>
            <w:r w:rsidR="00516E24">
              <w:rPr>
                <w:noProof/>
                <w:webHidden/>
              </w:rPr>
              <w:fldChar w:fldCharType="begin"/>
            </w:r>
            <w:r w:rsidR="00516E24">
              <w:rPr>
                <w:noProof/>
                <w:webHidden/>
              </w:rPr>
              <w:instrText xml:space="preserve"> PAGEREF _Toc47539205 \h </w:instrText>
            </w:r>
            <w:r w:rsidR="00516E24">
              <w:rPr>
                <w:noProof/>
                <w:webHidden/>
              </w:rPr>
            </w:r>
            <w:r w:rsidR="00516E24">
              <w:rPr>
                <w:noProof/>
                <w:webHidden/>
              </w:rPr>
              <w:fldChar w:fldCharType="separate"/>
            </w:r>
            <w:r w:rsidR="00DB5C5A">
              <w:rPr>
                <w:noProof/>
                <w:webHidden/>
              </w:rPr>
              <w:t>- 90 -</w:t>
            </w:r>
            <w:r w:rsidR="00516E24">
              <w:rPr>
                <w:noProof/>
                <w:webHidden/>
              </w:rPr>
              <w:fldChar w:fldCharType="end"/>
            </w:r>
          </w:hyperlink>
        </w:p>
        <w:p w14:paraId="16EC3BED" w14:textId="74C39A2D" w:rsidR="00516E24" w:rsidRDefault="00200537">
          <w:pPr>
            <w:pStyle w:val="TOC2"/>
            <w:tabs>
              <w:tab w:val="right" w:leader="dot" w:pos="9350"/>
            </w:tabs>
            <w:rPr>
              <w:smallCaps w:val="0"/>
              <w:noProof/>
              <w:sz w:val="24"/>
              <w:szCs w:val="24"/>
            </w:rPr>
          </w:pPr>
          <w:hyperlink w:anchor="_Toc47539206" w:history="1">
            <w:r w:rsidR="00516E24" w:rsidRPr="00A700CB">
              <w:rPr>
                <w:rStyle w:val="Hyperlink"/>
                <w:rFonts w:ascii="Times New Roman" w:hAnsi="Times New Roman" w:cs="Times New Roman"/>
                <w:b/>
                <w:noProof/>
              </w:rPr>
              <w:t>Example #3: Carnian cyclostratigraphy</w:t>
            </w:r>
            <w:r w:rsidR="00516E24">
              <w:rPr>
                <w:noProof/>
                <w:webHidden/>
              </w:rPr>
              <w:tab/>
            </w:r>
            <w:r w:rsidR="00516E24">
              <w:rPr>
                <w:noProof/>
                <w:webHidden/>
              </w:rPr>
              <w:fldChar w:fldCharType="begin"/>
            </w:r>
            <w:r w:rsidR="00516E24">
              <w:rPr>
                <w:noProof/>
                <w:webHidden/>
              </w:rPr>
              <w:instrText xml:space="preserve"> PAGEREF _Toc47539206 \h </w:instrText>
            </w:r>
            <w:r w:rsidR="00516E24">
              <w:rPr>
                <w:noProof/>
                <w:webHidden/>
              </w:rPr>
            </w:r>
            <w:r w:rsidR="00516E24">
              <w:rPr>
                <w:noProof/>
                <w:webHidden/>
              </w:rPr>
              <w:fldChar w:fldCharType="separate"/>
            </w:r>
            <w:r w:rsidR="00DB5C5A">
              <w:rPr>
                <w:noProof/>
                <w:webHidden/>
              </w:rPr>
              <w:t>- 92 -</w:t>
            </w:r>
            <w:r w:rsidR="00516E24">
              <w:rPr>
                <w:noProof/>
                <w:webHidden/>
              </w:rPr>
              <w:fldChar w:fldCharType="end"/>
            </w:r>
          </w:hyperlink>
        </w:p>
        <w:p w14:paraId="7FC3B8C7" w14:textId="5B777D84" w:rsidR="00516E24" w:rsidRDefault="00200537">
          <w:pPr>
            <w:pStyle w:val="TOC3"/>
            <w:tabs>
              <w:tab w:val="right" w:leader="dot" w:pos="9350"/>
            </w:tabs>
            <w:rPr>
              <w:i w:val="0"/>
              <w:iCs w:val="0"/>
              <w:noProof/>
              <w:sz w:val="24"/>
              <w:szCs w:val="24"/>
            </w:rPr>
          </w:pPr>
          <w:hyperlink w:anchor="_Toc47539207" w:history="1">
            <w:r w:rsidR="00516E24" w:rsidRPr="00A700CB">
              <w:rPr>
                <w:rStyle w:val="Hyperlink"/>
                <w:rFonts w:ascii="Times New Roman" w:hAnsi="Times New Roman" w:cs="Times New Roman"/>
                <w:b/>
                <w:noProof/>
              </w:rPr>
              <w:t>Step 1. Load Data</w:t>
            </w:r>
            <w:r w:rsidR="00516E24">
              <w:rPr>
                <w:noProof/>
                <w:webHidden/>
              </w:rPr>
              <w:tab/>
            </w:r>
            <w:r w:rsidR="00516E24">
              <w:rPr>
                <w:noProof/>
                <w:webHidden/>
              </w:rPr>
              <w:fldChar w:fldCharType="begin"/>
            </w:r>
            <w:r w:rsidR="00516E24">
              <w:rPr>
                <w:noProof/>
                <w:webHidden/>
              </w:rPr>
              <w:instrText xml:space="preserve"> PAGEREF _Toc47539207 \h </w:instrText>
            </w:r>
            <w:r w:rsidR="00516E24">
              <w:rPr>
                <w:noProof/>
                <w:webHidden/>
              </w:rPr>
            </w:r>
            <w:r w:rsidR="00516E24">
              <w:rPr>
                <w:noProof/>
                <w:webHidden/>
              </w:rPr>
              <w:fldChar w:fldCharType="separate"/>
            </w:r>
            <w:r w:rsidR="00DB5C5A">
              <w:rPr>
                <w:noProof/>
                <w:webHidden/>
              </w:rPr>
              <w:t>- 92 -</w:t>
            </w:r>
            <w:r w:rsidR="00516E24">
              <w:rPr>
                <w:noProof/>
                <w:webHidden/>
              </w:rPr>
              <w:fldChar w:fldCharType="end"/>
            </w:r>
          </w:hyperlink>
        </w:p>
        <w:p w14:paraId="1294A7A7" w14:textId="1D640D1D" w:rsidR="00516E24" w:rsidRDefault="00200537">
          <w:pPr>
            <w:pStyle w:val="TOC3"/>
            <w:tabs>
              <w:tab w:val="right" w:leader="dot" w:pos="9350"/>
            </w:tabs>
            <w:rPr>
              <w:i w:val="0"/>
              <w:iCs w:val="0"/>
              <w:noProof/>
              <w:sz w:val="24"/>
              <w:szCs w:val="24"/>
            </w:rPr>
          </w:pPr>
          <w:hyperlink w:anchor="_Toc47539208" w:history="1">
            <w:r w:rsidR="00516E24" w:rsidRPr="00A700CB">
              <w:rPr>
                <w:rStyle w:val="Hyperlink"/>
                <w:rFonts w:ascii="Times New Roman" w:hAnsi="Times New Roman" w:cs="Times New Roman"/>
                <w:b/>
                <w:noProof/>
              </w:rPr>
              <w:t>Step 2. Data Preparation</w:t>
            </w:r>
            <w:r w:rsidR="00516E24">
              <w:rPr>
                <w:noProof/>
                <w:webHidden/>
              </w:rPr>
              <w:tab/>
            </w:r>
            <w:r w:rsidR="00516E24">
              <w:rPr>
                <w:noProof/>
                <w:webHidden/>
              </w:rPr>
              <w:fldChar w:fldCharType="begin"/>
            </w:r>
            <w:r w:rsidR="00516E24">
              <w:rPr>
                <w:noProof/>
                <w:webHidden/>
              </w:rPr>
              <w:instrText xml:space="preserve"> PAGEREF _Toc47539208 \h </w:instrText>
            </w:r>
            <w:r w:rsidR="00516E24">
              <w:rPr>
                <w:noProof/>
                <w:webHidden/>
              </w:rPr>
            </w:r>
            <w:r w:rsidR="00516E24">
              <w:rPr>
                <w:noProof/>
                <w:webHidden/>
              </w:rPr>
              <w:fldChar w:fldCharType="separate"/>
            </w:r>
            <w:r w:rsidR="00DB5C5A">
              <w:rPr>
                <w:noProof/>
                <w:webHidden/>
              </w:rPr>
              <w:t>- 93 -</w:t>
            </w:r>
            <w:r w:rsidR="00516E24">
              <w:rPr>
                <w:noProof/>
                <w:webHidden/>
              </w:rPr>
              <w:fldChar w:fldCharType="end"/>
            </w:r>
          </w:hyperlink>
        </w:p>
        <w:p w14:paraId="6BF060CC" w14:textId="1D55E872" w:rsidR="00516E24" w:rsidRDefault="00200537">
          <w:pPr>
            <w:pStyle w:val="TOC3"/>
            <w:tabs>
              <w:tab w:val="right" w:leader="dot" w:pos="9350"/>
            </w:tabs>
            <w:rPr>
              <w:i w:val="0"/>
              <w:iCs w:val="0"/>
              <w:noProof/>
              <w:sz w:val="24"/>
              <w:szCs w:val="24"/>
            </w:rPr>
          </w:pPr>
          <w:hyperlink w:anchor="_Toc47539209" w:history="1">
            <w:r w:rsidR="00516E24" w:rsidRPr="00A700CB">
              <w:rPr>
                <w:rStyle w:val="Hyperlink"/>
                <w:rFonts w:ascii="Times New Roman" w:hAnsi="Times New Roman" w:cs="Times New Roman"/>
                <w:b/>
                <w:noProof/>
              </w:rPr>
              <w:t>Step 3. Interpolation</w:t>
            </w:r>
            <w:r w:rsidR="00516E24">
              <w:rPr>
                <w:noProof/>
                <w:webHidden/>
              </w:rPr>
              <w:tab/>
            </w:r>
            <w:r w:rsidR="00516E24">
              <w:rPr>
                <w:noProof/>
                <w:webHidden/>
              </w:rPr>
              <w:fldChar w:fldCharType="begin"/>
            </w:r>
            <w:r w:rsidR="00516E24">
              <w:rPr>
                <w:noProof/>
                <w:webHidden/>
              </w:rPr>
              <w:instrText xml:space="preserve"> PAGEREF _Toc47539209 \h </w:instrText>
            </w:r>
            <w:r w:rsidR="00516E24">
              <w:rPr>
                <w:noProof/>
                <w:webHidden/>
              </w:rPr>
            </w:r>
            <w:r w:rsidR="00516E24">
              <w:rPr>
                <w:noProof/>
                <w:webHidden/>
              </w:rPr>
              <w:fldChar w:fldCharType="separate"/>
            </w:r>
            <w:r w:rsidR="00DB5C5A">
              <w:rPr>
                <w:noProof/>
                <w:webHidden/>
              </w:rPr>
              <w:t>- 93 -</w:t>
            </w:r>
            <w:r w:rsidR="00516E24">
              <w:rPr>
                <w:noProof/>
                <w:webHidden/>
              </w:rPr>
              <w:fldChar w:fldCharType="end"/>
            </w:r>
          </w:hyperlink>
        </w:p>
        <w:p w14:paraId="7FBE559C" w14:textId="6CFBB18B" w:rsidR="00516E24" w:rsidRDefault="00200537">
          <w:pPr>
            <w:pStyle w:val="TOC3"/>
            <w:tabs>
              <w:tab w:val="right" w:leader="dot" w:pos="9350"/>
            </w:tabs>
            <w:rPr>
              <w:i w:val="0"/>
              <w:iCs w:val="0"/>
              <w:noProof/>
              <w:sz w:val="24"/>
              <w:szCs w:val="24"/>
            </w:rPr>
          </w:pPr>
          <w:hyperlink w:anchor="_Toc47539210" w:history="1">
            <w:r w:rsidR="00516E24" w:rsidRPr="00A700CB">
              <w:rPr>
                <w:rStyle w:val="Hyperlink"/>
                <w:rFonts w:ascii="Times New Roman" w:hAnsi="Times New Roman" w:cs="Times New Roman"/>
                <w:b/>
                <w:noProof/>
              </w:rPr>
              <w:t>Step 4. Detrending</w:t>
            </w:r>
            <w:r w:rsidR="00516E24">
              <w:rPr>
                <w:noProof/>
                <w:webHidden/>
              </w:rPr>
              <w:tab/>
            </w:r>
            <w:r w:rsidR="00516E24">
              <w:rPr>
                <w:noProof/>
                <w:webHidden/>
              </w:rPr>
              <w:fldChar w:fldCharType="begin"/>
            </w:r>
            <w:r w:rsidR="00516E24">
              <w:rPr>
                <w:noProof/>
                <w:webHidden/>
              </w:rPr>
              <w:instrText xml:space="preserve"> PAGEREF _Toc47539210 \h </w:instrText>
            </w:r>
            <w:r w:rsidR="00516E24">
              <w:rPr>
                <w:noProof/>
                <w:webHidden/>
              </w:rPr>
            </w:r>
            <w:r w:rsidR="00516E24">
              <w:rPr>
                <w:noProof/>
                <w:webHidden/>
              </w:rPr>
              <w:fldChar w:fldCharType="separate"/>
            </w:r>
            <w:r w:rsidR="00DB5C5A">
              <w:rPr>
                <w:noProof/>
                <w:webHidden/>
              </w:rPr>
              <w:t>- 95 -</w:t>
            </w:r>
            <w:r w:rsidR="00516E24">
              <w:rPr>
                <w:noProof/>
                <w:webHidden/>
              </w:rPr>
              <w:fldChar w:fldCharType="end"/>
            </w:r>
          </w:hyperlink>
        </w:p>
        <w:p w14:paraId="43E74A44" w14:textId="697A784B" w:rsidR="00516E24" w:rsidRDefault="00200537">
          <w:pPr>
            <w:pStyle w:val="TOC3"/>
            <w:tabs>
              <w:tab w:val="right" w:leader="dot" w:pos="9350"/>
            </w:tabs>
            <w:rPr>
              <w:i w:val="0"/>
              <w:iCs w:val="0"/>
              <w:noProof/>
              <w:sz w:val="24"/>
              <w:szCs w:val="24"/>
            </w:rPr>
          </w:pPr>
          <w:hyperlink w:anchor="_Toc47539211" w:history="1">
            <w:r w:rsidR="00516E24" w:rsidRPr="00A700CB">
              <w:rPr>
                <w:rStyle w:val="Hyperlink"/>
                <w:rFonts w:ascii="Times New Roman" w:hAnsi="Times New Roman" w:cs="Times New Roman"/>
                <w:b/>
                <w:noProof/>
              </w:rPr>
              <w:t>Step 5. Power spectral analysis</w:t>
            </w:r>
            <w:r w:rsidR="00516E24">
              <w:rPr>
                <w:noProof/>
                <w:webHidden/>
              </w:rPr>
              <w:tab/>
            </w:r>
            <w:r w:rsidR="00516E24">
              <w:rPr>
                <w:noProof/>
                <w:webHidden/>
              </w:rPr>
              <w:fldChar w:fldCharType="begin"/>
            </w:r>
            <w:r w:rsidR="00516E24">
              <w:rPr>
                <w:noProof/>
                <w:webHidden/>
              </w:rPr>
              <w:instrText xml:space="preserve"> PAGEREF _Toc47539211 \h </w:instrText>
            </w:r>
            <w:r w:rsidR="00516E24">
              <w:rPr>
                <w:noProof/>
                <w:webHidden/>
              </w:rPr>
            </w:r>
            <w:r w:rsidR="00516E24">
              <w:rPr>
                <w:noProof/>
                <w:webHidden/>
              </w:rPr>
              <w:fldChar w:fldCharType="separate"/>
            </w:r>
            <w:r w:rsidR="00DB5C5A">
              <w:rPr>
                <w:noProof/>
                <w:webHidden/>
              </w:rPr>
              <w:t>- 96 -</w:t>
            </w:r>
            <w:r w:rsidR="00516E24">
              <w:rPr>
                <w:noProof/>
                <w:webHidden/>
              </w:rPr>
              <w:fldChar w:fldCharType="end"/>
            </w:r>
          </w:hyperlink>
        </w:p>
        <w:p w14:paraId="1B18F1A4" w14:textId="4D4AAA83" w:rsidR="00516E24" w:rsidRDefault="00200537">
          <w:pPr>
            <w:pStyle w:val="TOC3"/>
            <w:tabs>
              <w:tab w:val="right" w:leader="dot" w:pos="9350"/>
            </w:tabs>
            <w:rPr>
              <w:i w:val="0"/>
              <w:iCs w:val="0"/>
              <w:noProof/>
              <w:sz w:val="24"/>
              <w:szCs w:val="24"/>
            </w:rPr>
          </w:pPr>
          <w:hyperlink w:anchor="_Toc47539212" w:history="1">
            <w:r w:rsidR="00516E24" w:rsidRPr="00A700CB">
              <w:rPr>
                <w:rStyle w:val="Hyperlink"/>
                <w:rFonts w:ascii="Times New Roman" w:hAnsi="Times New Roman" w:cs="Times New Roman"/>
                <w:b/>
                <w:noProof/>
              </w:rPr>
              <w:t>Step 6. Evolutionary power spectral analysis</w:t>
            </w:r>
            <w:r w:rsidR="00516E24">
              <w:rPr>
                <w:noProof/>
                <w:webHidden/>
              </w:rPr>
              <w:tab/>
            </w:r>
            <w:r w:rsidR="00516E24">
              <w:rPr>
                <w:noProof/>
                <w:webHidden/>
              </w:rPr>
              <w:fldChar w:fldCharType="begin"/>
            </w:r>
            <w:r w:rsidR="00516E24">
              <w:rPr>
                <w:noProof/>
                <w:webHidden/>
              </w:rPr>
              <w:instrText xml:space="preserve"> PAGEREF _Toc47539212 \h </w:instrText>
            </w:r>
            <w:r w:rsidR="00516E24">
              <w:rPr>
                <w:noProof/>
                <w:webHidden/>
              </w:rPr>
            </w:r>
            <w:r w:rsidR="00516E24">
              <w:rPr>
                <w:noProof/>
                <w:webHidden/>
              </w:rPr>
              <w:fldChar w:fldCharType="separate"/>
            </w:r>
            <w:r w:rsidR="00DB5C5A">
              <w:rPr>
                <w:noProof/>
                <w:webHidden/>
              </w:rPr>
              <w:t>- 98 -</w:t>
            </w:r>
            <w:r w:rsidR="00516E24">
              <w:rPr>
                <w:noProof/>
                <w:webHidden/>
              </w:rPr>
              <w:fldChar w:fldCharType="end"/>
            </w:r>
          </w:hyperlink>
        </w:p>
        <w:p w14:paraId="26FAD960" w14:textId="6F0542D8" w:rsidR="00516E24" w:rsidRDefault="00200537">
          <w:pPr>
            <w:pStyle w:val="TOC3"/>
            <w:tabs>
              <w:tab w:val="right" w:leader="dot" w:pos="9350"/>
            </w:tabs>
            <w:rPr>
              <w:i w:val="0"/>
              <w:iCs w:val="0"/>
              <w:noProof/>
              <w:sz w:val="24"/>
              <w:szCs w:val="24"/>
            </w:rPr>
          </w:pPr>
          <w:hyperlink w:anchor="_Toc47539213" w:history="1">
            <w:r w:rsidR="00516E24" w:rsidRPr="00A700CB">
              <w:rPr>
                <w:rStyle w:val="Hyperlink"/>
                <w:rFonts w:ascii="Times New Roman" w:hAnsi="Times New Roman" w:cs="Times New Roman"/>
                <w:b/>
                <w:noProof/>
              </w:rPr>
              <w:t>Step 7. Correlation coefficient</w:t>
            </w:r>
            <w:r w:rsidR="00516E24">
              <w:rPr>
                <w:noProof/>
                <w:webHidden/>
              </w:rPr>
              <w:tab/>
            </w:r>
            <w:r w:rsidR="00516E24">
              <w:rPr>
                <w:noProof/>
                <w:webHidden/>
              </w:rPr>
              <w:fldChar w:fldCharType="begin"/>
            </w:r>
            <w:r w:rsidR="00516E24">
              <w:rPr>
                <w:noProof/>
                <w:webHidden/>
              </w:rPr>
              <w:instrText xml:space="preserve"> PAGEREF _Toc47539213 \h </w:instrText>
            </w:r>
            <w:r w:rsidR="00516E24">
              <w:rPr>
                <w:noProof/>
                <w:webHidden/>
              </w:rPr>
            </w:r>
            <w:r w:rsidR="00516E24">
              <w:rPr>
                <w:noProof/>
                <w:webHidden/>
              </w:rPr>
              <w:fldChar w:fldCharType="separate"/>
            </w:r>
            <w:r w:rsidR="00DB5C5A">
              <w:rPr>
                <w:noProof/>
                <w:webHidden/>
              </w:rPr>
              <w:t>- 99 -</w:t>
            </w:r>
            <w:r w:rsidR="00516E24">
              <w:rPr>
                <w:noProof/>
                <w:webHidden/>
              </w:rPr>
              <w:fldChar w:fldCharType="end"/>
            </w:r>
          </w:hyperlink>
        </w:p>
        <w:p w14:paraId="00720594" w14:textId="7EDE4DEB" w:rsidR="00516E24" w:rsidRDefault="00200537">
          <w:pPr>
            <w:pStyle w:val="TOC3"/>
            <w:tabs>
              <w:tab w:val="right" w:leader="dot" w:pos="9350"/>
            </w:tabs>
            <w:rPr>
              <w:i w:val="0"/>
              <w:iCs w:val="0"/>
              <w:noProof/>
              <w:sz w:val="24"/>
              <w:szCs w:val="24"/>
            </w:rPr>
          </w:pPr>
          <w:hyperlink w:anchor="_Toc47539214" w:history="1">
            <w:r w:rsidR="00516E24" w:rsidRPr="00A700CB">
              <w:rPr>
                <w:rStyle w:val="Hyperlink"/>
                <w:rFonts w:ascii="Times New Roman" w:hAnsi="Times New Roman" w:cs="Times New Roman"/>
                <w:b/>
                <w:noProof/>
              </w:rPr>
              <w:t>Step 8. Filtering</w:t>
            </w:r>
            <w:r w:rsidR="00516E24">
              <w:rPr>
                <w:noProof/>
                <w:webHidden/>
              </w:rPr>
              <w:tab/>
            </w:r>
            <w:r w:rsidR="00516E24">
              <w:rPr>
                <w:noProof/>
                <w:webHidden/>
              </w:rPr>
              <w:fldChar w:fldCharType="begin"/>
            </w:r>
            <w:r w:rsidR="00516E24">
              <w:rPr>
                <w:noProof/>
                <w:webHidden/>
              </w:rPr>
              <w:instrText xml:space="preserve"> PAGEREF _Toc47539214 \h </w:instrText>
            </w:r>
            <w:r w:rsidR="00516E24">
              <w:rPr>
                <w:noProof/>
                <w:webHidden/>
              </w:rPr>
            </w:r>
            <w:r w:rsidR="00516E24">
              <w:rPr>
                <w:noProof/>
                <w:webHidden/>
              </w:rPr>
              <w:fldChar w:fldCharType="separate"/>
            </w:r>
            <w:r w:rsidR="00DB5C5A">
              <w:rPr>
                <w:noProof/>
                <w:webHidden/>
              </w:rPr>
              <w:t>- 103 -</w:t>
            </w:r>
            <w:r w:rsidR="00516E24">
              <w:rPr>
                <w:noProof/>
                <w:webHidden/>
              </w:rPr>
              <w:fldChar w:fldCharType="end"/>
            </w:r>
          </w:hyperlink>
        </w:p>
        <w:p w14:paraId="314CC01B" w14:textId="51EC6C75" w:rsidR="00516E24" w:rsidRDefault="00200537">
          <w:pPr>
            <w:pStyle w:val="TOC3"/>
            <w:tabs>
              <w:tab w:val="right" w:leader="dot" w:pos="9350"/>
            </w:tabs>
            <w:rPr>
              <w:i w:val="0"/>
              <w:iCs w:val="0"/>
              <w:noProof/>
              <w:sz w:val="24"/>
              <w:szCs w:val="24"/>
            </w:rPr>
          </w:pPr>
          <w:hyperlink w:anchor="_Toc47539215" w:history="1">
            <w:r w:rsidR="00516E24" w:rsidRPr="00A700CB">
              <w:rPr>
                <w:rStyle w:val="Hyperlink"/>
                <w:rFonts w:ascii="Times New Roman" w:hAnsi="Times New Roman" w:cs="Times New Roman"/>
                <w:b/>
                <w:noProof/>
              </w:rPr>
              <w:t>Step 9. Age model and tuning</w:t>
            </w:r>
            <w:r w:rsidR="00516E24">
              <w:rPr>
                <w:noProof/>
                <w:webHidden/>
              </w:rPr>
              <w:tab/>
            </w:r>
            <w:r w:rsidR="00516E24">
              <w:rPr>
                <w:noProof/>
                <w:webHidden/>
              </w:rPr>
              <w:fldChar w:fldCharType="begin"/>
            </w:r>
            <w:r w:rsidR="00516E24">
              <w:rPr>
                <w:noProof/>
                <w:webHidden/>
              </w:rPr>
              <w:instrText xml:space="preserve"> PAGEREF _Toc47539215 \h </w:instrText>
            </w:r>
            <w:r w:rsidR="00516E24">
              <w:rPr>
                <w:noProof/>
                <w:webHidden/>
              </w:rPr>
            </w:r>
            <w:r w:rsidR="00516E24">
              <w:rPr>
                <w:noProof/>
                <w:webHidden/>
              </w:rPr>
              <w:fldChar w:fldCharType="separate"/>
            </w:r>
            <w:r w:rsidR="00DB5C5A">
              <w:rPr>
                <w:noProof/>
                <w:webHidden/>
              </w:rPr>
              <w:t>- 104 -</w:t>
            </w:r>
            <w:r w:rsidR="00516E24">
              <w:rPr>
                <w:noProof/>
                <w:webHidden/>
              </w:rPr>
              <w:fldChar w:fldCharType="end"/>
            </w:r>
          </w:hyperlink>
        </w:p>
        <w:p w14:paraId="68728E45" w14:textId="6A43052E" w:rsidR="00516E24" w:rsidRDefault="00200537">
          <w:pPr>
            <w:pStyle w:val="TOC3"/>
            <w:tabs>
              <w:tab w:val="right" w:leader="dot" w:pos="9350"/>
            </w:tabs>
            <w:rPr>
              <w:i w:val="0"/>
              <w:iCs w:val="0"/>
              <w:noProof/>
              <w:sz w:val="24"/>
              <w:szCs w:val="24"/>
            </w:rPr>
          </w:pPr>
          <w:hyperlink w:anchor="_Toc47539216" w:history="1">
            <w:r w:rsidR="00516E24" w:rsidRPr="00A700CB">
              <w:rPr>
                <w:rStyle w:val="Hyperlink"/>
                <w:rFonts w:ascii="Times New Roman" w:hAnsi="Times New Roman" w:cs="Times New Roman"/>
                <w:b/>
                <w:noProof/>
              </w:rPr>
              <w:t>Step 10. Repeat steps.</w:t>
            </w:r>
            <w:r w:rsidR="00516E24">
              <w:rPr>
                <w:noProof/>
                <w:webHidden/>
              </w:rPr>
              <w:tab/>
            </w:r>
            <w:r w:rsidR="00516E24">
              <w:rPr>
                <w:noProof/>
                <w:webHidden/>
              </w:rPr>
              <w:fldChar w:fldCharType="begin"/>
            </w:r>
            <w:r w:rsidR="00516E24">
              <w:rPr>
                <w:noProof/>
                <w:webHidden/>
              </w:rPr>
              <w:instrText xml:space="preserve"> PAGEREF _Toc47539216 \h </w:instrText>
            </w:r>
            <w:r w:rsidR="00516E24">
              <w:rPr>
                <w:noProof/>
                <w:webHidden/>
              </w:rPr>
            </w:r>
            <w:r w:rsidR="00516E24">
              <w:rPr>
                <w:noProof/>
                <w:webHidden/>
              </w:rPr>
              <w:fldChar w:fldCharType="separate"/>
            </w:r>
            <w:r w:rsidR="00DB5C5A">
              <w:rPr>
                <w:noProof/>
                <w:webHidden/>
              </w:rPr>
              <w:t>- 106 -</w:t>
            </w:r>
            <w:r w:rsidR="00516E24">
              <w:rPr>
                <w:noProof/>
                <w:webHidden/>
              </w:rPr>
              <w:fldChar w:fldCharType="end"/>
            </w:r>
          </w:hyperlink>
        </w:p>
        <w:p w14:paraId="0DC8D6D5" w14:textId="0946E70C" w:rsidR="00516E24" w:rsidRDefault="00200537">
          <w:pPr>
            <w:pStyle w:val="TOC1"/>
            <w:tabs>
              <w:tab w:val="right" w:leader="dot" w:pos="9350"/>
            </w:tabs>
            <w:rPr>
              <w:b w:val="0"/>
              <w:bCs w:val="0"/>
              <w:caps w:val="0"/>
              <w:noProof/>
              <w:sz w:val="24"/>
              <w:szCs w:val="24"/>
            </w:rPr>
          </w:pPr>
          <w:hyperlink w:anchor="_Toc47539217" w:history="1">
            <w:r w:rsidR="00516E24" w:rsidRPr="00A700CB">
              <w:rPr>
                <w:rStyle w:val="Hyperlink"/>
                <w:rFonts w:ascii="Times New Roman" w:hAnsi="Times New Roman" w:cs="Times New Roman"/>
                <w:noProof/>
              </w:rPr>
              <w:t>References</w:t>
            </w:r>
            <w:r w:rsidR="00516E24">
              <w:rPr>
                <w:noProof/>
                <w:webHidden/>
              </w:rPr>
              <w:tab/>
            </w:r>
            <w:r w:rsidR="00516E24">
              <w:rPr>
                <w:noProof/>
                <w:webHidden/>
              </w:rPr>
              <w:fldChar w:fldCharType="begin"/>
            </w:r>
            <w:r w:rsidR="00516E24">
              <w:rPr>
                <w:noProof/>
                <w:webHidden/>
              </w:rPr>
              <w:instrText xml:space="preserve"> PAGEREF _Toc47539217 \h </w:instrText>
            </w:r>
            <w:r w:rsidR="00516E24">
              <w:rPr>
                <w:noProof/>
                <w:webHidden/>
              </w:rPr>
            </w:r>
            <w:r w:rsidR="00516E24">
              <w:rPr>
                <w:noProof/>
                <w:webHidden/>
              </w:rPr>
              <w:fldChar w:fldCharType="separate"/>
            </w:r>
            <w:r w:rsidR="00DB5C5A">
              <w:rPr>
                <w:noProof/>
                <w:webHidden/>
              </w:rPr>
              <w:t>- 107 -</w:t>
            </w:r>
            <w:r w:rsidR="00516E24">
              <w:rPr>
                <w:noProof/>
                <w:webHidden/>
              </w:rPr>
              <w:fldChar w:fldCharType="end"/>
            </w:r>
          </w:hyperlink>
        </w:p>
        <w:p w14:paraId="0661FA5A" w14:textId="6CE6586E" w:rsidR="00254C15" w:rsidRPr="00770537" w:rsidRDefault="00286A74">
          <w:r w:rsidRPr="00770537">
            <w:rPr>
              <w:bCs/>
              <w:noProof/>
            </w:rPr>
            <w:fldChar w:fldCharType="end"/>
          </w:r>
        </w:p>
      </w:sdtContent>
    </w:sdt>
    <w:p w14:paraId="22667B75" w14:textId="77777777" w:rsidR="00B9049B" w:rsidRPr="00770537" w:rsidRDefault="00A13B09" w:rsidP="002831C1">
      <w:pPr>
        <w:pStyle w:val="Heading1"/>
        <w:rPr>
          <w:rFonts w:ascii="Times New Roman" w:hAnsi="Times New Roman" w:cs="Times New Roman"/>
          <w:b/>
          <w:color w:val="000000" w:themeColor="text1"/>
        </w:rPr>
      </w:pPr>
      <w:r w:rsidRPr="00770537">
        <w:rPr>
          <w:rFonts w:ascii="Times New Roman" w:hAnsi="Times New Roman" w:cs="Times New Roman"/>
          <w:b/>
          <w:color w:val="000000" w:themeColor="text1"/>
        </w:rPr>
        <w:br w:type="page"/>
      </w:r>
    </w:p>
    <w:p w14:paraId="3A6FDFFD" w14:textId="77777777" w:rsidR="00D873CF" w:rsidRPr="00770537" w:rsidRDefault="00D873CF" w:rsidP="003A59E5"/>
    <w:p w14:paraId="05880ADE" w14:textId="0BC46C73" w:rsidR="008B172F" w:rsidRPr="00770537" w:rsidRDefault="008B172F" w:rsidP="008B172F">
      <w:pPr>
        <w:keepNext/>
        <w:framePr w:dropCap="drop" w:lines="3" w:wrap="around" w:vAnchor="text" w:hAnchor="text"/>
        <w:spacing w:line="827" w:lineRule="exact"/>
        <w:textAlignment w:val="baseline"/>
        <w:rPr>
          <w:position w:val="-11"/>
          <w:sz w:val="112"/>
        </w:rPr>
      </w:pPr>
      <w:r w:rsidRPr="00770537">
        <w:rPr>
          <w:position w:val="-11"/>
          <w:sz w:val="112"/>
        </w:rPr>
        <w:t>T</w:t>
      </w:r>
    </w:p>
    <w:p w14:paraId="5AE28732" w14:textId="4050DF1E" w:rsidR="001F4E31" w:rsidRPr="00770537" w:rsidRDefault="003A59E5" w:rsidP="006B51E1">
      <w:r w:rsidRPr="00770537">
        <w:t xml:space="preserve">ime series analysis plays a fundamental role in the natural sciences. In growing important geoscience application, recognition and interpretation of </w:t>
      </w:r>
      <w:r w:rsidR="00AF4C1E" w:rsidRPr="00770537">
        <w:t>climate</w:t>
      </w:r>
      <w:r w:rsidRPr="00770537">
        <w:t xml:space="preserve"> signals in </w:t>
      </w:r>
      <w:r w:rsidR="00420FFD" w:rsidRPr="00770537">
        <w:t>proxy</w:t>
      </w:r>
      <w:r w:rsidRPr="00770537">
        <w:t xml:space="preserve"> records can be time consuming and subjective.</w:t>
      </w:r>
      <w:r w:rsidR="001F4E31" w:rsidRPr="00770537">
        <w:t xml:space="preserve"> Three reasons motivated the development of the </w:t>
      </w:r>
      <w:r w:rsidR="001F4E31" w:rsidRPr="00770537">
        <w:rPr>
          <w:i/>
          <w:iCs/>
        </w:rPr>
        <w:t>Acycle</w:t>
      </w:r>
      <w:r w:rsidR="001F4E31" w:rsidRPr="00770537">
        <w:t xml:space="preserve"> time series analysis program: (1) There is a need to broaden and encourage the experience of time series analysis in the geosciences, especially in </w:t>
      </w:r>
      <w:r w:rsidR="0005395B" w:rsidRPr="00770537">
        <w:t xml:space="preserve">paleoclimatology and </w:t>
      </w:r>
      <w:r w:rsidR="001F4E31" w:rsidRPr="00770537">
        <w:t>cyclostratigraphy. (2) There is a need to speed the process for the time</w:t>
      </w:r>
      <w:r w:rsidR="00C0150C" w:rsidRPr="00770537">
        <w:t>-</w:t>
      </w:r>
      <w:r w:rsidR="001F4E31" w:rsidRPr="00770537">
        <w:t>series analysis steps, which can be very time</w:t>
      </w:r>
      <w:r w:rsidR="00717B81" w:rsidRPr="00770537">
        <w:t>-</w:t>
      </w:r>
      <w:r w:rsidR="001F4E31" w:rsidRPr="00770537">
        <w:t>consuming. (3) There is a need to provide objective methods for the analysis of paleoclimate signals as reproducibility becomes a major challenge.</w:t>
      </w:r>
      <w:r w:rsidR="00857685" w:rsidRPr="00770537">
        <w:t xml:space="preserve"> We acknowledge our inspiring freeware predecessors: </w:t>
      </w:r>
      <w:r w:rsidR="00857685" w:rsidRPr="00770537">
        <w:rPr>
          <w:i/>
          <w:iCs/>
        </w:rPr>
        <w:t>Analyseries</w:t>
      </w:r>
      <w:r w:rsidR="000968EA" w:rsidRPr="00770537">
        <w:rPr>
          <w:i/>
          <w:iCs/>
        </w:rPr>
        <w:t xml:space="preserve"> </w:t>
      </w:r>
      <w:r w:rsidR="008B172F" w:rsidRPr="00770537">
        <w:fldChar w:fldCharType="begin"/>
      </w:r>
      <w:r w:rsidR="008B172F" w:rsidRPr="00770537">
        <w:instrText xml:space="preserve"> ADDIN EN.CITE &lt;EndNote&gt;&lt;Cite&gt;&lt;Author&gt;Paillard&lt;/Author&gt;&lt;Year&gt;1996&lt;/Year&gt;&lt;RecNum&gt;2823&lt;/RecNum&gt;&lt;DisplayText&gt;(Paillard et al., 1996)&lt;/DisplayText&gt;&lt;record&gt;&lt;rec-number&gt;2823&lt;/rec-number&gt;&lt;foreign-keys&gt;&lt;key app="EN" db-id="pvf5wzwr92w0pvef0d5xrtvd5w2dvf0sfdsf" timestamp="1571445975" guid="d423e511-b5e2-4c65-af13-71a3c9084ca4"&gt;2823&lt;/key&gt;&lt;/foreign-keys&gt;&lt;ref-type name="Journal Article"&gt;17&lt;/ref-type&gt;&lt;contributors&gt;&lt;authors&gt;&lt;author&gt;Paillard, Didier&lt;/author&gt;&lt;author&gt;Labeyrie, Laurent&lt;/author&gt;&lt;author&gt;Yiou, Pascal&lt;/author&gt;&lt;/authors&gt;&lt;/contributors&gt;&lt;titles&gt;&lt;title&gt;Macintosh program performs time‐series analysis&lt;/title&gt;&lt;secondary-title&gt;Eos, Transactions American Geophysical Union&lt;/secondary-title&gt;&lt;/titles&gt;&lt;periodical&gt;&lt;full-title&gt;Eos, Transactions American Geophysical Union&lt;/full-title&gt;&lt;/periodical&gt;&lt;pages&gt;379-379&lt;/pages&gt;&lt;volume&gt;77&lt;/volume&gt;&lt;number&gt;39&lt;/number&gt;&lt;dates&gt;&lt;year&gt;1996&lt;/year&gt;&lt;/dates&gt;&lt;isbn&gt;2324-9250&lt;/isbn&gt;&lt;urls&gt;&lt;/urls&gt;&lt;/record&gt;&lt;/Cite&gt;&lt;/EndNote&gt;</w:instrText>
      </w:r>
      <w:r w:rsidR="008B172F" w:rsidRPr="00770537">
        <w:fldChar w:fldCharType="separate"/>
      </w:r>
      <w:r w:rsidR="008B172F" w:rsidRPr="00770537">
        <w:rPr>
          <w:noProof/>
        </w:rPr>
        <w:t>(</w:t>
      </w:r>
      <w:hyperlink w:anchor="_ENREF_18" w:tooltip="Paillard, 1996 #2823" w:history="1">
        <w:r w:rsidR="00BC5E89" w:rsidRPr="00BC5E89">
          <w:rPr>
            <w:rStyle w:val="Hyperlink"/>
          </w:rPr>
          <w:t>Paillard et al., 1996</w:t>
        </w:r>
      </w:hyperlink>
      <w:r w:rsidR="008B172F" w:rsidRPr="00770537">
        <w:rPr>
          <w:noProof/>
        </w:rPr>
        <w:t>)</w:t>
      </w:r>
      <w:r w:rsidR="008B172F" w:rsidRPr="00770537">
        <w:fldChar w:fldCharType="end"/>
      </w:r>
      <w:r w:rsidR="00857685" w:rsidRPr="00770537">
        <w:t xml:space="preserve">, </w:t>
      </w:r>
      <w:r w:rsidR="00857685" w:rsidRPr="00770537">
        <w:rPr>
          <w:i/>
          <w:iCs/>
        </w:rPr>
        <w:t>Anand</w:t>
      </w:r>
      <w:r w:rsidR="00857685" w:rsidRPr="00770537">
        <w:t xml:space="preserve">, and </w:t>
      </w:r>
      <w:r w:rsidR="00857685" w:rsidRPr="00770537">
        <w:rPr>
          <w:i/>
          <w:iCs/>
        </w:rPr>
        <w:t>Astrochron</w:t>
      </w:r>
      <w:r w:rsidR="00F70E63" w:rsidRPr="00770537">
        <w:rPr>
          <w:i/>
          <w:iCs/>
        </w:rPr>
        <w:t xml:space="preserve"> </w:t>
      </w:r>
      <w:r w:rsidR="008B172F" w:rsidRPr="00770537">
        <w:fldChar w:fldCharType="begin"/>
      </w:r>
      <w:r w:rsidR="008B172F" w:rsidRPr="00770537">
        <w:instrText xml:space="preserve"> ADDIN EN.CITE &lt;EndNote&gt;&lt;Cite&gt;&lt;Author&gt;Meyers&lt;/Author&gt;&lt;Year&gt;2014&lt;/Year&gt;&lt;RecNum&gt;4201&lt;/RecNum&gt;&lt;DisplayText&gt;(Meyers, 2014)&lt;/DisplayText&gt;&lt;record&gt;&lt;rec-number&gt;4201&lt;/rec-number&gt;&lt;foreign-keys&gt;&lt;key app="EN" db-id="pvf5wzwr92w0pvef0d5xrtvd5w2dvf0sfdsf" timestamp="1571456440" guid="1f996ddf-4b8e-4fd7-ab0d-9808b8271cbd"&gt;4201&lt;/key&gt;&lt;/foreign-keys&gt;&lt;ref-type name="Journal Article"&gt;17&lt;/ref-type&gt;&lt;contributors&gt;&lt;authors&gt;&lt;author&gt;Meyers, Stephen R.&lt;/author&gt;&lt;/authors&gt;&lt;/contributors&gt;&lt;titles&gt;&lt;title&gt;astrochron: An R Package for Astrochronology&lt;/title&gt;&lt;secondary-title&gt;http://cran.r-project.org/package=astrochron&lt;/secondary-title&gt;&lt;/titles&gt;&lt;periodical&gt;&lt;full-title&gt;http://cran.r-project.org/package=astrochron&lt;/full-title&gt;&lt;/periodical&gt;&lt;dates&gt;&lt;year&gt;2014&lt;/year&gt;&lt;/dates&gt;&lt;urls&gt;&lt;related-urls&gt;&lt;url&gt;http://cran.r-project.org/package=astrochron&lt;/url&gt;&lt;/related-urls&gt;&lt;/urls&gt;&lt;/record&gt;&lt;/Cite&gt;&lt;/EndNote&gt;</w:instrText>
      </w:r>
      <w:r w:rsidR="008B172F" w:rsidRPr="00770537">
        <w:fldChar w:fldCharType="separate"/>
      </w:r>
      <w:r w:rsidR="008B172F" w:rsidRPr="00770537">
        <w:rPr>
          <w:noProof/>
        </w:rPr>
        <w:t>(</w:t>
      </w:r>
      <w:hyperlink w:anchor="_ENREF_14" w:tooltip="Meyers, 2014 #4201" w:history="1">
        <w:r w:rsidR="00BC5E89" w:rsidRPr="00BC5E89">
          <w:rPr>
            <w:rStyle w:val="Hyperlink"/>
          </w:rPr>
          <w:t>Meyers, 2014</w:t>
        </w:r>
      </w:hyperlink>
      <w:r w:rsidR="008B172F" w:rsidRPr="00770537">
        <w:rPr>
          <w:noProof/>
        </w:rPr>
        <w:t>)</w:t>
      </w:r>
      <w:r w:rsidR="008B172F" w:rsidRPr="00770537">
        <w:fldChar w:fldCharType="end"/>
      </w:r>
      <w:r w:rsidR="00857685" w:rsidRPr="00770537">
        <w:t>.</w:t>
      </w:r>
    </w:p>
    <w:p w14:paraId="3CAC9DD7" w14:textId="0C435E2B" w:rsidR="002831C1" w:rsidRPr="00770537" w:rsidRDefault="002831C1" w:rsidP="002831C1">
      <w:pPr>
        <w:pStyle w:val="Heading1"/>
        <w:rPr>
          <w:rFonts w:ascii="Times New Roman" w:hAnsi="Times New Roman" w:cs="Times New Roman"/>
          <w:b/>
          <w:color w:val="000000" w:themeColor="text1"/>
        </w:rPr>
      </w:pPr>
      <w:bookmarkStart w:id="1" w:name="_Toc47539098"/>
      <w:r w:rsidRPr="00770537">
        <w:rPr>
          <w:rFonts w:ascii="Times New Roman" w:hAnsi="Times New Roman" w:cs="Times New Roman"/>
          <w:b/>
          <w:color w:val="000000" w:themeColor="text1"/>
        </w:rPr>
        <w:t>What they say</w:t>
      </w:r>
      <w:bookmarkEnd w:id="1"/>
    </w:p>
    <w:p w14:paraId="03D6AA83" w14:textId="07610BCB" w:rsidR="00DC09B8" w:rsidRPr="00770537" w:rsidRDefault="00DC09B8" w:rsidP="00DC09B8"/>
    <w:p w14:paraId="032C1F18" w14:textId="6FB8FDC9" w:rsidR="00F07E4F" w:rsidRDefault="0029226A" w:rsidP="004E7A98">
      <w:pPr>
        <w:jc w:val="center"/>
        <w:rPr>
          <w:b/>
          <w:color w:val="000000" w:themeColor="text1"/>
        </w:rPr>
      </w:pPr>
      <w:r w:rsidRPr="0029226A">
        <w:rPr>
          <w:b/>
          <w:noProof/>
          <w:color w:val="000000" w:themeColor="text1"/>
        </w:rPr>
        <w:drawing>
          <wp:inline distT="0" distB="0" distL="0" distR="0" wp14:anchorId="26ECF857" wp14:editId="47E6A9F3">
            <wp:extent cx="5943600" cy="34163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16300"/>
                    </a:xfrm>
                    <a:prstGeom prst="rect">
                      <a:avLst/>
                    </a:prstGeom>
                  </pic:spPr>
                </pic:pic>
              </a:graphicData>
            </a:graphic>
          </wp:inline>
        </w:drawing>
      </w:r>
    </w:p>
    <w:p w14:paraId="1594DB16" w14:textId="77777777" w:rsidR="004E7A98" w:rsidRPr="00770537" w:rsidRDefault="004E7A98" w:rsidP="004E7A98">
      <w:pPr>
        <w:jc w:val="center"/>
        <w:rPr>
          <w:b/>
          <w:color w:val="000000" w:themeColor="text1"/>
        </w:rPr>
      </w:pPr>
    </w:p>
    <w:p w14:paraId="57293D51" w14:textId="009FF236" w:rsidR="00F07E4F" w:rsidRPr="00770537" w:rsidRDefault="00F07E4F" w:rsidP="004E7A98">
      <w:pPr>
        <w:jc w:val="center"/>
        <w:rPr>
          <w:b/>
          <w:color w:val="000000" w:themeColor="text1"/>
        </w:rPr>
      </w:pPr>
      <w:r w:rsidRPr="00770537">
        <w:rPr>
          <w:b/>
          <w:bCs/>
          <w:color w:val="000000" w:themeColor="text1"/>
        </w:rPr>
        <w:t xml:space="preserve">Total: </w:t>
      </w:r>
      <w:r w:rsidR="00D14522">
        <w:rPr>
          <w:b/>
          <w:bCs/>
          <w:color w:val="000000" w:themeColor="text1"/>
        </w:rPr>
        <w:t>2</w:t>
      </w:r>
      <w:r w:rsidR="001E22DE">
        <w:rPr>
          <w:b/>
          <w:bCs/>
          <w:color w:val="000000" w:themeColor="text1"/>
        </w:rPr>
        <w:t>,</w:t>
      </w:r>
      <w:r w:rsidR="00D14522">
        <w:rPr>
          <w:b/>
          <w:bCs/>
          <w:color w:val="000000" w:themeColor="text1"/>
        </w:rPr>
        <w:t>736</w:t>
      </w:r>
      <w:r w:rsidRPr="00770537">
        <w:rPr>
          <w:b/>
          <w:bCs/>
          <w:color w:val="000000" w:themeColor="text1"/>
        </w:rPr>
        <w:t xml:space="preserve"> unique visitors </w:t>
      </w:r>
      <w:r w:rsidRPr="00770537">
        <w:rPr>
          <w:b/>
          <w:color w:val="000000" w:themeColor="text1"/>
        </w:rPr>
        <w:t xml:space="preserve">(Sept 2018 – </w:t>
      </w:r>
      <w:r w:rsidR="002C4A5B">
        <w:rPr>
          <w:b/>
          <w:color w:val="000000" w:themeColor="text1"/>
        </w:rPr>
        <w:t>Jan</w:t>
      </w:r>
      <w:r w:rsidRPr="00770537">
        <w:rPr>
          <w:b/>
          <w:color w:val="000000" w:themeColor="text1"/>
        </w:rPr>
        <w:t xml:space="preserve"> 20</w:t>
      </w:r>
      <w:r w:rsidR="00470366">
        <w:rPr>
          <w:b/>
          <w:color w:val="000000" w:themeColor="text1"/>
        </w:rPr>
        <w:t>2</w:t>
      </w:r>
      <w:r w:rsidR="002C4A5B">
        <w:rPr>
          <w:b/>
          <w:color w:val="000000" w:themeColor="text1"/>
        </w:rPr>
        <w:t>1</w:t>
      </w:r>
      <w:r w:rsidR="001E125E">
        <w:rPr>
          <w:b/>
          <w:color w:val="000000" w:themeColor="text1"/>
        </w:rPr>
        <w:t>)</w:t>
      </w:r>
    </w:p>
    <w:p w14:paraId="64223ED7" w14:textId="0AA599DC" w:rsidR="00F07E4F" w:rsidRPr="00770537" w:rsidRDefault="00F07E4F" w:rsidP="004E7A98">
      <w:pPr>
        <w:jc w:val="center"/>
        <w:rPr>
          <w:b/>
          <w:color w:val="000000" w:themeColor="text1"/>
        </w:rPr>
      </w:pPr>
      <w:r w:rsidRPr="00770537">
        <w:rPr>
          <w:b/>
          <w:color w:val="000000" w:themeColor="text1"/>
        </w:rPr>
        <w:t xml:space="preserve">Data source: </w:t>
      </w:r>
      <w:hyperlink r:id="rId14" w:history="1">
        <w:r w:rsidR="00C12F84" w:rsidRPr="00770537">
          <w:rPr>
            <w:rStyle w:val="Hyperlink"/>
            <w:b/>
          </w:rPr>
          <w:t>https://analytics.google.com</w:t>
        </w:r>
      </w:hyperlink>
    </w:p>
    <w:p w14:paraId="39106641" w14:textId="7E46058D" w:rsidR="00DC09B8" w:rsidRPr="00770537" w:rsidRDefault="00DC09B8" w:rsidP="00DC09B8">
      <w:pPr>
        <w:pStyle w:val="NormalWeb"/>
        <w:numPr>
          <w:ilvl w:val="0"/>
          <w:numId w:val="13"/>
        </w:numPr>
        <w:shd w:val="clear" w:color="auto" w:fill="FFFFFF"/>
        <w:spacing w:before="240" w:beforeAutospacing="0" w:after="240" w:afterAutospacing="0"/>
        <w:rPr>
          <w:color w:val="24292E"/>
        </w:rPr>
      </w:pPr>
      <w:r w:rsidRPr="00770537">
        <w:rPr>
          <w:rStyle w:val="Strong"/>
          <w:b w:val="0"/>
          <w:color w:val="24292E"/>
        </w:rPr>
        <w:t>Dr.</w:t>
      </w:r>
      <w:r w:rsidRPr="00770537">
        <w:rPr>
          <w:rStyle w:val="Strong"/>
          <w:color w:val="24292E"/>
        </w:rPr>
        <w:t> </w:t>
      </w:r>
      <w:r w:rsidRPr="00770537">
        <w:rPr>
          <w:rStyle w:val="Strong"/>
          <w:b w:val="0"/>
          <w:color w:val="24292E"/>
        </w:rPr>
        <w:t>J. Fred Read</w:t>
      </w:r>
      <w:r w:rsidRPr="00770537">
        <w:rPr>
          <w:color w:val="24292E"/>
        </w:rPr>
        <w:t> (Virginia Tech</w:t>
      </w:r>
      <w:r w:rsidR="00F745CE">
        <w:rPr>
          <w:bCs/>
          <w:color w:val="24292E"/>
          <w:sz w:val="22"/>
          <w:shd w:val="clear" w:color="auto" w:fill="FFFFFF"/>
        </w:rPr>
        <w:t>, USA</w:t>
      </w:r>
      <w:r w:rsidRPr="00770537">
        <w:rPr>
          <w:color w:val="24292E"/>
        </w:rPr>
        <w:t>)</w:t>
      </w:r>
    </w:p>
    <w:p w14:paraId="4EA6536D" w14:textId="596235E0" w:rsidR="00DC09B8" w:rsidRPr="00770537" w:rsidRDefault="00DC09B8" w:rsidP="00DC09B8">
      <w:pPr>
        <w:pStyle w:val="NormalWeb"/>
        <w:shd w:val="clear" w:color="auto" w:fill="FFFFFF"/>
        <w:spacing w:before="0" w:beforeAutospacing="0" w:after="0" w:afterAutospacing="0"/>
        <w:ind w:left="720"/>
        <w:rPr>
          <w:color w:val="6A737D"/>
        </w:rPr>
      </w:pPr>
      <w:r w:rsidRPr="00770537">
        <w:rPr>
          <w:rStyle w:val="Strong"/>
          <w:b w:val="0"/>
          <w:color w:val="6A737D"/>
        </w:rPr>
        <w:t>It is truly an amazing contribution to the geosciences community.</w:t>
      </w:r>
      <w:r w:rsidRPr="00770537">
        <w:rPr>
          <w:color w:val="6A737D"/>
        </w:rPr>
        <w:t> As someone who has spent much of the last 50 years trying to understand cyclic carbonates on shallow platforms, and having been involved with my students in some of the early work on stratigraphic modelling of the effects of Milankovitch forcing of carbonate platform stratigraphy, </w:t>
      </w:r>
      <w:r w:rsidRPr="00770537">
        <w:rPr>
          <w:rStyle w:val="Strong"/>
          <w:b w:val="0"/>
          <w:color w:val="6A737D"/>
        </w:rPr>
        <w:t>I was blown away by the power of the </w:t>
      </w:r>
      <w:r w:rsidRPr="00770537">
        <w:rPr>
          <w:rStyle w:val="Emphasis"/>
          <w:bCs/>
          <w:color w:val="6A737D"/>
        </w:rPr>
        <w:t>Acycle</w:t>
      </w:r>
      <w:r w:rsidRPr="00770537">
        <w:rPr>
          <w:rStyle w:val="Strong"/>
          <w:b w:val="0"/>
          <w:color w:val="6A737D"/>
        </w:rPr>
        <w:t> software.</w:t>
      </w:r>
      <w:r w:rsidRPr="00770537">
        <w:rPr>
          <w:color w:val="6A737D"/>
        </w:rPr>
        <w:t xml:space="preserve"> In the old days we used in house programs from our geophysicist </w:t>
      </w:r>
      <w:proofErr w:type="spellStart"/>
      <w:r w:rsidRPr="00770537">
        <w:rPr>
          <w:color w:val="6A737D"/>
        </w:rPr>
        <w:t>Cahit</w:t>
      </w:r>
      <w:proofErr w:type="spellEnd"/>
      <w:r w:rsidRPr="00770537">
        <w:rPr>
          <w:color w:val="6A737D"/>
        </w:rPr>
        <w:t xml:space="preserve"> </w:t>
      </w:r>
      <w:proofErr w:type="spellStart"/>
      <w:r w:rsidRPr="00770537">
        <w:rPr>
          <w:color w:val="6A737D"/>
        </w:rPr>
        <w:t>Coruh</w:t>
      </w:r>
      <w:proofErr w:type="spellEnd"/>
      <w:r w:rsidRPr="00770537">
        <w:rPr>
          <w:color w:val="6A737D"/>
        </w:rPr>
        <w:t xml:space="preserve">, and recently I have used Analyseries, </w:t>
      </w:r>
      <w:proofErr w:type="spellStart"/>
      <w:r w:rsidRPr="00770537">
        <w:rPr>
          <w:color w:val="6A737D"/>
        </w:rPr>
        <w:t>kSpectra</w:t>
      </w:r>
      <w:proofErr w:type="spellEnd"/>
      <w:r w:rsidRPr="00770537">
        <w:rPr>
          <w:color w:val="6A737D"/>
        </w:rPr>
        <w:t xml:space="preserve"> and Timefrq43, moving from Dos to Windows to Mac, jumping </w:t>
      </w:r>
      <w:r w:rsidRPr="00770537">
        <w:rPr>
          <w:color w:val="6A737D"/>
        </w:rPr>
        <w:lastRenderedPageBreak/>
        <w:t>from one to the other to get the job done. </w:t>
      </w:r>
      <w:r w:rsidRPr="00770537">
        <w:rPr>
          <w:rStyle w:val="Emphasis"/>
          <w:color w:val="6A737D"/>
        </w:rPr>
        <w:t>Acycle</w:t>
      </w:r>
      <w:r w:rsidRPr="00770537">
        <w:rPr>
          <w:color w:val="6A737D"/>
        </w:rPr>
        <w:t> has done away with the need for this, and I have been impressed with how very user friendly the program is – an indication of the tremendous effort and thought that has gone into putting this together.</w:t>
      </w:r>
    </w:p>
    <w:p w14:paraId="5DDB5B4E" w14:textId="4E07C393" w:rsidR="00DC09B8" w:rsidRPr="00770537" w:rsidRDefault="00DC09B8" w:rsidP="00DC09B8">
      <w:pPr>
        <w:pStyle w:val="NormalWeb"/>
        <w:shd w:val="clear" w:color="auto" w:fill="FFFFFF"/>
        <w:spacing w:before="0" w:beforeAutospacing="0" w:after="0" w:afterAutospacing="0"/>
        <w:ind w:left="720"/>
        <w:rPr>
          <w:color w:val="6A737D"/>
        </w:rPr>
      </w:pPr>
      <w:r w:rsidRPr="00770537">
        <w:rPr>
          <w:color w:val="6A737D"/>
        </w:rPr>
        <w:t>You should all feel very proud of this contribution. It opens up much needed access to these powerful tools for a wide audience in the sedimentary geology and paleoclimate community. Thanks again for all your efforts. </w:t>
      </w:r>
      <w:r w:rsidRPr="00770537">
        <w:rPr>
          <w:rStyle w:val="Strong"/>
          <w:b w:val="0"/>
          <w:color w:val="6A737D"/>
        </w:rPr>
        <w:t xml:space="preserve">A really </w:t>
      </w:r>
      <w:r w:rsidR="00DF23FF" w:rsidRPr="00770537">
        <w:rPr>
          <w:rStyle w:val="Strong"/>
          <w:b w:val="0"/>
          <w:color w:val="6A737D"/>
        </w:rPr>
        <w:t>m</w:t>
      </w:r>
      <w:r w:rsidR="00E51086" w:rsidRPr="00770537">
        <w:rPr>
          <w:rStyle w:val="Strong"/>
          <w:b w:val="0"/>
          <w:color w:val="6A737D"/>
        </w:rPr>
        <w:t>arvelous</w:t>
      </w:r>
      <w:r w:rsidRPr="00770537">
        <w:rPr>
          <w:rStyle w:val="Strong"/>
          <w:b w:val="0"/>
          <w:color w:val="6A737D"/>
        </w:rPr>
        <w:t xml:space="preserve"> job.</w:t>
      </w:r>
    </w:p>
    <w:p w14:paraId="1C0F5794" w14:textId="4418962D"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James G. Ogg</w:t>
      </w:r>
      <w:r w:rsidRPr="00770537">
        <w:rPr>
          <w:bCs/>
          <w:color w:val="24292E"/>
          <w:sz w:val="22"/>
          <w:shd w:val="clear" w:color="auto" w:fill="FFFFFF"/>
        </w:rPr>
        <w:t> (Purdue University, USA):</w:t>
      </w:r>
    </w:p>
    <w:p w14:paraId="139F8D7A" w14:textId="7DE7D4B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Mingsong Li</w:t>
      </w:r>
      <w:r w:rsidRPr="00770537">
        <w:rPr>
          <w:bCs/>
          <w:color w:val="6A737D"/>
          <w:sz w:val="22"/>
          <w:shd w:val="clear" w:color="auto" w:fill="FFFFFF"/>
        </w:rPr>
        <w:t>’</w:t>
      </w:r>
      <w:r w:rsidR="002831C1" w:rsidRPr="00770537">
        <w:rPr>
          <w:bCs/>
          <w:color w:val="6A737D"/>
          <w:sz w:val="22"/>
          <w:shd w:val="clear" w:color="auto" w:fill="FFFFFF"/>
        </w:rPr>
        <w:t>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enables us to quickly analyze the potential of new outcrops and boreholes, and then to determine the sedimentation rates and elapsed time. Hi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will become the standard tool for time-scale applications by all international workers.</w:t>
      </w:r>
      <w:r w:rsidRPr="00770537">
        <w:rPr>
          <w:bCs/>
          <w:color w:val="6A737D"/>
          <w:sz w:val="22"/>
          <w:shd w:val="clear" w:color="auto" w:fill="FFFFFF"/>
        </w:rPr>
        <w:t>”</w:t>
      </w:r>
    </w:p>
    <w:p w14:paraId="6B034A73" w14:textId="431C275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Paul E. Olsen</w:t>
      </w:r>
      <w:r w:rsidRPr="00770537">
        <w:rPr>
          <w:bCs/>
          <w:color w:val="24292E"/>
          <w:sz w:val="22"/>
          <w:shd w:val="clear" w:color="auto" w:fill="FFFFFF"/>
        </w:rPr>
        <w:t> (Columbia University</w:t>
      </w:r>
      <w:bookmarkStart w:id="2" w:name="OLE_LINK3"/>
      <w:bookmarkStart w:id="3" w:name="OLE_LINK4"/>
      <w:r w:rsidR="00F745CE">
        <w:rPr>
          <w:bCs/>
          <w:color w:val="24292E"/>
          <w:sz w:val="22"/>
          <w:shd w:val="clear" w:color="auto" w:fill="FFFFFF"/>
        </w:rPr>
        <w:t>, USA</w:t>
      </w:r>
      <w:bookmarkEnd w:id="2"/>
      <w:bookmarkEnd w:id="3"/>
      <w:r w:rsidRPr="00770537">
        <w:rPr>
          <w:bCs/>
          <w:color w:val="24292E"/>
          <w:sz w:val="22"/>
          <w:shd w:val="clear" w:color="auto" w:fill="FFFFFF"/>
        </w:rPr>
        <w:t>):</w:t>
      </w:r>
    </w:p>
    <w:p w14:paraId="784C0267" w14:textId="0E480DB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Not only is this software powerful and effective, it is also simple to use and therefore benefits researchers and at all levels within the paleoclimatology community, from novices to experts.</w:t>
      </w:r>
      <w:r w:rsidRPr="00770537">
        <w:rPr>
          <w:bCs/>
          <w:color w:val="6A737D"/>
          <w:sz w:val="22"/>
          <w:shd w:val="clear" w:color="auto" w:fill="FFFFFF"/>
        </w:rPr>
        <w:t>”</w:t>
      </w:r>
    </w:p>
    <w:p w14:paraId="17052786" w14:textId="5F4FDDD1" w:rsidR="002831C1" w:rsidRPr="00770537" w:rsidRDefault="00CB756B"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Arsenio Muñoz Jiménez (University of Zaragoza, Spain):</w:t>
      </w:r>
    </w:p>
    <w:p w14:paraId="3BCA0E21" w14:textId="0B10280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Thank you very much and congratulations for the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xml:space="preserve"> software. I am using it and it is very </w:t>
      </w:r>
      <w:proofErr w:type="spellStart"/>
      <w:r w:rsidR="002831C1" w:rsidRPr="00770537">
        <w:rPr>
          <w:bCs/>
          <w:color w:val="6A737D"/>
          <w:sz w:val="22"/>
          <w:shd w:val="clear" w:color="auto" w:fill="FFFFFF"/>
        </w:rPr>
        <w:t>very</w:t>
      </w:r>
      <w:proofErr w:type="spellEnd"/>
      <w:r w:rsidR="002831C1" w:rsidRPr="00770537">
        <w:rPr>
          <w:bCs/>
          <w:color w:val="6A737D"/>
          <w:sz w:val="22"/>
          <w:shd w:val="clear" w:color="auto" w:fill="FFFFFF"/>
        </w:rPr>
        <w:t xml:space="preserve"> useful and interesting.</w:t>
      </w:r>
      <w:r w:rsidRPr="00770537">
        <w:rPr>
          <w:bCs/>
          <w:color w:val="6A737D"/>
          <w:sz w:val="22"/>
          <w:shd w:val="clear" w:color="auto" w:fill="FFFFFF"/>
        </w:rPr>
        <w:t>”</w:t>
      </w:r>
    </w:p>
    <w:p w14:paraId="518CE8A5" w14:textId="15FD94D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Marco </w:t>
      </w:r>
      <w:proofErr w:type="spellStart"/>
      <w:r w:rsidRPr="00770537">
        <w:rPr>
          <w:rStyle w:val="Strong"/>
          <w:b w:val="0"/>
          <w:color w:val="24292E"/>
          <w:sz w:val="22"/>
          <w:shd w:val="clear" w:color="auto" w:fill="FFFFFF"/>
        </w:rPr>
        <w:t>Franceschi</w:t>
      </w:r>
      <w:proofErr w:type="spellEnd"/>
      <w:r w:rsidRPr="00770537">
        <w:rPr>
          <w:bCs/>
          <w:color w:val="24292E"/>
          <w:sz w:val="22"/>
          <w:shd w:val="clear" w:color="auto" w:fill="FFFFFF"/>
        </w:rPr>
        <w:t> (University of Padova, Italy):</w:t>
      </w:r>
    </w:p>
    <w:p w14:paraId="25C5E7EC" w14:textId="30A67803"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being immensely valuable to my work. Some of the stratigraphic series I am studying display a prominent cyclicity, but were deposited in contexts characterized by relevant changes in sedimentation rates and often lack accurate geochronological constraint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has been designed specifically for dealing with similar cases, by tackling them with a rigorous statistical approach, and therefore is providing an invaluable tool for their investigation.</w:t>
      </w:r>
      <w:r w:rsidRPr="00770537">
        <w:rPr>
          <w:bCs/>
          <w:color w:val="6A737D"/>
          <w:sz w:val="22"/>
          <w:shd w:val="clear" w:color="auto" w:fill="FFFFFF"/>
        </w:rPr>
        <w:t>”</w:t>
      </w:r>
    </w:p>
    <w:p w14:paraId="345F0461" w14:textId="3C439D8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Xu Yao</w:t>
      </w:r>
      <w:r w:rsidRPr="00770537">
        <w:rPr>
          <w:bCs/>
          <w:color w:val="24292E"/>
          <w:sz w:val="22"/>
          <w:shd w:val="clear" w:color="auto" w:fill="FFFFFF"/>
        </w:rPr>
        <w:t> (Lanzhou University, China):</w:t>
      </w:r>
    </w:p>
    <w:p w14:paraId="3C37C731" w14:textId="02D42CD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I am working on cyclostratigraphy and paleoclimate study of ancient strata and rocks (270 million years ago) with assistance from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I also introduced this software to my colleagues whose research areas are paleoclimate implications of Quaternary loess (several thousand years ago). My colleagues have given me really good feedbacks about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w:t>
      </w:r>
      <w:r w:rsidRPr="00770537">
        <w:rPr>
          <w:bCs/>
          <w:color w:val="6A737D"/>
          <w:sz w:val="22"/>
          <w:shd w:val="clear" w:color="auto" w:fill="FFFFFF"/>
        </w:rPr>
        <w:t>”</w:t>
      </w:r>
    </w:p>
    <w:p w14:paraId="42E1875B"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Christian </w:t>
      </w:r>
      <w:proofErr w:type="spellStart"/>
      <w:r w:rsidRPr="00770537">
        <w:rPr>
          <w:rStyle w:val="Strong"/>
          <w:b w:val="0"/>
          <w:color w:val="24292E"/>
          <w:sz w:val="22"/>
          <w:shd w:val="clear" w:color="auto" w:fill="FFFFFF"/>
        </w:rPr>
        <w:t>Zeeden</w:t>
      </w:r>
      <w:proofErr w:type="spellEnd"/>
      <w:r w:rsidRPr="00770537">
        <w:rPr>
          <w:bCs/>
          <w:color w:val="24292E"/>
          <w:sz w:val="22"/>
          <w:shd w:val="clear" w:color="auto" w:fill="FFFFFF"/>
        </w:rPr>
        <w:t xml:space="preserve"> (IMCCE, </w:t>
      </w:r>
      <w:proofErr w:type="spellStart"/>
      <w:r w:rsidRPr="00770537">
        <w:rPr>
          <w:bCs/>
          <w:color w:val="24292E"/>
          <w:sz w:val="22"/>
          <w:shd w:val="clear" w:color="auto" w:fill="FFFFFF"/>
        </w:rPr>
        <w:t>Observatoire</w:t>
      </w:r>
      <w:proofErr w:type="spellEnd"/>
      <w:r w:rsidRPr="00770537">
        <w:rPr>
          <w:bCs/>
          <w:color w:val="24292E"/>
          <w:sz w:val="22"/>
          <w:shd w:val="clear" w:color="auto" w:fill="FFFFFF"/>
        </w:rPr>
        <w:t xml:space="preserve"> de Paris, France):</w:t>
      </w:r>
    </w:p>
    <w:p w14:paraId="61127EC1" w14:textId="5B4DA9F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novel and valuable in this context, especially because it facilitates the easy application of otherwise complex calculations.</w:t>
      </w:r>
      <w:r w:rsidRPr="00770537">
        <w:rPr>
          <w:bCs/>
          <w:color w:val="6A737D"/>
          <w:sz w:val="22"/>
          <w:shd w:val="clear" w:color="auto" w:fill="FFFFFF"/>
        </w:rPr>
        <w:t>”</w:t>
      </w:r>
    </w:p>
    <w:p w14:paraId="1D95A402"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Nicolas R. Thibault</w:t>
      </w:r>
      <w:r w:rsidRPr="00770537">
        <w:rPr>
          <w:bCs/>
          <w:color w:val="24292E"/>
          <w:sz w:val="22"/>
          <w:shd w:val="clear" w:color="auto" w:fill="FFFFFF"/>
        </w:rPr>
        <w:t> (University of Copenhagen, Denmark):</w:t>
      </w:r>
    </w:p>
    <w:p w14:paraId="10C197CD" w14:textId="122422D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I’ve been playing a lot with the excellent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xml:space="preserve"> package for </w:t>
      </w:r>
      <w:proofErr w:type="spellStart"/>
      <w:r w:rsidR="002831C1" w:rsidRPr="00770537">
        <w:rPr>
          <w:bCs/>
          <w:color w:val="6A737D"/>
          <w:sz w:val="22"/>
          <w:shd w:val="clear" w:color="auto" w:fill="FFFFFF"/>
        </w:rPr>
        <w:t>Matlab</w:t>
      </w:r>
      <w:proofErr w:type="spellEnd"/>
      <w:r w:rsidR="002831C1" w:rsidRPr="00770537">
        <w:rPr>
          <w:bCs/>
          <w:color w:val="6A737D"/>
          <w:sz w:val="22"/>
          <w:shd w:val="clear" w:color="auto" w:fill="FFFFFF"/>
        </w:rPr>
        <w:t xml:space="preserve"> that Mingsong developed. Congratulations, this is a very nice interface that simplifies a lot our work and makes it truly faster to </w:t>
      </w:r>
      <w:proofErr w:type="spellStart"/>
      <w:r w:rsidR="002831C1" w:rsidRPr="00770537">
        <w:rPr>
          <w:bCs/>
          <w:color w:val="6A737D"/>
          <w:sz w:val="22"/>
          <w:shd w:val="clear" w:color="auto" w:fill="FFFFFF"/>
        </w:rPr>
        <w:t>analyse</w:t>
      </w:r>
      <w:proofErr w:type="spellEnd"/>
      <w:r w:rsidR="002831C1" w:rsidRPr="00770537">
        <w:rPr>
          <w:bCs/>
          <w:color w:val="6A737D"/>
          <w:sz w:val="22"/>
          <w:shd w:val="clear" w:color="auto" w:fill="FFFFFF"/>
        </w:rPr>
        <w:t xml:space="preserve"> a time-series.</w:t>
      </w:r>
      <w:r w:rsidRPr="00770537">
        <w:rPr>
          <w:bCs/>
          <w:color w:val="6A737D"/>
          <w:sz w:val="22"/>
          <w:shd w:val="clear" w:color="auto" w:fill="FFFFFF"/>
        </w:rPr>
        <w:t>”</w:t>
      </w:r>
    </w:p>
    <w:p w14:paraId="7AE41CFE" w14:textId="0686D941" w:rsidR="00207533" w:rsidRPr="00770537" w:rsidRDefault="00207533" w:rsidP="00207533">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w:t>
      </w:r>
      <w:r w:rsidR="0065280F" w:rsidRPr="0065280F">
        <w:rPr>
          <w:rStyle w:val="Strong"/>
          <w:b w:val="0"/>
          <w:color w:val="24292E"/>
          <w:sz w:val="22"/>
          <w:shd w:val="clear" w:color="auto" w:fill="FFFFFF"/>
        </w:rPr>
        <w:t>Frits Hilgen</w:t>
      </w:r>
      <w:r w:rsidRPr="00770537">
        <w:rPr>
          <w:bCs/>
          <w:color w:val="24292E"/>
          <w:sz w:val="22"/>
          <w:shd w:val="clear" w:color="auto" w:fill="FFFFFF"/>
        </w:rPr>
        <w:t> (</w:t>
      </w:r>
      <w:r w:rsidR="00646CC0" w:rsidRPr="00646CC0">
        <w:rPr>
          <w:bCs/>
          <w:color w:val="24292E"/>
          <w:sz w:val="22"/>
          <w:shd w:val="clear" w:color="auto" w:fill="FFFFFF"/>
        </w:rPr>
        <w:t>Utrecht University</w:t>
      </w:r>
      <w:r w:rsidRPr="00770537">
        <w:rPr>
          <w:bCs/>
          <w:color w:val="24292E"/>
          <w:sz w:val="22"/>
          <w:shd w:val="clear" w:color="auto" w:fill="FFFFFF"/>
        </w:rPr>
        <w:t xml:space="preserve">, </w:t>
      </w:r>
      <w:r w:rsidR="00646CC0" w:rsidRPr="00646CC0">
        <w:rPr>
          <w:bCs/>
          <w:color w:val="24292E"/>
          <w:sz w:val="22"/>
          <w:shd w:val="clear" w:color="auto" w:fill="FFFFFF"/>
        </w:rPr>
        <w:t>Netherlands</w:t>
      </w:r>
      <w:r w:rsidRPr="00770537">
        <w:rPr>
          <w:bCs/>
          <w:color w:val="24292E"/>
          <w:sz w:val="22"/>
          <w:shd w:val="clear" w:color="auto" w:fill="FFFFFF"/>
        </w:rPr>
        <w:t>):</w:t>
      </w:r>
    </w:p>
    <w:p w14:paraId="1C39441F" w14:textId="3A196451" w:rsidR="00207533" w:rsidRPr="00770537" w:rsidRDefault="00207533" w:rsidP="00207533">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lastRenderedPageBreak/>
        <w:t>“</w:t>
      </w:r>
      <w:r w:rsidR="002D28EA" w:rsidRPr="002D28EA">
        <w:rPr>
          <w:bCs/>
          <w:color w:val="6A737D"/>
          <w:sz w:val="22"/>
          <w:shd w:val="clear" w:color="auto" w:fill="FFFFFF"/>
        </w:rPr>
        <w:t xml:space="preserve">I used it this academic year for the first time in my MSc course on Astronomical climate forcing and time scales as replacement of the outdated </w:t>
      </w:r>
      <w:r w:rsidR="002D28EA" w:rsidRPr="00B95842">
        <w:rPr>
          <w:bCs/>
          <w:i/>
          <w:iCs/>
          <w:color w:val="6A737D"/>
          <w:sz w:val="22"/>
          <w:shd w:val="clear" w:color="auto" w:fill="FFFFFF"/>
        </w:rPr>
        <w:t>Analyseries</w:t>
      </w:r>
      <w:r w:rsidR="002D28EA" w:rsidRPr="002D28EA">
        <w:rPr>
          <w:bCs/>
          <w:color w:val="6A737D"/>
          <w:sz w:val="22"/>
          <w:shd w:val="clear" w:color="auto" w:fill="FFFFFF"/>
        </w:rPr>
        <w:t xml:space="preserve"> program. The main advantages of </w:t>
      </w:r>
      <w:r w:rsidR="002D28EA" w:rsidRPr="00B95842">
        <w:rPr>
          <w:bCs/>
          <w:i/>
          <w:iCs/>
          <w:color w:val="6A737D"/>
          <w:sz w:val="22"/>
          <w:shd w:val="clear" w:color="auto" w:fill="FFFFFF"/>
        </w:rPr>
        <w:t>Acycle</w:t>
      </w:r>
      <w:r w:rsidR="002D28EA" w:rsidRPr="002D28EA">
        <w:rPr>
          <w:bCs/>
          <w:color w:val="6A737D"/>
          <w:sz w:val="22"/>
          <w:shd w:val="clear" w:color="auto" w:fill="FFFFFF"/>
        </w:rPr>
        <w:t xml:space="preserve"> is that it is very user friendly, has a lot of different options for the statistical analysis of paleoclimate records and in addition first-rate plotting options. For instance you can directly see the trend that you aim to remove and then decide whether you want to continue with it. It is further also very good to see the fast and almost continuous improvement of </w:t>
      </w:r>
      <w:r w:rsidR="002D28EA" w:rsidRPr="00B95842">
        <w:rPr>
          <w:bCs/>
          <w:i/>
          <w:iCs/>
          <w:color w:val="6A737D"/>
          <w:sz w:val="22"/>
          <w:shd w:val="clear" w:color="auto" w:fill="FFFFFF"/>
        </w:rPr>
        <w:t>Acycle</w:t>
      </w:r>
      <w:r w:rsidR="002D28EA" w:rsidRPr="002D28EA">
        <w:rPr>
          <w:bCs/>
          <w:color w:val="6A737D"/>
          <w:sz w:val="22"/>
          <w:shd w:val="clear" w:color="auto" w:fill="FFFFFF"/>
        </w:rPr>
        <w:t>, including the processing of reported bugs. And, not unimportantly, also my students were very enthusiastic about Acycle and I now use it now for my own research as well!</w:t>
      </w:r>
      <w:r w:rsidRPr="00770537">
        <w:rPr>
          <w:bCs/>
          <w:color w:val="6A737D"/>
          <w:sz w:val="22"/>
          <w:shd w:val="clear" w:color="auto" w:fill="FFFFFF"/>
        </w:rPr>
        <w:t>”</w:t>
      </w:r>
    </w:p>
    <w:p w14:paraId="60C0F7E2" w14:textId="1870B640" w:rsidR="00A13B09" w:rsidRDefault="00A13B09">
      <w:pPr>
        <w:rPr>
          <w:b/>
          <w:color w:val="000000" w:themeColor="text1"/>
        </w:rPr>
      </w:pPr>
    </w:p>
    <w:p w14:paraId="1E3E0C5D" w14:textId="1565EDE1" w:rsidR="00F8342E" w:rsidRPr="00770537" w:rsidRDefault="00F8342E" w:rsidP="00F8342E">
      <w:pPr>
        <w:pStyle w:val="Heading1"/>
        <w:rPr>
          <w:rFonts w:ascii="Times New Roman" w:hAnsi="Times New Roman" w:cs="Times New Roman"/>
          <w:b/>
          <w:color w:val="000000" w:themeColor="text1"/>
        </w:rPr>
      </w:pPr>
      <w:bookmarkStart w:id="4" w:name="_Toc47539099"/>
      <w:r w:rsidRPr="00F8342E">
        <w:rPr>
          <w:rFonts w:ascii="Times New Roman" w:hAnsi="Times New Roman" w:cs="Times New Roman"/>
          <w:b/>
          <w:color w:val="000000" w:themeColor="text1"/>
        </w:rPr>
        <w:t>Copyright</w:t>
      </w:r>
      <w:bookmarkEnd w:id="4"/>
    </w:p>
    <w:p w14:paraId="506BA5CB" w14:textId="77777777" w:rsidR="00F8342E" w:rsidRDefault="00F8342E" w:rsidP="00F8342E">
      <w:pPr>
        <w:spacing w:before="120"/>
        <w:ind w:firstLine="360"/>
      </w:pPr>
    </w:p>
    <w:p w14:paraId="7561D37A" w14:textId="73A6310D" w:rsidR="00F8342E" w:rsidRPr="00770537" w:rsidRDefault="00F8342E" w:rsidP="00F8342E">
      <w:pPr>
        <w:spacing w:before="120"/>
        <w:ind w:firstLine="360"/>
      </w:pPr>
      <w:r w:rsidRPr="00770537">
        <w:t>Copyright © 2017-20</w:t>
      </w:r>
      <w:r w:rsidR="000E6BAD">
        <w:t>2</w:t>
      </w:r>
      <w:r w:rsidR="00BC456C">
        <w:t>1</w:t>
      </w:r>
      <w:r w:rsidRPr="00770537">
        <w:t>.</w:t>
      </w:r>
    </w:p>
    <w:p w14:paraId="44FAE0FD" w14:textId="77777777" w:rsidR="00F8342E" w:rsidRPr="00770537" w:rsidRDefault="00F8342E" w:rsidP="00F8342E">
      <w:pPr>
        <w:spacing w:before="120"/>
        <w:ind w:firstLine="360"/>
      </w:pPr>
      <w:r w:rsidRPr="00770537">
        <w:t xml:space="preserve">This software can be freely downloaded, used, and shared by all users. It can be redistributed and/or modified under the terms of the GNU GENERAL PUBLIC LICENSE as published by the Free Software Foundation. To obtain a copy of the GNU General Public License, go to: </w:t>
      </w:r>
      <w:hyperlink r:id="rId15" w:history="1">
        <w:r w:rsidRPr="00770537">
          <w:rPr>
            <w:rStyle w:val="Hyperlink"/>
          </w:rPr>
          <w:t>https://www.gnu.org/licenses</w:t>
        </w:r>
      </w:hyperlink>
      <w:r w:rsidRPr="00770537">
        <w:t>.</w:t>
      </w:r>
    </w:p>
    <w:p w14:paraId="67961283" w14:textId="77777777" w:rsidR="00F8342E" w:rsidRPr="00770537" w:rsidRDefault="00F8342E" w:rsidP="00F8342E">
      <w:pPr>
        <w:spacing w:before="120"/>
        <w:ind w:firstLine="360"/>
      </w:pPr>
      <w:r w:rsidRPr="00770537">
        <w:t xml:space="preserve"> This program is distributed in the hope that it will be useful, but WITHOUT ANY WARRANTY; without even the implied warranty of MERCHANTABILITY or FITNESS FOR A PARTICULAR PURPOSE.</w:t>
      </w:r>
    </w:p>
    <w:p w14:paraId="03512C2C" w14:textId="77777777" w:rsidR="00F8342E" w:rsidRDefault="00F8342E" w:rsidP="00F8342E">
      <w:pPr>
        <w:spacing w:before="120"/>
        <w:ind w:firstLine="360"/>
      </w:pPr>
      <w:r w:rsidRPr="00770537">
        <w:t xml:space="preserve">The </w:t>
      </w:r>
      <w:r w:rsidRPr="00770537">
        <w:rPr>
          <w:i/>
          <w:iCs/>
        </w:rPr>
        <w:t>Acycle</w:t>
      </w:r>
      <w:r w:rsidRPr="00770537">
        <w:t xml:space="preserve"> authors reserve the right to license this program or modified versions of </w:t>
      </w:r>
      <w:r w:rsidRPr="00770537">
        <w:rPr>
          <w:i/>
          <w:iCs/>
        </w:rPr>
        <w:t>Acycle</w:t>
      </w:r>
      <w:r w:rsidRPr="00770537">
        <w:t xml:space="preserve"> under other licenses at the discretion. Questions about </w:t>
      </w:r>
      <w:r w:rsidRPr="00770537">
        <w:rPr>
          <w:i/>
          <w:iCs/>
        </w:rPr>
        <w:t>Acycle</w:t>
      </w:r>
      <w:r w:rsidRPr="00770537">
        <w:t xml:space="preserve"> may be directed to:</w:t>
      </w:r>
    </w:p>
    <w:p w14:paraId="5C183BC5" w14:textId="77777777" w:rsidR="00F8342E" w:rsidRPr="00770537" w:rsidRDefault="00F8342E" w:rsidP="00F8342E">
      <w:pPr>
        <w:spacing w:before="120"/>
        <w:ind w:firstLine="36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5811"/>
      </w:tblGrid>
      <w:tr w:rsidR="00F8342E" w14:paraId="5DC98477" w14:textId="77777777" w:rsidTr="003903F8">
        <w:tc>
          <w:tcPr>
            <w:tcW w:w="3539" w:type="dxa"/>
          </w:tcPr>
          <w:p w14:paraId="28B9DFB8" w14:textId="77777777" w:rsidR="00F8342E" w:rsidRPr="00770537" w:rsidRDefault="00F8342E" w:rsidP="003903F8">
            <w:pPr>
              <w:ind w:left="25"/>
              <w:rPr>
                <w:i/>
              </w:rPr>
            </w:pPr>
            <w:r w:rsidRPr="00770537">
              <w:rPr>
                <w:i/>
              </w:rPr>
              <w:t xml:space="preserve">Mingsong Li </w:t>
            </w:r>
          </w:p>
          <w:p w14:paraId="7DC85694" w14:textId="77777777" w:rsidR="00F8342E" w:rsidRPr="00770537" w:rsidRDefault="00F8342E" w:rsidP="003903F8">
            <w:pPr>
              <w:ind w:left="25"/>
              <w:rPr>
                <w:i/>
              </w:rPr>
            </w:pPr>
            <w:r w:rsidRPr="00770537">
              <w:rPr>
                <w:i/>
              </w:rPr>
              <w:t>Assistant Research Professor</w:t>
            </w:r>
          </w:p>
          <w:p w14:paraId="09AE6993" w14:textId="77777777" w:rsidR="00F8342E" w:rsidRPr="00770537" w:rsidRDefault="00F8342E" w:rsidP="003903F8">
            <w:pPr>
              <w:ind w:left="25"/>
              <w:rPr>
                <w:i/>
              </w:rPr>
            </w:pPr>
            <w:r w:rsidRPr="00770537">
              <w:rPr>
                <w:i/>
              </w:rPr>
              <w:t>Department of Geosciences</w:t>
            </w:r>
          </w:p>
          <w:p w14:paraId="0314DEFC" w14:textId="77777777" w:rsidR="00F8342E" w:rsidRPr="00770537" w:rsidRDefault="00F8342E" w:rsidP="003903F8">
            <w:pPr>
              <w:ind w:left="25"/>
              <w:rPr>
                <w:i/>
              </w:rPr>
            </w:pPr>
            <w:r w:rsidRPr="00770537">
              <w:rPr>
                <w:i/>
              </w:rPr>
              <w:t>Pennsylvania State University</w:t>
            </w:r>
          </w:p>
          <w:p w14:paraId="52BB0DF6" w14:textId="77777777" w:rsidR="00F8342E" w:rsidRPr="00770537" w:rsidRDefault="00F8342E" w:rsidP="003903F8">
            <w:pPr>
              <w:ind w:left="25"/>
              <w:rPr>
                <w:i/>
              </w:rPr>
            </w:pPr>
            <w:r w:rsidRPr="00770537">
              <w:rPr>
                <w:i/>
              </w:rPr>
              <w:t>University Park, PA 16802, USA</w:t>
            </w:r>
          </w:p>
          <w:p w14:paraId="6D137AD9" w14:textId="77777777" w:rsidR="00F8342E" w:rsidRPr="00DA396A" w:rsidRDefault="00F8342E" w:rsidP="003903F8">
            <w:pPr>
              <w:ind w:left="25"/>
              <w:rPr>
                <w:i/>
              </w:rPr>
            </w:pPr>
            <w:r w:rsidRPr="00920C5D">
              <w:rPr>
                <w:i/>
                <w:iCs/>
              </w:rPr>
              <w:t xml:space="preserve">E-mail: </w:t>
            </w:r>
            <w:r w:rsidRPr="00770537">
              <w:rPr>
                <w:i/>
              </w:rPr>
              <w:t>mul450@psu.edu or limingsonglms@gmail.com</w:t>
            </w:r>
          </w:p>
        </w:tc>
        <w:tc>
          <w:tcPr>
            <w:tcW w:w="5811" w:type="dxa"/>
          </w:tcPr>
          <w:p w14:paraId="1F5CB791" w14:textId="77777777" w:rsidR="00F8342E" w:rsidRPr="00920C5D" w:rsidRDefault="00F8342E" w:rsidP="003903F8">
            <w:pPr>
              <w:rPr>
                <w:i/>
                <w:iCs/>
              </w:rPr>
            </w:pPr>
            <w:r w:rsidRPr="00920C5D">
              <w:rPr>
                <w:rFonts w:hint="eastAsia"/>
                <w:i/>
                <w:iCs/>
              </w:rPr>
              <w:t>Linda</w:t>
            </w:r>
            <w:r w:rsidRPr="00920C5D">
              <w:rPr>
                <w:i/>
                <w:iCs/>
              </w:rPr>
              <w:t xml:space="preserve"> A. Hinnov</w:t>
            </w:r>
          </w:p>
          <w:p w14:paraId="42FAFC55" w14:textId="77777777" w:rsidR="00F8342E" w:rsidRPr="00920C5D" w:rsidRDefault="00F8342E" w:rsidP="003903F8">
            <w:pPr>
              <w:rPr>
                <w:i/>
                <w:iCs/>
              </w:rPr>
            </w:pPr>
            <w:r w:rsidRPr="00920C5D">
              <w:rPr>
                <w:i/>
                <w:iCs/>
              </w:rPr>
              <w:t>Professor</w:t>
            </w:r>
          </w:p>
          <w:p w14:paraId="31AF2DBC" w14:textId="77777777" w:rsidR="00F8342E" w:rsidRPr="00920C5D" w:rsidRDefault="00F8342E" w:rsidP="003903F8">
            <w:pPr>
              <w:rPr>
                <w:i/>
                <w:iCs/>
              </w:rPr>
            </w:pPr>
            <w:r w:rsidRPr="00920C5D">
              <w:rPr>
                <w:i/>
                <w:iCs/>
              </w:rPr>
              <w:t>Department of Atmospheric, Oceanic and Earth Sciences</w:t>
            </w:r>
          </w:p>
          <w:p w14:paraId="287A4B82" w14:textId="77777777" w:rsidR="00F8342E" w:rsidRPr="00920C5D" w:rsidRDefault="00F8342E" w:rsidP="003903F8">
            <w:pPr>
              <w:rPr>
                <w:i/>
                <w:iCs/>
              </w:rPr>
            </w:pPr>
            <w:r w:rsidRPr="00920C5D">
              <w:rPr>
                <w:i/>
                <w:iCs/>
              </w:rPr>
              <w:t>George Mason University</w:t>
            </w:r>
          </w:p>
          <w:p w14:paraId="76AF7544" w14:textId="77777777" w:rsidR="00F8342E" w:rsidRPr="00920C5D" w:rsidRDefault="00F8342E" w:rsidP="003903F8">
            <w:pPr>
              <w:rPr>
                <w:i/>
                <w:iCs/>
              </w:rPr>
            </w:pPr>
            <w:r w:rsidRPr="00920C5D">
              <w:rPr>
                <w:i/>
                <w:iCs/>
              </w:rPr>
              <w:t>Fairfax, VA 22030</w:t>
            </w:r>
          </w:p>
          <w:p w14:paraId="4432B700" w14:textId="77777777" w:rsidR="00F8342E" w:rsidRPr="00920C5D" w:rsidRDefault="00F8342E" w:rsidP="003903F8">
            <w:pPr>
              <w:rPr>
                <w:i/>
                <w:iCs/>
              </w:rPr>
            </w:pPr>
            <w:r w:rsidRPr="00920C5D">
              <w:rPr>
                <w:i/>
                <w:iCs/>
              </w:rPr>
              <w:t>E-mail: lhinnov@gmu.edu</w:t>
            </w:r>
          </w:p>
          <w:p w14:paraId="68A35A3B" w14:textId="77777777" w:rsidR="00F8342E" w:rsidRDefault="00F8342E" w:rsidP="003903F8">
            <w:r w:rsidRPr="00920C5D">
              <w:rPr>
                <w:i/>
                <w:iCs/>
              </w:rPr>
              <w:t>Website: http://mason.gmu.edu/~lhinnov/</w:t>
            </w:r>
          </w:p>
        </w:tc>
      </w:tr>
    </w:tbl>
    <w:p w14:paraId="16EBACD0" w14:textId="77777777" w:rsidR="00F8342E" w:rsidRPr="00770537" w:rsidRDefault="00F8342E" w:rsidP="00F8342E">
      <w:pPr>
        <w:spacing w:before="120"/>
      </w:pPr>
    </w:p>
    <w:p w14:paraId="370C7E9B" w14:textId="77777777" w:rsidR="00F8342E" w:rsidRPr="00770537" w:rsidRDefault="00F8342E">
      <w:pPr>
        <w:rPr>
          <w:b/>
          <w:color w:val="000000" w:themeColor="text1"/>
        </w:rPr>
      </w:pPr>
    </w:p>
    <w:p w14:paraId="29ED046A" w14:textId="77777777" w:rsidR="00B563BA" w:rsidRPr="00770537" w:rsidRDefault="00A13B09">
      <w:pPr>
        <w:rPr>
          <w:b/>
          <w:color w:val="000000" w:themeColor="text1"/>
        </w:rPr>
      </w:pPr>
      <w:r w:rsidRPr="00770537">
        <w:rPr>
          <w:b/>
          <w:color w:val="000000" w:themeColor="text1"/>
        </w:rPr>
        <w:br w:type="page"/>
      </w:r>
    </w:p>
    <w:p w14:paraId="05967065" w14:textId="4BA23C38" w:rsidR="00887121" w:rsidRPr="00770537" w:rsidRDefault="00887121">
      <w:pPr>
        <w:rPr>
          <w:b/>
          <w:color w:val="000000" w:themeColor="text1"/>
        </w:rPr>
        <w:sectPr w:rsidR="00887121" w:rsidRPr="00770537" w:rsidSect="00644E86">
          <w:headerReference w:type="default" r:id="rId16"/>
          <w:footerReference w:type="default" r:id="rId17"/>
          <w:pgSz w:w="12240" w:h="15840"/>
          <w:pgMar w:top="1440" w:right="1440" w:bottom="1440" w:left="1440" w:header="720" w:footer="720" w:gutter="0"/>
          <w:pgNumType w:fmt="numberInDash" w:start="1"/>
          <w:cols w:space="720"/>
          <w:docGrid w:linePitch="400"/>
        </w:sectPr>
      </w:pPr>
    </w:p>
    <w:p w14:paraId="20C310E0" w14:textId="273AD546" w:rsidR="00710F54" w:rsidRPr="00770537" w:rsidRDefault="003A6AA0" w:rsidP="00254C15">
      <w:pPr>
        <w:pStyle w:val="Heading1"/>
        <w:rPr>
          <w:rFonts w:ascii="Times New Roman" w:hAnsi="Times New Roman" w:cs="Times New Roman"/>
          <w:b/>
          <w:color w:val="000000" w:themeColor="text1"/>
        </w:rPr>
      </w:pPr>
      <w:bookmarkStart w:id="5" w:name="_Toc47539100"/>
      <w:r w:rsidRPr="00770537">
        <w:rPr>
          <w:rFonts w:ascii="Times New Roman" w:hAnsi="Times New Roman" w:cs="Times New Roman"/>
          <w:b/>
          <w:color w:val="000000" w:themeColor="text1"/>
        </w:rPr>
        <w:lastRenderedPageBreak/>
        <w:t xml:space="preserve">1.  </w:t>
      </w:r>
      <w:r w:rsidR="00EC42C5" w:rsidRPr="00EC42C5">
        <w:rPr>
          <w:rFonts w:ascii="Times New Roman" w:hAnsi="Times New Roman" w:cs="Times New Roman"/>
          <w:b/>
          <w:color w:val="000000" w:themeColor="text1"/>
        </w:rPr>
        <w:t>Acknowledgments</w:t>
      </w:r>
      <w:bookmarkEnd w:id="5"/>
    </w:p>
    <w:p w14:paraId="739E3C00" w14:textId="77777777" w:rsidR="00F8342E" w:rsidRDefault="00F8342E" w:rsidP="00F77B0E">
      <w:pPr>
        <w:rPr>
          <w:b/>
          <w:color w:val="000000" w:themeColor="text1"/>
        </w:rPr>
      </w:pPr>
    </w:p>
    <w:p w14:paraId="6668E385" w14:textId="63A6086D" w:rsidR="00F77B0E" w:rsidRPr="00770537" w:rsidRDefault="00F77B0E" w:rsidP="00F77B0E">
      <w:pPr>
        <w:rPr>
          <w:b/>
          <w:color w:val="000000" w:themeColor="text1"/>
        </w:rPr>
      </w:pPr>
      <w:r w:rsidRPr="00770537">
        <w:rPr>
          <w:b/>
          <w:color w:val="000000" w:themeColor="text1"/>
        </w:rPr>
        <w:t xml:space="preserve">  </w:t>
      </w:r>
      <w:r w:rsidR="00A8497B" w:rsidRPr="00770537">
        <w:rPr>
          <w:b/>
          <w:i/>
          <w:iCs/>
          <w:color w:val="000000" w:themeColor="text1"/>
        </w:rPr>
        <w:t>Acycle</w:t>
      </w:r>
      <w:r w:rsidRPr="00770537">
        <w:rPr>
          <w:b/>
          <w:color w:val="000000" w:themeColor="text1"/>
        </w:rPr>
        <w:t xml:space="preserve"> Author</w:t>
      </w:r>
      <w:r w:rsidR="00A8497B" w:rsidRPr="00770537">
        <w:rPr>
          <w:b/>
          <w:color w:val="000000" w:themeColor="text1"/>
        </w:rPr>
        <w:t>s</w:t>
      </w:r>
      <w:r w:rsidRPr="00770537">
        <w:rPr>
          <w:b/>
          <w:color w:val="000000" w:themeColor="text1"/>
        </w:rPr>
        <w:t>:</w:t>
      </w:r>
    </w:p>
    <w:p w14:paraId="60ED624C" w14:textId="50A7CB1F" w:rsidR="00F77B0E" w:rsidRPr="00770537" w:rsidRDefault="00F77B0E" w:rsidP="00E51086">
      <w:pPr>
        <w:ind w:firstLine="240"/>
        <w:rPr>
          <w:bCs/>
          <w:color w:val="000000" w:themeColor="text1"/>
        </w:rPr>
      </w:pPr>
      <w:r w:rsidRPr="00770537">
        <w:rPr>
          <w:bCs/>
          <w:color w:val="000000" w:themeColor="text1"/>
        </w:rPr>
        <w:t>Mingsong Li (Pennsylvania State University)</w:t>
      </w:r>
    </w:p>
    <w:p w14:paraId="0DE0D68D" w14:textId="50285720" w:rsidR="00F77B0E" w:rsidRPr="00770537" w:rsidRDefault="00F77B0E" w:rsidP="00E51086">
      <w:pPr>
        <w:ind w:firstLine="240"/>
        <w:rPr>
          <w:bCs/>
          <w:color w:val="000000" w:themeColor="text1"/>
        </w:rPr>
      </w:pPr>
      <w:r w:rsidRPr="00770537">
        <w:rPr>
          <w:bCs/>
          <w:color w:val="000000" w:themeColor="text1"/>
        </w:rPr>
        <w:t>Linda A. Hinnov (George Mason University)</w:t>
      </w:r>
    </w:p>
    <w:p w14:paraId="0593AA01" w14:textId="77777777" w:rsidR="00F77B0E" w:rsidRPr="00770537" w:rsidRDefault="00F77B0E" w:rsidP="00F77B0E">
      <w:pPr>
        <w:rPr>
          <w:b/>
          <w:color w:val="000000" w:themeColor="text1"/>
        </w:rPr>
      </w:pPr>
      <w:r w:rsidRPr="00770537">
        <w:rPr>
          <w:b/>
          <w:color w:val="000000" w:themeColor="text1"/>
        </w:rPr>
        <w:t xml:space="preserve"> </w:t>
      </w:r>
    </w:p>
    <w:p w14:paraId="0CEDA67B" w14:textId="77777777" w:rsidR="00F77B0E" w:rsidRPr="00770537" w:rsidRDefault="00F77B0E" w:rsidP="00F77B0E">
      <w:pPr>
        <w:rPr>
          <w:b/>
          <w:color w:val="000000" w:themeColor="text1"/>
        </w:rPr>
      </w:pPr>
      <w:r w:rsidRPr="00770537">
        <w:rPr>
          <w:b/>
          <w:color w:val="000000" w:themeColor="text1"/>
        </w:rPr>
        <w:t xml:space="preserve">  Contributors:</w:t>
      </w:r>
    </w:p>
    <w:p w14:paraId="1418866B" w14:textId="18625916" w:rsidR="00F77B0E" w:rsidRPr="00770537" w:rsidRDefault="00F77B0E" w:rsidP="00E51086">
      <w:pPr>
        <w:ind w:firstLine="240"/>
        <w:rPr>
          <w:bCs/>
          <w:color w:val="000000" w:themeColor="text1"/>
        </w:rPr>
      </w:pPr>
      <w:r w:rsidRPr="00770537">
        <w:rPr>
          <w:bCs/>
          <w:color w:val="000000" w:themeColor="text1"/>
        </w:rPr>
        <w:t xml:space="preserve">Jacques Laskar, Richard </w:t>
      </w:r>
      <w:proofErr w:type="spellStart"/>
      <w:r w:rsidRPr="00770537">
        <w:rPr>
          <w:bCs/>
          <w:color w:val="000000" w:themeColor="text1"/>
        </w:rPr>
        <w:t>Zeebe</w:t>
      </w:r>
      <w:proofErr w:type="spellEnd"/>
      <w:r w:rsidRPr="00770537">
        <w:rPr>
          <w:bCs/>
          <w:color w:val="000000" w:themeColor="text1"/>
        </w:rPr>
        <w:t xml:space="preserve"> (Astronomical </w:t>
      </w:r>
      <w:r w:rsidR="00691F45" w:rsidRPr="00770537">
        <w:rPr>
          <w:bCs/>
          <w:color w:val="000000" w:themeColor="text1"/>
        </w:rPr>
        <w:t>S</w:t>
      </w:r>
      <w:r w:rsidRPr="00770537">
        <w:rPr>
          <w:bCs/>
          <w:color w:val="000000" w:themeColor="text1"/>
        </w:rPr>
        <w:t>olution</w:t>
      </w:r>
      <w:r w:rsidR="00691F45" w:rsidRPr="00770537">
        <w:rPr>
          <w:bCs/>
          <w:color w:val="000000" w:themeColor="text1"/>
        </w:rPr>
        <w:t>s</w:t>
      </w:r>
      <w:r w:rsidRPr="00770537">
        <w:rPr>
          <w:bCs/>
          <w:color w:val="000000" w:themeColor="text1"/>
        </w:rPr>
        <w:t>)</w:t>
      </w:r>
    </w:p>
    <w:p w14:paraId="131ABB98" w14:textId="0C7965D6" w:rsidR="00F77B0E" w:rsidRPr="00770537" w:rsidRDefault="00F77B0E" w:rsidP="00E51086">
      <w:pPr>
        <w:ind w:firstLine="240"/>
        <w:rPr>
          <w:bCs/>
          <w:color w:val="000000" w:themeColor="text1"/>
        </w:rPr>
      </w:pPr>
      <w:r w:rsidRPr="00770537">
        <w:rPr>
          <w:bCs/>
          <w:color w:val="000000" w:themeColor="text1"/>
        </w:rPr>
        <w:t xml:space="preserve">Jonathan Levine, Peter </w:t>
      </w:r>
      <w:proofErr w:type="spellStart"/>
      <w:r w:rsidRPr="00770537">
        <w:rPr>
          <w:bCs/>
          <w:color w:val="000000" w:themeColor="text1"/>
        </w:rPr>
        <w:t>Huybers</w:t>
      </w:r>
      <w:proofErr w:type="spellEnd"/>
      <w:r w:rsidRPr="00770537">
        <w:rPr>
          <w:bCs/>
          <w:color w:val="000000" w:themeColor="text1"/>
        </w:rPr>
        <w:t xml:space="preserve"> (Insolation)</w:t>
      </w:r>
    </w:p>
    <w:p w14:paraId="0DDB862E" w14:textId="42CAEC60" w:rsidR="00F77B0E" w:rsidRPr="00770537" w:rsidRDefault="00F77B0E" w:rsidP="00E51086">
      <w:pPr>
        <w:ind w:firstLine="240"/>
        <w:rPr>
          <w:bCs/>
          <w:color w:val="000000" w:themeColor="text1"/>
        </w:rPr>
      </w:pPr>
      <w:r w:rsidRPr="00770537">
        <w:rPr>
          <w:bCs/>
          <w:color w:val="000000" w:themeColor="text1"/>
        </w:rPr>
        <w:t>Stephen Meyers (TimeOpt/</w:t>
      </w:r>
      <w:proofErr w:type="spellStart"/>
      <w:r w:rsidRPr="00770537">
        <w:rPr>
          <w:bCs/>
          <w:color w:val="000000" w:themeColor="text1"/>
        </w:rPr>
        <w:t>eTimeOpt</w:t>
      </w:r>
      <w:proofErr w:type="spellEnd"/>
      <w:r w:rsidRPr="00770537">
        <w:rPr>
          <w:bCs/>
          <w:color w:val="000000" w:themeColor="text1"/>
        </w:rPr>
        <w:t>)</w:t>
      </w:r>
    </w:p>
    <w:p w14:paraId="40F0ACEF" w14:textId="2651F738" w:rsidR="00173A29" w:rsidRDefault="00173A29" w:rsidP="00173A29">
      <w:pPr>
        <w:ind w:firstLine="240"/>
        <w:rPr>
          <w:bCs/>
          <w:color w:val="000000" w:themeColor="text1"/>
        </w:rPr>
      </w:pPr>
      <w:r w:rsidRPr="00770537">
        <w:rPr>
          <w:bCs/>
          <w:color w:val="000000" w:themeColor="text1"/>
        </w:rPr>
        <w:t xml:space="preserve">Matthias </w:t>
      </w:r>
      <w:proofErr w:type="spellStart"/>
      <w:r w:rsidRPr="00770537">
        <w:rPr>
          <w:bCs/>
          <w:color w:val="000000" w:themeColor="text1"/>
        </w:rPr>
        <w:t>Sinnesael</w:t>
      </w:r>
      <w:proofErr w:type="spellEnd"/>
      <w:r w:rsidRPr="00770537">
        <w:rPr>
          <w:bCs/>
          <w:color w:val="000000" w:themeColor="text1"/>
        </w:rPr>
        <w:t xml:space="preserve"> (Spectral Moments)</w:t>
      </w:r>
    </w:p>
    <w:p w14:paraId="3185EE18" w14:textId="28B86239" w:rsidR="00F95D5E" w:rsidRPr="00770537" w:rsidRDefault="002B274F" w:rsidP="00173A29">
      <w:pPr>
        <w:ind w:firstLine="240"/>
        <w:rPr>
          <w:bCs/>
          <w:color w:val="000000" w:themeColor="text1"/>
        </w:rPr>
      </w:pPr>
      <w:r w:rsidRPr="002B274F">
        <w:rPr>
          <w:bCs/>
          <w:color w:val="000000" w:themeColor="text1"/>
        </w:rPr>
        <w:t xml:space="preserve">Nicolas Thibault and Giovanni </w:t>
      </w:r>
      <w:proofErr w:type="spellStart"/>
      <w:r w:rsidRPr="002B274F">
        <w:rPr>
          <w:bCs/>
          <w:color w:val="000000" w:themeColor="text1"/>
        </w:rPr>
        <w:t>Rizzi</w:t>
      </w:r>
      <w:proofErr w:type="spellEnd"/>
      <w:r>
        <w:rPr>
          <w:bCs/>
          <w:color w:val="000000" w:themeColor="text1"/>
        </w:rPr>
        <w:t xml:space="preserve"> (</w:t>
      </w:r>
      <w:r w:rsidRPr="002B274F">
        <w:rPr>
          <w:bCs/>
          <w:color w:val="000000" w:themeColor="text1"/>
        </w:rPr>
        <w:t xml:space="preserve">Dynamic </w:t>
      </w:r>
      <w:r>
        <w:rPr>
          <w:bCs/>
          <w:color w:val="000000" w:themeColor="text1"/>
        </w:rPr>
        <w:t>F</w:t>
      </w:r>
      <w:r w:rsidRPr="002B274F">
        <w:rPr>
          <w:bCs/>
          <w:color w:val="000000" w:themeColor="text1"/>
        </w:rPr>
        <w:t>iltering</w:t>
      </w:r>
      <w:r>
        <w:rPr>
          <w:bCs/>
          <w:color w:val="000000" w:themeColor="text1"/>
        </w:rPr>
        <w:t>)</w:t>
      </w:r>
    </w:p>
    <w:p w14:paraId="39B73A33" w14:textId="314CF08D" w:rsidR="00F77B0E" w:rsidRPr="00770537" w:rsidRDefault="00F77B0E" w:rsidP="00E51086">
      <w:pPr>
        <w:ind w:firstLine="240"/>
        <w:rPr>
          <w:bCs/>
          <w:color w:val="000000" w:themeColor="text1"/>
        </w:rPr>
      </w:pPr>
      <w:r w:rsidRPr="00770537">
        <w:rPr>
          <w:bCs/>
          <w:color w:val="000000" w:themeColor="text1"/>
        </w:rPr>
        <w:t xml:space="preserve">Christopher </w:t>
      </w:r>
      <w:proofErr w:type="spellStart"/>
      <w:r w:rsidRPr="00770537">
        <w:rPr>
          <w:bCs/>
          <w:color w:val="000000" w:themeColor="text1"/>
        </w:rPr>
        <w:t>Torrence</w:t>
      </w:r>
      <w:proofErr w:type="spellEnd"/>
      <w:r w:rsidRPr="00770537">
        <w:rPr>
          <w:bCs/>
          <w:color w:val="000000" w:themeColor="text1"/>
        </w:rPr>
        <w:t>, Gilbert Compo (Wavelet)</w:t>
      </w:r>
    </w:p>
    <w:p w14:paraId="6FB52A76" w14:textId="142AD786" w:rsidR="00A66CE5" w:rsidRPr="00770537" w:rsidRDefault="00A66CE5" w:rsidP="00E51086">
      <w:pPr>
        <w:ind w:firstLine="240"/>
        <w:rPr>
          <w:bCs/>
          <w:color w:val="000000" w:themeColor="text1"/>
        </w:rPr>
      </w:pPr>
      <w:r w:rsidRPr="00770537">
        <w:rPr>
          <w:bCs/>
          <w:color w:val="000000" w:themeColor="text1"/>
        </w:rPr>
        <w:t>Jeffrey Park (Multitaper Adaptive Weighting, Harmonic F-Test)</w:t>
      </w:r>
    </w:p>
    <w:p w14:paraId="6F7A4B4E" w14:textId="6C272E9A" w:rsidR="00F54741" w:rsidRPr="00770537" w:rsidRDefault="00F54741" w:rsidP="00F54741">
      <w:pPr>
        <w:ind w:firstLine="240"/>
        <w:rPr>
          <w:bCs/>
          <w:color w:val="000000" w:themeColor="text1"/>
        </w:rPr>
      </w:pPr>
      <w:r w:rsidRPr="00770537">
        <w:rPr>
          <w:bCs/>
          <w:color w:val="000000" w:themeColor="text1"/>
        </w:rPr>
        <w:t>Eric Ruggieri (Bayesian Change Point)</w:t>
      </w:r>
    </w:p>
    <w:p w14:paraId="454085CD" w14:textId="41A7DEE8" w:rsidR="00F77B0E" w:rsidRPr="00770537" w:rsidRDefault="00F77B0E" w:rsidP="00F77B0E">
      <w:pPr>
        <w:rPr>
          <w:b/>
          <w:color w:val="000000" w:themeColor="text1"/>
        </w:rPr>
      </w:pPr>
    </w:p>
    <w:p w14:paraId="5759EA0E" w14:textId="1834B060" w:rsidR="00F77B0E" w:rsidRPr="00770537" w:rsidRDefault="00F77B0E" w:rsidP="00F77B0E">
      <w:pPr>
        <w:rPr>
          <w:b/>
          <w:color w:val="000000" w:themeColor="text1"/>
        </w:rPr>
      </w:pPr>
      <w:r w:rsidRPr="00770537">
        <w:rPr>
          <w:b/>
          <w:color w:val="000000" w:themeColor="text1"/>
        </w:rPr>
        <w:t xml:space="preserve">  Acknowledgment</w:t>
      </w:r>
      <w:r w:rsidR="00473306" w:rsidRPr="00770537">
        <w:rPr>
          <w:b/>
          <w:color w:val="000000" w:themeColor="text1"/>
        </w:rPr>
        <w:t>s</w:t>
      </w:r>
      <w:r w:rsidRPr="00770537">
        <w:rPr>
          <w:b/>
          <w:color w:val="000000" w:themeColor="text1"/>
        </w:rPr>
        <w:t>:</w:t>
      </w:r>
    </w:p>
    <w:p w14:paraId="076C7371" w14:textId="6025F3DD" w:rsidR="00E51086" w:rsidRPr="00770537" w:rsidRDefault="00F77B0E" w:rsidP="00532C1C">
      <w:pPr>
        <w:ind w:left="284"/>
        <w:rPr>
          <w:bCs/>
          <w:color w:val="000000" w:themeColor="text1"/>
        </w:rPr>
      </w:pPr>
      <w:r w:rsidRPr="00770537">
        <w:rPr>
          <w:bCs/>
          <w:color w:val="000000" w:themeColor="text1"/>
        </w:rPr>
        <w:t xml:space="preserve">Feng Cheng, </w:t>
      </w:r>
      <w:proofErr w:type="spellStart"/>
      <w:r w:rsidR="0099302A">
        <w:rPr>
          <w:bCs/>
          <w:color w:val="000000" w:themeColor="text1"/>
        </w:rPr>
        <w:t>Jitao</w:t>
      </w:r>
      <w:proofErr w:type="spellEnd"/>
      <w:r w:rsidR="0099302A">
        <w:rPr>
          <w:bCs/>
          <w:color w:val="000000" w:themeColor="text1"/>
        </w:rPr>
        <w:t xml:space="preserve"> Chen, </w:t>
      </w:r>
      <w:r w:rsidRPr="00770537">
        <w:rPr>
          <w:bCs/>
          <w:color w:val="000000" w:themeColor="text1"/>
        </w:rPr>
        <w:t xml:space="preserve">Anne-Christine Da Silva, Hewei Duan, </w:t>
      </w:r>
      <w:r w:rsidR="000B62FB" w:rsidRPr="000B62FB">
        <w:rPr>
          <w:bCs/>
          <w:color w:val="000000" w:themeColor="text1"/>
        </w:rPr>
        <w:t xml:space="preserve">Zheng Gong, </w:t>
      </w:r>
      <w:proofErr w:type="spellStart"/>
      <w:r w:rsidRPr="00770537">
        <w:rPr>
          <w:bCs/>
          <w:color w:val="000000" w:themeColor="text1"/>
        </w:rPr>
        <w:t>Yanan</w:t>
      </w:r>
      <w:proofErr w:type="spellEnd"/>
      <w:r w:rsidRPr="00770537">
        <w:rPr>
          <w:bCs/>
          <w:color w:val="000000" w:themeColor="text1"/>
        </w:rPr>
        <w:t xml:space="preserve"> Fang, Marco </w:t>
      </w:r>
      <w:proofErr w:type="spellStart"/>
      <w:r w:rsidRPr="00770537">
        <w:rPr>
          <w:bCs/>
          <w:color w:val="000000" w:themeColor="text1"/>
        </w:rPr>
        <w:t>Franceschi</w:t>
      </w:r>
      <w:proofErr w:type="spellEnd"/>
      <w:r w:rsidRPr="00770537">
        <w:rPr>
          <w:bCs/>
          <w:color w:val="000000" w:themeColor="text1"/>
        </w:rPr>
        <w:t xml:space="preserve">, Daniel R. Franco, </w:t>
      </w:r>
      <w:r w:rsidR="005976F4" w:rsidRPr="005976F4">
        <w:rPr>
          <w:bCs/>
          <w:color w:val="000000" w:themeColor="text1"/>
        </w:rPr>
        <w:t xml:space="preserve">Frits Hilgen, </w:t>
      </w:r>
      <w:proofErr w:type="spellStart"/>
      <w:r w:rsidRPr="00770537">
        <w:rPr>
          <w:bCs/>
          <w:color w:val="000000" w:themeColor="text1"/>
        </w:rPr>
        <w:t>Xiaoni</w:t>
      </w:r>
      <w:proofErr w:type="spellEnd"/>
      <w:r w:rsidRPr="00770537">
        <w:rPr>
          <w:bCs/>
          <w:color w:val="000000" w:themeColor="text1"/>
        </w:rPr>
        <w:t xml:space="preserve"> Hu, </w:t>
      </w:r>
      <w:proofErr w:type="spellStart"/>
      <w:r w:rsidRPr="00770537">
        <w:rPr>
          <w:bCs/>
          <w:color w:val="000000" w:themeColor="text1"/>
        </w:rPr>
        <w:t>Dorothée</w:t>
      </w:r>
      <w:proofErr w:type="spellEnd"/>
      <w:r w:rsidRPr="00770537">
        <w:rPr>
          <w:bCs/>
          <w:color w:val="000000" w:themeColor="text1"/>
        </w:rPr>
        <w:t xml:space="preserve"> </w:t>
      </w:r>
      <w:proofErr w:type="spellStart"/>
      <w:r w:rsidRPr="00770537">
        <w:rPr>
          <w:bCs/>
          <w:color w:val="000000" w:themeColor="text1"/>
        </w:rPr>
        <w:t>Husson</w:t>
      </w:r>
      <w:proofErr w:type="spellEnd"/>
      <w:r w:rsidRPr="00770537">
        <w:rPr>
          <w:bCs/>
          <w:color w:val="000000" w:themeColor="text1"/>
        </w:rPr>
        <w:t xml:space="preserve">, Arsenio Muñoz Jiménez, </w:t>
      </w:r>
      <w:proofErr w:type="spellStart"/>
      <w:r w:rsidR="00AA4802" w:rsidRPr="00AA4802">
        <w:rPr>
          <w:bCs/>
          <w:color w:val="000000" w:themeColor="text1"/>
        </w:rPr>
        <w:t>Ilja</w:t>
      </w:r>
      <w:proofErr w:type="spellEnd"/>
      <w:r w:rsidR="00AA4802" w:rsidRPr="00AA4802">
        <w:rPr>
          <w:bCs/>
          <w:color w:val="000000" w:themeColor="text1"/>
        </w:rPr>
        <w:t xml:space="preserve"> </w:t>
      </w:r>
      <w:proofErr w:type="spellStart"/>
      <w:r w:rsidR="00AA4802" w:rsidRPr="00AA4802">
        <w:rPr>
          <w:bCs/>
          <w:color w:val="000000" w:themeColor="text1"/>
        </w:rPr>
        <w:t>Kocken</w:t>
      </w:r>
      <w:proofErr w:type="spellEnd"/>
      <w:r w:rsidR="00AA4802">
        <w:rPr>
          <w:bCs/>
          <w:color w:val="000000" w:themeColor="text1"/>
        </w:rPr>
        <w:t>,</w:t>
      </w:r>
      <w:r w:rsidR="00AA4802" w:rsidRPr="00AA4802">
        <w:rPr>
          <w:bCs/>
          <w:color w:val="000000" w:themeColor="text1"/>
        </w:rPr>
        <w:t xml:space="preserve"> </w:t>
      </w:r>
      <w:r w:rsidRPr="00770537">
        <w:rPr>
          <w:bCs/>
          <w:color w:val="000000" w:themeColor="text1"/>
        </w:rPr>
        <w:t xml:space="preserve">Lee R. Kump, </w:t>
      </w:r>
      <w:proofErr w:type="spellStart"/>
      <w:r w:rsidRPr="00770537">
        <w:rPr>
          <w:bCs/>
          <w:color w:val="000000" w:themeColor="text1"/>
        </w:rPr>
        <w:t>Dongyang</w:t>
      </w:r>
      <w:proofErr w:type="spellEnd"/>
      <w:r w:rsidRPr="00770537">
        <w:rPr>
          <w:bCs/>
          <w:color w:val="000000" w:themeColor="text1"/>
        </w:rPr>
        <w:t xml:space="preserve"> Liu, </w:t>
      </w:r>
      <w:proofErr w:type="spellStart"/>
      <w:r w:rsidR="003D121F" w:rsidRPr="00770537">
        <w:rPr>
          <w:bCs/>
          <w:color w:val="000000" w:themeColor="text1"/>
        </w:rPr>
        <w:t>Kunyuan</w:t>
      </w:r>
      <w:proofErr w:type="spellEnd"/>
      <w:r w:rsidR="003D121F" w:rsidRPr="00770537">
        <w:rPr>
          <w:bCs/>
          <w:color w:val="000000" w:themeColor="text1"/>
        </w:rPr>
        <w:t xml:space="preserve"> Ma, Mathieu Martinez, </w:t>
      </w:r>
      <w:r w:rsidRPr="00770537">
        <w:rPr>
          <w:bCs/>
          <w:color w:val="000000" w:themeColor="text1"/>
        </w:rPr>
        <w:t xml:space="preserve">James Ogg, Paul Olsen, </w:t>
      </w:r>
      <w:r w:rsidR="00A0779C" w:rsidRPr="00770537">
        <w:rPr>
          <w:bCs/>
          <w:color w:val="000000" w:themeColor="text1"/>
        </w:rPr>
        <w:t xml:space="preserve">Jeffrey Park, </w:t>
      </w:r>
      <w:r w:rsidRPr="00770537">
        <w:rPr>
          <w:bCs/>
          <w:color w:val="000000" w:themeColor="text1"/>
        </w:rPr>
        <w:t xml:space="preserve">J. Fred Read, Chen Shen, </w:t>
      </w:r>
      <w:r w:rsidR="007E7B0F" w:rsidRPr="00770537">
        <w:rPr>
          <w:bCs/>
          <w:color w:val="000000" w:themeColor="text1"/>
        </w:rPr>
        <w:t>Nicolas R. Thibault</w:t>
      </w:r>
      <w:r w:rsidR="007E7B0F">
        <w:rPr>
          <w:bCs/>
          <w:color w:val="000000" w:themeColor="text1"/>
        </w:rPr>
        <w:t>,</w:t>
      </w:r>
      <w:r w:rsidR="007E7B0F" w:rsidRPr="00770537">
        <w:rPr>
          <w:bCs/>
          <w:color w:val="000000" w:themeColor="text1"/>
        </w:rPr>
        <w:t xml:space="preserve"> </w:t>
      </w:r>
      <w:r w:rsidR="003212D1" w:rsidRPr="000B62FB">
        <w:rPr>
          <w:bCs/>
          <w:color w:val="000000" w:themeColor="text1"/>
        </w:rPr>
        <w:t xml:space="preserve">Victor A. </w:t>
      </w:r>
      <w:proofErr w:type="spellStart"/>
      <w:r w:rsidR="003212D1" w:rsidRPr="000B62FB">
        <w:rPr>
          <w:bCs/>
          <w:color w:val="000000" w:themeColor="text1"/>
        </w:rPr>
        <w:t>Piedrahita</w:t>
      </w:r>
      <w:proofErr w:type="spellEnd"/>
      <w:r w:rsidR="003212D1" w:rsidRPr="000B62FB">
        <w:rPr>
          <w:bCs/>
          <w:color w:val="000000" w:themeColor="text1"/>
        </w:rPr>
        <w:t xml:space="preserve"> Velez, </w:t>
      </w:r>
      <w:proofErr w:type="spellStart"/>
      <w:r w:rsidRPr="00770537">
        <w:rPr>
          <w:bCs/>
          <w:color w:val="000000" w:themeColor="text1"/>
        </w:rPr>
        <w:t>Chuanyue</w:t>
      </w:r>
      <w:proofErr w:type="spellEnd"/>
      <w:r w:rsidRPr="00770537">
        <w:rPr>
          <w:bCs/>
          <w:color w:val="000000" w:themeColor="text1"/>
        </w:rPr>
        <w:t xml:space="preserve"> Wang, Meng Wang, Xu Yao, </w:t>
      </w:r>
      <w:r w:rsidR="003212D1">
        <w:rPr>
          <w:bCs/>
          <w:color w:val="000000" w:themeColor="text1"/>
        </w:rPr>
        <w:t xml:space="preserve">Tan Zhang, </w:t>
      </w:r>
      <w:proofErr w:type="spellStart"/>
      <w:r w:rsidR="003212D1">
        <w:rPr>
          <w:bCs/>
          <w:color w:val="000000" w:themeColor="text1"/>
        </w:rPr>
        <w:t>Qiyan</w:t>
      </w:r>
      <w:proofErr w:type="spellEnd"/>
      <w:r w:rsidR="003212D1">
        <w:rPr>
          <w:bCs/>
          <w:color w:val="000000" w:themeColor="text1"/>
        </w:rPr>
        <w:t xml:space="preserve"> Zhang, </w:t>
      </w:r>
      <w:r w:rsidRPr="00770537">
        <w:rPr>
          <w:bCs/>
          <w:color w:val="000000" w:themeColor="text1"/>
        </w:rPr>
        <w:t xml:space="preserve">Yang (Wendy) Zhang, Christian </w:t>
      </w:r>
      <w:proofErr w:type="spellStart"/>
      <w:r w:rsidRPr="00770537">
        <w:rPr>
          <w:bCs/>
          <w:color w:val="000000" w:themeColor="text1"/>
        </w:rPr>
        <w:t>Zeeden</w:t>
      </w:r>
      <w:proofErr w:type="spellEnd"/>
    </w:p>
    <w:p w14:paraId="0806DE3D" w14:textId="77777777" w:rsidR="00E51086" w:rsidRPr="00770537" w:rsidRDefault="00E51086" w:rsidP="00532C1C">
      <w:pPr>
        <w:ind w:left="284"/>
        <w:rPr>
          <w:bCs/>
          <w:color w:val="000000" w:themeColor="text1"/>
        </w:rPr>
      </w:pPr>
    </w:p>
    <w:p w14:paraId="64269FB2" w14:textId="20F99D12" w:rsidR="005371B3" w:rsidRPr="00770537" w:rsidRDefault="00E51086" w:rsidP="00E51086">
      <w:pPr>
        <w:rPr>
          <w:rFonts w:eastAsiaTheme="majorEastAsia"/>
          <w:b/>
          <w:color w:val="000000" w:themeColor="text1"/>
          <w:sz w:val="32"/>
          <w:szCs w:val="32"/>
        </w:rPr>
      </w:pPr>
      <w:r w:rsidRPr="00770537">
        <w:rPr>
          <w:b/>
          <w:color w:val="000000" w:themeColor="text1"/>
        </w:rPr>
        <w:t xml:space="preserve">Advice and suggestions </w:t>
      </w:r>
      <w:r w:rsidR="0063430B" w:rsidRPr="00770537">
        <w:rPr>
          <w:b/>
          <w:color w:val="000000" w:themeColor="text1"/>
        </w:rPr>
        <w:t>are always</w:t>
      </w:r>
      <w:r w:rsidRPr="00770537">
        <w:rPr>
          <w:b/>
          <w:color w:val="000000" w:themeColor="text1"/>
        </w:rPr>
        <w:t xml:space="preserve"> greatly appreciated. ​​​​​​​</w:t>
      </w:r>
      <w:r w:rsidR="005371B3" w:rsidRPr="00770537">
        <w:rPr>
          <w:rFonts w:eastAsiaTheme="majorEastAsia"/>
          <w:b/>
          <w:color w:val="000000" w:themeColor="text1"/>
          <w:sz w:val="32"/>
          <w:szCs w:val="32"/>
        </w:rPr>
        <w:br w:type="page"/>
      </w:r>
    </w:p>
    <w:p w14:paraId="2AA0C981" w14:textId="2587C1E8" w:rsidR="00BD5980" w:rsidRPr="00770537" w:rsidRDefault="00BD5980" w:rsidP="00254C15">
      <w:pPr>
        <w:pStyle w:val="Heading1"/>
        <w:rPr>
          <w:rFonts w:ascii="Times New Roman" w:hAnsi="Times New Roman" w:cs="Times New Roman"/>
          <w:b/>
          <w:color w:val="000000" w:themeColor="text1"/>
        </w:rPr>
      </w:pPr>
      <w:bookmarkStart w:id="6" w:name="_Toc47539101"/>
      <w:r w:rsidRPr="00770537">
        <w:rPr>
          <w:rFonts w:ascii="Times New Roman" w:hAnsi="Times New Roman" w:cs="Times New Roman"/>
          <w:b/>
          <w:color w:val="000000" w:themeColor="text1"/>
        </w:rPr>
        <w:lastRenderedPageBreak/>
        <w:t>2.  References</w:t>
      </w:r>
      <w:bookmarkEnd w:id="6"/>
    </w:p>
    <w:p w14:paraId="2FB2E94E" w14:textId="1FE793D6" w:rsidR="00F51226" w:rsidRPr="004C3644" w:rsidRDefault="00F51226" w:rsidP="00F51226">
      <w:pPr>
        <w:spacing w:before="120"/>
        <w:ind w:firstLine="360"/>
        <w:rPr>
          <w:b/>
          <w:bCs/>
        </w:rPr>
      </w:pPr>
      <w:r w:rsidRPr="004C3644">
        <w:rPr>
          <w:b/>
          <w:bCs/>
        </w:rPr>
        <w:t xml:space="preserve">Please acknowledge </w:t>
      </w:r>
      <w:r w:rsidR="009D7D28" w:rsidRPr="004C3644">
        <w:rPr>
          <w:b/>
          <w:bCs/>
          <w:i/>
          <w:iCs/>
        </w:rPr>
        <w:t>Acycle</w:t>
      </w:r>
      <w:r w:rsidRPr="004C3644">
        <w:rPr>
          <w:b/>
          <w:bCs/>
        </w:rPr>
        <w:t xml:space="preserve"> on any publication of scientific results </w:t>
      </w:r>
      <w:r w:rsidR="00530538" w:rsidRPr="004C3644">
        <w:rPr>
          <w:b/>
          <w:bCs/>
        </w:rPr>
        <w:t xml:space="preserve">that is </w:t>
      </w:r>
      <w:r w:rsidRPr="004C3644">
        <w:rPr>
          <w:b/>
          <w:bCs/>
        </w:rPr>
        <w:t xml:space="preserve">based on </w:t>
      </w:r>
      <w:r w:rsidR="00415ABA" w:rsidRPr="004C3644">
        <w:rPr>
          <w:b/>
          <w:bCs/>
        </w:rPr>
        <w:t xml:space="preserve">the </w:t>
      </w:r>
      <w:r w:rsidRPr="004C3644">
        <w:rPr>
          <w:b/>
          <w:bCs/>
        </w:rPr>
        <w:t xml:space="preserve">use of </w:t>
      </w:r>
      <w:r w:rsidR="00415ABA" w:rsidRPr="004C3644">
        <w:rPr>
          <w:b/>
          <w:bCs/>
          <w:i/>
          <w:iCs/>
        </w:rPr>
        <w:t>Acycle</w:t>
      </w:r>
      <w:r w:rsidRPr="004C3644">
        <w:rPr>
          <w:b/>
          <w:bCs/>
        </w:rPr>
        <w:t xml:space="preserve"> and cite the following article in which </w:t>
      </w:r>
      <w:r w:rsidR="004D4998" w:rsidRPr="004C3644">
        <w:rPr>
          <w:b/>
          <w:bCs/>
          <w:i/>
          <w:iCs/>
        </w:rPr>
        <w:t>Acycle</w:t>
      </w:r>
      <w:r w:rsidR="004D4998" w:rsidRPr="004C3644">
        <w:rPr>
          <w:b/>
          <w:bCs/>
        </w:rPr>
        <w:t xml:space="preserve"> is</w:t>
      </w:r>
      <w:r w:rsidRPr="004C3644">
        <w:rPr>
          <w:b/>
          <w:bCs/>
        </w:rPr>
        <w:t xml:space="preserve"> described:</w:t>
      </w:r>
    </w:p>
    <w:p w14:paraId="392B39EE" w14:textId="75DED4E1" w:rsidR="00F51226" w:rsidRPr="00AF03B4" w:rsidRDefault="00F51226" w:rsidP="00F51226">
      <w:pPr>
        <w:spacing w:before="120"/>
        <w:ind w:firstLine="360"/>
        <w:rPr>
          <w:b/>
        </w:rPr>
      </w:pPr>
      <w:r w:rsidRPr="00AF03B4">
        <w:rPr>
          <w:b/>
        </w:rPr>
        <w:t>Li,</w:t>
      </w:r>
      <w:r w:rsidR="00A92082" w:rsidRPr="00AF03B4">
        <w:rPr>
          <w:b/>
        </w:rPr>
        <w:t xml:space="preserve"> M.,</w:t>
      </w:r>
      <w:r w:rsidRPr="00AF03B4">
        <w:rPr>
          <w:b/>
        </w:rPr>
        <w:t xml:space="preserve"> Hinnov,</w:t>
      </w:r>
      <w:r w:rsidR="00A92082" w:rsidRPr="00AF03B4">
        <w:rPr>
          <w:b/>
        </w:rPr>
        <w:t xml:space="preserve"> L.A.,</w:t>
      </w:r>
      <w:r w:rsidRPr="00AF03B4">
        <w:rPr>
          <w:b/>
        </w:rPr>
        <w:t xml:space="preserve"> </w:t>
      </w:r>
      <w:r w:rsidR="00A92082" w:rsidRPr="00AF03B4">
        <w:rPr>
          <w:b/>
        </w:rPr>
        <w:t xml:space="preserve">and </w:t>
      </w:r>
      <w:r w:rsidRPr="00AF03B4">
        <w:rPr>
          <w:b/>
        </w:rPr>
        <w:t>Kump</w:t>
      </w:r>
      <w:r w:rsidR="00A92082" w:rsidRPr="00AF03B4">
        <w:rPr>
          <w:b/>
        </w:rPr>
        <w:t>, L.R.</w:t>
      </w:r>
      <w:r w:rsidRPr="00AF03B4">
        <w:rPr>
          <w:b/>
        </w:rPr>
        <w:t xml:space="preserve"> 2019. </w:t>
      </w:r>
      <w:r w:rsidRPr="00AF03B4">
        <w:rPr>
          <w:b/>
          <w:i/>
        </w:rPr>
        <w:t>Acycle</w:t>
      </w:r>
      <w:r w:rsidRPr="00AF03B4">
        <w:rPr>
          <w:b/>
        </w:rPr>
        <w:t xml:space="preserve">: </w:t>
      </w:r>
      <w:r w:rsidR="007D3CF0" w:rsidRPr="00AF03B4">
        <w:rPr>
          <w:b/>
        </w:rPr>
        <w:t>T</w:t>
      </w:r>
      <w:r w:rsidRPr="00AF03B4">
        <w:rPr>
          <w:b/>
        </w:rPr>
        <w:t xml:space="preserve">ime-series analysis software for paleoclimate projects and education, </w:t>
      </w:r>
      <w:r w:rsidRPr="00AF03B4">
        <w:rPr>
          <w:b/>
          <w:i/>
        </w:rPr>
        <w:t xml:space="preserve">Computers </w:t>
      </w:r>
      <w:r w:rsidR="007D3CF0" w:rsidRPr="00AF03B4">
        <w:rPr>
          <w:b/>
          <w:i/>
        </w:rPr>
        <w:t>&amp;</w:t>
      </w:r>
      <w:r w:rsidRPr="00AF03B4">
        <w:rPr>
          <w:b/>
          <w:i/>
        </w:rPr>
        <w:t xml:space="preserve"> Geosciences</w:t>
      </w:r>
      <w:r w:rsidRPr="00AF03B4">
        <w:rPr>
          <w:b/>
        </w:rPr>
        <w:t xml:space="preserve">, </w:t>
      </w:r>
      <w:r w:rsidR="0042666D" w:rsidRPr="00AF03B4">
        <w:rPr>
          <w:b/>
        </w:rPr>
        <w:t xml:space="preserve">127: 12-22. </w:t>
      </w:r>
      <w:r w:rsidR="002F65C1" w:rsidRPr="00AF03B4">
        <w:rPr>
          <w:b/>
        </w:rPr>
        <w:t>https://doi.org/10.1016/j.cageo.2019.02.011</w:t>
      </w:r>
    </w:p>
    <w:p w14:paraId="1E76DEB0" w14:textId="1003B812" w:rsidR="00C72B6F" w:rsidRPr="00770537" w:rsidRDefault="00716725" w:rsidP="00190D6B">
      <w:pPr>
        <w:spacing w:before="120"/>
        <w:ind w:left="993" w:hanging="633"/>
      </w:pPr>
      <w:r w:rsidRPr="00770537">
        <w:t xml:space="preserve">If you publish results using </w:t>
      </w:r>
      <w:r w:rsidR="00205658" w:rsidRPr="00770537">
        <w:t>the following methods, please cite the indicated publications:</w:t>
      </w:r>
    </w:p>
    <w:p w14:paraId="2611522C" w14:textId="36A006FA" w:rsidR="00517BA3" w:rsidRPr="00770537" w:rsidRDefault="00517BA3" w:rsidP="00517BA3">
      <w:pPr>
        <w:spacing w:before="120"/>
        <w:ind w:left="993" w:hanging="633"/>
      </w:pPr>
      <w:r w:rsidRPr="00770537">
        <w:rPr>
          <w:b/>
        </w:rPr>
        <w:t>Bayesian Changepoint</w:t>
      </w:r>
      <w:r w:rsidRPr="00770537">
        <w:t>:</w:t>
      </w:r>
    </w:p>
    <w:p w14:paraId="018A3502" w14:textId="4FA4CB5C"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Ruggieri, E., 2013. A Bayesian approach to detecting change points in climatic records. International Journal of Climatology 33, 520-528</w:t>
      </w:r>
      <w:r w:rsidR="00325201" w:rsidRPr="00770537">
        <w:rPr>
          <w:rFonts w:ascii="Times New Roman" w:hAnsi="Times New Roman" w:cs="Times New Roman"/>
          <w:sz w:val="21"/>
          <w:szCs w:val="21"/>
        </w:rPr>
        <w:t xml:space="preserve">, </w:t>
      </w:r>
      <w:hyperlink r:id="rId18" w:history="1">
        <w:r w:rsidR="00325201" w:rsidRPr="00770537">
          <w:rPr>
            <w:rStyle w:val="Hyperlink"/>
            <w:rFonts w:ascii="Times New Roman" w:hAnsi="Times New Roman" w:cs="Times New Roman"/>
            <w:sz w:val="21"/>
            <w:szCs w:val="21"/>
          </w:rPr>
          <w:t>https://doi.org/10.1002/joc.3447</w:t>
        </w:r>
      </w:hyperlink>
      <w:r w:rsidRPr="00770537">
        <w:rPr>
          <w:rFonts w:ascii="Times New Roman" w:hAnsi="Times New Roman" w:cs="Times New Roman"/>
          <w:sz w:val="21"/>
          <w:szCs w:val="21"/>
        </w:rPr>
        <w:t>.</w:t>
      </w:r>
    </w:p>
    <w:p w14:paraId="4D97BB56" w14:textId="77777777" w:rsidR="004E5D24" w:rsidRPr="00770537" w:rsidRDefault="004E5D24" w:rsidP="004E5D24">
      <w:pPr>
        <w:spacing w:before="120"/>
        <w:ind w:left="993" w:hanging="633"/>
      </w:pPr>
      <w:r w:rsidRPr="00770537">
        <w:rPr>
          <w:b/>
        </w:rPr>
        <w:t>Correlation coefficient</w:t>
      </w:r>
      <w:r w:rsidRPr="00770537">
        <w:t xml:space="preserve"> (</w:t>
      </w:r>
      <w:r w:rsidRPr="00770537">
        <w:rPr>
          <w:b/>
        </w:rPr>
        <w:t>COCO or eCOCO</w:t>
      </w:r>
      <w:r w:rsidRPr="00770537">
        <w:t>):</w:t>
      </w:r>
    </w:p>
    <w:p w14:paraId="50FABAD7" w14:textId="77777777" w:rsidR="004E5D24" w:rsidRPr="00770537" w:rsidRDefault="004E5D24" w:rsidP="004E5D2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Kump, L.R., Hinnov, L.A., Mann, M.E., 2018. Tracking variable sedimentation rates and astronomical forcing in Phanerozoic paleoclimate proxy series with evolutionary correlation coefficients and hypothesis testing. </w:t>
      </w:r>
      <w:r w:rsidRPr="00770537">
        <w:rPr>
          <w:rFonts w:ascii="Times New Roman" w:hAnsi="Times New Roman" w:cs="Times New Roman"/>
          <w:i/>
          <w:sz w:val="21"/>
          <w:szCs w:val="21"/>
        </w:rPr>
        <w:t>Earth and Planetary Science Letters</w:t>
      </w:r>
      <w:r w:rsidRPr="00770537">
        <w:rPr>
          <w:rFonts w:ascii="Times New Roman" w:hAnsi="Times New Roman" w:cs="Times New Roman"/>
          <w:sz w:val="21"/>
          <w:szCs w:val="21"/>
        </w:rPr>
        <w:t xml:space="preserve"> 501, 165-179, </w:t>
      </w:r>
      <w:hyperlink r:id="rId19" w:history="1">
        <w:r w:rsidRPr="00770537">
          <w:rPr>
            <w:rStyle w:val="Hyperlink"/>
            <w:rFonts w:ascii="Times New Roman" w:hAnsi="Times New Roman" w:cs="Times New Roman"/>
            <w:sz w:val="21"/>
            <w:szCs w:val="21"/>
          </w:rPr>
          <w:t>https://doi.org/10.1016/j.epsl.2018.08.041</w:t>
        </w:r>
      </w:hyperlink>
      <w:r w:rsidRPr="00770537">
        <w:rPr>
          <w:rFonts w:ascii="Times New Roman" w:hAnsi="Times New Roman" w:cs="Times New Roman"/>
          <w:sz w:val="21"/>
          <w:szCs w:val="21"/>
        </w:rPr>
        <w:t>.</w:t>
      </w:r>
    </w:p>
    <w:p w14:paraId="6D665C37" w14:textId="5C200F2C" w:rsidR="00517BA3" w:rsidRPr="00770537" w:rsidRDefault="00517BA3" w:rsidP="00517BA3">
      <w:pPr>
        <w:spacing w:before="120"/>
        <w:ind w:left="993" w:hanging="633"/>
      </w:pPr>
      <w:r w:rsidRPr="00770537">
        <w:rPr>
          <w:b/>
        </w:rPr>
        <w:t>Evolutionary fast Fourier Transform (</w:t>
      </w:r>
      <w:proofErr w:type="spellStart"/>
      <w:r w:rsidRPr="00770537">
        <w:rPr>
          <w:b/>
        </w:rPr>
        <w:t>evoFFT</w:t>
      </w:r>
      <w:proofErr w:type="spellEnd"/>
      <w:r w:rsidRPr="00770537">
        <w:rPr>
          <w:b/>
        </w:rPr>
        <w:t>)</w:t>
      </w:r>
      <w:r w:rsidRPr="00770537">
        <w:t>:</w:t>
      </w:r>
    </w:p>
    <w:p w14:paraId="0AECAA30" w14:textId="28228577"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Hinnov, L., 2015. </w:t>
      </w:r>
      <w:r w:rsidRPr="00770537">
        <w:rPr>
          <w:rFonts w:ascii="Times New Roman" w:hAnsi="Times New Roman" w:cs="Times New Roman"/>
          <w:i/>
          <w:sz w:val="21"/>
          <w:szCs w:val="21"/>
        </w:rPr>
        <w:t>Rock Magnetic Cyclostratigraphy</w:t>
      </w:r>
      <w:r w:rsidRPr="00770537">
        <w:rPr>
          <w:rFonts w:ascii="Times New Roman" w:hAnsi="Times New Roman" w:cs="Times New Roman"/>
          <w:sz w:val="21"/>
          <w:szCs w:val="21"/>
        </w:rPr>
        <w:t>. Wiley-Blackwell</w:t>
      </w:r>
      <w:r w:rsidR="00BA3B83" w:rsidRPr="00770537">
        <w:rPr>
          <w:rFonts w:ascii="Times New Roman" w:hAnsi="Times New Roman" w:cs="Times New Roman"/>
          <w:sz w:val="21"/>
          <w:szCs w:val="21"/>
        </w:rPr>
        <w:t xml:space="preserve">, 165 p., </w:t>
      </w:r>
      <w:hyperlink r:id="rId20" w:history="1">
        <w:r w:rsidR="00BA3B83" w:rsidRPr="00770537">
          <w:rPr>
            <w:rStyle w:val="Hyperlink"/>
            <w:rFonts w:ascii="Times New Roman" w:hAnsi="Times New Roman" w:cs="Times New Roman"/>
            <w:sz w:val="21"/>
            <w:szCs w:val="21"/>
          </w:rPr>
          <w:t>https://doi.org/10.1002/9781118561294</w:t>
        </w:r>
      </w:hyperlink>
      <w:r w:rsidR="00BA3B83" w:rsidRPr="00770537">
        <w:rPr>
          <w:rFonts w:ascii="Times New Roman" w:hAnsi="Times New Roman" w:cs="Times New Roman"/>
          <w:sz w:val="21"/>
          <w:szCs w:val="21"/>
        </w:rPr>
        <w:t>.</w:t>
      </w:r>
      <w:r w:rsidRPr="00770537">
        <w:rPr>
          <w:rFonts w:ascii="Times New Roman" w:hAnsi="Times New Roman" w:cs="Times New Roman"/>
          <w:sz w:val="21"/>
          <w:szCs w:val="21"/>
        </w:rPr>
        <w:t xml:space="preserve"> </w:t>
      </w:r>
    </w:p>
    <w:p w14:paraId="1ADF1DA4" w14:textId="3218C8AC" w:rsidR="00F11AEB" w:rsidRPr="00770537" w:rsidRDefault="00F11AEB" w:rsidP="00F11AEB">
      <w:pPr>
        <w:spacing w:before="120"/>
        <w:ind w:left="993" w:hanging="633"/>
      </w:pPr>
      <w:proofErr w:type="spellStart"/>
      <w:r w:rsidRPr="00770537">
        <w:rPr>
          <w:b/>
        </w:rPr>
        <w:t>eTimeOpt</w:t>
      </w:r>
      <w:proofErr w:type="spellEnd"/>
      <w:r w:rsidRPr="00770537">
        <w:t>:</w:t>
      </w:r>
    </w:p>
    <w:p w14:paraId="1698C7C2" w14:textId="77777777" w:rsidR="00320A8E" w:rsidRPr="00770537" w:rsidRDefault="00320A8E" w:rsidP="00320A8E">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eyers, S.R., 2019. Cyclostratigraphy and the problem of astrochronologic testing. </w:t>
      </w:r>
      <w:r w:rsidRPr="00770537">
        <w:rPr>
          <w:rFonts w:ascii="Times New Roman" w:hAnsi="Times New Roman" w:cs="Times New Roman"/>
          <w:i/>
          <w:sz w:val="21"/>
          <w:szCs w:val="21"/>
        </w:rPr>
        <w:t xml:space="preserve">Earth-Science Reviews </w:t>
      </w:r>
      <w:r w:rsidRPr="00770537">
        <w:rPr>
          <w:rFonts w:ascii="Times New Roman" w:hAnsi="Times New Roman" w:cs="Times New Roman"/>
          <w:sz w:val="21"/>
          <w:szCs w:val="21"/>
        </w:rPr>
        <w:t xml:space="preserve">190, 190-223, </w:t>
      </w:r>
      <w:hyperlink r:id="rId21" w:history="1">
        <w:r w:rsidRPr="00770537">
          <w:rPr>
            <w:rStyle w:val="Hyperlink"/>
            <w:rFonts w:ascii="Times New Roman" w:hAnsi="Times New Roman" w:cs="Times New Roman"/>
            <w:sz w:val="21"/>
            <w:szCs w:val="21"/>
          </w:rPr>
          <w:t>https://doi.org/10.1016/j.earscirev.2018.11.015</w:t>
        </w:r>
      </w:hyperlink>
    </w:p>
    <w:p w14:paraId="2275C1E5" w14:textId="76BD7279" w:rsidR="000D00C4" w:rsidRPr="00770537" w:rsidRDefault="000D00C4" w:rsidP="000D00C4">
      <w:pPr>
        <w:spacing w:before="120"/>
        <w:ind w:left="993" w:hanging="633"/>
      </w:pPr>
      <w:r w:rsidRPr="00770537">
        <w:rPr>
          <w:b/>
        </w:rPr>
        <w:t>Filtering</w:t>
      </w:r>
      <w:r w:rsidRPr="00770537">
        <w:t xml:space="preserve"> (Gauss and </w:t>
      </w:r>
      <w:proofErr w:type="spellStart"/>
      <w:r w:rsidRPr="00770537">
        <w:t>Taner</w:t>
      </w:r>
      <w:proofErr w:type="spellEnd"/>
      <w:r w:rsidRPr="00770537">
        <w:t xml:space="preserve"> filter</w:t>
      </w:r>
      <w:r w:rsidR="009A181B" w:rsidRPr="00770537">
        <w:t>s</w:t>
      </w:r>
      <w:r w:rsidRPr="00770537">
        <w:t>):</w:t>
      </w:r>
    </w:p>
    <w:p w14:paraId="234936CF" w14:textId="281A20F5" w:rsidR="000D00C4" w:rsidRPr="00770537" w:rsidRDefault="0027387A" w:rsidP="000D00C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Hinnov, L.A., 2015. </w:t>
      </w:r>
      <w:r w:rsidRPr="00770537">
        <w:rPr>
          <w:rFonts w:ascii="Times New Roman" w:hAnsi="Times New Roman" w:cs="Times New Roman"/>
          <w:i/>
          <w:sz w:val="21"/>
          <w:szCs w:val="21"/>
        </w:rPr>
        <w:t>Rock Magnetic Cyclostratigraphy</w:t>
      </w:r>
      <w:r w:rsidRPr="00770537">
        <w:rPr>
          <w:rFonts w:ascii="Times New Roman" w:hAnsi="Times New Roman" w:cs="Times New Roman"/>
          <w:sz w:val="21"/>
          <w:szCs w:val="21"/>
        </w:rPr>
        <w:t xml:space="preserve">. Wiley-Blackwell, 165 p., </w:t>
      </w:r>
      <w:hyperlink r:id="rId22" w:history="1">
        <w:r w:rsidRPr="00770537">
          <w:rPr>
            <w:rStyle w:val="Hyperlink"/>
            <w:rFonts w:ascii="Times New Roman" w:hAnsi="Times New Roman" w:cs="Times New Roman"/>
            <w:sz w:val="21"/>
            <w:szCs w:val="21"/>
          </w:rPr>
          <w:t>https://doi.org/10.1002/9781118561294</w:t>
        </w:r>
      </w:hyperlink>
      <w:r w:rsidR="000D00C4" w:rsidRPr="00770537">
        <w:rPr>
          <w:rFonts w:ascii="Times New Roman" w:hAnsi="Times New Roman" w:cs="Times New Roman"/>
          <w:sz w:val="21"/>
          <w:szCs w:val="21"/>
        </w:rPr>
        <w:t xml:space="preserve"> </w:t>
      </w:r>
    </w:p>
    <w:p w14:paraId="22D5BF1A" w14:textId="7138B3E3" w:rsidR="00BE4F31" w:rsidRPr="00770537" w:rsidRDefault="0047704F" w:rsidP="00BE4F31">
      <w:pPr>
        <w:spacing w:before="120"/>
        <w:ind w:left="993" w:hanging="633"/>
      </w:pPr>
      <w:r w:rsidRPr="00770537">
        <w:rPr>
          <w:b/>
        </w:rPr>
        <w:t>Multitaper data adaptive weighting and harmonic F-test</w:t>
      </w:r>
      <w:r w:rsidR="00BE4F31" w:rsidRPr="00770537">
        <w:t>:</w:t>
      </w:r>
    </w:p>
    <w:p w14:paraId="129A5793" w14:textId="1A3A4AF4" w:rsidR="001402D7" w:rsidRPr="00770537" w:rsidRDefault="00A54003" w:rsidP="001402D7">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From an unpublished SCILAB script by Jeffrey Park, Department of Geology and Geophysics, Yale University</w:t>
      </w:r>
      <w:r w:rsidR="001402D7" w:rsidRPr="00770537">
        <w:rPr>
          <w:rFonts w:ascii="Times New Roman" w:hAnsi="Times New Roman" w:cs="Times New Roman"/>
          <w:sz w:val="21"/>
          <w:szCs w:val="21"/>
        </w:rPr>
        <w:t xml:space="preserve">. </w:t>
      </w:r>
    </w:p>
    <w:p w14:paraId="484C1D5A" w14:textId="77777777" w:rsidR="00133AB4" w:rsidRPr="00770537" w:rsidRDefault="00133AB4" w:rsidP="00133AB4">
      <w:pPr>
        <w:spacing w:before="120"/>
        <w:ind w:left="993" w:hanging="633"/>
      </w:pPr>
      <w:r w:rsidRPr="00770537">
        <w:rPr>
          <w:b/>
        </w:rPr>
        <w:t>Power decomposition analysis</w:t>
      </w:r>
      <w:r w:rsidRPr="00770537">
        <w:t xml:space="preserve"> (</w:t>
      </w:r>
      <w:proofErr w:type="spellStart"/>
      <w:r w:rsidRPr="00770537">
        <w:rPr>
          <w:b/>
          <w:i/>
        </w:rPr>
        <w:t>pda.m</w:t>
      </w:r>
      <w:proofErr w:type="spellEnd"/>
      <w:r w:rsidRPr="00770537">
        <w:t>):</w:t>
      </w:r>
    </w:p>
    <w:p w14:paraId="2B0ED652" w14:textId="2F1F2393" w:rsidR="00133AB4" w:rsidRPr="00770537" w:rsidRDefault="00BF4B2C" w:rsidP="00133AB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Huang, C., Hinnov, L.A., Ogg, J., Chen, Z.-Q., and Zhang, Y., 2016. Obliquity-forced climate during the Early Triassic hothouse in China. </w:t>
      </w:r>
      <w:r w:rsidRPr="00770537">
        <w:rPr>
          <w:rFonts w:ascii="Times New Roman" w:hAnsi="Times New Roman" w:cs="Times New Roman"/>
          <w:i/>
          <w:iCs/>
          <w:sz w:val="21"/>
          <w:szCs w:val="21"/>
        </w:rPr>
        <w:t>Geology,</w:t>
      </w:r>
      <w:r w:rsidRPr="00770537">
        <w:rPr>
          <w:rFonts w:ascii="Times New Roman" w:hAnsi="Times New Roman" w:cs="Times New Roman"/>
          <w:sz w:val="21"/>
          <w:szCs w:val="21"/>
        </w:rPr>
        <w:t xml:space="preserve"> 44, 623-626, </w:t>
      </w:r>
      <w:hyperlink r:id="rId23" w:history="1">
        <w:r w:rsidRPr="00770537">
          <w:rPr>
            <w:rStyle w:val="Hyperlink"/>
            <w:rFonts w:ascii="Times New Roman" w:hAnsi="Times New Roman" w:cs="Times New Roman"/>
            <w:sz w:val="21"/>
            <w:szCs w:val="21"/>
          </w:rPr>
          <w:t>https://doi.org/</w:t>
        </w:r>
        <w:r w:rsidRPr="00770537">
          <w:rPr>
            <w:rStyle w:val="Hyperlink"/>
            <w:rFonts w:ascii="Times New Roman" w:hAnsi="Times New Roman" w:cs="Times New Roman"/>
            <w:sz w:val="21"/>
            <w:szCs w:val="21"/>
            <w:lang w:val="nb-NO"/>
          </w:rPr>
          <w:t>10.1130/G37970.1</w:t>
        </w:r>
      </w:hyperlink>
    </w:p>
    <w:p w14:paraId="4FF9F867" w14:textId="276F1442" w:rsidR="00517BA3" w:rsidRPr="00770537" w:rsidRDefault="008D50AC" w:rsidP="00517BA3">
      <w:pPr>
        <w:spacing w:before="120"/>
        <w:ind w:left="993" w:hanging="633"/>
      </w:pPr>
      <w:r w:rsidRPr="00770537">
        <w:rPr>
          <w:b/>
        </w:rPr>
        <w:t>R</w:t>
      </w:r>
      <w:r w:rsidR="00517BA3" w:rsidRPr="00770537">
        <w:rPr>
          <w:b/>
        </w:rPr>
        <w:t xml:space="preserve">ed noise </w:t>
      </w:r>
      <w:r w:rsidR="003274F6" w:rsidRPr="00770537">
        <w:rPr>
          <w:b/>
        </w:rPr>
        <w:t>modeling</w:t>
      </w:r>
      <w:r w:rsidR="00517BA3" w:rsidRPr="00770537">
        <w:t>:</w:t>
      </w:r>
    </w:p>
    <w:p w14:paraId="5C16B43B" w14:textId="77777777" w:rsidR="002F0F99" w:rsidRPr="00770537" w:rsidRDefault="002F0F99" w:rsidP="002F0F99">
      <w:pPr>
        <w:spacing w:before="120"/>
        <w:rPr>
          <w:b/>
          <w:bCs/>
        </w:rPr>
      </w:pPr>
      <w:r w:rsidRPr="00770537">
        <w:rPr>
          <w:b/>
          <w:bCs/>
        </w:rPr>
        <w:t xml:space="preserve">            Classic AR(1)</w:t>
      </w:r>
    </w:p>
    <w:p w14:paraId="6E0D3471" w14:textId="3FF451FE" w:rsidR="002F0F99" w:rsidRPr="00770537" w:rsidRDefault="00FF632A" w:rsidP="002F0F99">
      <w:pPr>
        <w:pStyle w:val="ListParagraph"/>
        <w:numPr>
          <w:ilvl w:val="0"/>
          <w:numId w:val="4"/>
        </w:numPr>
        <w:spacing w:before="120"/>
        <w:rPr>
          <w:rFonts w:ascii="Times New Roman" w:hAnsi="Times New Roman" w:cs="Times New Roman"/>
          <w:sz w:val="21"/>
          <w:szCs w:val="21"/>
        </w:rPr>
      </w:pPr>
      <w:proofErr w:type="spellStart"/>
      <w:r w:rsidRPr="00770537">
        <w:rPr>
          <w:rFonts w:ascii="Times New Roman" w:hAnsi="Times New Roman" w:cs="Times New Roman"/>
          <w:sz w:val="21"/>
          <w:szCs w:val="21"/>
        </w:rPr>
        <w:t>Husson</w:t>
      </w:r>
      <w:proofErr w:type="spellEnd"/>
      <w:r w:rsidRPr="00770537">
        <w:rPr>
          <w:rFonts w:ascii="Times New Roman" w:hAnsi="Times New Roman" w:cs="Times New Roman"/>
          <w:sz w:val="21"/>
          <w:szCs w:val="21"/>
        </w:rPr>
        <w:t xml:space="preserve">, D., 2014. MathWorks File Exchange: </w:t>
      </w:r>
      <w:proofErr w:type="spellStart"/>
      <w:r w:rsidRPr="00770537">
        <w:rPr>
          <w:rFonts w:ascii="Times New Roman" w:hAnsi="Times New Roman" w:cs="Times New Roman"/>
          <w:sz w:val="21"/>
          <w:szCs w:val="21"/>
        </w:rPr>
        <w:t>RedNoise_ConfidenceLevels</w:t>
      </w:r>
      <w:proofErr w:type="spellEnd"/>
      <w:r w:rsidRPr="00770537">
        <w:rPr>
          <w:rFonts w:ascii="Times New Roman" w:hAnsi="Times New Roman" w:cs="Times New Roman"/>
          <w:sz w:val="21"/>
          <w:szCs w:val="21"/>
        </w:rPr>
        <w:t xml:space="preserve">, </w:t>
      </w:r>
      <w:hyperlink r:id="rId24" w:history="1">
        <w:r w:rsidRPr="00770537">
          <w:rPr>
            <w:rStyle w:val="Hyperlink"/>
            <w:rFonts w:ascii="Times New Roman" w:hAnsi="Times New Roman" w:cs="Times New Roman"/>
            <w:sz w:val="21"/>
            <w:szCs w:val="21"/>
          </w:rPr>
          <w:t>https://www.mathworks.com/matlabcentral/fileexchange/45539-rednoise_confidencelevels</w:t>
        </w:r>
      </w:hyperlink>
      <w:r w:rsidRPr="00770537">
        <w:rPr>
          <w:rFonts w:ascii="Times New Roman" w:hAnsi="Times New Roman" w:cs="Times New Roman"/>
          <w:sz w:val="21"/>
          <w:szCs w:val="21"/>
        </w:rPr>
        <w:t xml:space="preserve">  with corrections by L.A. Hinnov.</w:t>
      </w:r>
    </w:p>
    <w:p w14:paraId="30B727DB" w14:textId="50D2F17D" w:rsidR="003769FA" w:rsidRPr="00770537" w:rsidRDefault="00946115" w:rsidP="00517BA3">
      <w:pPr>
        <w:spacing w:before="120"/>
        <w:ind w:left="993" w:hanging="633"/>
      </w:pPr>
      <w:r w:rsidRPr="00770537">
        <w:rPr>
          <w:b/>
        </w:rPr>
        <w:t xml:space="preserve">      </w:t>
      </w:r>
      <w:r w:rsidR="003769FA" w:rsidRPr="00770537">
        <w:rPr>
          <w:b/>
        </w:rPr>
        <w:t>Robust AR(1)</w:t>
      </w:r>
    </w:p>
    <w:p w14:paraId="43BB6455" w14:textId="23C62417" w:rsidR="00517BA3" w:rsidRPr="00770537" w:rsidRDefault="005F1D91"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ann, M.E., and Lees, J.M., 1996. Robust estimation of background noise and signal detection in climatic time series. </w:t>
      </w:r>
      <w:r w:rsidRPr="00770537">
        <w:rPr>
          <w:rFonts w:ascii="Times New Roman" w:hAnsi="Times New Roman" w:cs="Times New Roman"/>
          <w:i/>
          <w:sz w:val="21"/>
          <w:szCs w:val="21"/>
        </w:rPr>
        <w:t>Climatic Change</w:t>
      </w:r>
      <w:r w:rsidRPr="00770537">
        <w:rPr>
          <w:rFonts w:ascii="Times New Roman" w:hAnsi="Times New Roman" w:cs="Times New Roman"/>
          <w:sz w:val="21"/>
          <w:szCs w:val="21"/>
        </w:rPr>
        <w:t xml:space="preserve">, 33, 409-445, </w:t>
      </w:r>
      <w:hyperlink r:id="rId25" w:history="1">
        <w:r w:rsidRPr="00770537">
          <w:rPr>
            <w:rStyle w:val="Hyperlink"/>
            <w:rFonts w:ascii="Times New Roman" w:hAnsi="Times New Roman" w:cs="Times New Roman"/>
            <w:sz w:val="21"/>
            <w:szCs w:val="21"/>
          </w:rPr>
          <w:t>https://doi.org/10.1007/BF00142586</w:t>
        </w:r>
      </w:hyperlink>
      <w:r w:rsidR="00517BA3" w:rsidRPr="00770537">
        <w:rPr>
          <w:rFonts w:ascii="Times New Roman" w:hAnsi="Times New Roman" w:cs="Times New Roman"/>
          <w:sz w:val="21"/>
          <w:szCs w:val="21"/>
        </w:rPr>
        <w:t>.</w:t>
      </w:r>
    </w:p>
    <w:p w14:paraId="7969963F" w14:textId="5B65BB02" w:rsidR="000B5FCC" w:rsidRPr="00770537" w:rsidRDefault="00517BA3" w:rsidP="000B5FCC">
      <w:pPr>
        <w:spacing w:before="120"/>
        <w:ind w:left="993" w:hanging="633"/>
      </w:pPr>
      <w:r w:rsidRPr="00770537">
        <w:rPr>
          <w:b/>
        </w:rPr>
        <w:lastRenderedPageBreak/>
        <w:t>S</w:t>
      </w:r>
      <w:r w:rsidR="000B5FCC" w:rsidRPr="00770537">
        <w:rPr>
          <w:b/>
        </w:rPr>
        <w:t>edimentary noise model</w:t>
      </w:r>
      <w:r w:rsidR="000B5FCC" w:rsidRPr="00770537">
        <w:t xml:space="preserve"> (</w:t>
      </w:r>
      <w:r w:rsidR="000B5FCC" w:rsidRPr="00770537">
        <w:rPr>
          <w:b/>
        </w:rPr>
        <w:t>DYNOT</w:t>
      </w:r>
      <w:r w:rsidR="000B5FCC" w:rsidRPr="00770537">
        <w:t xml:space="preserve"> or </w:t>
      </w:r>
      <w:r w:rsidR="000B5FCC" w:rsidRPr="00770537">
        <w:rPr>
          <w:b/>
          <w:i/>
        </w:rPr>
        <w:t>ρ</w:t>
      </w:r>
      <w:r w:rsidR="000B5FCC" w:rsidRPr="00770537">
        <w:rPr>
          <w:b/>
          <w:vertAlign w:val="subscript"/>
        </w:rPr>
        <w:t>1</w:t>
      </w:r>
      <w:r w:rsidR="000B5FCC" w:rsidRPr="00770537">
        <w:t>):</w:t>
      </w:r>
    </w:p>
    <w:p w14:paraId="5B6FCA30" w14:textId="48F86498" w:rsidR="00BD5980" w:rsidRPr="00770537" w:rsidRDefault="00DD653A" w:rsidP="00E8156C">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Hinnov, L.A., Huang, C., Ogg, J., 2018. Sedimentary noise and sea levels linked to land–ocean water exchange and obliquity forcing. </w:t>
      </w:r>
      <w:r w:rsidRPr="00770537">
        <w:rPr>
          <w:rFonts w:ascii="Times New Roman" w:hAnsi="Times New Roman" w:cs="Times New Roman"/>
          <w:i/>
          <w:sz w:val="21"/>
          <w:szCs w:val="21"/>
        </w:rPr>
        <w:t>Nature Communications</w:t>
      </w:r>
      <w:r w:rsidRPr="00770537">
        <w:rPr>
          <w:rFonts w:ascii="Times New Roman" w:hAnsi="Times New Roman" w:cs="Times New Roman"/>
          <w:sz w:val="21"/>
          <w:szCs w:val="21"/>
        </w:rPr>
        <w:t xml:space="preserve">, 9, 1004, </w:t>
      </w:r>
      <w:hyperlink r:id="rId26" w:history="1">
        <w:r w:rsidRPr="00770537">
          <w:rPr>
            <w:rStyle w:val="Hyperlink"/>
            <w:rFonts w:ascii="Times New Roman" w:hAnsi="Times New Roman" w:cs="Times New Roman"/>
            <w:sz w:val="21"/>
            <w:szCs w:val="21"/>
          </w:rPr>
          <w:t>https://doi.org/10.1038/s41467-018-03454-y</w:t>
        </w:r>
      </w:hyperlink>
    </w:p>
    <w:p w14:paraId="2F3917BA" w14:textId="7F1B8D36" w:rsidR="00712219" w:rsidRPr="00770537" w:rsidRDefault="00712219" w:rsidP="00712219">
      <w:pPr>
        <w:spacing w:before="120"/>
        <w:ind w:left="993" w:hanging="633"/>
      </w:pPr>
      <w:r w:rsidRPr="00770537">
        <w:rPr>
          <w:b/>
        </w:rPr>
        <w:t>Spectral Moments</w:t>
      </w:r>
      <w:r w:rsidRPr="00770537">
        <w:t>:</w:t>
      </w:r>
    </w:p>
    <w:p w14:paraId="3C4FF8C3" w14:textId="0515A916" w:rsidR="00712219" w:rsidRPr="00770537" w:rsidRDefault="00A816B6" w:rsidP="00712219">
      <w:pPr>
        <w:pStyle w:val="ListParagraph"/>
        <w:numPr>
          <w:ilvl w:val="0"/>
          <w:numId w:val="4"/>
        </w:numPr>
        <w:spacing w:before="120"/>
        <w:rPr>
          <w:rFonts w:ascii="Times New Roman" w:hAnsi="Times New Roman" w:cs="Times New Roman"/>
          <w:sz w:val="21"/>
          <w:szCs w:val="21"/>
        </w:rPr>
      </w:pPr>
      <w:proofErr w:type="spellStart"/>
      <w:r w:rsidRPr="00770537">
        <w:rPr>
          <w:rFonts w:ascii="Times New Roman" w:hAnsi="Times New Roman" w:cs="Times New Roman"/>
          <w:sz w:val="21"/>
          <w:szCs w:val="21"/>
        </w:rPr>
        <w:t>Sinnesael</w:t>
      </w:r>
      <w:proofErr w:type="spellEnd"/>
      <w:r w:rsidRPr="00770537">
        <w:rPr>
          <w:rFonts w:ascii="Times New Roman" w:hAnsi="Times New Roman" w:cs="Times New Roman"/>
          <w:sz w:val="21"/>
          <w:szCs w:val="21"/>
        </w:rPr>
        <w:t xml:space="preserve">, M., </w:t>
      </w:r>
      <w:proofErr w:type="spellStart"/>
      <w:r w:rsidRPr="00770537">
        <w:rPr>
          <w:rFonts w:ascii="Times New Roman" w:hAnsi="Times New Roman" w:cs="Times New Roman"/>
          <w:sz w:val="21"/>
          <w:szCs w:val="21"/>
        </w:rPr>
        <w:t>Zivanovic</w:t>
      </w:r>
      <w:proofErr w:type="spellEnd"/>
      <w:r w:rsidRPr="00770537">
        <w:rPr>
          <w:rFonts w:ascii="Times New Roman" w:hAnsi="Times New Roman" w:cs="Times New Roman"/>
          <w:sz w:val="21"/>
          <w:szCs w:val="21"/>
        </w:rPr>
        <w:t xml:space="preserve">, M., De </w:t>
      </w:r>
      <w:proofErr w:type="spellStart"/>
      <w:r w:rsidRPr="00770537">
        <w:rPr>
          <w:rFonts w:ascii="Times New Roman" w:hAnsi="Times New Roman" w:cs="Times New Roman"/>
          <w:sz w:val="21"/>
          <w:szCs w:val="21"/>
        </w:rPr>
        <w:t>Vleeschouwer</w:t>
      </w:r>
      <w:proofErr w:type="spellEnd"/>
      <w:r w:rsidRPr="00770537">
        <w:rPr>
          <w:rFonts w:ascii="Times New Roman" w:hAnsi="Times New Roman" w:cs="Times New Roman"/>
          <w:sz w:val="21"/>
          <w:szCs w:val="21"/>
        </w:rPr>
        <w:t xml:space="preserve">, D., </w:t>
      </w:r>
      <w:proofErr w:type="spellStart"/>
      <w:r w:rsidRPr="00770537">
        <w:rPr>
          <w:rFonts w:ascii="Times New Roman" w:hAnsi="Times New Roman" w:cs="Times New Roman"/>
          <w:sz w:val="21"/>
          <w:szCs w:val="21"/>
        </w:rPr>
        <w:t>Claeys</w:t>
      </w:r>
      <w:proofErr w:type="spellEnd"/>
      <w:r w:rsidRPr="00770537">
        <w:rPr>
          <w:rFonts w:ascii="Times New Roman" w:hAnsi="Times New Roman" w:cs="Times New Roman"/>
          <w:sz w:val="21"/>
          <w:szCs w:val="21"/>
        </w:rPr>
        <w:t xml:space="preserve">, P., 2018. Spectral Moments in Cyclostratigraphy: Advantages and Disadvantages compared to more classic Approaches. </w:t>
      </w:r>
      <w:r w:rsidRPr="00770537">
        <w:rPr>
          <w:rFonts w:ascii="Times New Roman" w:hAnsi="Times New Roman" w:cs="Times New Roman"/>
          <w:i/>
          <w:sz w:val="21"/>
          <w:szCs w:val="21"/>
        </w:rPr>
        <w:t>Paleoceanography and Paleoclimatology</w:t>
      </w:r>
      <w:r w:rsidRPr="00770537">
        <w:rPr>
          <w:rFonts w:ascii="Times New Roman" w:hAnsi="Times New Roman" w:cs="Times New Roman"/>
          <w:sz w:val="21"/>
          <w:szCs w:val="21"/>
        </w:rPr>
        <w:t xml:space="preserve"> 33, 493–510. </w:t>
      </w:r>
      <w:hyperlink r:id="rId27" w:history="1">
        <w:r w:rsidR="00ED0751" w:rsidRPr="00770537">
          <w:rPr>
            <w:rStyle w:val="Hyperlink"/>
            <w:rFonts w:ascii="Times New Roman" w:hAnsi="Times New Roman" w:cs="Times New Roman"/>
            <w:sz w:val="21"/>
            <w:szCs w:val="21"/>
          </w:rPr>
          <w:t>https://doi.org/10.1029/2017PA003293</w:t>
        </w:r>
      </w:hyperlink>
      <w:r w:rsidR="00ED0751" w:rsidRPr="00770537">
        <w:rPr>
          <w:rFonts w:ascii="Times New Roman" w:hAnsi="Times New Roman" w:cs="Times New Roman"/>
          <w:sz w:val="21"/>
          <w:szCs w:val="21"/>
        </w:rPr>
        <w:t>.</w:t>
      </w:r>
    </w:p>
    <w:p w14:paraId="506867F8" w14:textId="0FB2F575" w:rsidR="00517BA3" w:rsidRPr="00770537" w:rsidRDefault="00517BA3" w:rsidP="00517BA3">
      <w:pPr>
        <w:spacing w:before="120"/>
        <w:ind w:left="993" w:hanging="633"/>
      </w:pPr>
      <w:r w:rsidRPr="00770537">
        <w:rPr>
          <w:b/>
        </w:rPr>
        <w:t>TimeOpt</w:t>
      </w:r>
      <w:r w:rsidRPr="00770537">
        <w:t>:</w:t>
      </w:r>
    </w:p>
    <w:p w14:paraId="50697719" w14:textId="1B64BC08" w:rsidR="00517BA3" w:rsidRPr="00770537" w:rsidRDefault="00491E3C"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eyers, S.R., 2015. The evaluation of eccentricity-related amplitude modulation and bundling in paleoclimate data: An inverse approach for astrochronologic testing and time scale optimization. </w:t>
      </w:r>
      <w:r w:rsidRPr="00770537">
        <w:rPr>
          <w:rFonts w:ascii="Times New Roman" w:hAnsi="Times New Roman" w:cs="Times New Roman"/>
          <w:i/>
          <w:sz w:val="21"/>
          <w:szCs w:val="21"/>
        </w:rPr>
        <w:t>Paleoceanography</w:t>
      </w:r>
      <w:r w:rsidRPr="00770537">
        <w:rPr>
          <w:rFonts w:ascii="Times New Roman" w:hAnsi="Times New Roman" w:cs="Times New Roman"/>
          <w:sz w:val="21"/>
          <w:szCs w:val="21"/>
        </w:rPr>
        <w:t xml:space="preserve">, 30, </w:t>
      </w:r>
      <w:hyperlink r:id="rId28" w:history="1">
        <w:r w:rsidRPr="00770537">
          <w:rPr>
            <w:rStyle w:val="Hyperlink"/>
            <w:rFonts w:ascii="Times New Roman" w:hAnsi="Times New Roman" w:cs="Times New Roman"/>
            <w:sz w:val="21"/>
            <w:szCs w:val="21"/>
          </w:rPr>
          <w:t>https://doi.org/10.1002/2015PA002850</w:t>
        </w:r>
      </w:hyperlink>
    </w:p>
    <w:p w14:paraId="4A736100" w14:textId="755F56AE" w:rsidR="00BF3642" w:rsidRPr="00770537" w:rsidRDefault="00C805E8" w:rsidP="00BF3642">
      <w:pPr>
        <w:spacing w:before="120"/>
        <w:ind w:left="993" w:hanging="633"/>
      </w:pPr>
      <w:r w:rsidRPr="00770537">
        <w:rPr>
          <w:b/>
        </w:rPr>
        <w:t>W</w:t>
      </w:r>
      <w:r w:rsidR="00BF3642" w:rsidRPr="00770537">
        <w:rPr>
          <w:b/>
        </w:rPr>
        <w:t>avelet analysis</w:t>
      </w:r>
      <w:r w:rsidR="00BF3642" w:rsidRPr="00770537">
        <w:t>:</w:t>
      </w:r>
    </w:p>
    <w:p w14:paraId="475D14E4" w14:textId="20220A84" w:rsidR="00BF3642" w:rsidRPr="00770537" w:rsidRDefault="004224C2" w:rsidP="00BF3642">
      <w:pPr>
        <w:pStyle w:val="ListParagraph"/>
        <w:numPr>
          <w:ilvl w:val="0"/>
          <w:numId w:val="4"/>
        </w:numPr>
        <w:spacing w:before="120"/>
        <w:rPr>
          <w:rFonts w:ascii="Times New Roman" w:hAnsi="Times New Roman" w:cs="Times New Roman"/>
          <w:sz w:val="21"/>
          <w:szCs w:val="21"/>
        </w:rPr>
      </w:pPr>
      <w:proofErr w:type="spellStart"/>
      <w:r w:rsidRPr="00770537">
        <w:rPr>
          <w:rFonts w:ascii="Times New Roman" w:hAnsi="Times New Roman" w:cs="Times New Roman"/>
          <w:sz w:val="21"/>
          <w:szCs w:val="21"/>
        </w:rPr>
        <w:t>Torrence</w:t>
      </w:r>
      <w:proofErr w:type="spellEnd"/>
      <w:r w:rsidRPr="00770537">
        <w:rPr>
          <w:rFonts w:ascii="Times New Roman" w:hAnsi="Times New Roman" w:cs="Times New Roman"/>
          <w:sz w:val="21"/>
          <w:szCs w:val="21"/>
        </w:rPr>
        <w:t xml:space="preserve">, C., Compo, G.P., 1998. A practical guide to wavelet analysis. </w:t>
      </w:r>
      <w:r w:rsidRPr="00770537">
        <w:rPr>
          <w:rFonts w:ascii="Times New Roman" w:hAnsi="Times New Roman" w:cs="Times New Roman"/>
          <w:i/>
          <w:sz w:val="21"/>
          <w:szCs w:val="21"/>
        </w:rPr>
        <w:t>Bulletin of the American Meteorological Society</w:t>
      </w:r>
      <w:r w:rsidRPr="00770537">
        <w:rPr>
          <w:rFonts w:ascii="Times New Roman" w:hAnsi="Times New Roman" w:cs="Times New Roman"/>
          <w:sz w:val="21"/>
          <w:szCs w:val="21"/>
        </w:rPr>
        <w:t xml:space="preserve">, 79, 61-78, </w:t>
      </w:r>
      <w:hyperlink r:id="rId29" w:history="1">
        <w:r w:rsidRPr="00770537">
          <w:rPr>
            <w:rStyle w:val="Hyperlink"/>
            <w:rFonts w:ascii="Times New Roman" w:hAnsi="Times New Roman" w:cs="Times New Roman"/>
            <w:sz w:val="21"/>
            <w:szCs w:val="21"/>
          </w:rPr>
          <w:t>https://doi.org/10.1175/1520-0477(1998)079&lt;0061:APGTWA&gt;2.0.CO;2</w:t>
        </w:r>
      </w:hyperlink>
      <w:r w:rsidR="00BF3642" w:rsidRPr="00770537">
        <w:rPr>
          <w:rFonts w:ascii="Times New Roman" w:hAnsi="Times New Roman" w:cs="Times New Roman"/>
          <w:sz w:val="21"/>
          <w:szCs w:val="21"/>
        </w:rPr>
        <w:t xml:space="preserve">. </w:t>
      </w:r>
    </w:p>
    <w:p w14:paraId="0AF8BFDB" w14:textId="77777777" w:rsidR="00C00C9D" w:rsidRPr="00770537" w:rsidRDefault="00C00C9D" w:rsidP="00C00C9D">
      <w:pPr>
        <w:rPr>
          <w:b/>
          <w:color w:val="000000" w:themeColor="text1"/>
        </w:rPr>
      </w:pPr>
    </w:p>
    <w:p w14:paraId="0735331C" w14:textId="623E4C0F" w:rsidR="00C00C9D" w:rsidRPr="00770537" w:rsidRDefault="00C00C9D" w:rsidP="00C00C9D">
      <w:pPr>
        <w:rPr>
          <w:b/>
          <w:color w:val="000000" w:themeColor="text1"/>
        </w:rPr>
      </w:pPr>
      <w:r w:rsidRPr="00770537">
        <w:rPr>
          <w:b/>
          <w:color w:val="000000" w:themeColor="text1"/>
        </w:rPr>
        <w:t>Astronomical solutions</w:t>
      </w:r>
    </w:p>
    <w:p w14:paraId="434CFA04" w14:textId="73F70026" w:rsidR="00C00C9D" w:rsidRPr="00770537" w:rsidRDefault="00C00C9D" w:rsidP="003B759C">
      <w:pPr>
        <w:ind w:left="426"/>
        <w:rPr>
          <w:b/>
          <w:color w:val="000000" w:themeColor="text1"/>
        </w:rPr>
      </w:pPr>
      <w:r w:rsidRPr="00770537">
        <w:rPr>
          <w:b/>
          <w:color w:val="000000" w:themeColor="text1"/>
        </w:rPr>
        <w:t xml:space="preserve">Berger &amp; </w:t>
      </w:r>
      <w:proofErr w:type="spellStart"/>
      <w:r w:rsidRPr="00770537">
        <w:rPr>
          <w:b/>
          <w:color w:val="000000" w:themeColor="text1"/>
        </w:rPr>
        <w:t>Loutre</w:t>
      </w:r>
      <w:proofErr w:type="spellEnd"/>
      <w:r w:rsidRPr="00770537">
        <w:rPr>
          <w:b/>
          <w:color w:val="000000" w:themeColor="text1"/>
        </w:rPr>
        <w:t xml:space="preserve"> 1991</w:t>
      </w:r>
    </w:p>
    <w:p w14:paraId="7B20436A" w14:textId="77777777" w:rsidR="00C00C9D" w:rsidRPr="00770537" w:rsidRDefault="00C00C9D" w:rsidP="003B759C">
      <w:pPr>
        <w:ind w:left="426"/>
        <w:rPr>
          <w:bCs/>
          <w:color w:val="000000" w:themeColor="text1"/>
          <w:sz w:val="21"/>
          <w:szCs w:val="21"/>
        </w:rPr>
      </w:pPr>
      <w:r w:rsidRPr="00770537">
        <w:rPr>
          <w:bCs/>
          <w:color w:val="000000" w:themeColor="text1"/>
          <w:sz w:val="21"/>
          <w:szCs w:val="21"/>
        </w:rPr>
        <w:t xml:space="preserve">Berger, A., </w:t>
      </w:r>
      <w:proofErr w:type="spellStart"/>
      <w:r w:rsidRPr="00770537">
        <w:rPr>
          <w:bCs/>
          <w:color w:val="000000" w:themeColor="text1"/>
          <w:sz w:val="21"/>
          <w:szCs w:val="21"/>
        </w:rPr>
        <w:t>Loutre</w:t>
      </w:r>
      <w:proofErr w:type="spellEnd"/>
      <w:r w:rsidRPr="00770537">
        <w:rPr>
          <w:bCs/>
          <w:color w:val="000000" w:themeColor="text1"/>
          <w:sz w:val="21"/>
          <w:szCs w:val="21"/>
        </w:rPr>
        <w:t>, M.-F., 1991. Insolation values for the climate of the last 10 million years. Quaternary Science Reviews 10, 297-317.</w:t>
      </w:r>
    </w:p>
    <w:p w14:paraId="3A67FC92" w14:textId="01F0D890" w:rsidR="00C00C9D" w:rsidRPr="00770537" w:rsidRDefault="00C00C9D" w:rsidP="003B759C">
      <w:pPr>
        <w:ind w:left="426"/>
        <w:rPr>
          <w:b/>
          <w:color w:val="000000" w:themeColor="text1"/>
        </w:rPr>
      </w:pPr>
      <w:r w:rsidRPr="00770537">
        <w:rPr>
          <w:b/>
          <w:color w:val="000000" w:themeColor="text1"/>
        </w:rPr>
        <w:t>La2004</w:t>
      </w:r>
    </w:p>
    <w:p w14:paraId="425138DE" w14:textId="6475242D" w:rsidR="00C00C9D" w:rsidRPr="00770537" w:rsidRDefault="00C00C9D" w:rsidP="003B759C">
      <w:pPr>
        <w:ind w:left="426"/>
        <w:rPr>
          <w:bCs/>
          <w:color w:val="000000" w:themeColor="text1"/>
          <w:sz w:val="21"/>
          <w:szCs w:val="21"/>
        </w:rPr>
      </w:pPr>
      <w:r w:rsidRPr="00770537">
        <w:rPr>
          <w:bCs/>
          <w:color w:val="000000" w:themeColor="text1"/>
          <w:sz w:val="21"/>
          <w:szCs w:val="21"/>
        </w:rPr>
        <w:t xml:space="preserve">Laskar, J., </w:t>
      </w:r>
      <w:proofErr w:type="spellStart"/>
      <w:r w:rsidRPr="00770537">
        <w:rPr>
          <w:bCs/>
          <w:color w:val="000000" w:themeColor="text1"/>
          <w:sz w:val="21"/>
          <w:szCs w:val="21"/>
        </w:rPr>
        <w:t>Robutel</w:t>
      </w:r>
      <w:proofErr w:type="spellEnd"/>
      <w:r w:rsidRPr="00770537">
        <w:rPr>
          <w:bCs/>
          <w:color w:val="000000" w:themeColor="text1"/>
          <w:sz w:val="21"/>
          <w:szCs w:val="21"/>
        </w:rPr>
        <w:t xml:space="preserve">, P., </w:t>
      </w:r>
      <w:proofErr w:type="spellStart"/>
      <w:r w:rsidRPr="00770537">
        <w:rPr>
          <w:bCs/>
          <w:color w:val="000000" w:themeColor="text1"/>
          <w:sz w:val="21"/>
          <w:szCs w:val="21"/>
        </w:rPr>
        <w:t>Joutel</w:t>
      </w:r>
      <w:proofErr w:type="spellEnd"/>
      <w:r w:rsidRPr="00770537">
        <w:rPr>
          <w:bCs/>
          <w:color w:val="000000" w:themeColor="text1"/>
          <w:sz w:val="21"/>
          <w:szCs w:val="21"/>
        </w:rPr>
        <w:t xml:space="preserve">, F., Gastineau, M., Correia, A.C.M., </w:t>
      </w:r>
      <w:proofErr w:type="spellStart"/>
      <w:r w:rsidRPr="00770537">
        <w:rPr>
          <w:bCs/>
          <w:color w:val="000000" w:themeColor="text1"/>
          <w:sz w:val="21"/>
          <w:szCs w:val="21"/>
        </w:rPr>
        <w:t>Levrard</w:t>
      </w:r>
      <w:proofErr w:type="spellEnd"/>
      <w:r w:rsidRPr="00770537">
        <w:rPr>
          <w:bCs/>
          <w:color w:val="000000" w:themeColor="text1"/>
          <w:sz w:val="21"/>
          <w:szCs w:val="21"/>
        </w:rPr>
        <w:t>, B., 2004. A long-term numerical solution for the insolation quantities of the Earth. Astronomy &amp; Astrophysics</w:t>
      </w:r>
      <w:r w:rsidR="008156A3" w:rsidRPr="00770537">
        <w:rPr>
          <w:bCs/>
          <w:color w:val="000000" w:themeColor="text1"/>
          <w:sz w:val="21"/>
          <w:szCs w:val="21"/>
        </w:rPr>
        <w:t>,</w:t>
      </w:r>
      <w:r w:rsidRPr="00770537">
        <w:rPr>
          <w:bCs/>
          <w:color w:val="000000" w:themeColor="text1"/>
          <w:sz w:val="21"/>
          <w:szCs w:val="21"/>
        </w:rPr>
        <w:t xml:space="preserve"> 428, 261-285</w:t>
      </w:r>
      <w:r w:rsidR="008156A3" w:rsidRPr="00770537">
        <w:rPr>
          <w:bCs/>
          <w:color w:val="000000" w:themeColor="text1"/>
          <w:sz w:val="21"/>
          <w:szCs w:val="21"/>
        </w:rPr>
        <w:t xml:space="preserve">, </w:t>
      </w:r>
      <w:hyperlink r:id="rId30" w:history="1">
        <w:r w:rsidR="008156A3" w:rsidRPr="00770537">
          <w:rPr>
            <w:rStyle w:val="Hyperlink"/>
            <w:bCs/>
            <w:sz w:val="21"/>
            <w:szCs w:val="21"/>
          </w:rPr>
          <w:t>https://doi.org/10.1051/0004-6361:20041335</w:t>
        </w:r>
      </w:hyperlink>
      <w:r w:rsidRPr="00770537">
        <w:rPr>
          <w:bCs/>
          <w:color w:val="000000" w:themeColor="text1"/>
          <w:sz w:val="21"/>
          <w:szCs w:val="21"/>
        </w:rPr>
        <w:t>.</w:t>
      </w:r>
    </w:p>
    <w:p w14:paraId="2268F6FB" w14:textId="0FB0C2A4" w:rsidR="00C00C9D" w:rsidRPr="00770537" w:rsidRDefault="00C00C9D" w:rsidP="003B759C">
      <w:pPr>
        <w:ind w:left="426"/>
        <w:rPr>
          <w:b/>
          <w:color w:val="000000" w:themeColor="text1"/>
        </w:rPr>
      </w:pPr>
      <w:r w:rsidRPr="00770537">
        <w:rPr>
          <w:b/>
          <w:color w:val="000000" w:themeColor="text1"/>
        </w:rPr>
        <w:t>La2010</w:t>
      </w:r>
    </w:p>
    <w:p w14:paraId="2FD7D014" w14:textId="17E3BE2E" w:rsidR="00C00C9D" w:rsidRPr="00770537" w:rsidRDefault="00C00C9D" w:rsidP="003B759C">
      <w:pPr>
        <w:ind w:left="426"/>
        <w:rPr>
          <w:bCs/>
          <w:color w:val="000000" w:themeColor="text1"/>
          <w:sz w:val="21"/>
          <w:szCs w:val="21"/>
        </w:rPr>
      </w:pPr>
      <w:r w:rsidRPr="00770537">
        <w:rPr>
          <w:bCs/>
          <w:color w:val="000000" w:themeColor="text1"/>
          <w:sz w:val="21"/>
          <w:szCs w:val="21"/>
        </w:rPr>
        <w:t xml:space="preserve">Laskar, J., </w:t>
      </w:r>
      <w:proofErr w:type="spellStart"/>
      <w:r w:rsidRPr="00770537">
        <w:rPr>
          <w:bCs/>
          <w:color w:val="000000" w:themeColor="text1"/>
          <w:sz w:val="21"/>
          <w:szCs w:val="21"/>
        </w:rPr>
        <w:t>Fienga</w:t>
      </w:r>
      <w:proofErr w:type="spellEnd"/>
      <w:r w:rsidRPr="00770537">
        <w:rPr>
          <w:bCs/>
          <w:color w:val="000000" w:themeColor="text1"/>
          <w:sz w:val="21"/>
          <w:szCs w:val="21"/>
        </w:rPr>
        <w:t>, A., Gastineau, M., Manche, H., 2011. La2010: a new orbital solution for the long-term motion of the Earth. Astronomy &amp; Astrophysics</w:t>
      </w:r>
      <w:r w:rsidR="00F354E5" w:rsidRPr="00770537">
        <w:rPr>
          <w:bCs/>
          <w:color w:val="000000" w:themeColor="text1"/>
          <w:sz w:val="21"/>
          <w:szCs w:val="21"/>
        </w:rPr>
        <w:t>,</w:t>
      </w:r>
      <w:r w:rsidRPr="00770537">
        <w:rPr>
          <w:bCs/>
          <w:color w:val="000000" w:themeColor="text1"/>
          <w:sz w:val="21"/>
          <w:szCs w:val="21"/>
        </w:rPr>
        <w:t xml:space="preserve"> 532. </w:t>
      </w:r>
      <w:hyperlink r:id="rId31" w:history="1">
        <w:r w:rsidR="00BF7A8C" w:rsidRPr="00770537">
          <w:rPr>
            <w:rStyle w:val="Hyperlink"/>
            <w:bCs/>
            <w:sz w:val="21"/>
            <w:szCs w:val="21"/>
          </w:rPr>
          <w:t>https://doi.org/10.1051/0004-6361/201116836</w:t>
        </w:r>
      </w:hyperlink>
      <w:r w:rsidR="00801523" w:rsidRPr="00770537">
        <w:rPr>
          <w:bCs/>
          <w:color w:val="000000" w:themeColor="text1"/>
          <w:sz w:val="21"/>
          <w:szCs w:val="21"/>
        </w:rPr>
        <w:t>.</w:t>
      </w:r>
    </w:p>
    <w:p w14:paraId="5DE2EFCD" w14:textId="61257CDA" w:rsidR="00C00C9D" w:rsidRPr="00770537" w:rsidRDefault="00C00C9D" w:rsidP="003B759C">
      <w:pPr>
        <w:pStyle w:val="ListParagraph"/>
        <w:numPr>
          <w:ilvl w:val="0"/>
          <w:numId w:val="4"/>
        </w:numPr>
        <w:ind w:left="426" w:firstLine="0"/>
        <w:rPr>
          <w:rFonts w:ascii="Times New Roman" w:hAnsi="Times New Roman" w:cs="Times New Roman"/>
          <w:b/>
          <w:i/>
          <w:iCs/>
          <w:color w:val="000000" w:themeColor="text1"/>
        </w:rPr>
      </w:pPr>
      <w:r w:rsidRPr="00770537">
        <w:rPr>
          <w:rFonts w:ascii="Times New Roman" w:hAnsi="Times New Roman" w:cs="Times New Roman"/>
          <w:b/>
          <w:i/>
          <w:iCs/>
          <w:color w:val="000000" w:themeColor="text1"/>
        </w:rPr>
        <w:t>calculation method presented in</w:t>
      </w:r>
    </w:p>
    <w:p w14:paraId="66166755" w14:textId="0BD6D8B1" w:rsidR="00C00C9D" w:rsidRPr="00770537" w:rsidRDefault="00C00C9D" w:rsidP="00ED0C56">
      <w:pPr>
        <w:ind w:left="426"/>
        <w:rPr>
          <w:bCs/>
          <w:color w:val="000000" w:themeColor="text1"/>
          <w:sz w:val="21"/>
          <w:szCs w:val="21"/>
        </w:rPr>
      </w:pPr>
      <w:r w:rsidRPr="00770537">
        <w:rPr>
          <w:bCs/>
          <w:color w:val="000000" w:themeColor="text1"/>
          <w:sz w:val="21"/>
          <w:szCs w:val="21"/>
        </w:rPr>
        <w:t>Wu, H., Zhang, S., Jiang, G., Hinnov, L., Yang, T., Li, H., Wan, X., Wang, C., 2013. Astrochronology of the Early Turonian</w:t>
      </w:r>
      <w:r w:rsidR="00730DBB" w:rsidRPr="00770537">
        <w:rPr>
          <w:bCs/>
          <w:color w:val="000000" w:themeColor="text1"/>
          <w:sz w:val="21"/>
          <w:szCs w:val="21"/>
        </w:rPr>
        <w:t>-</w:t>
      </w:r>
      <w:r w:rsidRPr="00770537">
        <w:rPr>
          <w:bCs/>
          <w:color w:val="000000" w:themeColor="text1"/>
          <w:sz w:val="21"/>
          <w:szCs w:val="21"/>
        </w:rPr>
        <w:t xml:space="preserve">Early Campanian terrestrial succession in the Songliao Basin, northeastern China and its implication for long-period behavior of the Solar System. </w:t>
      </w:r>
      <w:proofErr w:type="spellStart"/>
      <w:r w:rsidRPr="00770537">
        <w:rPr>
          <w:bCs/>
          <w:color w:val="000000" w:themeColor="text1"/>
          <w:sz w:val="21"/>
          <w:szCs w:val="21"/>
        </w:rPr>
        <w:t>Palaeogeography</w:t>
      </w:r>
      <w:proofErr w:type="spellEnd"/>
      <w:r w:rsidRPr="00770537">
        <w:rPr>
          <w:bCs/>
          <w:color w:val="000000" w:themeColor="text1"/>
          <w:sz w:val="21"/>
          <w:szCs w:val="21"/>
        </w:rPr>
        <w:t xml:space="preserve">, Palaeoclimatology, </w:t>
      </w:r>
      <w:proofErr w:type="spellStart"/>
      <w:r w:rsidRPr="00770537">
        <w:rPr>
          <w:bCs/>
          <w:color w:val="000000" w:themeColor="text1"/>
          <w:sz w:val="21"/>
          <w:szCs w:val="21"/>
        </w:rPr>
        <w:t>Palaeoecology</w:t>
      </w:r>
      <w:proofErr w:type="spellEnd"/>
      <w:r w:rsidRPr="00770537">
        <w:rPr>
          <w:bCs/>
          <w:color w:val="000000" w:themeColor="text1"/>
          <w:sz w:val="21"/>
          <w:szCs w:val="21"/>
        </w:rPr>
        <w:t xml:space="preserve"> 385, 55-70</w:t>
      </w:r>
      <w:r w:rsidR="00D93D42" w:rsidRPr="00770537">
        <w:rPr>
          <w:bCs/>
          <w:color w:val="000000" w:themeColor="text1"/>
          <w:sz w:val="21"/>
          <w:szCs w:val="21"/>
        </w:rPr>
        <w:t xml:space="preserve">, </w:t>
      </w:r>
      <w:hyperlink r:id="rId32" w:history="1">
        <w:r w:rsidR="00D93D42" w:rsidRPr="00770537">
          <w:rPr>
            <w:rStyle w:val="Hyperlink"/>
            <w:bCs/>
            <w:sz w:val="21"/>
            <w:szCs w:val="21"/>
          </w:rPr>
          <w:t>https://doi.org/10.1016/j.palaeo.2012.09.004</w:t>
        </w:r>
      </w:hyperlink>
      <w:r w:rsidR="00DA7868" w:rsidRPr="00770537">
        <w:rPr>
          <w:bCs/>
          <w:color w:val="000000" w:themeColor="text1"/>
          <w:sz w:val="21"/>
          <w:szCs w:val="21"/>
        </w:rPr>
        <w:t>.</w:t>
      </w:r>
    </w:p>
    <w:p w14:paraId="4E5353BC" w14:textId="7633B18D" w:rsidR="00C00C9D" w:rsidRPr="00770537" w:rsidRDefault="00C00C9D" w:rsidP="003B759C">
      <w:pPr>
        <w:ind w:left="426"/>
        <w:rPr>
          <w:b/>
          <w:color w:val="000000" w:themeColor="text1"/>
        </w:rPr>
      </w:pPr>
      <w:r w:rsidRPr="00770537">
        <w:rPr>
          <w:b/>
          <w:color w:val="000000" w:themeColor="text1"/>
        </w:rPr>
        <w:t>ZB2017</w:t>
      </w:r>
    </w:p>
    <w:p w14:paraId="21A78EB1" w14:textId="730F5C4A" w:rsidR="00C00C9D" w:rsidRPr="00770537" w:rsidRDefault="00B20244" w:rsidP="003B759C">
      <w:pPr>
        <w:ind w:left="426"/>
        <w:rPr>
          <w:bCs/>
          <w:color w:val="000000" w:themeColor="text1"/>
          <w:sz w:val="21"/>
          <w:szCs w:val="21"/>
        </w:rPr>
      </w:pPr>
      <w:proofErr w:type="spellStart"/>
      <w:r w:rsidRPr="00770537">
        <w:rPr>
          <w:bCs/>
          <w:color w:val="000000" w:themeColor="text1"/>
          <w:sz w:val="21"/>
          <w:szCs w:val="21"/>
        </w:rPr>
        <w:t>Zeebe</w:t>
      </w:r>
      <w:proofErr w:type="spellEnd"/>
      <w:r w:rsidRPr="00770537">
        <w:rPr>
          <w:bCs/>
          <w:color w:val="000000" w:themeColor="text1"/>
          <w:sz w:val="21"/>
          <w:szCs w:val="21"/>
        </w:rPr>
        <w:t xml:space="preserve">, R.E., 2017. Numerical solutions for the orbital motion of the Solar System over the past 100 Myr: limits and new results. </w:t>
      </w:r>
      <w:r w:rsidRPr="00770537">
        <w:rPr>
          <w:bCs/>
          <w:i/>
          <w:color w:val="000000" w:themeColor="text1"/>
          <w:sz w:val="21"/>
          <w:szCs w:val="21"/>
        </w:rPr>
        <w:t>The Astronomical Journal</w:t>
      </w:r>
      <w:r w:rsidRPr="00770537">
        <w:rPr>
          <w:bCs/>
          <w:color w:val="000000" w:themeColor="text1"/>
          <w:sz w:val="21"/>
          <w:szCs w:val="21"/>
        </w:rPr>
        <w:t xml:space="preserve">, 154, 193, </w:t>
      </w:r>
      <w:hyperlink r:id="rId33" w:history="1">
        <w:r w:rsidRPr="00770537">
          <w:rPr>
            <w:rStyle w:val="Hyperlink"/>
            <w:bCs/>
            <w:sz w:val="21"/>
            <w:szCs w:val="21"/>
          </w:rPr>
          <w:t>https://doi.org/10.3847/1538-3881/aa8cce</w:t>
        </w:r>
      </w:hyperlink>
    </w:p>
    <w:p w14:paraId="6F80C8EE" w14:textId="75DF6412" w:rsidR="0026192F" w:rsidRPr="00770537" w:rsidRDefault="0026192F" w:rsidP="003B759C">
      <w:pPr>
        <w:ind w:left="426"/>
        <w:rPr>
          <w:b/>
          <w:color w:val="000000" w:themeColor="text1"/>
        </w:rPr>
      </w:pPr>
      <w:r w:rsidRPr="00770537">
        <w:rPr>
          <w:b/>
          <w:color w:val="000000" w:themeColor="text1"/>
        </w:rPr>
        <w:t>ZB18</w:t>
      </w:r>
      <w:r w:rsidR="003B759C" w:rsidRPr="00770537">
        <w:rPr>
          <w:b/>
          <w:color w:val="000000" w:themeColor="text1"/>
        </w:rPr>
        <w:t>a</w:t>
      </w:r>
    </w:p>
    <w:p w14:paraId="4ECCE55B" w14:textId="69FB77A5" w:rsidR="005371B3" w:rsidRPr="00770537" w:rsidRDefault="005705C4" w:rsidP="00647697">
      <w:pPr>
        <w:ind w:left="426"/>
        <w:rPr>
          <w:bCs/>
          <w:color w:val="000000" w:themeColor="text1"/>
          <w:sz w:val="21"/>
          <w:szCs w:val="21"/>
        </w:rPr>
      </w:pPr>
      <w:proofErr w:type="spellStart"/>
      <w:r w:rsidRPr="00770537">
        <w:rPr>
          <w:bCs/>
          <w:color w:val="000000" w:themeColor="text1"/>
          <w:sz w:val="21"/>
          <w:szCs w:val="21"/>
        </w:rPr>
        <w:t>Zeebe</w:t>
      </w:r>
      <w:proofErr w:type="spellEnd"/>
      <w:r w:rsidRPr="00770537">
        <w:rPr>
          <w:bCs/>
          <w:color w:val="000000" w:themeColor="text1"/>
          <w:sz w:val="21"/>
          <w:szCs w:val="21"/>
        </w:rPr>
        <w:t xml:space="preserve">, R.E., Lourens, L.J., 2019. Solar System chaos and the Paleocene–Eocene boundary age constrained by geology and astronomy, </w:t>
      </w:r>
      <w:r w:rsidRPr="00770537">
        <w:rPr>
          <w:bCs/>
          <w:i/>
          <w:color w:val="000000" w:themeColor="text1"/>
          <w:sz w:val="21"/>
          <w:szCs w:val="21"/>
        </w:rPr>
        <w:t>Science</w:t>
      </w:r>
      <w:r w:rsidRPr="00770537">
        <w:rPr>
          <w:bCs/>
          <w:color w:val="000000" w:themeColor="text1"/>
          <w:sz w:val="21"/>
          <w:szCs w:val="21"/>
        </w:rPr>
        <w:t xml:space="preserve">, 365, 926-929, </w:t>
      </w:r>
      <w:hyperlink r:id="rId34" w:history="1">
        <w:r w:rsidRPr="00770537">
          <w:rPr>
            <w:rStyle w:val="Hyperlink"/>
            <w:bCs/>
            <w:sz w:val="21"/>
            <w:szCs w:val="21"/>
          </w:rPr>
          <w:t>https://doi.org/10.1126/science.aax0612</w:t>
        </w:r>
      </w:hyperlink>
      <w:r w:rsidR="003B759C" w:rsidRPr="00770537">
        <w:rPr>
          <w:bCs/>
          <w:color w:val="000000" w:themeColor="text1"/>
          <w:sz w:val="21"/>
          <w:szCs w:val="21"/>
        </w:rPr>
        <w:t>.</w:t>
      </w:r>
    </w:p>
    <w:p w14:paraId="4C535025" w14:textId="77777777" w:rsidR="00A1737D" w:rsidRPr="00770537" w:rsidRDefault="00A1737D">
      <w:pPr>
        <w:rPr>
          <w:rFonts w:eastAsiaTheme="majorEastAsia"/>
          <w:b/>
          <w:color w:val="000000" w:themeColor="text1"/>
          <w:sz w:val="32"/>
          <w:szCs w:val="32"/>
        </w:rPr>
      </w:pPr>
      <w:r w:rsidRPr="00770537">
        <w:rPr>
          <w:b/>
          <w:color w:val="000000" w:themeColor="text1"/>
        </w:rPr>
        <w:br w:type="page"/>
      </w:r>
    </w:p>
    <w:p w14:paraId="3D15954F" w14:textId="5E67B9E4" w:rsidR="00BD5980" w:rsidRPr="00770537" w:rsidRDefault="00BD5980" w:rsidP="00254C15">
      <w:pPr>
        <w:pStyle w:val="Heading1"/>
        <w:rPr>
          <w:rFonts w:ascii="Times New Roman" w:hAnsi="Times New Roman" w:cs="Times New Roman"/>
          <w:b/>
          <w:color w:val="000000" w:themeColor="text1"/>
        </w:rPr>
      </w:pPr>
      <w:bookmarkStart w:id="7" w:name="_Toc47539102"/>
      <w:r w:rsidRPr="00770537">
        <w:rPr>
          <w:rFonts w:ascii="Times New Roman" w:hAnsi="Times New Roman" w:cs="Times New Roman"/>
          <w:b/>
          <w:color w:val="000000" w:themeColor="text1"/>
        </w:rPr>
        <w:lastRenderedPageBreak/>
        <w:t>3. Software Specifications</w:t>
      </w:r>
      <w:bookmarkEnd w:id="7"/>
    </w:p>
    <w:p w14:paraId="1CC3B3D0" w14:textId="77777777" w:rsidR="00BD5980" w:rsidRPr="00770537" w:rsidRDefault="00BD5980" w:rsidP="00BD5980">
      <w:pPr>
        <w:rPr>
          <w:i/>
          <w:iCs/>
        </w:rPr>
      </w:pPr>
    </w:p>
    <w:p w14:paraId="000DCB06" w14:textId="47D2ABA5" w:rsidR="00BD5980" w:rsidRPr="00770537" w:rsidRDefault="00BD5980" w:rsidP="00320364">
      <w:pPr>
        <w:pStyle w:val="Heading2"/>
        <w:rPr>
          <w:rFonts w:ascii="Times New Roman" w:hAnsi="Times New Roman" w:cs="Times New Roman"/>
          <w:b/>
          <w:color w:val="000000" w:themeColor="text1"/>
          <w:sz w:val="28"/>
          <w:szCs w:val="28"/>
        </w:rPr>
      </w:pPr>
      <w:bookmarkStart w:id="8" w:name="_Toc47539103"/>
      <w:r w:rsidRPr="00770537">
        <w:rPr>
          <w:rFonts w:ascii="Times New Roman" w:hAnsi="Times New Roman" w:cs="Times New Roman"/>
          <w:b/>
          <w:color w:val="000000" w:themeColor="text1"/>
          <w:sz w:val="28"/>
          <w:szCs w:val="28"/>
        </w:rPr>
        <w:t>3.1 System Requirement</w:t>
      </w:r>
      <w:r w:rsidR="009B3FA1" w:rsidRPr="00770537">
        <w:rPr>
          <w:rFonts w:ascii="Times New Roman" w:hAnsi="Times New Roman" w:cs="Times New Roman"/>
          <w:b/>
          <w:color w:val="000000" w:themeColor="text1"/>
          <w:sz w:val="28"/>
          <w:szCs w:val="28"/>
        </w:rPr>
        <w:t>s</w:t>
      </w:r>
      <w:bookmarkEnd w:id="8"/>
    </w:p>
    <w:p w14:paraId="115D0823" w14:textId="1E789EF3" w:rsidR="00D37A5E" w:rsidRPr="00770537" w:rsidRDefault="00D37A5E" w:rsidP="00D37A5E">
      <w:pPr>
        <w:spacing w:before="120"/>
        <w:ind w:left="360" w:firstLine="360"/>
      </w:pPr>
      <w:r w:rsidRPr="00770537">
        <w:t xml:space="preserve">This software </w:t>
      </w:r>
      <w:r w:rsidR="005628C9" w:rsidRPr="00770537">
        <w:t>was</w:t>
      </w:r>
      <w:r w:rsidRPr="00770537">
        <w:t xml:space="preserve"> developed in </w:t>
      </w:r>
      <w:r w:rsidRPr="00770537">
        <w:rPr>
          <w:b/>
        </w:rPr>
        <w:t xml:space="preserve">MatLab version </w:t>
      </w:r>
      <w:r w:rsidRPr="00680FFB">
        <w:rPr>
          <w:b/>
          <w:color w:val="FF0000"/>
        </w:rPr>
        <w:t>201</w:t>
      </w:r>
      <w:r w:rsidR="00C44DEF" w:rsidRPr="00680FFB">
        <w:rPr>
          <w:b/>
          <w:color w:val="FF0000"/>
        </w:rPr>
        <w:t>9a</w:t>
      </w:r>
      <w:r w:rsidRPr="00770537">
        <w:t xml:space="preserve">. It was tested in </w:t>
      </w:r>
      <w:r w:rsidR="00C71474" w:rsidRPr="00770537">
        <w:t xml:space="preserve">the </w:t>
      </w:r>
      <w:r w:rsidRPr="00770537">
        <w:t xml:space="preserve">Mac OS </w:t>
      </w:r>
      <w:r w:rsidR="00FE3A39" w:rsidRPr="00770537">
        <w:t>Mojave</w:t>
      </w:r>
      <w:r w:rsidRPr="00770537">
        <w:t xml:space="preserve"> </w:t>
      </w:r>
      <w:r w:rsidR="00FE3A39" w:rsidRPr="00770537">
        <w:t>(10.14)</w:t>
      </w:r>
      <w:r w:rsidR="00BF7AC9">
        <w:t>,</w:t>
      </w:r>
      <w:r w:rsidR="0039765B" w:rsidRPr="00770537">
        <w:t xml:space="preserve"> </w:t>
      </w:r>
      <w:r w:rsidR="006C0290" w:rsidRPr="00770537">
        <w:t>Catalina (10.15)</w:t>
      </w:r>
      <w:r w:rsidR="00BF7AC9">
        <w:t xml:space="preserve"> and Big Sur (11.1)</w:t>
      </w:r>
      <w:r w:rsidR="006C0290" w:rsidRPr="00770537">
        <w:t>,</w:t>
      </w:r>
      <w:r w:rsidR="009E7CD5" w:rsidRPr="00770537">
        <w:t xml:space="preserve"> and Windows 7 </w:t>
      </w:r>
      <w:r w:rsidR="003030F9">
        <w:t>&amp;</w:t>
      </w:r>
      <w:r w:rsidR="009E7CD5" w:rsidRPr="00770537">
        <w:t xml:space="preserve"> 10</w:t>
      </w:r>
      <w:r w:rsidRPr="00770537">
        <w:t>.</w:t>
      </w:r>
    </w:p>
    <w:p w14:paraId="11DFE964" w14:textId="77777777" w:rsidR="00EA1873" w:rsidRPr="00770537" w:rsidRDefault="00EA1873" w:rsidP="00D37A5E">
      <w:pPr>
        <w:spacing w:before="120"/>
        <w:ind w:left="360" w:firstLine="360"/>
      </w:pPr>
    </w:p>
    <w:tbl>
      <w:tblPr>
        <w:tblStyle w:val="TableGrid"/>
        <w:tblW w:w="0" w:type="auto"/>
        <w:tblInd w:w="360" w:type="dxa"/>
        <w:tblLook w:val="04A0" w:firstRow="1" w:lastRow="0" w:firstColumn="1" w:lastColumn="0" w:noHBand="0" w:noVBand="1"/>
      </w:tblPr>
      <w:tblGrid>
        <w:gridCol w:w="8990"/>
      </w:tblGrid>
      <w:tr w:rsidR="00A04CD9" w:rsidRPr="00770537" w14:paraId="41FF51BC" w14:textId="77777777" w:rsidTr="00A04CD9">
        <w:tc>
          <w:tcPr>
            <w:tcW w:w="9350" w:type="dxa"/>
          </w:tcPr>
          <w:p w14:paraId="65CCECDF" w14:textId="3BB310E0" w:rsidR="00A04CD9" w:rsidRPr="00770537" w:rsidRDefault="00A04CD9" w:rsidP="00A04CD9">
            <w:pPr>
              <w:spacing w:before="120"/>
              <w:ind w:left="360" w:firstLine="360"/>
              <w:rPr>
                <w:b/>
                <w:bCs/>
              </w:rPr>
            </w:pPr>
            <w:r w:rsidRPr="00770537">
              <w:rPr>
                <w:b/>
                <w:bCs/>
              </w:rPr>
              <w:t>Facts</w:t>
            </w:r>
            <w:r w:rsidR="009013D8" w:rsidRPr="00770537">
              <w:rPr>
                <w:b/>
                <w:bCs/>
              </w:rPr>
              <w:t xml:space="preserve"> for stand-alone versions of </w:t>
            </w:r>
            <w:r w:rsidR="009013D8" w:rsidRPr="00770537">
              <w:rPr>
                <w:b/>
                <w:bCs/>
                <w:i/>
                <w:iCs/>
              </w:rPr>
              <w:t>Acycle</w:t>
            </w:r>
            <w:r w:rsidRPr="00770537">
              <w:rPr>
                <w:b/>
                <w:bCs/>
              </w:rPr>
              <w:t>:</w:t>
            </w:r>
          </w:p>
          <w:p w14:paraId="22D4893F" w14:textId="77777777" w:rsidR="00183443" w:rsidRPr="00770537" w:rsidRDefault="00183443" w:rsidP="00A04CD9">
            <w:pPr>
              <w:spacing w:before="120"/>
              <w:ind w:left="360" w:firstLine="360"/>
              <w:rPr>
                <w:b/>
                <w:bCs/>
              </w:rPr>
            </w:pPr>
            <w:r w:rsidRPr="00770537">
              <w:t xml:space="preserve">* </w:t>
            </w:r>
            <w:r w:rsidRPr="00770537">
              <w:rPr>
                <w:b/>
                <w:bCs/>
              </w:rPr>
              <w:t xml:space="preserve">If you have MatLab 2019a, MatLab Runtime 2019a is already installed </w:t>
            </w:r>
          </w:p>
          <w:p w14:paraId="01A823B2" w14:textId="3933F066" w:rsidR="00A04CD9" w:rsidRPr="00770537" w:rsidRDefault="00A04CD9" w:rsidP="00A04CD9">
            <w:pPr>
              <w:spacing w:before="120"/>
              <w:ind w:left="360" w:firstLine="360"/>
            </w:pPr>
            <w:r w:rsidRPr="00770537">
              <w:rPr>
                <w:b/>
                <w:bCs/>
              </w:rPr>
              <w:t xml:space="preserve">* Stand-alone versions of </w:t>
            </w:r>
            <w:r w:rsidRPr="00770537">
              <w:rPr>
                <w:b/>
                <w:bCs/>
                <w:i/>
                <w:iCs/>
              </w:rPr>
              <w:t>Acycle</w:t>
            </w:r>
            <w:r w:rsidRPr="00770537">
              <w:rPr>
                <w:b/>
                <w:bCs/>
              </w:rPr>
              <w:t xml:space="preserve"> only needs Runtime, not MatLab</w:t>
            </w:r>
          </w:p>
          <w:p w14:paraId="2A6E20BB" w14:textId="79D448E7" w:rsidR="00A04CD9" w:rsidRPr="00770537" w:rsidRDefault="00A04CD9" w:rsidP="00A04CD9">
            <w:pPr>
              <w:spacing w:before="120"/>
              <w:ind w:left="360" w:firstLine="360"/>
            </w:pPr>
            <w:r w:rsidRPr="00770537">
              <w:rPr>
                <w:b/>
                <w:bCs/>
              </w:rPr>
              <w:t>* MatLab Runtime is not MATLAB</w:t>
            </w:r>
          </w:p>
          <w:p w14:paraId="5DEA8132" w14:textId="5FFDCFDC" w:rsidR="00A04CD9" w:rsidRPr="00770537" w:rsidRDefault="00A04CD9" w:rsidP="00A04CD9">
            <w:pPr>
              <w:spacing w:before="120"/>
              <w:ind w:left="360" w:firstLine="360"/>
            </w:pPr>
            <w:r w:rsidRPr="00770537">
              <w:rPr>
                <w:b/>
                <w:bCs/>
              </w:rPr>
              <w:t>* MatLab Runtime is free</w:t>
            </w:r>
          </w:p>
          <w:p w14:paraId="43573AEB" w14:textId="77777777" w:rsidR="00D93484" w:rsidRPr="00770537" w:rsidRDefault="00D93484" w:rsidP="00BD3D57">
            <w:pPr>
              <w:spacing w:before="120"/>
              <w:ind w:left="360" w:firstLine="360"/>
              <w:rPr>
                <w:b/>
                <w:bCs/>
              </w:rPr>
            </w:pPr>
            <w:r w:rsidRPr="00770537">
              <w:rPr>
                <w:b/>
                <w:bCs/>
              </w:rPr>
              <w:t>* Use MatLab Runtime 2019a</w:t>
            </w:r>
            <w:r w:rsidR="00B25039" w:rsidRPr="00770537">
              <w:rPr>
                <w:b/>
                <w:bCs/>
              </w:rPr>
              <w:t>;</w:t>
            </w:r>
            <w:r w:rsidRPr="00770537">
              <w:rPr>
                <w:b/>
                <w:bCs/>
              </w:rPr>
              <w:t xml:space="preserve"> other </w:t>
            </w:r>
            <w:r w:rsidR="00B25039" w:rsidRPr="00770537">
              <w:rPr>
                <w:b/>
                <w:bCs/>
              </w:rPr>
              <w:t xml:space="preserve">versions of </w:t>
            </w:r>
            <w:r w:rsidRPr="00770537">
              <w:rPr>
                <w:b/>
                <w:bCs/>
              </w:rPr>
              <w:t xml:space="preserve">runtime may </w:t>
            </w:r>
            <w:r w:rsidR="00EE5AE0" w:rsidRPr="00770537">
              <w:rPr>
                <w:b/>
                <w:bCs/>
              </w:rPr>
              <w:t>NOT</w:t>
            </w:r>
            <w:r w:rsidRPr="00770537">
              <w:rPr>
                <w:b/>
                <w:bCs/>
              </w:rPr>
              <w:t xml:space="preserve"> work</w:t>
            </w:r>
          </w:p>
          <w:p w14:paraId="2E6A605B" w14:textId="33BF0CB5" w:rsidR="005F73C6" w:rsidRPr="00770537" w:rsidRDefault="005F73C6" w:rsidP="00BD3D57">
            <w:pPr>
              <w:spacing w:before="120"/>
              <w:ind w:left="360" w:firstLine="360"/>
            </w:pPr>
          </w:p>
        </w:tc>
      </w:tr>
    </w:tbl>
    <w:p w14:paraId="4FBB4A98" w14:textId="77777777" w:rsidR="00106F24" w:rsidRPr="00770537" w:rsidRDefault="00106F24" w:rsidP="00D37A5E">
      <w:pPr>
        <w:spacing w:before="120"/>
        <w:ind w:left="360" w:firstLine="360"/>
      </w:pPr>
    </w:p>
    <w:p w14:paraId="293199F0" w14:textId="77777777" w:rsidR="00F91EB5" w:rsidRPr="00770537" w:rsidRDefault="00D37A5E" w:rsidP="00D37A5E">
      <w:pPr>
        <w:spacing w:before="120"/>
        <w:ind w:left="360" w:firstLine="360"/>
      </w:pPr>
      <w:r w:rsidRPr="00770537">
        <w:t>[</w:t>
      </w:r>
      <w:r w:rsidR="005446D7" w:rsidRPr="00770537">
        <w:rPr>
          <w:b/>
        </w:rPr>
        <w:t xml:space="preserve">1. </w:t>
      </w:r>
      <w:r w:rsidRPr="00770537">
        <w:rPr>
          <w:b/>
        </w:rPr>
        <w:t>MatLab version</w:t>
      </w:r>
      <w:r w:rsidRPr="00770537">
        <w:t xml:space="preserve">]: </w:t>
      </w:r>
    </w:p>
    <w:p w14:paraId="46FDB9C5" w14:textId="0A6E752F" w:rsidR="00D37A5E" w:rsidRPr="00770537" w:rsidRDefault="00D37A5E" w:rsidP="00D37A5E">
      <w:pPr>
        <w:spacing w:before="120"/>
        <w:ind w:left="360" w:firstLine="360"/>
      </w:pPr>
      <w:r w:rsidRPr="00770537">
        <w:t>Th</w:t>
      </w:r>
      <w:r w:rsidR="009211DA" w:rsidRPr="00770537">
        <w:t>is</w:t>
      </w:r>
      <w:r w:rsidRPr="00770537">
        <w:t xml:space="preserve"> </w:t>
      </w:r>
      <w:r w:rsidR="00C90C16" w:rsidRPr="00770537">
        <w:t>version</w:t>
      </w:r>
      <w:r w:rsidRPr="00770537">
        <w:t xml:space="preserve"> works with both Mac </w:t>
      </w:r>
      <w:r w:rsidR="007B0C64" w:rsidRPr="00770537">
        <w:t xml:space="preserve">OS </w:t>
      </w:r>
      <w:r w:rsidRPr="00770537">
        <w:t>and Windows.</w:t>
      </w:r>
      <w:r w:rsidR="00F91EB5" w:rsidRPr="00770537">
        <w:t xml:space="preserve"> MatLab is essential for the </w:t>
      </w:r>
      <w:r w:rsidR="00F91EB5" w:rsidRPr="00770537">
        <w:rPr>
          <w:i/>
        </w:rPr>
        <w:t>Acycle</w:t>
      </w:r>
      <w:r w:rsidR="00F91EB5" w:rsidRPr="00770537">
        <w:t xml:space="preserve"> software package. Specified MatLab toolboxes</w:t>
      </w:r>
      <w:r w:rsidR="00B97FBA">
        <w:t xml:space="preserve"> </w:t>
      </w:r>
      <w:r w:rsidR="00B97FBA">
        <w:rPr>
          <w:rFonts w:hint="eastAsia"/>
        </w:rPr>
        <w:t>(</w:t>
      </w:r>
      <w:r w:rsidR="00B97FBA">
        <w:t>see section 3.3.1)</w:t>
      </w:r>
      <w:r w:rsidR="00F91EB5" w:rsidRPr="00770537">
        <w:t xml:space="preserve"> may be needed.</w:t>
      </w:r>
    </w:p>
    <w:p w14:paraId="2E70FD83" w14:textId="41BDB98C" w:rsidR="00C220B8" w:rsidRPr="00770537" w:rsidRDefault="0078585D" w:rsidP="00D50A8A">
      <w:pPr>
        <w:spacing w:before="120"/>
        <w:ind w:left="360" w:firstLine="360"/>
      </w:pPr>
      <w:r w:rsidRPr="00770537">
        <w:t xml:space="preserve"> </w:t>
      </w:r>
      <w:r w:rsidR="00D37A5E" w:rsidRPr="00770537">
        <w:t>[</w:t>
      </w:r>
      <w:r w:rsidR="00AA49AA" w:rsidRPr="00770537">
        <w:rPr>
          <w:b/>
        </w:rPr>
        <w:t>2</w:t>
      </w:r>
      <w:r w:rsidR="005446D7" w:rsidRPr="00770537">
        <w:rPr>
          <w:b/>
        </w:rPr>
        <w:t xml:space="preserve">. </w:t>
      </w:r>
      <w:r w:rsidR="00D37A5E" w:rsidRPr="00770537">
        <w:rPr>
          <w:b/>
        </w:rPr>
        <w:t>Mac version</w:t>
      </w:r>
      <w:r w:rsidR="00D37A5E" w:rsidRPr="00770537">
        <w:t xml:space="preserve">]: </w:t>
      </w:r>
    </w:p>
    <w:p w14:paraId="7AFB8EC3" w14:textId="4788C67E" w:rsidR="00524139" w:rsidRPr="00770537" w:rsidRDefault="00D37A5E" w:rsidP="00D50A8A">
      <w:pPr>
        <w:spacing w:before="120"/>
        <w:ind w:left="360" w:firstLine="360"/>
      </w:pPr>
      <w:r w:rsidRPr="00770537">
        <w:t xml:space="preserve">This software is a stand-alone program. </w:t>
      </w:r>
      <w:r w:rsidR="00D801BA" w:rsidRPr="00770537">
        <w:t>It</w:t>
      </w:r>
      <w:r w:rsidR="00BB10EE" w:rsidRPr="00770537">
        <w:t xml:space="preserve"> </w:t>
      </w:r>
      <w:r w:rsidR="00845FD5" w:rsidRPr="00770537">
        <w:t>wa</w:t>
      </w:r>
      <w:r w:rsidR="00BB10EE" w:rsidRPr="00770537">
        <w:t xml:space="preserve">s tested in </w:t>
      </w:r>
      <w:r w:rsidR="000400F7" w:rsidRPr="00770537">
        <w:t>the Mac OS Mojave (10.14) and Catalina (10.15)</w:t>
      </w:r>
      <w:r w:rsidR="00BB10EE" w:rsidRPr="00770537">
        <w:t>.</w:t>
      </w:r>
      <w:r w:rsidR="00D50A8A" w:rsidRPr="00770537">
        <w:t xml:space="preserve"> If the Mac runs with no MatLab, MatLab runtime </w:t>
      </w:r>
      <w:r w:rsidR="002F62C0" w:rsidRPr="00680FFB">
        <w:rPr>
          <w:b/>
          <w:bCs/>
          <w:color w:val="FF0000"/>
          <w:u w:val="single"/>
        </w:rPr>
        <w:t>2019a</w:t>
      </w:r>
      <w:r w:rsidR="00B03102" w:rsidRPr="00770537">
        <w:rPr>
          <w:color w:val="FF0000"/>
        </w:rPr>
        <w:t xml:space="preserve"> </w:t>
      </w:r>
      <w:r w:rsidR="00D50A8A" w:rsidRPr="00770537">
        <w:t xml:space="preserve">is essential for the </w:t>
      </w:r>
      <w:r w:rsidR="001E7C7A" w:rsidRPr="00770537">
        <w:rPr>
          <w:i/>
        </w:rPr>
        <w:t>Acycle</w:t>
      </w:r>
      <w:r w:rsidR="001E7C7A" w:rsidRPr="00770537">
        <w:t xml:space="preserve"> </w:t>
      </w:r>
      <w:r w:rsidR="00D50A8A" w:rsidRPr="00770537">
        <w:t>stand-alone software.</w:t>
      </w:r>
      <w:r w:rsidR="00DF206A">
        <w:t xml:space="preserve"> See section 3.4.</w:t>
      </w:r>
      <w:r w:rsidR="00C94C3B">
        <w:t xml:space="preserve"> </w:t>
      </w:r>
    </w:p>
    <w:p w14:paraId="4EF113A3" w14:textId="77777777" w:rsidR="00C94C3B" w:rsidRPr="00AC42C7" w:rsidRDefault="00C94C3B" w:rsidP="00C94C3B">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02D72DF5" w14:textId="45B431C6" w:rsidR="00471800" w:rsidRPr="00770537" w:rsidRDefault="00111B47" w:rsidP="00D50A8A">
      <w:pPr>
        <w:spacing w:before="120"/>
        <w:ind w:left="360" w:firstLine="360"/>
        <w:rPr>
          <w:shd w:val="pct15" w:color="auto" w:fill="FFFFFF"/>
        </w:rPr>
      </w:pPr>
      <w:proofErr w:type="spellStart"/>
      <w:r w:rsidRPr="00111B47">
        <w:rPr>
          <w:i/>
          <w:shd w:val="pct15" w:color="auto" w:fill="FFFFFF"/>
        </w:rPr>
        <w:t>Acycle</w:t>
      </w:r>
      <w:r w:rsidR="00762542" w:rsidRPr="00770537">
        <w:rPr>
          <w:shd w:val="pct15" w:color="auto" w:fill="FFFFFF"/>
        </w:rPr>
        <w:t>X</w:t>
      </w:r>
      <w:r w:rsidR="0013433B" w:rsidRPr="00770537">
        <w:rPr>
          <w:shd w:val="pct15" w:color="auto" w:fill="FFFFFF"/>
        </w:rPr>
        <w:t>.</w:t>
      </w:r>
      <w:r w:rsidR="00762542" w:rsidRPr="00770537">
        <w:rPr>
          <w:shd w:val="pct15" w:color="auto" w:fill="FFFFFF"/>
        </w:rPr>
        <w:t>X</w:t>
      </w:r>
      <w:proofErr w:type="spellEnd"/>
      <w:r w:rsidR="0059646D" w:rsidRPr="00770537">
        <w:rPr>
          <w:shd w:val="pct15" w:color="auto" w:fill="FFFFFF"/>
        </w:rPr>
        <w:t>-Mac</w:t>
      </w:r>
      <w:r w:rsidR="00927B46" w:rsidRPr="00770537">
        <w:rPr>
          <w:shd w:val="pct15" w:color="auto" w:fill="FFFFFF"/>
        </w:rPr>
        <w:t>-green</w:t>
      </w:r>
    </w:p>
    <w:p w14:paraId="10C0B93A" w14:textId="77777777" w:rsidR="007B0D61" w:rsidRPr="00770537" w:rsidRDefault="00746FEF" w:rsidP="00106C8A">
      <w:pPr>
        <w:spacing w:before="120"/>
        <w:ind w:left="360" w:firstLine="360"/>
      </w:pPr>
      <w:r w:rsidRPr="00770537">
        <w:rPr>
          <w:b/>
        </w:rPr>
        <w:t>No installation needed</w:t>
      </w:r>
      <w:r w:rsidRPr="00770537">
        <w:t xml:space="preserve">. </w:t>
      </w:r>
    </w:p>
    <w:p w14:paraId="0EF612E0" w14:textId="6791C507" w:rsidR="00F732A7" w:rsidRPr="00770537" w:rsidRDefault="00471800" w:rsidP="00106C8A">
      <w:pPr>
        <w:spacing w:before="120"/>
        <w:ind w:left="360" w:firstLine="360"/>
      </w:pPr>
      <w:r w:rsidRPr="00770537">
        <w:t>Size:</w:t>
      </w:r>
      <w:r w:rsidR="00AA524D" w:rsidRPr="00770537">
        <w:t xml:space="preserve"> </w:t>
      </w:r>
      <w:r w:rsidR="00A22947">
        <w:t>~80</w:t>
      </w:r>
      <w:r w:rsidR="000B0B49" w:rsidRPr="00770537">
        <w:t xml:space="preserve"> </w:t>
      </w:r>
      <w:r w:rsidR="00525FCD" w:rsidRPr="00770537">
        <w:t>Mb.</w:t>
      </w:r>
    </w:p>
    <w:p w14:paraId="33752F0C" w14:textId="0703CE4B" w:rsidR="00106C8A" w:rsidRPr="00770537" w:rsidRDefault="00106C8A" w:rsidP="00106C8A">
      <w:pPr>
        <w:spacing w:before="120"/>
        <w:ind w:left="360" w:firstLine="360"/>
      </w:pPr>
      <w:r w:rsidRPr="00770537">
        <w:t xml:space="preserve">MatLab </w:t>
      </w:r>
      <w:r w:rsidR="00BF4DF5" w:rsidRPr="00770537">
        <w:t>R</w:t>
      </w:r>
      <w:r w:rsidRPr="00770537">
        <w:t xml:space="preserve">untime </w:t>
      </w:r>
      <w:r w:rsidR="002F62C0" w:rsidRPr="00770537">
        <w:rPr>
          <w:b/>
        </w:rPr>
        <w:t>2019a</w:t>
      </w:r>
      <w:r w:rsidRPr="00770537">
        <w:t xml:space="preserve"> is not included in this package</w:t>
      </w:r>
      <w:r w:rsidR="00525FCD" w:rsidRPr="00770537">
        <w:t xml:space="preserve"> and </w:t>
      </w:r>
      <w:r w:rsidRPr="00770537">
        <w:t xml:space="preserve">can be downloaded at: </w:t>
      </w:r>
      <w:hyperlink r:id="rId35" w:history="1">
        <w:r w:rsidRPr="00770537">
          <w:rPr>
            <w:rStyle w:val="Hyperlink"/>
          </w:rPr>
          <w:t>https://www.mathworks.com/products/compiler/matlab-runtime.html</w:t>
        </w:r>
      </w:hyperlink>
      <w:r w:rsidRPr="00770537">
        <w:rPr>
          <w:rStyle w:val="Hyperlink"/>
        </w:rPr>
        <w:t xml:space="preserve">. </w:t>
      </w:r>
    </w:p>
    <w:p w14:paraId="16CD0E0F" w14:textId="2CE66294" w:rsidR="00874744" w:rsidRPr="00770537" w:rsidRDefault="00AA49AA" w:rsidP="00AA49AA">
      <w:pPr>
        <w:spacing w:before="120"/>
        <w:ind w:left="360" w:firstLine="360"/>
      </w:pPr>
      <w:r w:rsidRPr="00770537">
        <w:t>[</w:t>
      </w:r>
      <w:r w:rsidRPr="00770537">
        <w:rPr>
          <w:b/>
        </w:rPr>
        <w:t>3. Windows version</w:t>
      </w:r>
      <w:r w:rsidRPr="00770537">
        <w:t xml:space="preserve">]: </w:t>
      </w:r>
    </w:p>
    <w:p w14:paraId="64EE680F" w14:textId="64CDA8C9" w:rsidR="00AA49AA" w:rsidRPr="00770537" w:rsidRDefault="00AA49AA" w:rsidP="00AA49AA">
      <w:pPr>
        <w:spacing w:before="120"/>
        <w:ind w:left="360" w:firstLine="360"/>
      </w:pPr>
      <w:r w:rsidRPr="00770537">
        <w:t>This software is a stand-alone program. It</w:t>
      </w:r>
      <w:r w:rsidR="00874744" w:rsidRPr="00770537">
        <w:t xml:space="preserve"> was tested in Windows 10 </w:t>
      </w:r>
      <w:r w:rsidR="00AB07B1" w:rsidRPr="00770537">
        <w:t>and</w:t>
      </w:r>
      <w:r w:rsidR="00874744" w:rsidRPr="00770537">
        <w:t xml:space="preserve"> 7</w:t>
      </w:r>
      <w:r w:rsidRPr="00770537">
        <w:t xml:space="preserve">. </w:t>
      </w:r>
    </w:p>
    <w:p w14:paraId="126586D1" w14:textId="6C6CF5AE" w:rsidR="008E4D48" w:rsidRPr="00770537" w:rsidRDefault="008E4D48" w:rsidP="00AA49AA">
      <w:pPr>
        <w:spacing w:before="120"/>
        <w:ind w:left="360" w:firstLine="360"/>
        <w:rPr>
          <w:rStyle w:val="Hyperlink"/>
        </w:rPr>
      </w:pPr>
      <w:r w:rsidRPr="00770537">
        <w:t xml:space="preserve">v1. </w:t>
      </w:r>
      <w:proofErr w:type="spellStart"/>
      <w:r w:rsidR="00111B47" w:rsidRPr="00111B47">
        <w:rPr>
          <w:i/>
          <w:shd w:val="pct15" w:color="auto" w:fill="FFFFFF"/>
        </w:rPr>
        <w:t>Acycle</w:t>
      </w:r>
      <w:r w:rsidRPr="00770537">
        <w:rPr>
          <w:shd w:val="pct15" w:color="auto" w:fill="FFFFFF"/>
        </w:rPr>
        <w:t>X.X</w:t>
      </w:r>
      <w:proofErr w:type="spellEnd"/>
      <w:r w:rsidRPr="00770537">
        <w:rPr>
          <w:shd w:val="pct15" w:color="auto" w:fill="FFFFFF"/>
        </w:rPr>
        <w:t>-Win-green</w:t>
      </w:r>
    </w:p>
    <w:p w14:paraId="5F5D575C" w14:textId="21FB5EC7" w:rsidR="00A150B8" w:rsidRPr="00770537" w:rsidRDefault="00EC4C4B" w:rsidP="00D34DC9">
      <w:pPr>
        <w:spacing w:before="120"/>
        <w:ind w:firstLine="720"/>
        <w:rPr>
          <w:shd w:val="pct15" w:color="auto" w:fill="FFFFFF"/>
        </w:rPr>
      </w:pPr>
      <w:r w:rsidRPr="00770537">
        <w:rPr>
          <w:shd w:val="pct15" w:color="auto" w:fill="FFFFFF"/>
        </w:rPr>
        <w:t>v</w:t>
      </w:r>
      <w:r w:rsidR="002932AF" w:rsidRPr="00770537">
        <w:rPr>
          <w:shd w:val="pct15" w:color="auto" w:fill="FFFFFF"/>
        </w:rPr>
        <w:t xml:space="preserve">2. </w:t>
      </w:r>
      <w:proofErr w:type="spellStart"/>
      <w:r w:rsidR="00111B47" w:rsidRPr="00111B47">
        <w:rPr>
          <w:i/>
          <w:shd w:val="pct15" w:color="auto" w:fill="FFFFFF"/>
        </w:rPr>
        <w:t>Acycle</w:t>
      </w:r>
      <w:r w:rsidR="001F626F" w:rsidRPr="00770537">
        <w:rPr>
          <w:shd w:val="pct15" w:color="auto" w:fill="FFFFFF"/>
        </w:rPr>
        <w:t>X.X</w:t>
      </w:r>
      <w:proofErr w:type="spellEnd"/>
      <w:r w:rsidR="00D34DC9" w:rsidRPr="00770537">
        <w:rPr>
          <w:shd w:val="pct15" w:color="auto" w:fill="FFFFFF"/>
        </w:rPr>
        <w:t>-Win-Installer</w:t>
      </w:r>
    </w:p>
    <w:p w14:paraId="57BE81DB" w14:textId="2A738629" w:rsidR="00D34DC9" w:rsidRPr="00770537" w:rsidRDefault="00D34DC9" w:rsidP="009D4871">
      <w:pPr>
        <w:spacing w:before="120"/>
        <w:ind w:left="360" w:firstLine="360"/>
      </w:pPr>
      <w:r w:rsidRPr="00770537">
        <w:t xml:space="preserve">Size: </w:t>
      </w:r>
      <w:r w:rsidR="00D64F43" w:rsidRPr="00770537">
        <w:t>~100</w:t>
      </w:r>
      <w:r w:rsidR="005A558F" w:rsidRPr="00770537">
        <w:t xml:space="preserve"> Mb.</w:t>
      </w:r>
    </w:p>
    <w:p w14:paraId="0E5415D8" w14:textId="2E84B6F9" w:rsidR="00D34DC9" w:rsidRPr="00770537" w:rsidRDefault="00D34DC9" w:rsidP="009D4871">
      <w:pPr>
        <w:spacing w:before="120"/>
        <w:ind w:left="360" w:firstLine="360"/>
      </w:pPr>
      <w:r w:rsidRPr="00770537">
        <w:t>If the computer runs with no MatLab</w:t>
      </w:r>
      <w:r w:rsidR="00D16D85" w:rsidRPr="00770537">
        <w:t xml:space="preserve"> 2019a</w:t>
      </w:r>
      <w:r w:rsidRPr="00770537">
        <w:t xml:space="preserve">, MatLab </w:t>
      </w:r>
      <w:r w:rsidR="00394833" w:rsidRPr="00770537">
        <w:t xml:space="preserve">Runtime </w:t>
      </w:r>
      <w:r w:rsidRPr="00770537">
        <w:rPr>
          <w:b/>
          <w:color w:val="FF0000"/>
        </w:rPr>
        <w:t>R</w:t>
      </w:r>
      <w:r w:rsidR="004F4113" w:rsidRPr="00770537">
        <w:rPr>
          <w:b/>
          <w:color w:val="FF0000"/>
        </w:rPr>
        <w:t>2019a</w:t>
      </w:r>
      <w:r w:rsidRPr="00770537">
        <w:rPr>
          <w:color w:val="FF0000"/>
        </w:rPr>
        <w:t xml:space="preserve"> </w:t>
      </w:r>
      <w:r w:rsidRPr="00770537">
        <w:t xml:space="preserve">is essential for the </w:t>
      </w:r>
      <w:r w:rsidRPr="00770537">
        <w:rPr>
          <w:i/>
          <w:iCs/>
        </w:rPr>
        <w:t>Acycle</w:t>
      </w:r>
      <w:r w:rsidRPr="00770537">
        <w:t xml:space="preserve"> stand-alone software.</w:t>
      </w:r>
    </w:p>
    <w:p w14:paraId="07F9DA7E" w14:textId="075428CE" w:rsidR="00D34DC9" w:rsidRPr="00926445" w:rsidRDefault="00C94C3B" w:rsidP="00926445">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6FC837B4" w14:textId="30CC7755" w:rsidR="003A2FEB" w:rsidRPr="00770537" w:rsidRDefault="003A2FEB" w:rsidP="000F0467">
      <w:pPr>
        <w:pStyle w:val="Heading2"/>
        <w:rPr>
          <w:rFonts w:ascii="Times New Roman" w:hAnsi="Times New Roman" w:cs="Times New Roman"/>
          <w:b/>
          <w:color w:val="000000" w:themeColor="text1"/>
          <w:sz w:val="28"/>
          <w:szCs w:val="28"/>
        </w:rPr>
      </w:pPr>
      <w:bookmarkStart w:id="9" w:name="_Toc47539104"/>
      <w:r w:rsidRPr="00770537">
        <w:rPr>
          <w:rFonts w:ascii="Times New Roman" w:hAnsi="Times New Roman" w:cs="Times New Roman"/>
          <w:b/>
          <w:color w:val="000000" w:themeColor="text1"/>
          <w:sz w:val="28"/>
          <w:szCs w:val="28"/>
        </w:rPr>
        <w:lastRenderedPageBreak/>
        <w:t xml:space="preserve">3.2 Downloading </w:t>
      </w:r>
      <w:r w:rsidR="006B03F6" w:rsidRPr="00770537">
        <w:rPr>
          <w:rFonts w:ascii="Times New Roman" w:hAnsi="Times New Roman" w:cs="Times New Roman"/>
          <w:b/>
          <w:color w:val="000000" w:themeColor="text1"/>
          <w:sz w:val="28"/>
          <w:szCs w:val="28"/>
        </w:rPr>
        <w:t xml:space="preserve">the </w:t>
      </w:r>
      <w:r w:rsidR="00111B47" w:rsidRPr="00111B47">
        <w:rPr>
          <w:rFonts w:ascii="Times New Roman" w:hAnsi="Times New Roman" w:cs="Times New Roman"/>
          <w:b/>
          <w:i/>
          <w:color w:val="000000" w:themeColor="text1"/>
          <w:sz w:val="28"/>
          <w:szCs w:val="28"/>
        </w:rPr>
        <w:t>Acycle</w:t>
      </w:r>
      <w:r w:rsidR="006B03F6" w:rsidRPr="00770537">
        <w:rPr>
          <w:rFonts w:ascii="Times New Roman" w:hAnsi="Times New Roman" w:cs="Times New Roman"/>
          <w:b/>
          <w:color w:val="000000" w:themeColor="text1"/>
          <w:sz w:val="28"/>
          <w:szCs w:val="28"/>
        </w:rPr>
        <w:t xml:space="preserve"> software</w:t>
      </w:r>
      <w:bookmarkEnd w:id="9"/>
    </w:p>
    <w:p w14:paraId="2B2341BD" w14:textId="77777777" w:rsidR="00BE3928" w:rsidRPr="00770537" w:rsidRDefault="00BE3928" w:rsidP="0006379E">
      <w:pPr>
        <w:ind w:left="360"/>
      </w:pPr>
    </w:p>
    <w:p w14:paraId="746026C8" w14:textId="492B5EE9" w:rsidR="008615D3" w:rsidRPr="00770537" w:rsidRDefault="003A2FEB" w:rsidP="00116AE1">
      <w:pPr>
        <w:ind w:left="360"/>
      </w:pPr>
      <w:r w:rsidRPr="00770537">
        <w:t xml:space="preserve">The </w:t>
      </w:r>
      <w:r w:rsidR="00111B47" w:rsidRPr="00111B47">
        <w:rPr>
          <w:i/>
        </w:rPr>
        <w:t>Acycle</w:t>
      </w:r>
      <w:r w:rsidRPr="00770537">
        <w:t xml:space="preserve"> </w:t>
      </w:r>
      <w:r w:rsidR="00D93A0D" w:rsidRPr="00770537">
        <w:t>software</w:t>
      </w:r>
      <w:r w:rsidRPr="00770537">
        <w:t xml:space="preserve"> is available for download from</w:t>
      </w:r>
      <w:r w:rsidR="00C91B71" w:rsidRPr="00770537">
        <w:t>:</w:t>
      </w:r>
      <w:r w:rsidR="0006379E" w:rsidRPr="00770537">
        <w:t xml:space="preserve"> </w:t>
      </w:r>
    </w:p>
    <w:p w14:paraId="2307ECFC" w14:textId="77777777" w:rsidR="00116AE1" w:rsidRPr="00770537" w:rsidRDefault="008615D3" w:rsidP="00116AE1">
      <w:pPr>
        <w:ind w:left="360"/>
        <w:rPr>
          <w:sz w:val="20"/>
          <w:szCs w:val="20"/>
        </w:rPr>
      </w:pPr>
      <w:r w:rsidRPr="00770537">
        <w:rPr>
          <w:b/>
        </w:rPr>
        <w:t>Dropbox</w:t>
      </w:r>
      <w:r w:rsidRPr="00770537">
        <w:t xml:space="preserve"> </w:t>
      </w:r>
      <w:r w:rsidRPr="00770537">
        <w:rPr>
          <w:sz w:val="20"/>
          <w:szCs w:val="20"/>
        </w:rPr>
        <w:t>(</w:t>
      </w:r>
      <w:hyperlink r:id="rId36" w:history="1">
        <w:r w:rsidRPr="00770537">
          <w:rPr>
            <w:rStyle w:val="Hyperlink"/>
            <w:sz w:val="20"/>
            <w:szCs w:val="20"/>
          </w:rPr>
          <w:t>https://www.dropbox.com/sh/t53vjs539gmixnm/AAC0BqTR0U5xghKwuVc1Iwbma?dl=0</w:t>
        </w:r>
      </w:hyperlink>
      <w:r w:rsidRPr="00770537">
        <w:rPr>
          <w:sz w:val="20"/>
          <w:szCs w:val="20"/>
        </w:rPr>
        <w:t xml:space="preserve">), </w:t>
      </w:r>
    </w:p>
    <w:p w14:paraId="27BCBC98" w14:textId="0D83C279" w:rsidR="008615D3" w:rsidRPr="00770537" w:rsidRDefault="00116AE1" w:rsidP="00116AE1">
      <w:pPr>
        <w:ind w:left="360"/>
        <w:rPr>
          <w:sz w:val="20"/>
          <w:szCs w:val="20"/>
        </w:rPr>
      </w:pPr>
      <w:r w:rsidRPr="00770537">
        <w:rPr>
          <w:b/>
          <w:bCs/>
        </w:rPr>
        <w:t>OneDrive</w:t>
      </w:r>
      <w:r w:rsidRPr="00770537">
        <w:rPr>
          <w:sz w:val="20"/>
          <w:szCs w:val="20"/>
        </w:rPr>
        <w:t xml:space="preserve"> (</w:t>
      </w:r>
      <w:hyperlink r:id="rId37" w:history="1">
        <w:r w:rsidR="00785FDF" w:rsidRPr="00770537">
          <w:rPr>
            <w:rStyle w:val="Hyperlink"/>
            <w:sz w:val="20"/>
            <w:szCs w:val="20"/>
          </w:rPr>
          <w:t>https://1drv.ms/u/s!AuOnvtrY8aRzhG17NCoXG14eOVIS</w:t>
        </w:r>
      </w:hyperlink>
      <w:r w:rsidRPr="00770537">
        <w:rPr>
          <w:sz w:val="20"/>
          <w:szCs w:val="20"/>
        </w:rPr>
        <w:t>),</w:t>
      </w:r>
    </w:p>
    <w:p w14:paraId="75BEB96B" w14:textId="43B57F51" w:rsidR="00BE3928" w:rsidRDefault="008615D3" w:rsidP="008615D3">
      <w:pPr>
        <w:ind w:left="360"/>
        <w:rPr>
          <w:sz w:val="20"/>
          <w:szCs w:val="20"/>
        </w:rPr>
      </w:pPr>
      <w:r w:rsidRPr="00770537">
        <w:rPr>
          <w:b/>
        </w:rPr>
        <w:t>Baidu Cloud</w:t>
      </w:r>
      <w:r w:rsidRPr="00770537">
        <w:t xml:space="preserve"> </w:t>
      </w:r>
      <w:r w:rsidRPr="00770537">
        <w:rPr>
          <w:sz w:val="20"/>
          <w:szCs w:val="20"/>
        </w:rPr>
        <w:t>(</w:t>
      </w:r>
      <w:hyperlink r:id="rId38" w:history="1">
        <w:r w:rsidRPr="00770537">
          <w:rPr>
            <w:rStyle w:val="Hyperlink"/>
            <w:sz w:val="20"/>
            <w:szCs w:val="20"/>
          </w:rPr>
          <w:t>https://pan.baidu.com/s/14-xRzV_-BBrE6XfyR_71Nw</w:t>
        </w:r>
      </w:hyperlink>
      <w:r w:rsidRPr="00770537">
        <w:rPr>
          <w:sz w:val="20"/>
          <w:szCs w:val="20"/>
        </w:rPr>
        <w:t>)</w:t>
      </w:r>
      <w:r w:rsidR="00743104">
        <w:rPr>
          <w:sz w:val="20"/>
          <w:szCs w:val="20"/>
        </w:rPr>
        <w:t>, or</w:t>
      </w:r>
    </w:p>
    <w:p w14:paraId="54AED7AE" w14:textId="77777777" w:rsidR="00743104" w:rsidRPr="00770537" w:rsidRDefault="00743104" w:rsidP="008615D3">
      <w:pPr>
        <w:ind w:left="360"/>
      </w:pPr>
    </w:p>
    <w:p w14:paraId="4A31991B" w14:textId="0AAD9788" w:rsidR="00BE5B17" w:rsidRPr="00770537" w:rsidRDefault="009A213B" w:rsidP="0006379E">
      <w:pPr>
        <w:ind w:left="360"/>
        <w:rPr>
          <w:b/>
        </w:rPr>
      </w:pPr>
      <w:r w:rsidRPr="00770537">
        <w:rPr>
          <w:b/>
        </w:rPr>
        <w:t>MatLab</w:t>
      </w:r>
      <w:r w:rsidR="007A5695" w:rsidRPr="00770537">
        <w:rPr>
          <w:b/>
        </w:rPr>
        <w:t xml:space="preserve"> </w:t>
      </w:r>
      <w:r w:rsidR="00BE5B17" w:rsidRPr="00770537">
        <w:rPr>
          <w:b/>
        </w:rPr>
        <w:t>version</w:t>
      </w:r>
      <w:r w:rsidR="002724BA" w:rsidRPr="00770537">
        <w:rPr>
          <w:b/>
        </w:rPr>
        <w:t xml:space="preserve"> only</w:t>
      </w:r>
      <w:r w:rsidR="0091064A" w:rsidRPr="00770537">
        <w:rPr>
          <w:b/>
        </w:rPr>
        <w:t xml:space="preserve"> here</w:t>
      </w:r>
      <w:r w:rsidR="00BE5B17" w:rsidRPr="00770537">
        <w:rPr>
          <w:b/>
        </w:rPr>
        <w:t>:</w:t>
      </w:r>
    </w:p>
    <w:p w14:paraId="099FC0FB" w14:textId="737A6550" w:rsidR="000464B5" w:rsidRPr="00770537" w:rsidRDefault="0006379E" w:rsidP="0006379E">
      <w:pPr>
        <w:ind w:left="360"/>
        <w:rPr>
          <w:sz w:val="20"/>
          <w:szCs w:val="20"/>
        </w:rPr>
      </w:pPr>
      <w:r w:rsidRPr="00770537">
        <w:rPr>
          <w:b/>
        </w:rPr>
        <w:t>GitHub</w:t>
      </w:r>
      <w:r w:rsidR="003A2FEB" w:rsidRPr="00770537">
        <w:t xml:space="preserve"> </w:t>
      </w:r>
      <w:r w:rsidRPr="00770537">
        <w:rPr>
          <w:sz w:val="20"/>
          <w:szCs w:val="20"/>
        </w:rPr>
        <w:t>(</w:t>
      </w:r>
      <w:hyperlink r:id="rId39" w:history="1">
        <w:r w:rsidRPr="00770537">
          <w:rPr>
            <w:rStyle w:val="Hyperlink"/>
            <w:i/>
            <w:sz w:val="20"/>
            <w:szCs w:val="20"/>
          </w:rPr>
          <w:t>https://github.com/mingsongli/acycle/</w:t>
        </w:r>
        <w:r w:rsidRPr="00770537">
          <w:rPr>
            <w:rStyle w:val="Hyperlink"/>
            <w:sz w:val="20"/>
            <w:szCs w:val="20"/>
          </w:rPr>
          <w:t>)</w:t>
        </w:r>
      </w:hyperlink>
      <w:r w:rsidRPr="00770537">
        <w:rPr>
          <w:sz w:val="20"/>
          <w:szCs w:val="20"/>
        </w:rPr>
        <w:t>,</w:t>
      </w:r>
    </w:p>
    <w:p w14:paraId="398DABF1" w14:textId="4499EA81" w:rsidR="009A213B" w:rsidRPr="00770537" w:rsidRDefault="009A213B" w:rsidP="0006379E">
      <w:pPr>
        <w:ind w:left="360"/>
      </w:pPr>
    </w:p>
    <w:p w14:paraId="5FC621A4" w14:textId="2506907C" w:rsidR="00E52BBA" w:rsidRPr="00770537" w:rsidRDefault="00A12F1C" w:rsidP="001C254A">
      <w:r w:rsidRPr="00A12F1C">
        <w:rPr>
          <w:noProof/>
        </w:rPr>
        <w:drawing>
          <wp:inline distT="0" distB="0" distL="0" distR="0" wp14:anchorId="07E1AE1B" wp14:editId="2C94E83D">
            <wp:extent cx="5943600" cy="3361055"/>
            <wp:effectExtent l="0" t="0" r="0"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3600" cy="3361055"/>
                    </a:xfrm>
                    <a:prstGeom prst="rect">
                      <a:avLst/>
                    </a:prstGeom>
                  </pic:spPr>
                </pic:pic>
              </a:graphicData>
            </a:graphic>
          </wp:inline>
        </w:drawing>
      </w:r>
    </w:p>
    <w:p w14:paraId="3E18E473" w14:textId="77777777" w:rsidR="00E52BBA" w:rsidRPr="00770537" w:rsidRDefault="00E52BBA" w:rsidP="0006379E">
      <w:pPr>
        <w:ind w:left="360"/>
      </w:pPr>
    </w:p>
    <w:p w14:paraId="01066FAA" w14:textId="19887D72" w:rsidR="003A2FEB" w:rsidRPr="00770537" w:rsidRDefault="003A2FEB" w:rsidP="0006379E">
      <w:pPr>
        <w:ind w:left="360"/>
      </w:pPr>
    </w:p>
    <w:p w14:paraId="579434C3" w14:textId="77777777" w:rsidR="000D27D9" w:rsidRPr="00770537" w:rsidRDefault="000D27D9" w:rsidP="009D4871">
      <w:pPr>
        <w:spacing w:before="120"/>
        <w:ind w:left="360" w:firstLine="360"/>
      </w:pPr>
    </w:p>
    <w:p w14:paraId="4DBB41D6" w14:textId="77777777" w:rsidR="00B816CA" w:rsidRPr="00770537" w:rsidRDefault="00B816CA">
      <w:pPr>
        <w:rPr>
          <w:rFonts w:eastAsiaTheme="majorEastAsia"/>
          <w:b/>
          <w:color w:val="000000" w:themeColor="text1"/>
          <w:sz w:val="28"/>
          <w:szCs w:val="28"/>
        </w:rPr>
      </w:pPr>
      <w:r w:rsidRPr="00770537">
        <w:rPr>
          <w:b/>
          <w:color w:val="000000" w:themeColor="text1"/>
          <w:sz w:val="28"/>
          <w:szCs w:val="28"/>
        </w:rPr>
        <w:br w:type="page"/>
      </w:r>
    </w:p>
    <w:p w14:paraId="56EF1AC6" w14:textId="77777777" w:rsidR="00E475AB" w:rsidRPr="00770537" w:rsidRDefault="000D27D9" w:rsidP="000D27D9">
      <w:pPr>
        <w:pStyle w:val="Heading2"/>
        <w:rPr>
          <w:rFonts w:ascii="Times New Roman" w:hAnsi="Times New Roman" w:cs="Times New Roman"/>
          <w:b/>
          <w:color w:val="000000" w:themeColor="text1"/>
          <w:sz w:val="28"/>
          <w:szCs w:val="28"/>
        </w:rPr>
      </w:pPr>
      <w:bookmarkStart w:id="10" w:name="_Toc47539105"/>
      <w:r w:rsidRPr="00770537">
        <w:rPr>
          <w:rFonts w:ascii="Times New Roman" w:hAnsi="Times New Roman" w:cs="Times New Roman"/>
          <w:b/>
          <w:color w:val="000000" w:themeColor="text1"/>
          <w:sz w:val="28"/>
          <w:szCs w:val="28"/>
        </w:rPr>
        <w:lastRenderedPageBreak/>
        <w:t xml:space="preserve">3.3 </w:t>
      </w:r>
      <w:r w:rsidR="00E475AB" w:rsidRPr="00770537">
        <w:rPr>
          <w:rFonts w:ascii="Times New Roman" w:hAnsi="Times New Roman" w:cs="Times New Roman"/>
          <w:b/>
          <w:color w:val="000000" w:themeColor="text1"/>
          <w:sz w:val="28"/>
          <w:szCs w:val="28"/>
        </w:rPr>
        <w:t>MatLab version</w:t>
      </w:r>
      <w:bookmarkEnd w:id="10"/>
    </w:p>
    <w:p w14:paraId="61445478" w14:textId="636EF0F0" w:rsidR="00F31E70" w:rsidRPr="00770537" w:rsidRDefault="00F31E70" w:rsidP="00F31E70">
      <w:pPr>
        <w:pStyle w:val="Heading3"/>
        <w:rPr>
          <w:rFonts w:ascii="Times New Roman" w:hAnsi="Times New Roman" w:cs="Times New Roman"/>
          <w:b/>
          <w:color w:val="auto"/>
        </w:rPr>
      </w:pPr>
      <w:bookmarkStart w:id="11" w:name="_Toc47539106"/>
      <w:r w:rsidRPr="00770537">
        <w:rPr>
          <w:rFonts w:ascii="Times New Roman" w:hAnsi="Times New Roman" w:cs="Times New Roman"/>
          <w:b/>
          <w:color w:val="auto"/>
        </w:rPr>
        <w:t>3.3.</w:t>
      </w:r>
      <w:r>
        <w:rPr>
          <w:rFonts w:ascii="Times New Roman" w:hAnsi="Times New Roman" w:cs="Times New Roman"/>
          <w:b/>
          <w:color w:val="auto"/>
        </w:rPr>
        <w:t>1</w:t>
      </w:r>
      <w:r w:rsidRPr="00770537">
        <w:rPr>
          <w:rFonts w:ascii="Times New Roman" w:hAnsi="Times New Roman" w:cs="Times New Roman"/>
          <w:b/>
          <w:color w:val="auto"/>
        </w:rPr>
        <w:t xml:space="preserve"> </w:t>
      </w:r>
      <w:r>
        <w:rPr>
          <w:rFonts w:ascii="Times New Roman" w:hAnsi="Times New Roman" w:cs="Times New Roman"/>
          <w:b/>
          <w:color w:val="auto"/>
        </w:rPr>
        <w:t>Toolboxes</w:t>
      </w:r>
      <w:bookmarkEnd w:id="11"/>
    </w:p>
    <w:p w14:paraId="12C20896" w14:textId="3B3FFAF4" w:rsidR="00BB4255" w:rsidRDefault="00BB4255" w:rsidP="00BB4255">
      <w:pPr>
        <w:spacing w:before="120"/>
        <w:ind w:left="360" w:firstLine="360"/>
      </w:pPr>
      <w:r w:rsidRPr="00BB4255">
        <w:t>Here is the full list of 9 toolboxes that </w:t>
      </w:r>
      <w:r w:rsidRPr="00BB4255">
        <w:rPr>
          <w:i/>
          <w:iCs/>
        </w:rPr>
        <w:t>Acycle</w:t>
      </w:r>
      <w:r w:rsidRPr="00BB4255">
        <w:t> MATLAB version</w:t>
      </w:r>
      <w:r>
        <w:t xml:space="preserve"> v2.</w:t>
      </w:r>
      <w:r w:rsidR="00DB5C5A">
        <w:t>2</w:t>
      </w:r>
      <w:r w:rsidRPr="00BB4255">
        <w:t xml:space="preserve"> need</w:t>
      </w:r>
      <w:r>
        <w:t>s.</w:t>
      </w:r>
      <w:r w:rsidRPr="00BB4255">
        <w:t xml:space="preserve"> Please install these toolboxes for your MATLAB to ensure </w:t>
      </w:r>
      <w:r>
        <w:rPr>
          <w:i/>
          <w:iCs/>
        </w:rPr>
        <w:t>it</w:t>
      </w:r>
      <w:r w:rsidRPr="00BB4255">
        <w:t xml:space="preserve"> works as expected.</w:t>
      </w:r>
    </w:p>
    <w:p w14:paraId="2F670F95" w14:textId="77777777" w:rsidR="00BB4255" w:rsidRPr="00BB4255" w:rsidRDefault="00BB4255" w:rsidP="00BB4255">
      <w:pPr>
        <w:spacing w:before="120"/>
        <w:ind w:left="360" w:firstLine="360"/>
      </w:pPr>
    </w:p>
    <w:p w14:paraId="1C767C88"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Signal Processing Toolbox'</w:t>
      </w:r>
    </w:p>
    <w:p w14:paraId="08943770"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Statistics and Machine Learning Toolbox'</w:t>
      </w:r>
    </w:p>
    <w:p w14:paraId="391F88D9"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Image Processing Toolbox'</w:t>
      </w:r>
    </w:p>
    <w:p w14:paraId="09D1B96A"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Fuzzy Logic Toolbox'</w:t>
      </w:r>
    </w:p>
    <w:p w14:paraId="4DC2BD0C"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Curve Fitting Toolbox'</w:t>
      </w:r>
    </w:p>
    <w:p w14:paraId="42DB4F46"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Parallel Computing Toolbox'</w:t>
      </w:r>
    </w:p>
    <w:p w14:paraId="727D0911"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MATLAB Parallel Server'</w:t>
      </w:r>
    </w:p>
    <w:p w14:paraId="41D1CCCF"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w:t>
      </w:r>
      <w:proofErr w:type="spellStart"/>
      <w:r w:rsidRPr="00BB4255">
        <w:rPr>
          <w:rFonts w:ascii="Consolas" w:hAnsi="Consolas" w:cs="Consolas"/>
          <w:color w:val="24292E"/>
          <w:sz w:val="18"/>
          <w:szCs w:val="18"/>
          <w:bdr w:val="none" w:sz="0" w:space="0" w:color="auto" w:frame="1"/>
        </w:rPr>
        <w:t>Polyspace</w:t>
      </w:r>
      <w:proofErr w:type="spellEnd"/>
      <w:r w:rsidRPr="00BB4255">
        <w:rPr>
          <w:rFonts w:ascii="Consolas" w:hAnsi="Consolas" w:cs="Consolas"/>
          <w:color w:val="24292E"/>
          <w:sz w:val="18"/>
          <w:szCs w:val="18"/>
          <w:bdr w:val="none" w:sz="0" w:space="0" w:color="auto" w:frame="1"/>
        </w:rPr>
        <w:t xml:space="preserve"> Bug Finder'</w:t>
      </w:r>
    </w:p>
    <w:p w14:paraId="28AAEFF3"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Wavelet Toolbox'</w:t>
      </w:r>
    </w:p>
    <w:p w14:paraId="15697921" w14:textId="44C2348B" w:rsidR="00F31E70" w:rsidRPr="00770537" w:rsidRDefault="00F31E70" w:rsidP="00F31E70">
      <w:pPr>
        <w:spacing w:before="120"/>
        <w:ind w:left="360" w:firstLine="360"/>
      </w:pPr>
    </w:p>
    <w:p w14:paraId="6268A7EF" w14:textId="06F10487" w:rsidR="000D27D9" w:rsidRPr="00770537" w:rsidRDefault="00E475AB" w:rsidP="00E475AB">
      <w:pPr>
        <w:pStyle w:val="Heading3"/>
        <w:rPr>
          <w:rFonts w:ascii="Times New Roman" w:hAnsi="Times New Roman" w:cs="Times New Roman"/>
          <w:b/>
          <w:color w:val="auto"/>
        </w:rPr>
      </w:pPr>
      <w:bookmarkStart w:id="12" w:name="_Toc47539107"/>
      <w:r w:rsidRPr="00770537">
        <w:rPr>
          <w:rFonts w:ascii="Times New Roman" w:hAnsi="Times New Roman" w:cs="Times New Roman"/>
          <w:b/>
          <w:color w:val="auto"/>
        </w:rPr>
        <w:t>3.3.</w:t>
      </w:r>
      <w:r w:rsidR="00F31E70">
        <w:rPr>
          <w:rFonts w:ascii="Times New Roman" w:hAnsi="Times New Roman" w:cs="Times New Roman"/>
          <w:b/>
          <w:color w:val="auto"/>
        </w:rPr>
        <w:t>2</w:t>
      </w:r>
      <w:r w:rsidRPr="00770537">
        <w:rPr>
          <w:rFonts w:ascii="Times New Roman" w:hAnsi="Times New Roman" w:cs="Times New Roman"/>
          <w:b/>
          <w:color w:val="auto"/>
        </w:rPr>
        <w:t xml:space="preserve"> </w:t>
      </w:r>
      <w:r w:rsidR="000D27D9" w:rsidRPr="00770537">
        <w:rPr>
          <w:rFonts w:ascii="Times New Roman" w:hAnsi="Times New Roman" w:cs="Times New Roman"/>
          <w:b/>
          <w:color w:val="auto"/>
        </w:rPr>
        <w:t>Installation</w:t>
      </w:r>
      <w:bookmarkEnd w:id="12"/>
    </w:p>
    <w:p w14:paraId="5558192D" w14:textId="1443C394" w:rsidR="005109E3" w:rsidRPr="00770537" w:rsidRDefault="00CA5D02" w:rsidP="009D512B">
      <w:pPr>
        <w:spacing w:before="120"/>
        <w:ind w:left="360" w:firstLine="360"/>
      </w:pPr>
      <w:r w:rsidRPr="00770537">
        <w:t xml:space="preserve">Unzip the </w:t>
      </w:r>
      <w:r w:rsidRPr="00770537">
        <w:rPr>
          <w:i/>
        </w:rPr>
        <w:t>Acycle</w:t>
      </w:r>
      <w:r w:rsidRPr="00770537">
        <w:t xml:space="preserve"> software</w:t>
      </w:r>
      <w:r w:rsidR="00F428A3" w:rsidRPr="00770537">
        <w:t xml:space="preserve"> </w:t>
      </w:r>
      <w:r w:rsidR="001F5243" w:rsidRPr="00770537">
        <w:t xml:space="preserve">package </w:t>
      </w:r>
      <w:r w:rsidR="00F428A3" w:rsidRPr="00770537">
        <w:t>to your root directory</w:t>
      </w:r>
      <w:r w:rsidRPr="00770537">
        <w:t xml:space="preserve">. </w:t>
      </w:r>
      <w:r w:rsidR="009D4C4A" w:rsidRPr="00770537">
        <w:t xml:space="preserve">No installation is needed. </w:t>
      </w:r>
    </w:p>
    <w:p w14:paraId="4B688C75" w14:textId="383F5E21" w:rsidR="00BF6ADB" w:rsidRPr="00770537" w:rsidRDefault="00BF6ADB" w:rsidP="00BF6ADB">
      <w:pPr>
        <w:pStyle w:val="Heading3"/>
        <w:rPr>
          <w:rFonts w:ascii="Times New Roman" w:hAnsi="Times New Roman" w:cs="Times New Roman"/>
          <w:b/>
          <w:color w:val="auto"/>
        </w:rPr>
      </w:pPr>
      <w:bookmarkStart w:id="13" w:name="_Toc47539108"/>
      <w:r w:rsidRPr="00770537">
        <w:rPr>
          <w:rFonts w:ascii="Times New Roman" w:hAnsi="Times New Roman" w:cs="Times New Roman"/>
          <w:b/>
          <w:color w:val="auto"/>
        </w:rPr>
        <w:t>3.3.</w:t>
      </w:r>
      <w:r w:rsidR="00F31E70">
        <w:rPr>
          <w:rFonts w:ascii="Times New Roman" w:hAnsi="Times New Roman" w:cs="Times New Roman"/>
          <w:b/>
          <w:color w:val="auto"/>
        </w:rPr>
        <w:t>3</w:t>
      </w:r>
      <w:r w:rsidRPr="00770537">
        <w:rPr>
          <w:rFonts w:ascii="Times New Roman" w:hAnsi="Times New Roman" w:cs="Times New Roman"/>
          <w:b/>
          <w:color w:val="auto"/>
        </w:rPr>
        <w:t xml:space="preserve"> Startup</w:t>
      </w:r>
      <w:bookmarkEnd w:id="13"/>
    </w:p>
    <w:p w14:paraId="4F38C080" w14:textId="21ECDF9A" w:rsidR="00BF6ADB" w:rsidRPr="00770537" w:rsidRDefault="00BF6ADB" w:rsidP="00BF6ADB">
      <w:pPr>
        <w:spacing w:before="120"/>
        <w:ind w:left="360" w:firstLine="360"/>
      </w:pPr>
      <w:r w:rsidRPr="00770537">
        <w:rPr>
          <w:b/>
        </w:rPr>
        <w:t>Step 1</w:t>
      </w:r>
      <w:r w:rsidRPr="00770537">
        <w:t>: Start MatLab.</w:t>
      </w:r>
    </w:p>
    <w:p w14:paraId="4F3DDDFE" w14:textId="77777777" w:rsidR="00BF6ADB" w:rsidRPr="00770537" w:rsidRDefault="00BF6ADB" w:rsidP="00BF6ADB">
      <w:pPr>
        <w:spacing w:before="120"/>
        <w:ind w:left="360" w:firstLine="360"/>
      </w:pPr>
      <w:r w:rsidRPr="00770537">
        <w:rPr>
          <w:b/>
        </w:rPr>
        <w:t>Step 2</w:t>
      </w:r>
      <w:r w:rsidRPr="00770537">
        <w:t xml:space="preserve">: Change the MatLab working directory to the </w:t>
      </w:r>
      <w:r w:rsidRPr="00770537">
        <w:rPr>
          <w:i/>
        </w:rPr>
        <w:t>Acycle</w:t>
      </w:r>
      <w:r w:rsidRPr="00770537">
        <w:t xml:space="preserve"> directory. </w:t>
      </w:r>
    </w:p>
    <w:p w14:paraId="137A3DE8" w14:textId="77777777" w:rsidR="00BF6ADB" w:rsidRPr="00770537" w:rsidRDefault="00BF6ADB" w:rsidP="00BF6ADB">
      <w:pPr>
        <w:spacing w:before="120"/>
        <w:ind w:left="360" w:firstLine="360"/>
      </w:pPr>
      <w:r w:rsidRPr="00770537">
        <w:t xml:space="preserve">You may use the icon in blue </w:t>
      </w:r>
      <w:r w:rsidRPr="00770537">
        <w:rPr>
          <w:color w:val="00B0F0"/>
          <w:shd w:val="pct15" w:color="auto" w:fill="FFFFFF"/>
        </w:rPr>
        <w:t>Box 1</w:t>
      </w:r>
      <w:r w:rsidRPr="00770537">
        <w:t xml:space="preserve"> or type the directory in blue </w:t>
      </w:r>
      <w:r w:rsidRPr="00770537">
        <w:rPr>
          <w:color w:val="00B0F0"/>
          <w:shd w:val="pct15" w:color="auto" w:fill="FFFFFF"/>
        </w:rPr>
        <w:t>Box 2</w:t>
      </w:r>
      <w:r w:rsidRPr="00770537">
        <w:t xml:space="preserve"> below.</w:t>
      </w:r>
    </w:p>
    <w:p w14:paraId="13C1A7E7" w14:textId="02281226" w:rsidR="00BF6ADB" w:rsidRPr="00770537" w:rsidRDefault="00BF6ADB" w:rsidP="008A57E8">
      <w:pPr>
        <w:spacing w:before="120"/>
        <w:ind w:left="360" w:firstLine="360"/>
      </w:pPr>
      <w:r w:rsidRPr="00770537">
        <w:rPr>
          <w:noProof/>
        </w:rPr>
        <w:drawing>
          <wp:inline distT="0" distB="0" distL="0" distR="0" wp14:anchorId="150D96CA" wp14:editId="455E846C">
            <wp:extent cx="3196800" cy="1270728"/>
            <wp:effectExtent l="0" t="0" r="381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206222" cy="1274473"/>
                    </a:xfrm>
                    <a:prstGeom prst="rect">
                      <a:avLst/>
                    </a:prstGeom>
                  </pic:spPr>
                </pic:pic>
              </a:graphicData>
            </a:graphic>
          </wp:inline>
        </w:drawing>
      </w:r>
    </w:p>
    <w:p w14:paraId="0753005E" w14:textId="17A7A42D" w:rsidR="00BF6ADB" w:rsidRPr="00770537" w:rsidRDefault="008A57E8" w:rsidP="00BF6ADB">
      <w:pPr>
        <w:spacing w:before="120"/>
        <w:ind w:left="360" w:firstLine="360"/>
      </w:pPr>
      <w:r w:rsidRPr="00770537">
        <w:rPr>
          <w:b/>
        </w:rPr>
        <w:t xml:space="preserve">Step </w:t>
      </w:r>
      <w:r w:rsidR="00BF6ADB" w:rsidRPr="00770537">
        <w:rPr>
          <w:b/>
        </w:rPr>
        <w:t>3</w:t>
      </w:r>
      <w:r w:rsidRPr="00770537">
        <w:t>:</w:t>
      </w:r>
      <w:r w:rsidR="00BF6ADB" w:rsidRPr="00770537">
        <w:t xml:space="preserve"> Launch </w:t>
      </w:r>
      <w:proofErr w:type="spellStart"/>
      <w:r w:rsidR="00BF6ADB" w:rsidRPr="00770537">
        <w:rPr>
          <w:shd w:val="pct15" w:color="auto" w:fill="FFFFFF"/>
        </w:rPr>
        <w:t>ac.m</w:t>
      </w:r>
      <w:proofErr w:type="spellEnd"/>
    </w:p>
    <w:p w14:paraId="1641D983" w14:textId="77777777" w:rsidR="00BF6ADB" w:rsidRPr="00770537" w:rsidRDefault="00BF6ADB" w:rsidP="00822EE2">
      <w:pPr>
        <w:spacing w:before="120"/>
        <w:ind w:left="1080" w:firstLine="360"/>
      </w:pPr>
      <w:r w:rsidRPr="00770537">
        <w:t xml:space="preserve">Option 1: Type </w:t>
      </w:r>
      <w:r w:rsidRPr="00770537">
        <w:rPr>
          <w:b/>
          <w:shd w:val="pct15" w:color="auto" w:fill="FFFFFF"/>
        </w:rPr>
        <w:t>ac</w:t>
      </w:r>
      <w:r w:rsidRPr="00770537">
        <w:rPr>
          <w:shd w:val="pct15" w:color="auto" w:fill="FFFFFF"/>
        </w:rPr>
        <w:t xml:space="preserve"> </w:t>
      </w:r>
      <w:r w:rsidRPr="00770537">
        <w:t xml:space="preserve">in MatLab’s command window, then press the </w:t>
      </w:r>
      <w:r w:rsidRPr="00770537">
        <w:rPr>
          <w:bdr w:val="single" w:sz="4" w:space="0" w:color="auto"/>
        </w:rPr>
        <w:t>Enter</w:t>
      </w:r>
      <w:r w:rsidRPr="00770537">
        <w:t xml:space="preserve"> key.</w:t>
      </w:r>
    </w:p>
    <w:p w14:paraId="77423560" w14:textId="62F58018" w:rsidR="00BF6ADB" w:rsidRPr="00770537" w:rsidRDefault="00BF6ADB" w:rsidP="00822EE2">
      <w:pPr>
        <w:spacing w:before="120"/>
        <w:ind w:left="720" w:firstLine="720"/>
      </w:pPr>
      <w:r w:rsidRPr="00770537">
        <w:t xml:space="preserve">Option 2: Right click </w:t>
      </w:r>
      <w:proofErr w:type="spellStart"/>
      <w:r w:rsidRPr="00770537">
        <w:rPr>
          <w:shd w:val="pct15" w:color="auto" w:fill="FFFFFF"/>
        </w:rPr>
        <w:t>ac.m</w:t>
      </w:r>
      <w:proofErr w:type="spellEnd"/>
      <w:r w:rsidRPr="00770537">
        <w:t xml:space="preserve"> file and choose </w:t>
      </w:r>
      <w:r w:rsidRPr="00770537">
        <w:rPr>
          <w:shd w:val="pct15" w:color="auto" w:fill="FFFFFF"/>
        </w:rPr>
        <w:t>Run</w:t>
      </w:r>
      <w:r w:rsidRPr="00770537">
        <w:t>.</w:t>
      </w:r>
    </w:p>
    <w:p w14:paraId="7F400C1B" w14:textId="792F0761" w:rsidR="00312B07" w:rsidRPr="00770537" w:rsidRDefault="00312B07" w:rsidP="00312B07">
      <w:pPr>
        <w:spacing w:before="120"/>
      </w:pPr>
      <w:r w:rsidRPr="00770537">
        <w:tab/>
      </w:r>
      <w:r w:rsidR="00382A78" w:rsidRPr="00770537">
        <w:t xml:space="preserve">Then, </w:t>
      </w:r>
      <w:r w:rsidRPr="00770537">
        <w:t>all set</w:t>
      </w:r>
      <w:r w:rsidR="00980334" w:rsidRPr="00770537">
        <w:t>!</w:t>
      </w:r>
    </w:p>
    <w:p w14:paraId="4206AC52" w14:textId="77777777" w:rsidR="00BF6ADB" w:rsidRPr="00770537" w:rsidRDefault="00BF6ADB" w:rsidP="00BF6ADB">
      <w:pPr>
        <w:spacing w:before="120"/>
        <w:ind w:left="360" w:firstLine="360"/>
      </w:pPr>
      <w:r w:rsidRPr="00770537">
        <w:rPr>
          <w:noProof/>
        </w:rPr>
        <w:drawing>
          <wp:inline distT="0" distB="0" distL="0" distR="0" wp14:anchorId="560AF02F" wp14:editId="2F11D87C">
            <wp:extent cx="2820894" cy="131112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845376" cy="1322499"/>
                    </a:xfrm>
                    <a:prstGeom prst="rect">
                      <a:avLst/>
                    </a:prstGeom>
                  </pic:spPr>
                </pic:pic>
              </a:graphicData>
            </a:graphic>
          </wp:inline>
        </w:drawing>
      </w:r>
    </w:p>
    <w:p w14:paraId="57838EFE" w14:textId="77777777" w:rsidR="002E32D1" w:rsidRDefault="002E32D1">
      <w:pPr>
        <w:rPr>
          <w:b/>
          <w:color w:val="000000" w:themeColor="text1"/>
          <w:sz w:val="28"/>
          <w:szCs w:val="28"/>
        </w:rPr>
      </w:pPr>
    </w:p>
    <w:p w14:paraId="6D118102" w14:textId="6F395031" w:rsidR="002E32D1" w:rsidRDefault="002E32D1" w:rsidP="001920B3">
      <w:pPr>
        <w:pStyle w:val="Heading3"/>
        <w:rPr>
          <w:rFonts w:ascii="Times New Roman" w:hAnsi="Times New Roman" w:cs="Times New Roman"/>
          <w:b/>
          <w:color w:val="auto"/>
        </w:rPr>
      </w:pPr>
      <w:bookmarkStart w:id="14" w:name="_Toc47539109"/>
      <w:r w:rsidRPr="001920B3">
        <w:rPr>
          <w:rFonts w:ascii="Times New Roman" w:hAnsi="Times New Roman" w:cs="Times New Roman"/>
          <w:b/>
          <w:color w:val="auto"/>
        </w:rPr>
        <w:lastRenderedPageBreak/>
        <w:t xml:space="preserve">3.3.4 </w:t>
      </w:r>
      <w:r w:rsidR="004B1A00">
        <w:rPr>
          <w:rFonts w:ascii="Times New Roman" w:hAnsi="Times New Roman" w:cs="Times New Roman"/>
          <w:b/>
          <w:color w:val="auto"/>
        </w:rPr>
        <w:t xml:space="preserve">Git Clone and </w:t>
      </w:r>
      <w:r w:rsidRPr="001920B3">
        <w:rPr>
          <w:rFonts w:ascii="Times New Roman" w:hAnsi="Times New Roman" w:cs="Times New Roman"/>
          <w:b/>
          <w:color w:val="auto"/>
        </w:rPr>
        <w:t>Updating</w:t>
      </w:r>
      <w:bookmarkEnd w:id="14"/>
    </w:p>
    <w:p w14:paraId="661CCB65" w14:textId="77777777" w:rsidR="00B51FD6" w:rsidRDefault="00B51FD6" w:rsidP="00312535"/>
    <w:p w14:paraId="2BD3FCC3" w14:textId="7043C109" w:rsidR="00312535" w:rsidRPr="00312535" w:rsidRDefault="00312535" w:rsidP="00312535">
      <w:r>
        <w:t xml:space="preserve">[By </w:t>
      </w:r>
      <w:r w:rsidRPr="00B5061D">
        <w:rPr>
          <w:b/>
          <w:bCs/>
          <w:u w:val="single"/>
        </w:rPr>
        <w:t>Meng Wang</w:t>
      </w:r>
      <w:r w:rsidR="00E33225">
        <w:t xml:space="preserve">, </w:t>
      </w:r>
      <w:r w:rsidR="00E33225" w:rsidRPr="00B5061D">
        <w:rPr>
          <w:i/>
          <w:iCs/>
        </w:rPr>
        <w:t>China University of Geosciences, Wuhan</w:t>
      </w:r>
      <w:r w:rsidR="00E33225">
        <w:t xml:space="preserve"> and </w:t>
      </w:r>
      <w:r w:rsidR="00E33225" w:rsidRPr="00B5061D">
        <w:rPr>
          <w:i/>
          <w:iCs/>
        </w:rPr>
        <w:t>Penn State</w:t>
      </w:r>
      <w:r>
        <w:t>]</w:t>
      </w:r>
    </w:p>
    <w:p w14:paraId="6262CE60" w14:textId="77777777" w:rsidR="00B51FD6" w:rsidRDefault="00B51FD6" w:rsidP="002E32D1">
      <w:pPr>
        <w:rPr>
          <w:i/>
          <w:iCs/>
        </w:rPr>
      </w:pPr>
    </w:p>
    <w:p w14:paraId="538F28A7" w14:textId="01959431" w:rsidR="002E32D1" w:rsidRPr="006B425F" w:rsidRDefault="002E32D1" w:rsidP="002E32D1">
      <w:pPr>
        <w:rPr>
          <w:i/>
          <w:iCs/>
        </w:rPr>
      </w:pPr>
      <w:r w:rsidRPr="006B425F">
        <w:rPr>
          <w:i/>
          <w:iCs/>
        </w:rPr>
        <w:t xml:space="preserve">Step 1: Download “Git” here: </w:t>
      </w:r>
      <w:hyperlink r:id="rId43" w:history="1">
        <w:r w:rsidRPr="006B425F">
          <w:rPr>
            <w:i/>
            <w:iCs/>
            <w:color w:val="0000FF"/>
            <w:u w:val="single"/>
          </w:rPr>
          <w:t>https://git-scm.com/downloads</w:t>
        </w:r>
      </w:hyperlink>
      <w:r w:rsidRPr="006B425F">
        <w:rPr>
          <w:i/>
          <w:iCs/>
        </w:rPr>
        <w:t>, and install</w:t>
      </w:r>
      <w:r w:rsidR="00E65D41">
        <w:rPr>
          <w:i/>
          <w:iCs/>
        </w:rPr>
        <w:t xml:space="preserve"> </w:t>
      </w:r>
      <w:r w:rsidR="00E65D41">
        <w:rPr>
          <w:rFonts w:hint="eastAsia"/>
          <w:i/>
          <w:iCs/>
        </w:rPr>
        <w:t>it</w:t>
      </w:r>
      <w:r w:rsidRPr="006B425F">
        <w:rPr>
          <w:i/>
          <w:iCs/>
        </w:rPr>
        <w:t>.</w:t>
      </w:r>
    </w:p>
    <w:p w14:paraId="3F1BE657" w14:textId="204863B5" w:rsidR="002E32D1" w:rsidRPr="006B425F" w:rsidRDefault="00190D8E" w:rsidP="002E32D1">
      <w:pPr>
        <w:rPr>
          <w:i/>
          <w:iCs/>
        </w:rPr>
      </w:pPr>
      <w:r w:rsidRPr="00190D8E">
        <w:rPr>
          <w:i/>
          <w:iCs/>
        </w:rPr>
        <w:t>Step 2: Open Terminal in macOS or Git Bash in Windows. Type “</w:t>
      </w:r>
      <w:r w:rsidRPr="009D4B30">
        <w:rPr>
          <w:rFonts w:ascii="Courier" w:hAnsi="Courier"/>
        </w:rPr>
        <w:t>cd</w:t>
      </w:r>
      <w:r w:rsidRPr="00190D8E">
        <w:rPr>
          <w:i/>
          <w:iCs/>
        </w:rPr>
        <w:t xml:space="preserve">” in the command window to change the directory to where Acycle you want to be located, and then press </w:t>
      </w:r>
      <w:r w:rsidRPr="00A616EF">
        <w:rPr>
          <w:rFonts w:ascii="Courier" w:hAnsi="Courier"/>
        </w:rPr>
        <w:t>Enter</w:t>
      </w:r>
      <w:r w:rsidRPr="00190D8E">
        <w:rPr>
          <w:i/>
          <w:iCs/>
        </w:rPr>
        <w:t>.</w:t>
      </w:r>
      <w:r w:rsidR="002E32D1" w:rsidRPr="006B425F">
        <w:rPr>
          <w:i/>
          <w:iCs/>
          <w:noProof/>
        </w:rPr>
        <w:drawing>
          <wp:inline distT="0" distB="0" distL="0" distR="0" wp14:anchorId="08C9355A" wp14:editId="2A106110">
            <wp:extent cx="5942829" cy="1343025"/>
            <wp:effectExtent l="0" t="0" r="1270" b="3175"/>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3-15 at 9.35.14 PM.png"/>
                    <pic:cNvPicPr/>
                  </pic:nvPicPr>
                  <pic:blipFill rotWithShape="1">
                    <a:blip r:embed="rId44" cstate="print">
                      <a:extLst>
                        <a:ext uri="{28A0092B-C50C-407E-A947-70E740481C1C}">
                          <a14:useLocalDpi xmlns:a14="http://schemas.microsoft.com/office/drawing/2010/main" val="0"/>
                        </a:ext>
                      </a:extLst>
                    </a:blip>
                    <a:srcRect b="64745"/>
                    <a:stretch/>
                  </pic:blipFill>
                  <pic:spPr bwMode="auto">
                    <a:xfrm>
                      <a:off x="0" y="0"/>
                      <a:ext cx="6199554" cy="1401042"/>
                    </a:xfrm>
                    <a:prstGeom prst="rect">
                      <a:avLst/>
                    </a:prstGeom>
                    <a:ln>
                      <a:noFill/>
                    </a:ln>
                    <a:extLst>
                      <a:ext uri="{53640926-AAD7-44D8-BBD7-CCE9431645EC}">
                        <a14:shadowObscured xmlns:a14="http://schemas.microsoft.com/office/drawing/2010/main"/>
                      </a:ext>
                    </a:extLst>
                  </pic:spPr>
                </pic:pic>
              </a:graphicData>
            </a:graphic>
          </wp:inline>
        </w:drawing>
      </w:r>
    </w:p>
    <w:p w14:paraId="2C607D96" w14:textId="77777777" w:rsidR="002E32D1" w:rsidRPr="006B425F" w:rsidRDefault="002E32D1" w:rsidP="002E32D1">
      <w:pPr>
        <w:rPr>
          <w:i/>
          <w:iCs/>
        </w:rPr>
      </w:pPr>
    </w:p>
    <w:p w14:paraId="39A40E9C" w14:textId="1360B825" w:rsidR="00D27270" w:rsidRDefault="002E32D1" w:rsidP="002E32D1">
      <w:pPr>
        <w:rPr>
          <w:i/>
          <w:iCs/>
        </w:rPr>
      </w:pPr>
      <w:r w:rsidRPr="006B425F">
        <w:rPr>
          <w:i/>
          <w:iCs/>
        </w:rPr>
        <w:t>Step 3: Type</w:t>
      </w:r>
    </w:p>
    <w:p w14:paraId="00850E88" w14:textId="77777777" w:rsidR="00CB5EEF" w:rsidRDefault="00CB5EEF" w:rsidP="002E32D1">
      <w:pPr>
        <w:rPr>
          <w:i/>
          <w:iCs/>
        </w:rPr>
      </w:pPr>
    </w:p>
    <w:p w14:paraId="606BAA5C" w14:textId="7E5B65E3" w:rsidR="00D27270" w:rsidRDefault="00CB5EEF" w:rsidP="002E32D1">
      <w:pPr>
        <w:rPr>
          <w:rFonts w:ascii="Courier" w:hAnsi="Courier"/>
        </w:rPr>
      </w:pPr>
      <w:r>
        <w:rPr>
          <w:rFonts w:ascii="Courier" w:hAnsi="Courier"/>
        </w:rPr>
        <w:t>g</w:t>
      </w:r>
      <w:r w:rsidRPr="00CB5EEF">
        <w:rPr>
          <w:rFonts w:ascii="Courier" w:hAnsi="Courier"/>
        </w:rPr>
        <w:t>it clone https://github.com/mingsongli/acycle.git</w:t>
      </w:r>
    </w:p>
    <w:p w14:paraId="5C13F819" w14:textId="0521C1B5" w:rsidR="00B1655A" w:rsidRDefault="00B1655A" w:rsidP="002E32D1">
      <w:r w:rsidRPr="006B425F">
        <w:rPr>
          <w:i/>
          <w:iCs/>
        </w:rPr>
        <w:t>in command window to clone a remote repository into the current local directory</w:t>
      </w:r>
    </w:p>
    <w:p w14:paraId="66610F8C" w14:textId="79556516" w:rsidR="00CB5EEF" w:rsidRPr="00B1655A" w:rsidRDefault="00CB5EEF" w:rsidP="002E32D1">
      <w:r w:rsidRPr="00B1655A">
        <w:t>or</w:t>
      </w:r>
    </w:p>
    <w:p w14:paraId="2A21823B" w14:textId="4F8FF30A" w:rsidR="00D27270" w:rsidRPr="00D27270" w:rsidRDefault="002E32D1" w:rsidP="002E32D1">
      <w:pPr>
        <w:rPr>
          <w:rFonts w:ascii="Courier" w:hAnsi="Courier"/>
        </w:rPr>
      </w:pPr>
      <w:r w:rsidRPr="00D27270">
        <w:rPr>
          <w:rFonts w:ascii="Courier" w:hAnsi="Courier"/>
        </w:rPr>
        <w:t xml:space="preserve">git clone -b v2.1.1 </w:t>
      </w:r>
      <w:r w:rsidR="00D27270" w:rsidRPr="00D27270">
        <w:rPr>
          <w:rFonts w:ascii="Courier" w:hAnsi="Courier"/>
        </w:rPr>
        <w:t>https://github.com/mingsongli/acycle.git</w:t>
      </w:r>
    </w:p>
    <w:p w14:paraId="3786F5C9" w14:textId="77777777" w:rsidR="00D27270" w:rsidRDefault="00D27270" w:rsidP="002E32D1">
      <w:pPr>
        <w:rPr>
          <w:i/>
          <w:iCs/>
        </w:rPr>
      </w:pPr>
    </w:p>
    <w:p w14:paraId="0CBE9F23" w14:textId="7FF025E7" w:rsidR="002E32D1" w:rsidRDefault="002E32D1" w:rsidP="002E32D1">
      <w:pPr>
        <w:rPr>
          <w:rFonts w:eastAsia="SimSun"/>
          <w:i/>
          <w:iCs/>
        </w:rPr>
      </w:pPr>
      <w:r w:rsidRPr="006B425F">
        <w:rPr>
          <w:i/>
          <w:iCs/>
        </w:rPr>
        <w:t>in command window to clone a remote repository into the current local directory</w:t>
      </w:r>
      <w:r w:rsidRPr="006B425F">
        <w:rPr>
          <w:rFonts w:eastAsia="SimSun"/>
          <w:i/>
          <w:iCs/>
        </w:rPr>
        <w:t xml:space="preserve">, here referring to the branch of </w:t>
      </w:r>
      <w:r w:rsidRPr="002A0705">
        <w:rPr>
          <w:rFonts w:ascii="Courier" w:eastAsia="SimSun" w:hAnsi="Courier"/>
        </w:rPr>
        <w:t>v2.1.1</w:t>
      </w:r>
      <w:r w:rsidRPr="006B425F">
        <w:rPr>
          <w:rFonts w:eastAsia="SimSun"/>
          <w:i/>
          <w:iCs/>
        </w:rPr>
        <w:t xml:space="preserve"> of acycle.</w:t>
      </w:r>
    </w:p>
    <w:p w14:paraId="3AEB05AE" w14:textId="77777777" w:rsidR="00344E59" w:rsidRPr="008B7698" w:rsidRDefault="00344E59" w:rsidP="002E32D1">
      <w:pPr>
        <w:rPr>
          <w:rFonts w:eastAsia="SimSun"/>
          <w:i/>
          <w:iCs/>
        </w:rPr>
      </w:pPr>
    </w:p>
    <w:p w14:paraId="07EBCBAC" w14:textId="77777777" w:rsidR="002E32D1" w:rsidRPr="006B425F" w:rsidRDefault="002E32D1" w:rsidP="002E32D1">
      <w:pPr>
        <w:rPr>
          <w:rFonts w:eastAsia="SimSun"/>
          <w:i/>
          <w:iCs/>
        </w:rPr>
      </w:pPr>
      <w:r w:rsidRPr="006B425F">
        <w:rPr>
          <w:rFonts w:eastAsia="SimSun"/>
          <w:i/>
          <w:iCs/>
          <w:noProof/>
        </w:rPr>
        <w:drawing>
          <wp:inline distT="0" distB="0" distL="0" distR="0" wp14:anchorId="51687276" wp14:editId="2EFBF5EE">
            <wp:extent cx="5943600" cy="2452370"/>
            <wp:effectExtent l="0" t="0" r="0" b="0"/>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3-15 at 9.54.30 PM.png"/>
                    <pic:cNvPicPr/>
                  </pic:nvPicPr>
                  <pic:blipFill>
                    <a:blip r:embed="rId45">
                      <a:extLst>
                        <a:ext uri="{28A0092B-C50C-407E-A947-70E740481C1C}">
                          <a14:useLocalDpi xmlns:a14="http://schemas.microsoft.com/office/drawing/2010/main" val="0"/>
                        </a:ext>
                      </a:extLst>
                    </a:blip>
                    <a:stretch>
                      <a:fillRect/>
                    </a:stretch>
                  </pic:blipFill>
                  <pic:spPr>
                    <a:xfrm>
                      <a:off x="0" y="0"/>
                      <a:ext cx="5943600" cy="2452370"/>
                    </a:xfrm>
                    <a:prstGeom prst="rect">
                      <a:avLst/>
                    </a:prstGeom>
                  </pic:spPr>
                </pic:pic>
              </a:graphicData>
            </a:graphic>
          </wp:inline>
        </w:drawing>
      </w:r>
    </w:p>
    <w:p w14:paraId="7BF143AC" w14:textId="77777777" w:rsidR="002E32D1" w:rsidRPr="006B425F" w:rsidRDefault="002E32D1" w:rsidP="002E32D1">
      <w:pPr>
        <w:rPr>
          <w:i/>
          <w:iCs/>
        </w:rPr>
      </w:pPr>
    </w:p>
    <w:p w14:paraId="0D6EBB79" w14:textId="4F70E77C" w:rsidR="00C320FB" w:rsidRDefault="002E32D1" w:rsidP="002E32D1">
      <w:pPr>
        <w:rPr>
          <w:i/>
          <w:iCs/>
        </w:rPr>
      </w:pPr>
      <w:r w:rsidRPr="006B425F">
        <w:rPr>
          <w:i/>
          <w:iCs/>
        </w:rPr>
        <w:t>Step 4: When the updates are available, type</w:t>
      </w:r>
    </w:p>
    <w:p w14:paraId="24E22D9A" w14:textId="77777777" w:rsidR="00C320FB" w:rsidRPr="00C320FB" w:rsidRDefault="002E32D1" w:rsidP="003B5137">
      <w:pPr>
        <w:ind w:firstLine="720"/>
        <w:rPr>
          <w:rFonts w:ascii="Courier" w:hAnsi="Courier"/>
        </w:rPr>
      </w:pPr>
      <w:r w:rsidRPr="00C320FB">
        <w:rPr>
          <w:rFonts w:ascii="Courier" w:hAnsi="Courier"/>
        </w:rPr>
        <w:t>cd acycle</w:t>
      </w:r>
    </w:p>
    <w:p w14:paraId="37BEA4F7" w14:textId="77777777" w:rsidR="003B5137" w:rsidRDefault="002E32D1" w:rsidP="002E32D1">
      <w:pPr>
        <w:rPr>
          <w:i/>
          <w:iCs/>
        </w:rPr>
      </w:pPr>
      <w:r w:rsidRPr="006B425F">
        <w:rPr>
          <w:i/>
          <w:iCs/>
        </w:rPr>
        <w:t xml:space="preserve"> in command window and press Enter. Then type</w:t>
      </w:r>
    </w:p>
    <w:p w14:paraId="0E6847C1" w14:textId="77777777" w:rsidR="003B5137" w:rsidRPr="003B5137" w:rsidRDefault="002E32D1" w:rsidP="003B5137">
      <w:pPr>
        <w:ind w:firstLine="720"/>
        <w:rPr>
          <w:rFonts w:ascii="Courier" w:hAnsi="Courier"/>
        </w:rPr>
      </w:pPr>
      <w:r w:rsidRPr="003B5137">
        <w:rPr>
          <w:rFonts w:ascii="Courier" w:hAnsi="Courier"/>
        </w:rPr>
        <w:t>git pull</w:t>
      </w:r>
    </w:p>
    <w:p w14:paraId="71BE148B" w14:textId="5267E0D0" w:rsidR="002E32D1" w:rsidRPr="006B425F" w:rsidRDefault="002E32D1" w:rsidP="002E32D1">
      <w:pPr>
        <w:rPr>
          <w:i/>
          <w:iCs/>
        </w:rPr>
      </w:pPr>
      <w:r w:rsidRPr="006B425F">
        <w:rPr>
          <w:i/>
          <w:iCs/>
        </w:rPr>
        <w:t xml:space="preserve"> to update</w:t>
      </w:r>
      <w:r w:rsidR="00B335D2">
        <w:rPr>
          <w:i/>
          <w:iCs/>
        </w:rPr>
        <w:t xml:space="preserve"> </w:t>
      </w:r>
      <w:r w:rsidR="00B335D2">
        <w:rPr>
          <w:rFonts w:hint="eastAsia"/>
          <w:i/>
          <w:iCs/>
        </w:rPr>
        <w:t>Acycle</w:t>
      </w:r>
      <w:r w:rsidRPr="006B425F">
        <w:rPr>
          <w:i/>
          <w:iCs/>
        </w:rPr>
        <w:t>.</w:t>
      </w:r>
    </w:p>
    <w:p w14:paraId="24270A77" w14:textId="77777777" w:rsidR="002E32D1" w:rsidRPr="006B425F" w:rsidRDefault="002E32D1" w:rsidP="002E32D1">
      <w:pPr>
        <w:rPr>
          <w:i/>
          <w:iCs/>
        </w:rPr>
      </w:pPr>
      <w:r>
        <w:rPr>
          <w:i/>
          <w:iCs/>
          <w:noProof/>
        </w:rPr>
        <w:lastRenderedPageBreak/>
        <w:drawing>
          <wp:inline distT="0" distB="0" distL="0" distR="0" wp14:anchorId="131675DE" wp14:editId="5FB48749">
            <wp:extent cx="5943600" cy="4316730"/>
            <wp:effectExtent l="0" t="0" r="0" b="1270"/>
            <wp:docPr id="31" name="Picture 31"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0-03-16 at 12.44.57 PM.png"/>
                    <pic:cNvPicPr/>
                  </pic:nvPicPr>
                  <pic:blipFill>
                    <a:blip r:embed="rId46">
                      <a:extLst>
                        <a:ext uri="{28A0092B-C50C-407E-A947-70E740481C1C}">
                          <a14:useLocalDpi xmlns:a14="http://schemas.microsoft.com/office/drawing/2010/main" val="0"/>
                        </a:ext>
                      </a:extLst>
                    </a:blip>
                    <a:stretch>
                      <a:fillRect/>
                    </a:stretch>
                  </pic:blipFill>
                  <pic:spPr>
                    <a:xfrm>
                      <a:off x="0" y="0"/>
                      <a:ext cx="5943600" cy="4316730"/>
                    </a:xfrm>
                    <a:prstGeom prst="rect">
                      <a:avLst/>
                    </a:prstGeom>
                  </pic:spPr>
                </pic:pic>
              </a:graphicData>
            </a:graphic>
          </wp:inline>
        </w:drawing>
      </w:r>
    </w:p>
    <w:p w14:paraId="0602F725" w14:textId="5317EA47" w:rsidR="006C24A3" w:rsidRPr="00770537" w:rsidRDefault="006C24A3">
      <w:pPr>
        <w:rPr>
          <w:rFonts w:eastAsiaTheme="majorEastAsia"/>
          <w:b/>
          <w:color w:val="000000" w:themeColor="text1"/>
          <w:sz w:val="28"/>
          <w:szCs w:val="28"/>
        </w:rPr>
      </w:pPr>
      <w:r w:rsidRPr="00770537">
        <w:rPr>
          <w:b/>
          <w:color w:val="000000" w:themeColor="text1"/>
          <w:sz w:val="28"/>
          <w:szCs w:val="28"/>
        </w:rPr>
        <w:br w:type="page"/>
      </w:r>
    </w:p>
    <w:p w14:paraId="1EEB26B7" w14:textId="4A6E56C1" w:rsidR="002A3365" w:rsidRPr="00770537" w:rsidRDefault="002A3365" w:rsidP="00C007F2">
      <w:pPr>
        <w:pStyle w:val="Heading2"/>
        <w:rPr>
          <w:rFonts w:ascii="Times New Roman" w:hAnsi="Times New Roman" w:cs="Times New Roman"/>
          <w:b/>
          <w:color w:val="000000" w:themeColor="text1"/>
          <w:sz w:val="28"/>
          <w:szCs w:val="28"/>
        </w:rPr>
      </w:pPr>
      <w:bookmarkStart w:id="15" w:name="_Toc47539110"/>
      <w:r w:rsidRPr="00770537">
        <w:rPr>
          <w:rFonts w:ascii="Times New Roman" w:hAnsi="Times New Roman" w:cs="Times New Roman"/>
          <w:b/>
          <w:color w:val="000000" w:themeColor="text1"/>
          <w:sz w:val="28"/>
          <w:szCs w:val="28"/>
        </w:rPr>
        <w:lastRenderedPageBreak/>
        <w:t>3.4 Mac version</w:t>
      </w:r>
      <w:bookmarkEnd w:id="15"/>
    </w:p>
    <w:p w14:paraId="609FAC96" w14:textId="694B20EC" w:rsidR="005109E3" w:rsidRPr="00770537" w:rsidRDefault="006C24A3" w:rsidP="00C007F2">
      <w:pPr>
        <w:pStyle w:val="Heading3"/>
        <w:rPr>
          <w:rFonts w:ascii="Times New Roman" w:hAnsi="Times New Roman" w:cs="Times New Roman"/>
          <w:b/>
          <w:color w:val="auto"/>
        </w:rPr>
      </w:pPr>
      <w:bookmarkStart w:id="16" w:name="_Toc47539111"/>
      <w:r w:rsidRPr="00770537">
        <w:rPr>
          <w:rFonts w:ascii="Times New Roman" w:hAnsi="Times New Roman" w:cs="Times New Roman"/>
          <w:b/>
          <w:color w:val="auto"/>
        </w:rPr>
        <w:t>3.4.</w:t>
      </w:r>
      <w:r w:rsidR="00C515D9" w:rsidRPr="00770537">
        <w:rPr>
          <w:rFonts w:ascii="Times New Roman" w:hAnsi="Times New Roman" w:cs="Times New Roman"/>
          <w:b/>
          <w:color w:val="auto"/>
        </w:rPr>
        <w:t>1</w:t>
      </w:r>
      <w:r w:rsidR="005109E3" w:rsidRPr="00770537">
        <w:rPr>
          <w:rFonts w:ascii="Times New Roman" w:hAnsi="Times New Roman" w:cs="Times New Roman"/>
          <w:b/>
          <w:color w:val="auto"/>
        </w:rPr>
        <w:t xml:space="preserve"> Introduction</w:t>
      </w:r>
      <w:bookmarkEnd w:id="16"/>
    </w:p>
    <w:p w14:paraId="68ACD2A7" w14:textId="38240902" w:rsidR="005109E3" w:rsidRPr="00770537" w:rsidRDefault="005109E3" w:rsidP="00B2774E">
      <w:pPr>
        <w:spacing w:before="120"/>
        <w:ind w:firstLine="360"/>
      </w:pPr>
      <w:r w:rsidRPr="00770537">
        <w:t xml:space="preserve">This version of </w:t>
      </w:r>
      <w:r w:rsidRPr="00770537">
        <w:rPr>
          <w:i/>
        </w:rPr>
        <w:t>Acycle</w:t>
      </w:r>
      <w:r w:rsidRPr="00770537">
        <w:t xml:space="preserve"> is a stand-alone program. It </w:t>
      </w:r>
      <w:r w:rsidR="00F644D3" w:rsidRPr="00770537">
        <w:t>is</w:t>
      </w:r>
      <w:r w:rsidRPr="00770537">
        <w:t xml:space="preserve"> tested in </w:t>
      </w:r>
      <w:r w:rsidR="00367792" w:rsidRPr="00770537">
        <w:t>Mac OS Mojave (10.14) and Catalina (10.15)</w:t>
      </w:r>
      <w:r w:rsidRPr="00770537">
        <w:t xml:space="preserve">. </w:t>
      </w:r>
      <w:r w:rsidR="00E97A22">
        <w:t>One green</w:t>
      </w:r>
      <w:r w:rsidRPr="00770537">
        <w:t xml:space="preserve"> version </w:t>
      </w:r>
      <w:r w:rsidR="00E97A22">
        <w:t>is</w:t>
      </w:r>
      <w:r w:rsidRPr="00770537">
        <w:t xml:space="preserve"> available:</w:t>
      </w:r>
    </w:p>
    <w:p w14:paraId="491A3A8B" w14:textId="2A411D06" w:rsidR="005109E3" w:rsidRPr="00770537" w:rsidRDefault="005109E3" w:rsidP="005109E3">
      <w:pPr>
        <w:spacing w:before="120"/>
        <w:ind w:firstLine="360"/>
        <w:rPr>
          <w:shd w:val="pct15" w:color="auto" w:fill="FFFFFF"/>
        </w:rPr>
      </w:pPr>
      <w:r w:rsidRPr="00770537">
        <w:rPr>
          <w:b/>
        </w:rPr>
        <w:t xml:space="preserve">Section </w:t>
      </w:r>
      <w:r w:rsidR="006C24A3" w:rsidRPr="00770537">
        <w:rPr>
          <w:b/>
        </w:rPr>
        <w:t>3.4.</w:t>
      </w:r>
      <w:r w:rsidRPr="00770537">
        <w:rPr>
          <w:b/>
        </w:rPr>
        <w:t>2</w:t>
      </w:r>
      <w:r w:rsidRPr="00770537">
        <w:t xml:space="preserve"> </w:t>
      </w:r>
      <w:proofErr w:type="spellStart"/>
      <w:r w:rsidR="00111B47" w:rsidRPr="00111B47">
        <w:rPr>
          <w:i/>
          <w:shd w:val="pct15" w:color="auto" w:fill="FFFFFF"/>
        </w:rPr>
        <w:t>Acycle</w:t>
      </w:r>
      <w:r w:rsidR="001F626F" w:rsidRPr="00770537">
        <w:rPr>
          <w:shd w:val="pct15" w:color="auto" w:fill="FFFFFF"/>
        </w:rPr>
        <w:t>X.X</w:t>
      </w:r>
      <w:proofErr w:type="spellEnd"/>
      <w:r w:rsidRPr="00770537">
        <w:rPr>
          <w:shd w:val="pct15" w:color="auto" w:fill="FFFFFF"/>
        </w:rPr>
        <w:t>-Mac</w:t>
      </w:r>
      <w:r w:rsidR="00BF3A73" w:rsidRPr="00770537">
        <w:rPr>
          <w:shd w:val="pct15" w:color="auto" w:fill="FFFFFF"/>
        </w:rPr>
        <w:t>-green</w:t>
      </w:r>
    </w:p>
    <w:p w14:paraId="217F59F3" w14:textId="77777777" w:rsidR="005109E3" w:rsidRPr="00770537" w:rsidRDefault="005109E3" w:rsidP="005109E3">
      <w:pPr>
        <w:spacing w:before="120"/>
        <w:ind w:firstLine="360"/>
      </w:pPr>
    </w:p>
    <w:p w14:paraId="2DAA7514" w14:textId="760D117D" w:rsidR="005109E3" w:rsidRPr="00770537" w:rsidRDefault="006C24A3" w:rsidP="00C007F2">
      <w:pPr>
        <w:pStyle w:val="Heading3"/>
        <w:rPr>
          <w:rFonts w:ascii="Times New Roman" w:hAnsi="Times New Roman" w:cs="Times New Roman"/>
          <w:b/>
          <w:color w:val="auto"/>
        </w:rPr>
      </w:pPr>
      <w:bookmarkStart w:id="17" w:name="_Toc47539112"/>
      <w:r w:rsidRPr="00770537">
        <w:rPr>
          <w:rFonts w:ascii="Times New Roman" w:hAnsi="Times New Roman" w:cs="Times New Roman"/>
          <w:b/>
          <w:color w:val="auto"/>
        </w:rPr>
        <w:t>3.4.</w:t>
      </w:r>
      <w:r w:rsidR="00C515D9" w:rsidRPr="00770537">
        <w:rPr>
          <w:rFonts w:ascii="Times New Roman" w:hAnsi="Times New Roman" w:cs="Times New Roman"/>
          <w:b/>
          <w:color w:val="auto"/>
        </w:rPr>
        <w:t>2</w:t>
      </w:r>
      <w:r w:rsidR="005109E3" w:rsidRPr="00770537">
        <w:rPr>
          <w:rFonts w:ascii="Times New Roman" w:hAnsi="Times New Roman" w:cs="Times New Roman"/>
          <w:b/>
          <w:color w:val="auto"/>
        </w:rPr>
        <w:t xml:space="preserve"> </w:t>
      </w:r>
      <w:proofErr w:type="spellStart"/>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proofErr w:type="spellEnd"/>
      <w:r w:rsidR="005109E3" w:rsidRPr="00770537">
        <w:rPr>
          <w:rFonts w:ascii="Times New Roman" w:hAnsi="Times New Roman" w:cs="Times New Roman"/>
          <w:b/>
          <w:color w:val="auto"/>
        </w:rPr>
        <w:t>-Mac</w:t>
      </w:r>
      <w:r w:rsidR="00BF3A73" w:rsidRPr="00770537">
        <w:rPr>
          <w:rFonts w:ascii="Times New Roman" w:hAnsi="Times New Roman" w:cs="Times New Roman"/>
          <w:b/>
          <w:color w:val="auto"/>
        </w:rPr>
        <w:t>-green</w:t>
      </w:r>
      <w:bookmarkEnd w:id="17"/>
    </w:p>
    <w:p w14:paraId="7F5A43C6" w14:textId="77777777" w:rsidR="005109E3" w:rsidRPr="00770537" w:rsidRDefault="005109E3" w:rsidP="005109E3">
      <w:pPr>
        <w:rPr>
          <w:shd w:val="pct15" w:color="auto" w:fill="FFFFFF"/>
        </w:rPr>
      </w:pPr>
    </w:p>
    <w:p w14:paraId="44E6F605" w14:textId="4E1BCCD7" w:rsidR="005109E3" w:rsidRPr="00770537" w:rsidRDefault="00EF2A31" w:rsidP="005109E3">
      <w:r w:rsidRPr="00770537">
        <w:t>3.4.</w:t>
      </w:r>
      <w:r w:rsidR="005109E3" w:rsidRPr="00770537">
        <w:t xml:space="preserve">2.1 Download </w:t>
      </w:r>
      <w:proofErr w:type="spellStart"/>
      <w:r w:rsidR="00111B47" w:rsidRPr="00111B47">
        <w:rPr>
          <w:i/>
        </w:rPr>
        <w:t>Acycle</w:t>
      </w:r>
      <w:r w:rsidR="001F626F" w:rsidRPr="00770537">
        <w:t>X.X</w:t>
      </w:r>
      <w:proofErr w:type="spellEnd"/>
      <w:r w:rsidR="005109E3" w:rsidRPr="00770537">
        <w:t>-Mac</w:t>
      </w:r>
      <w:r w:rsidR="00BF58B8" w:rsidRPr="00770537">
        <w:t>-green</w:t>
      </w:r>
      <w:r w:rsidR="002D03E6">
        <w:t xml:space="preserve"> (See section 3.2).</w:t>
      </w:r>
    </w:p>
    <w:p w14:paraId="7083119F" w14:textId="77777777" w:rsidR="005109E3" w:rsidRPr="00770537" w:rsidRDefault="005109E3" w:rsidP="005109E3"/>
    <w:p w14:paraId="6F47EAA2" w14:textId="05B9A789" w:rsidR="005109E3" w:rsidRPr="00770537" w:rsidRDefault="00EF2A31" w:rsidP="005109E3">
      <w:r w:rsidRPr="00770537">
        <w:t>3.4.</w:t>
      </w:r>
      <w:r w:rsidR="005109E3" w:rsidRPr="00770537">
        <w:t xml:space="preserve">2.2 Installation of </w:t>
      </w:r>
      <w:r w:rsidR="00DE6211" w:rsidRPr="00770537">
        <w:t xml:space="preserve">MatLab </w:t>
      </w:r>
      <w:r w:rsidR="005109E3" w:rsidRPr="00770537">
        <w:t>Runtime</w:t>
      </w:r>
    </w:p>
    <w:p w14:paraId="35013C04" w14:textId="7D9E579A" w:rsidR="005109E3" w:rsidRPr="00770537" w:rsidRDefault="005109E3" w:rsidP="005109E3">
      <w:r w:rsidRPr="00770537">
        <w:tab/>
        <w:t>Step 1: Download “MCR_</w:t>
      </w:r>
      <w:r w:rsidR="002F62C0" w:rsidRPr="00770537">
        <w:rPr>
          <w:color w:val="FF0000"/>
        </w:rPr>
        <w:t>2019a</w:t>
      </w:r>
      <w:r w:rsidRPr="00770537">
        <w:t xml:space="preserve">_maci64_installer.zip” here: </w:t>
      </w:r>
    </w:p>
    <w:p w14:paraId="0B684657" w14:textId="1BE43A79" w:rsidR="005109E3" w:rsidRDefault="00200537" w:rsidP="005109E3">
      <w:pPr>
        <w:ind w:firstLine="720"/>
        <w:rPr>
          <w:rStyle w:val="Hyperlink"/>
        </w:rPr>
      </w:pPr>
      <w:hyperlink r:id="rId47" w:history="1">
        <w:r w:rsidR="005109E3" w:rsidRPr="00770537">
          <w:rPr>
            <w:rStyle w:val="Hyperlink"/>
          </w:rPr>
          <w:t>https://www.mathworks.com/products/compiler/matlab-runtime.html</w:t>
        </w:r>
      </w:hyperlink>
    </w:p>
    <w:p w14:paraId="1DA3F872" w14:textId="77777777" w:rsidR="00190417" w:rsidRPr="00770537" w:rsidRDefault="00190417" w:rsidP="005109E3">
      <w:pPr>
        <w:ind w:firstLine="720"/>
      </w:pPr>
    </w:p>
    <w:p w14:paraId="33A3B8FB" w14:textId="30237F1E" w:rsidR="00190417" w:rsidRPr="00AC42C7" w:rsidRDefault="00C3163F" w:rsidP="005109E3">
      <w:pPr>
        <w:ind w:left="720"/>
        <w:rPr>
          <w:rFonts w:ascii="SimSun" w:eastAsia="SimSun" w:hAnsi="SimSun" w:cs="SimSun"/>
          <w:b/>
          <w:bCs/>
          <w:color w:val="FF0000"/>
        </w:rPr>
      </w:pPr>
      <w:r>
        <w:rPr>
          <w:b/>
          <w:bCs/>
          <w:color w:val="FF0000"/>
        </w:rPr>
        <w:t xml:space="preserve">Warning: </w:t>
      </w:r>
      <w:r w:rsidR="00190417" w:rsidRPr="00190417">
        <w:rPr>
          <w:b/>
          <w:bCs/>
          <w:color w:val="FF0000"/>
        </w:rPr>
        <w:t xml:space="preserve">Other versions of MatLab Runtime </w:t>
      </w:r>
      <w:r w:rsidR="00190417">
        <w:rPr>
          <w:b/>
          <w:bCs/>
          <w:color w:val="FF0000"/>
        </w:rPr>
        <w:t>may not</w:t>
      </w:r>
      <w:r w:rsidR="00190417" w:rsidRPr="00190417">
        <w:rPr>
          <w:b/>
          <w:bCs/>
          <w:color w:val="FF0000"/>
        </w:rPr>
        <w:t xml:space="preserve"> wor</w:t>
      </w:r>
      <w:r w:rsidR="004C7F2C">
        <w:rPr>
          <w:b/>
          <w:bCs/>
          <w:color w:val="FF0000"/>
        </w:rPr>
        <w:t>k!</w:t>
      </w:r>
    </w:p>
    <w:p w14:paraId="3A5F25C3" w14:textId="31876E6A" w:rsidR="005109E3" w:rsidRPr="00770537" w:rsidRDefault="005109E3" w:rsidP="005109E3">
      <w:pPr>
        <w:ind w:left="720"/>
      </w:pPr>
      <w:r w:rsidRPr="00770537">
        <w:tab/>
      </w:r>
    </w:p>
    <w:p w14:paraId="6F387F7B" w14:textId="51CB558D" w:rsidR="005109E3" w:rsidRPr="00770537" w:rsidRDefault="005109E3" w:rsidP="005109E3">
      <w:pPr>
        <w:ind w:left="720"/>
      </w:pPr>
      <w:r w:rsidRPr="00770537">
        <w:t>Step 2: Install for mac OS. Double click the file blue box below</w:t>
      </w:r>
      <w:r w:rsidR="00F54415" w:rsidRPr="00770537">
        <w:t xml:space="preserve"> (left panel)</w:t>
      </w:r>
      <w:r w:rsidRPr="00770537">
        <w:t xml:space="preserve">. </w:t>
      </w:r>
    </w:p>
    <w:p w14:paraId="657F8320" w14:textId="26BEEB42" w:rsidR="005109E3" w:rsidRPr="00770537" w:rsidRDefault="005109E3" w:rsidP="005109E3">
      <w:pPr>
        <w:ind w:left="720" w:firstLine="720"/>
      </w:pPr>
      <w:r w:rsidRPr="00770537">
        <w:t>Or right-click and select “Show Package Contents”. In the pop-up folder, double click “</w:t>
      </w:r>
      <w:proofErr w:type="spellStart"/>
      <w:r w:rsidRPr="00770537">
        <w:t>InstallForMacOSX</w:t>
      </w:r>
      <w:proofErr w:type="spellEnd"/>
      <w:r w:rsidRPr="00770537">
        <w:t>”. Then it may ask permission for installation.</w:t>
      </w:r>
      <w:r w:rsidRPr="00770537">
        <w:rPr>
          <w:noProof/>
        </w:rPr>
        <w:t xml:space="preserve"> Follow instructions of the MatLab Runtime installer, you will </w:t>
      </w:r>
      <w:r w:rsidR="001A3B79" w:rsidRPr="00770537">
        <w:rPr>
          <w:noProof/>
        </w:rPr>
        <w:t xml:space="preserve">be guided to </w:t>
      </w:r>
      <w:r w:rsidRPr="00770537">
        <w:rPr>
          <w:noProof/>
        </w:rPr>
        <w:t>install Runtime.</w:t>
      </w:r>
    </w:p>
    <w:p w14:paraId="67D63CC3" w14:textId="335512A4" w:rsidR="005109E3" w:rsidRPr="00770537" w:rsidRDefault="005109E3" w:rsidP="005109E3">
      <w:pPr>
        <w:ind w:left="720"/>
        <w:rPr>
          <w:noProof/>
        </w:rPr>
      </w:pPr>
    </w:p>
    <w:p w14:paraId="20E5F263" w14:textId="016BE579" w:rsidR="005109E3" w:rsidRPr="00770537" w:rsidRDefault="005109E3" w:rsidP="005109E3">
      <w:pPr>
        <w:ind w:left="720"/>
        <w:rPr>
          <w:noProof/>
        </w:rPr>
      </w:pPr>
      <w:r w:rsidRPr="00770537">
        <w:rPr>
          <w:noProof/>
        </w:rPr>
        <w:drawing>
          <wp:inline distT="0" distB="0" distL="0" distR="0" wp14:anchorId="264A2D10" wp14:editId="06AF809A">
            <wp:extent cx="1574538" cy="13608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592611" cy="1376419"/>
                    </a:xfrm>
                    <a:prstGeom prst="rect">
                      <a:avLst/>
                    </a:prstGeom>
                  </pic:spPr>
                </pic:pic>
              </a:graphicData>
            </a:graphic>
          </wp:inline>
        </w:drawing>
      </w:r>
      <w:r w:rsidRPr="00770537">
        <w:rPr>
          <w:noProof/>
        </w:rPr>
        <w:t xml:space="preserve"> </w:t>
      </w:r>
      <w:r w:rsidR="00F54415" w:rsidRPr="00770537">
        <w:rPr>
          <w:noProof/>
        </w:rPr>
        <w:tab/>
      </w:r>
      <w:r w:rsidR="00F54415" w:rsidRPr="00770537">
        <w:rPr>
          <w:noProof/>
        </w:rPr>
        <w:tab/>
      </w:r>
      <w:r w:rsidRPr="00770537">
        <w:rPr>
          <w:noProof/>
        </w:rPr>
        <w:drawing>
          <wp:inline distT="0" distB="0" distL="0" distR="0" wp14:anchorId="15E559DB" wp14:editId="1AB4EC18">
            <wp:extent cx="1902194" cy="1364200"/>
            <wp:effectExtent l="0" t="0" r="317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910559" cy="1370199"/>
                    </a:xfrm>
                    <a:prstGeom prst="rect">
                      <a:avLst/>
                    </a:prstGeom>
                  </pic:spPr>
                </pic:pic>
              </a:graphicData>
            </a:graphic>
          </wp:inline>
        </w:drawing>
      </w:r>
    </w:p>
    <w:p w14:paraId="309088DF" w14:textId="77777777" w:rsidR="005109E3" w:rsidRPr="00770537" w:rsidRDefault="005109E3" w:rsidP="005109E3">
      <w:pPr>
        <w:ind w:left="720"/>
        <w:rPr>
          <w:noProof/>
        </w:rPr>
      </w:pPr>
    </w:p>
    <w:p w14:paraId="33DFA2BD" w14:textId="0AAC0558" w:rsidR="005109E3" w:rsidRPr="00770537" w:rsidRDefault="005109E3" w:rsidP="005109E3">
      <w:pPr>
        <w:ind w:left="720"/>
        <w:rPr>
          <w:noProof/>
        </w:rPr>
      </w:pPr>
      <w:r w:rsidRPr="00770537">
        <w:rPr>
          <w:noProof/>
        </w:rPr>
        <w:t>Step 3. Setup Runtime environment (</w:t>
      </w:r>
      <w:r w:rsidR="00D90589">
        <w:rPr>
          <w:noProof/>
        </w:rPr>
        <w:t>D</w:t>
      </w:r>
      <w:r w:rsidRPr="00770537">
        <w:rPr>
          <w:noProof/>
        </w:rPr>
        <w:t>etailed in Box 1).</w:t>
      </w:r>
    </w:p>
    <w:p w14:paraId="2572EA54" w14:textId="77777777" w:rsidR="005109E3" w:rsidRPr="00770537" w:rsidRDefault="005109E3" w:rsidP="005109E3">
      <w:pPr>
        <w:ind w:left="720"/>
        <w:rPr>
          <w:noProof/>
        </w:rPr>
      </w:pPr>
    </w:p>
    <w:p w14:paraId="44945ECC" w14:textId="51436C93" w:rsidR="005109E3" w:rsidRPr="00770537" w:rsidRDefault="005109E3" w:rsidP="005109E3">
      <w:pPr>
        <w:ind w:firstLine="720"/>
      </w:pPr>
      <w:r w:rsidRPr="00770537">
        <w:rPr>
          <w:noProof/>
        </w:rPr>
        <w:lastRenderedPageBreak/>
        <mc:AlternateContent>
          <mc:Choice Requires="wps">
            <w:drawing>
              <wp:anchor distT="0" distB="0" distL="114300" distR="114300" simplePos="0" relativeHeight="251673600" behindDoc="0" locked="0" layoutInCell="1" allowOverlap="1" wp14:anchorId="29D21DC7" wp14:editId="7CCD1296">
                <wp:simplePos x="0" y="0"/>
                <wp:positionH relativeFrom="column">
                  <wp:posOffset>-13990</wp:posOffset>
                </wp:positionH>
                <wp:positionV relativeFrom="paragraph">
                  <wp:posOffset>0</wp:posOffset>
                </wp:positionV>
                <wp:extent cx="5968800" cy="8244000"/>
                <wp:effectExtent l="0" t="0" r="13335" b="11430"/>
                <wp:wrapTopAndBottom/>
                <wp:docPr id="66" name="Text Box 66"/>
                <wp:cNvGraphicFramePr/>
                <a:graphic xmlns:a="http://schemas.openxmlformats.org/drawingml/2006/main">
                  <a:graphicData uri="http://schemas.microsoft.com/office/word/2010/wordprocessingShape">
                    <wps:wsp>
                      <wps:cNvSpPr txBox="1"/>
                      <wps:spPr>
                        <a:xfrm>
                          <a:off x="0" y="0"/>
                          <a:ext cx="5968800" cy="8244000"/>
                        </a:xfrm>
                        <a:prstGeom prst="rect">
                          <a:avLst/>
                        </a:prstGeom>
                        <a:solidFill>
                          <a:schemeClr val="accent5">
                            <a:lumMod val="20000"/>
                            <a:lumOff val="80000"/>
                          </a:schemeClr>
                        </a:solidFill>
                        <a:ln w="6350">
                          <a:solidFill>
                            <a:prstClr val="black"/>
                          </a:solidFill>
                        </a:ln>
                      </wps:spPr>
                      <wps:txbx>
                        <w:txbxContent>
                          <w:p w14:paraId="75971777" w14:textId="77777777" w:rsidR="00C529F7" w:rsidRDefault="00C529F7" w:rsidP="005109E3">
                            <w:pPr>
                              <w:spacing w:before="120"/>
                            </w:pPr>
                            <w:r w:rsidRPr="00F34A59">
                              <w:rPr>
                                <w:b/>
                                <w:color w:val="C00000"/>
                              </w:rPr>
                              <w:t>Box 1</w:t>
                            </w:r>
                            <w:r>
                              <w:t xml:space="preserve"> [</w:t>
                            </w:r>
                            <w:r w:rsidRPr="002D649A">
                              <w:rPr>
                                <w:b/>
                                <w:color w:val="C00000"/>
                              </w:rPr>
                              <w:t xml:space="preserve">How to set the </w:t>
                            </w:r>
                            <w:r>
                              <w:rPr>
                                <w:b/>
                                <w:color w:val="C00000"/>
                              </w:rPr>
                              <w:t xml:space="preserve">MatLab Runtime </w:t>
                            </w:r>
                            <w:r w:rsidRPr="002D649A">
                              <w:rPr>
                                <w:b/>
                                <w:color w:val="C00000"/>
                              </w:rPr>
                              <w:t xml:space="preserve">environment variable </w:t>
                            </w:r>
                            <w:r w:rsidRPr="002D649A">
                              <w:rPr>
                                <w:rFonts w:ascii="Courier" w:hAnsi="Courier" w:cs="Menlo"/>
                                <w:b/>
                                <w:color w:val="C00000"/>
                              </w:rPr>
                              <w:t>DYLD_LIBRARY_PATH</w:t>
                            </w:r>
                            <w:r w:rsidRPr="002D649A">
                              <w:rPr>
                                <w:b/>
                                <w:color w:val="C00000"/>
                              </w:rPr>
                              <w:t>?</w:t>
                            </w:r>
                            <w:r>
                              <w:t>]</w:t>
                            </w:r>
                          </w:p>
                          <w:p w14:paraId="0DE1CE3C" w14:textId="77777777" w:rsidR="00C529F7" w:rsidRPr="00AD05DA" w:rsidRDefault="00C529F7" w:rsidP="005109E3">
                            <w:pPr>
                              <w:spacing w:before="120"/>
                              <w:rPr>
                                <w:sz w:val="22"/>
                              </w:rPr>
                            </w:pPr>
                            <w:r w:rsidRPr="00AD05DA">
                              <w:rPr>
                                <w:color w:val="333333"/>
                                <w:sz w:val="22"/>
                              </w:rPr>
                              <w:t>Here is a nice answer by Walter Roberson on 14 Jan 2016.</w:t>
                            </w:r>
                          </w:p>
                          <w:p w14:paraId="2AB18E8B" w14:textId="77777777" w:rsidR="00C529F7" w:rsidRPr="00AD05DA" w:rsidRDefault="00200537" w:rsidP="005109E3">
                            <w:pPr>
                              <w:spacing w:before="120"/>
                              <w:rPr>
                                <w:sz w:val="21"/>
                              </w:rPr>
                            </w:pPr>
                            <w:hyperlink r:id="rId50" w:history="1">
                              <w:r w:rsidR="00C529F7" w:rsidRPr="00AD05DA">
                                <w:rPr>
                                  <w:rStyle w:val="Hyperlink"/>
                                  <w:sz w:val="21"/>
                                </w:rPr>
                                <w:t>https://www.mathworks.com/matlabcentral/answers/263824-mcr-with-mac-and-environment-variable</w:t>
                              </w:r>
                            </w:hyperlink>
                            <w:r w:rsidR="00C529F7" w:rsidRPr="00AD05DA">
                              <w:rPr>
                                <w:sz w:val="21"/>
                              </w:rPr>
                              <w:t xml:space="preserve"> </w:t>
                            </w:r>
                          </w:p>
                          <w:p w14:paraId="7FFE903A" w14:textId="371FD5D9" w:rsidR="00C529F7" w:rsidRPr="00AD05DA" w:rsidRDefault="00C529F7" w:rsidP="005109E3">
                            <w:pPr>
                              <w:spacing w:before="120"/>
                              <w:rPr>
                                <w:sz w:val="22"/>
                              </w:rPr>
                            </w:pPr>
                            <w:r w:rsidRPr="00AD05DA">
                              <w:rPr>
                                <w:sz w:val="22"/>
                              </w:rPr>
                              <w:t xml:space="preserve">Step 1: Go into the Terminal app (it is under /Applications/Utilities). </w:t>
                            </w:r>
                          </w:p>
                          <w:p w14:paraId="07684375" w14:textId="5B5BB208" w:rsidR="00C529F7" w:rsidRPr="00AD05DA" w:rsidRDefault="00C529F7" w:rsidP="005109E3">
                            <w:pPr>
                              <w:shd w:val="clear" w:color="auto" w:fill="FFFFFF"/>
                              <w:rPr>
                                <w:color w:val="000000"/>
                                <w:sz w:val="22"/>
                              </w:rPr>
                            </w:pPr>
                            <w:r w:rsidRPr="00AD05DA">
                              <w:rPr>
                                <w:rStyle w:val="textwrapper"/>
                                <w:color w:val="000000"/>
                                <w:sz w:val="22"/>
                              </w:rPr>
                              <w:t>While you are at the Terminal command window, command</w:t>
                            </w:r>
                          </w:p>
                          <w:p w14:paraId="45F0A663" w14:textId="77777777" w:rsidR="00C529F7" w:rsidRPr="00AD05DA" w:rsidRDefault="00C529F7"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C529F7" w:rsidRPr="00AD05DA" w:rsidRDefault="00C529F7" w:rsidP="005109E3">
                            <w:pPr>
                              <w:shd w:val="clear" w:color="auto" w:fill="FFFFFF"/>
                              <w:rPr>
                                <w:rStyle w:val="textwrapper"/>
                                <w:rFonts w:ascii="Helvetica" w:hAnsi="Helvetica"/>
                                <w:color w:val="000000"/>
                                <w:sz w:val="20"/>
                                <w:szCs w:val="21"/>
                              </w:rPr>
                            </w:pPr>
                          </w:p>
                          <w:p w14:paraId="65CA5704" w14:textId="67C9D2B1" w:rsidR="00C529F7" w:rsidRPr="002D38B8" w:rsidRDefault="00C529F7" w:rsidP="005109E3">
                            <w:pPr>
                              <w:shd w:val="clear" w:color="auto" w:fill="FFFFFF"/>
                              <w:rPr>
                                <w:color w:val="000000"/>
                                <w:sz w:val="22"/>
                              </w:rPr>
                            </w:pPr>
                            <w:r w:rsidRPr="00AD05DA">
                              <w:rPr>
                                <w:rStyle w:val="textwrapper"/>
                                <w:color w:val="000000"/>
                                <w:sz w:val="22"/>
                              </w:rPr>
                              <w:t>If it says that the file does not exist, then in the Terminal window, command</w:t>
                            </w:r>
                          </w:p>
                          <w:p w14:paraId="1E792F43" w14:textId="77777777" w:rsidR="00C529F7" w:rsidRPr="00AD05DA" w:rsidRDefault="00C529F7" w:rsidP="005109E3">
                            <w:pPr>
                              <w:shd w:val="clear" w:color="auto" w:fill="F7F7F7"/>
                              <w:rPr>
                                <w:rFonts w:ascii="Courier" w:hAnsi="Courier" w:cs="Menlo"/>
                                <w:color w:val="000000"/>
                                <w:sz w:val="22"/>
                              </w:rPr>
                            </w:pPr>
                            <w:r w:rsidRPr="00AD05DA">
                              <w:rPr>
                                <w:rFonts w:ascii="Courier" w:hAnsi="Courier" w:cs="Menlo"/>
                                <w:color w:val="000000"/>
                                <w:sz w:val="22"/>
                              </w:rPr>
                              <w:t xml:space="preserve">touch </w:t>
                            </w:r>
                            <w:r w:rsidRPr="00AD05DA">
                              <w:rPr>
                                <w:rFonts w:ascii="Courier" w:hAnsi="Courier" w:cs="Menlo"/>
                                <w:color w:val="A020F0"/>
                                <w:sz w:val="22"/>
                              </w:rPr>
                              <w:t>~/.bashrc</w:t>
                            </w:r>
                          </w:p>
                          <w:p w14:paraId="2A16EC04" w14:textId="608ECF99" w:rsidR="00C529F7" w:rsidRDefault="00C529F7" w:rsidP="005109E3">
                            <w:pPr>
                              <w:shd w:val="clear" w:color="auto" w:fill="FFFFFF"/>
                              <w:rPr>
                                <w:rStyle w:val="textwrapper"/>
                                <w:sz w:val="22"/>
                              </w:rPr>
                            </w:pPr>
                            <w:r>
                              <w:rPr>
                                <w:rStyle w:val="textwrapper"/>
                                <w:sz w:val="22"/>
                              </w:rPr>
                              <w:t xml:space="preserve"> if it doesn’t work, you may try</w:t>
                            </w:r>
                          </w:p>
                          <w:p w14:paraId="34259E4B" w14:textId="4BCE6A48" w:rsidR="00C529F7" w:rsidRPr="00AD05DA" w:rsidRDefault="00C529F7" w:rsidP="00AD05DA">
                            <w:pPr>
                              <w:shd w:val="clear" w:color="auto" w:fill="F7F7F7"/>
                              <w:rPr>
                                <w:rFonts w:ascii="Courier" w:hAnsi="Courier" w:cs="Menlo"/>
                                <w:color w:val="000000"/>
                                <w:sz w:val="22"/>
                              </w:rPr>
                            </w:pPr>
                            <w:r>
                              <w:rPr>
                                <w:rFonts w:ascii="Courier" w:hAnsi="Courier" w:cs="Menlo"/>
                                <w:color w:val="000000"/>
                                <w:sz w:val="22"/>
                              </w:rPr>
                              <w:t>nano</w:t>
                            </w:r>
                            <w:r w:rsidRPr="00AD05DA">
                              <w:rPr>
                                <w:rFonts w:ascii="Courier" w:hAnsi="Courier" w:cs="Menlo"/>
                                <w:color w:val="000000"/>
                                <w:sz w:val="22"/>
                              </w:rPr>
                              <w:t xml:space="preserve"> </w:t>
                            </w:r>
                            <w:r w:rsidRPr="00AD05DA">
                              <w:rPr>
                                <w:rFonts w:ascii="Courier" w:hAnsi="Courier" w:cs="Menlo"/>
                                <w:color w:val="A020F0"/>
                                <w:sz w:val="22"/>
                              </w:rPr>
                              <w:t>~/.bashrc</w:t>
                            </w:r>
                          </w:p>
                          <w:p w14:paraId="23DECF69" w14:textId="77777777" w:rsidR="00C529F7" w:rsidRPr="00AD05DA" w:rsidRDefault="00C529F7" w:rsidP="005109E3">
                            <w:pPr>
                              <w:shd w:val="clear" w:color="auto" w:fill="FFFFFF"/>
                              <w:rPr>
                                <w:rStyle w:val="textwrapper"/>
                                <w:sz w:val="22"/>
                              </w:rPr>
                            </w:pPr>
                          </w:p>
                          <w:p w14:paraId="78AFF447" w14:textId="44A4BED2" w:rsidR="00C529F7" w:rsidRPr="00AD05DA" w:rsidRDefault="00C529F7" w:rsidP="005109E3">
                            <w:pPr>
                              <w:shd w:val="clear" w:color="auto" w:fill="FFFFFF"/>
                              <w:rPr>
                                <w:rStyle w:val="textwrapper"/>
                                <w:sz w:val="22"/>
                              </w:rPr>
                            </w:pPr>
                            <w:r w:rsidRPr="00AD05DA">
                              <w:rPr>
                                <w:rStyle w:val="textwrapper"/>
                                <w:sz w:val="22"/>
                              </w:rPr>
                              <w:t>to create the file. If the file already exists or you have now created it, then at the terminal window command</w:t>
                            </w:r>
                          </w:p>
                          <w:p w14:paraId="113B514A" w14:textId="77777777" w:rsidR="00C529F7" w:rsidRPr="00AD05DA" w:rsidRDefault="00C529F7" w:rsidP="005109E3">
                            <w:pPr>
                              <w:shd w:val="clear" w:color="auto" w:fill="F7F7F7"/>
                              <w:rPr>
                                <w:rFonts w:ascii="Courier" w:hAnsi="Courier" w:cs="Menlo"/>
                                <w:color w:val="000000"/>
                                <w:sz w:val="22"/>
                              </w:rPr>
                            </w:pPr>
                            <w:r w:rsidRPr="00AD05DA">
                              <w:rPr>
                                <w:rFonts w:ascii="Courier" w:hAnsi="Courier" w:cs="Menlo"/>
                                <w:color w:val="000000"/>
                                <w:sz w:val="22"/>
                              </w:rPr>
                              <w:t xml:space="preserve">open </w:t>
                            </w:r>
                            <w:r w:rsidRPr="00AD05DA">
                              <w:rPr>
                                <w:rFonts w:ascii="Courier" w:hAnsi="Courier" w:cs="Menlo"/>
                                <w:color w:val="A020F0"/>
                                <w:sz w:val="22"/>
                              </w:rPr>
                              <w:t>~/.bashrc</w:t>
                            </w:r>
                          </w:p>
                          <w:p w14:paraId="2BAA4359" w14:textId="77777777" w:rsidR="00C529F7" w:rsidRPr="00AD05DA" w:rsidRDefault="00C529F7" w:rsidP="005109E3">
                            <w:pPr>
                              <w:shd w:val="clear" w:color="auto" w:fill="FFFFFF"/>
                              <w:rPr>
                                <w:rStyle w:val="textwrapper"/>
                                <w:sz w:val="22"/>
                              </w:rPr>
                            </w:pPr>
                          </w:p>
                          <w:p w14:paraId="4EFF1E9D" w14:textId="4C432657" w:rsidR="00C529F7" w:rsidRDefault="00C529F7" w:rsidP="005109E3">
                            <w:pPr>
                              <w:shd w:val="clear" w:color="auto" w:fill="FFFFFF"/>
                              <w:rPr>
                                <w:rStyle w:val="textwrapper"/>
                                <w:sz w:val="22"/>
                              </w:rPr>
                            </w:pPr>
                            <w:r w:rsidRPr="00AD05DA">
                              <w:rPr>
                                <w:rStyle w:val="textwrapper"/>
                                <w:sz w:val="22"/>
                              </w:rPr>
                              <w:t>This will open TextEdit. In TextEdit you can add the line</w:t>
                            </w:r>
                          </w:p>
                          <w:p w14:paraId="4722C3CD" w14:textId="77777777" w:rsidR="00C529F7" w:rsidRPr="00AD05DA" w:rsidRDefault="00C529F7" w:rsidP="005109E3">
                            <w:pPr>
                              <w:shd w:val="clear" w:color="auto" w:fill="FFFFFF"/>
                              <w:rPr>
                                <w:rStyle w:val="textwrapper"/>
                                <w:sz w:val="22"/>
                              </w:rPr>
                            </w:pPr>
                          </w:p>
                          <w:p w14:paraId="2C4650D7" w14:textId="610C2DDA" w:rsidR="00C529F7" w:rsidRPr="002D38B8" w:rsidRDefault="00C529F7" w:rsidP="005109E3">
                            <w:pPr>
                              <w:shd w:val="clear" w:color="auto" w:fill="F7F7F7"/>
                              <w:rPr>
                                <w:rFonts w:ascii="Courier" w:hAnsi="Courier" w:cs="Menlo"/>
                                <w:color w:val="7030A0"/>
                                <w:sz w:val="22"/>
                              </w:rPr>
                            </w:pPr>
                            <w:r w:rsidRPr="002D38B8">
                              <w:rPr>
                                <w:rFonts w:ascii="Courier" w:hAnsi="Courier" w:cs="Menlo"/>
                                <w:color w:val="7030A0"/>
                                <w:sz w:val="22"/>
                              </w:rPr>
                              <w:t>export DYLD_LIBRARY_PATH=/Applications/MATLAB/MATLAB_Runtime/v96/runtime/maci64:/Applications/MATLAB/MATLAB_Runtime/v96/sys/os/maci64:/Applications/MATLAB/MATLAB_Runtime/v96/bin/maci64:/Applications/MATLAB/MATLAB_Runtime/v96/extern/bin/maci64</w:t>
                            </w:r>
                          </w:p>
                          <w:p w14:paraId="20981FD9" w14:textId="77777777" w:rsidR="00C529F7" w:rsidRPr="00AD05DA" w:rsidRDefault="00C529F7" w:rsidP="005109E3">
                            <w:pPr>
                              <w:shd w:val="clear" w:color="auto" w:fill="FFFFFF"/>
                              <w:rPr>
                                <w:rStyle w:val="textwrapper"/>
                                <w:sz w:val="22"/>
                              </w:rPr>
                            </w:pPr>
                          </w:p>
                          <w:p w14:paraId="070A9636" w14:textId="77777777" w:rsidR="00C529F7" w:rsidRPr="00AD05DA" w:rsidRDefault="00C529F7" w:rsidP="005109E3">
                            <w:pPr>
                              <w:shd w:val="clear" w:color="auto" w:fill="FFFFFF"/>
                              <w:rPr>
                                <w:rStyle w:val="textwrapper"/>
                                <w:sz w:val="22"/>
                              </w:rPr>
                            </w:pPr>
                            <w:r w:rsidRPr="00AD05DA">
                              <w:rPr>
                                <w:rStyle w:val="textwrapper"/>
                                <w:sz w:val="22"/>
                              </w:rPr>
                              <w:t>to the end of the file, and then you can use the TextEdit File menu to Save the file.</w:t>
                            </w:r>
                          </w:p>
                          <w:p w14:paraId="3C3148F2" w14:textId="77777777" w:rsidR="00C529F7" w:rsidRPr="00AD05DA" w:rsidRDefault="00C529F7" w:rsidP="005109E3">
                            <w:pPr>
                              <w:shd w:val="clear" w:color="auto" w:fill="FFFFFF"/>
                              <w:rPr>
                                <w:rStyle w:val="textwrapper"/>
                                <w:sz w:val="22"/>
                              </w:rPr>
                            </w:pPr>
                          </w:p>
                          <w:p w14:paraId="1FD8D4F0" w14:textId="5580E0F6" w:rsidR="00C529F7" w:rsidRPr="00AD05DA" w:rsidRDefault="00C529F7" w:rsidP="005109E3">
                            <w:pPr>
                              <w:shd w:val="clear" w:color="auto" w:fill="FFFFFF"/>
                              <w:rPr>
                                <w:rStyle w:val="textwrapper"/>
                                <w:sz w:val="22"/>
                              </w:rPr>
                            </w:pPr>
                            <w:r w:rsidRPr="00AD05DA">
                              <w:rPr>
                                <w:rStyle w:val="textwrapper"/>
                                <w:sz w:val="22"/>
                              </w:rPr>
                              <w:t xml:space="preserve">If your SHELL showed up as </w:t>
                            </w:r>
                            <w:r w:rsidRPr="00AD05DA">
                              <w:rPr>
                                <w:rStyle w:val="textwrapper"/>
                                <w:rFonts w:ascii="Courier" w:hAnsi="Courier"/>
                                <w:sz w:val="22"/>
                              </w:rPr>
                              <w:t>csh</w:t>
                            </w:r>
                            <w:r w:rsidRPr="00AD05DA">
                              <w:rPr>
                                <w:rStyle w:val="textwrapper"/>
                                <w:sz w:val="22"/>
                              </w:rPr>
                              <w:t xml:space="preserve"> or </w:t>
                            </w:r>
                            <w:r w:rsidRPr="00AD05DA">
                              <w:rPr>
                                <w:rStyle w:val="textwrapper"/>
                                <w:rFonts w:ascii="Courier" w:hAnsi="Courier"/>
                                <w:sz w:val="22"/>
                              </w:rPr>
                              <w:t>tcsh</w:t>
                            </w:r>
                            <w:r w:rsidRPr="00AD05DA">
                              <w:rPr>
                                <w:rStyle w:val="textwrapper"/>
                                <w:sz w:val="22"/>
                              </w:rPr>
                              <w:t>, or in any case if you just want to be more thorough, then you can use the same kind of steps as just above:</w:t>
                            </w:r>
                          </w:p>
                          <w:p w14:paraId="5C6DC8A9" w14:textId="77777777" w:rsidR="00C529F7" w:rsidRPr="002D38B8" w:rsidRDefault="00C529F7" w:rsidP="005109E3">
                            <w:pPr>
                              <w:shd w:val="clear" w:color="auto" w:fill="F7F7F7"/>
                              <w:rPr>
                                <w:rFonts w:ascii="Courier" w:hAnsi="Courier" w:cs="Menlo"/>
                                <w:color w:val="7030A0"/>
                                <w:sz w:val="22"/>
                              </w:rPr>
                            </w:pPr>
                            <w:r w:rsidRPr="002D38B8">
                              <w:rPr>
                                <w:rFonts w:ascii="Courier" w:hAnsi="Courier" w:cs="Menlo"/>
                                <w:color w:val="7030A0"/>
                                <w:sz w:val="22"/>
                              </w:rPr>
                              <w:t>ls ~/.cshrc</w:t>
                            </w:r>
                          </w:p>
                          <w:p w14:paraId="7AB7F48D" w14:textId="77777777" w:rsidR="00C529F7" w:rsidRPr="00AD05DA" w:rsidRDefault="00C529F7" w:rsidP="005109E3">
                            <w:pPr>
                              <w:shd w:val="clear" w:color="auto" w:fill="FFFFFF"/>
                              <w:rPr>
                                <w:rStyle w:val="textwrapper"/>
                                <w:sz w:val="22"/>
                              </w:rPr>
                            </w:pPr>
                          </w:p>
                          <w:p w14:paraId="7E2DBA68" w14:textId="77777777" w:rsidR="00C529F7" w:rsidRPr="00AD05DA" w:rsidRDefault="00C529F7" w:rsidP="005109E3">
                            <w:pPr>
                              <w:shd w:val="clear" w:color="auto" w:fill="FFFFFF"/>
                              <w:rPr>
                                <w:rStyle w:val="textwrapper"/>
                                <w:sz w:val="22"/>
                              </w:rPr>
                            </w:pPr>
                            <w:r w:rsidRPr="00AD05DA">
                              <w:rPr>
                                <w:rStyle w:val="textwrapper"/>
                                <w:sz w:val="22"/>
                              </w:rPr>
                              <w:t>and if it does not exist, "</w:t>
                            </w:r>
                            <w:r w:rsidRPr="00AD05DA">
                              <w:rPr>
                                <w:rStyle w:val="textwrapper"/>
                                <w:rFonts w:ascii="Courier" w:hAnsi="Courier"/>
                                <w:sz w:val="22"/>
                              </w:rPr>
                              <w:t>touch ~/.cshrc</w:t>
                            </w:r>
                            <w:r w:rsidRPr="00AD05DA">
                              <w:rPr>
                                <w:rStyle w:val="textwrapper"/>
                                <w:sz w:val="22"/>
                              </w:rPr>
                              <w:t>", and then once it exists, "</w:t>
                            </w:r>
                            <w:r w:rsidRPr="00AD05DA">
                              <w:rPr>
                                <w:rStyle w:val="textwrapper"/>
                                <w:rFonts w:ascii="Courier" w:hAnsi="Courier"/>
                                <w:sz w:val="22"/>
                              </w:rPr>
                              <w:t>open ~/.cshrc</w:t>
                            </w:r>
                            <w:r w:rsidRPr="00AD05DA">
                              <w:rPr>
                                <w:rStyle w:val="textwrapper"/>
                                <w:sz w:val="22"/>
                              </w:rPr>
                              <w:t>", and then in TextEdit, add the line they gave in the instructions,</w:t>
                            </w:r>
                          </w:p>
                          <w:p w14:paraId="3B552B48" w14:textId="77777777" w:rsidR="00C529F7" w:rsidRPr="00AD05DA" w:rsidRDefault="00C529F7" w:rsidP="005109E3">
                            <w:pPr>
                              <w:shd w:val="clear" w:color="auto" w:fill="FFFFFF"/>
                              <w:rPr>
                                <w:rStyle w:val="textwrapper"/>
                                <w:sz w:val="22"/>
                              </w:rPr>
                            </w:pPr>
                          </w:p>
                          <w:p w14:paraId="4D6A3A9A" w14:textId="77777777" w:rsidR="00C529F7" w:rsidRPr="002D38B8" w:rsidRDefault="00C529F7" w:rsidP="005109E3">
                            <w:pPr>
                              <w:shd w:val="clear" w:color="auto" w:fill="F7F7F7"/>
                              <w:rPr>
                                <w:rFonts w:ascii="Courier" w:hAnsi="Courier" w:cs="Menlo"/>
                                <w:color w:val="7030A0"/>
                                <w:sz w:val="22"/>
                              </w:rPr>
                            </w:pPr>
                            <w:r w:rsidRPr="002D38B8">
                              <w:rPr>
                                <w:rFonts w:ascii="Courier" w:hAnsi="Courier" w:cs="Menlo"/>
                                <w:color w:val="7030A0"/>
                                <w:sz w:val="22"/>
                              </w:rPr>
                              <w:t>setenv DYLD_LIBRARY_PATH</w:t>
                            </w:r>
                          </w:p>
                          <w:p w14:paraId="7F5710CA" w14:textId="5E8533C4" w:rsidR="00C529F7" w:rsidRPr="002D38B8" w:rsidRDefault="00C529F7" w:rsidP="005109E3">
                            <w:pPr>
                              <w:shd w:val="clear" w:color="auto" w:fill="F7F7F7"/>
                              <w:rPr>
                                <w:rFonts w:ascii="Courier" w:hAnsi="Courier" w:cs="Menlo"/>
                                <w:color w:val="7030A0"/>
                                <w:sz w:val="22"/>
                              </w:rPr>
                            </w:pPr>
                            <w:r w:rsidRPr="002D38B8">
                              <w:rPr>
                                <w:rFonts w:ascii="Courier" w:hAnsi="Courier" w:cs="Menlo"/>
                                <w:color w:val="7030A0"/>
                                <w:sz w:val="22"/>
                              </w:rPr>
                              <w:t>=/Applications/MATLAB/MATLAB_Runtime/v96/runtime/maci64:/Applications/MATLAB/MATLAB_Runtime/v96/sys/os/maci64:/Applications/MATLAB/MATLAB_Runtime/v96/bin/maci64:/Applications/MATLAB/MATLAB_Runtime/v96/extern/bin/maci64</w:t>
                            </w:r>
                          </w:p>
                          <w:p w14:paraId="4A2C1656" w14:textId="77777777" w:rsidR="00C529F7" w:rsidRPr="00AD05DA" w:rsidRDefault="00C529F7" w:rsidP="005109E3">
                            <w:pPr>
                              <w:shd w:val="clear" w:color="auto" w:fill="FFFFFF"/>
                              <w:rPr>
                                <w:rStyle w:val="textwrapper"/>
                                <w:sz w:val="22"/>
                              </w:rPr>
                            </w:pPr>
                          </w:p>
                          <w:p w14:paraId="1861ABF3" w14:textId="77777777" w:rsidR="00C529F7" w:rsidRPr="00AD05DA" w:rsidRDefault="00C529F7" w:rsidP="005109E3">
                            <w:pPr>
                              <w:shd w:val="clear" w:color="auto" w:fill="FFFFFF"/>
                              <w:rPr>
                                <w:rStyle w:val="textwrapper"/>
                                <w:sz w:val="22"/>
                              </w:rPr>
                            </w:pPr>
                            <w:r w:rsidRPr="00AD05DA">
                              <w:rPr>
                                <w:rStyle w:val="textwrapper"/>
                                <w:sz w:val="22"/>
                              </w:rPr>
                              <w:t>and save.</w:t>
                            </w:r>
                          </w:p>
                          <w:p w14:paraId="760E406C" w14:textId="77777777" w:rsidR="00C529F7" w:rsidRPr="00AD05DA" w:rsidRDefault="00C529F7" w:rsidP="005109E3">
                            <w:pPr>
                              <w:shd w:val="clear" w:color="auto" w:fill="FFFFFF"/>
                              <w:rPr>
                                <w:rStyle w:val="textwrapper"/>
                                <w:sz w:val="22"/>
                              </w:rPr>
                            </w:pPr>
                          </w:p>
                          <w:p w14:paraId="1BCA6373" w14:textId="77777777" w:rsidR="00C529F7" w:rsidRPr="00AD05DA" w:rsidRDefault="00C529F7" w:rsidP="005109E3">
                            <w:pPr>
                              <w:shd w:val="clear" w:color="auto" w:fill="FFFFFF"/>
                              <w:rPr>
                                <w:rStyle w:val="textwrapper"/>
                                <w:sz w:val="22"/>
                              </w:rPr>
                            </w:pPr>
                            <w:r w:rsidRPr="00AD05DA">
                              <w:rPr>
                                <w:rStyle w:val="textwrapper"/>
                                <w:sz w:val="22"/>
                              </w:rPr>
                              <w:t>These changes will not affect your current Terminal session, but they will affect the next time you start a Terminal session or anything else starts an interactive shell.</w:t>
                            </w:r>
                          </w:p>
                          <w:p w14:paraId="3E560220" w14:textId="77777777" w:rsidR="00C529F7" w:rsidRPr="00AD05DA" w:rsidRDefault="00C529F7" w:rsidP="005109E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D21DC7" id="_x0000_t202" coordsize="21600,21600" o:spt="202" path="m,l,21600r21600,l21600,xe">
                <v:stroke joinstyle="miter"/>
                <v:path gradientshapeok="t" o:connecttype="rect"/>
              </v:shapetype>
              <v:shape id="Text Box 66" o:spid="_x0000_s1026" type="#_x0000_t202" style="position:absolute;left:0;text-align:left;margin-left:-1.1pt;margin-top:0;width:470pt;height:649.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" fillcolor="#d9e2f3 [664]" strokeweight=".5pt">
                <v:textbox>
                  <w:txbxContent>
                    <w:p w14:paraId="75971777" w14:textId="77777777" w:rsidR="00C529F7" w:rsidRDefault="00C529F7" w:rsidP="005109E3">
                      <w:pPr>
                        <w:spacing w:before="120"/>
                      </w:pPr>
                      <w:r w:rsidRPr="00F34A59">
                        <w:rPr>
                          <w:b/>
                          <w:color w:val="C00000"/>
                        </w:rPr>
                        <w:t>Box 1</w:t>
                      </w:r>
                      <w:r>
                        <w:t xml:space="preserve"> [</w:t>
                      </w:r>
                      <w:r w:rsidRPr="002D649A">
                        <w:rPr>
                          <w:b/>
                          <w:color w:val="C00000"/>
                        </w:rPr>
                        <w:t xml:space="preserve">How to set the </w:t>
                      </w:r>
                      <w:r>
                        <w:rPr>
                          <w:b/>
                          <w:color w:val="C00000"/>
                        </w:rPr>
                        <w:t xml:space="preserve">MatLab Runtime </w:t>
                      </w:r>
                      <w:r w:rsidRPr="002D649A">
                        <w:rPr>
                          <w:b/>
                          <w:color w:val="C00000"/>
                        </w:rPr>
                        <w:t xml:space="preserve">environment variable </w:t>
                      </w:r>
                      <w:r w:rsidRPr="002D649A">
                        <w:rPr>
                          <w:rFonts w:ascii="Courier" w:hAnsi="Courier" w:cs="Menlo"/>
                          <w:b/>
                          <w:color w:val="C00000"/>
                        </w:rPr>
                        <w:t>DYLD_LIBRARY_PATH</w:t>
                      </w:r>
                      <w:r w:rsidRPr="002D649A">
                        <w:rPr>
                          <w:b/>
                          <w:color w:val="C00000"/>
                        </w:rPr>
                        <w:t>?</w:t>
                      </w:r>
                      <w:r>
                        <w:t>]</w:t>
                      </w:r>
                    </w:p>
                    <w:p w14:paraId="0DE1CE3C" w14:textId="77777777" w:rsidR="00C529F7" w:rsidRPr="00AD05DA" w:rsidRDefault="00C529F7" w:rsidP="005109E3">
                      <w:pPr>
                        <w:spacing w:before="120"/>
                        <w:rPr>
                          <w:sz w:val="22"/>
                        </w:rPr>
                      </w:pPr>
                      <w:r w:rsidRPr="00AD05DA">
                        <w:rPr>
                          <w:color w:val="333333"/>
                          <w:sz w:val="22"/>
                        </w:rPr>
                        <w:t>Here is a nice answer by Walter Roberson on 14 Jan 2016.</w:t>
                      </w:r>
                    </w:p>
                    <w:p w14:paraId="2AB18E8B" w14:textId="77777777" w:rsidR="00C529F7" w:rsidRPr="00AD05DA" w:rsidRDefault="00200537" w:rsidP="005109E3">
                      <w:pPr>
                        <w:spacing w:before="120"/>
                        <w:rPr>
                          <w:sz w:val="21"/>
                        </w:rPr>
                      </w:pPr>
                      <w:hyperlink r:id="rId51" w:history="1">
                        <w:r w:rsidR="00C529F7" w:rsidRPr="00AD05DA">
                          <w:rPr>
                            <w:rStyle w:val="Hyperlink"/>
                            <w:sz w:val="21"/>
                          </w:rPr>
                          <w:t>https://www.mathworks.com/matlabcentral/answers/263824-mcr-with-mac-and-environment-variable</w:t>
                        </w:r>
                      </w:hyperlink>
                      <w:r w:rsidR="00C529F7" w:rsidRPr="00AD05DA">
                        <w:rPr>
                          <w:sz w:val="21"/>
                        </w:rPr>
                        <w:t xml:space="preserve"> </w:t>
                      </w:r>
                    </w:p>
                    <w:p w14:paraId="7FFE903A" w14:textId="371FD5D9" w:rsidR="00C529F7" w:rsidRPr="00AD05DA" w:rsidRDefault="00C529F7" w:rsidP="005109E3">
                      <w:pPr>
                        <w:spacing w:before="120"/>
                        <w:rPr>
                          <w:sz w:val="22"/>
                        </w:rPr>
                      </w:pPr>
                      <w:r w:rsidRPr="00AD05DA">
                        <w:rPr>
                          <w:sz w:val="22"/>
                        </w:rPr>
                        <w:t xml:space="preserve">Step 1: Go into the Terminal app (it is under /Applications/Utilities). </w:t>
                      </w:r>
                    </w:p>
                    <w:p w14:paraId="07684375" w14:textId="5B5BB208" w:rsidR="00C529F7" w:rsidRPr="00AD05DA" w:rsidRDefault="00C529F7" w:rsidP="005109E3">
                      <w:pPr>
                        <w:shd w:val="clear" w:color="auto" w:fill="FFFFFF"/>
                        <w:rPr>
                          <w:color w:val="000000"/>
                          <w:sz w:val="22"/>
                        </w:rPr>
                      </w:pPr>
                      <w:r w:rsidRPr="00AD05DA">
                        <w:rPr>
                          <w:rStyle w:val="textwrapper"/>
                          <w:color w:val="000000"/>
                          <w:sz w:val="22"/>
                        </w:rPr>
                        <w:t>While you are at the Terminal command window, command</w:t>
                      </w:r>
                    </w:p>
                    <w:p w14:paraId="45F0A663" w14:textId="77777777" w:rsidR="00C529F7" w:rsidRPr="00AD05DA" w:rsidRDefault="00C529F7"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C529F7" w:rsidRPr="00AD05DA" w:rsidRDefault="00C529F7" w:rsidP="005109E3">
                      <w:pPr>
                        <w:shd w:val="clear" w:color="auto" w:fill="FFFFFF"/>
                        <w:rPr>
                          <w:rStyle w:val="textwrapper"/>
                          <w:rFonts w:ascii="Helvetica" w:hAnsi="Helvetica"/>
                          <w:color w:val="000000"/>
                          <w:sz w:val="20"/>
                          <w:szCs w:val="21"/>
                        </w:rPr>
                      </w:pPr>
                    </w:p>
                    <w:p w14:paraId="65CA5704" w14:textId="67C9D2B1" w:rsidR="00C529F7" w:rsidRPr="002D38B8" w:rsidRDefault="00C529F7" w:rsidP="005109E3">
                      <w:pPr>
                        <w:shd w:val="clear" w:color="auto" w:fill="FFFFFF"/>
                        <w:rPr>
                          <w:color w:val="000000"/>
                          <w:sz w:val="22"/>
                        </w:rPr>
                      </w:pPr>
                      <w:r w:rsidRPr="00AD05DA">
                        <w:rPr>
                          <w:rStyle w:val="textwrapper"/>
                          <w:color w:val="000000"/>
                          <w:sz w:val="22"/>
                        </w:rPr>
                        <w:t>If it says that the file does not exist, then in the Terminal window, command</w:t>
                      </w:r>
                    </w:p>
                    <w:p w14:paraId="1E792F43" w14:textId="77777777" w:rsidR="00C529F7" w:rsidRPr="00AD05DA" w:rsidRDefault="00C529F7" w:rsidP="005109E3">
                      <w:pPr>
                        <w:shd w:val="clear" w:color="auto" w:fill="F7F7F7"/>
                        <w:rPr>
                          <w:rFonts w:ascii="Courier" w:hAnsi="Courier" w:cs="Menlo"/>
                          <w:color w:val="000000"/>
                          <w:sz w:val="22"/>
                        </w:rPr>
                      </w:pPr>
                      <w:r w:rsidRPr="00AD05DA">
                        <w:rPr>
                          <w:rFonts w:ascii="Courier" w:hAnsi="Courier" w:cs="Menlo"/>
                          <w:color w:val="000000"/>
                          <w:sz w:val="22"/>
                        </w:rPr>
                        <w:t xml:space="preserve">touch </w:t>
                      </w:r>
                      <w:r w:rsidRPr="00AD05DA">
                        <w:rPr>
                          <w:rFonts w:ascii="Courier" w:hAnsi="Courier" w:cs="Menlo"/>
                          <w:color w:val="A020F0"/>
                          <w:sz w:val="22"/>
                        </w:rPr>
                        <w:t>~/.bashrc</w:t>
                      </w:r>
                    </w:p>
                    <w:p w14:paraId="2A16EC04" w14:textId="608ECF99" w:rsidR="00C529F7" w:rsidRDefault="00C529F7" w:rsidP="005109E3">
                      <w:pPr>
                        <w:shd w:val="clear" w:color="auto" w:fill="FFFFFF"/>
                        <w:rPr>
                          <w:rStyle w:val="textwrapper"/>
                          <w:sz w:val="22"/>
                        </w:rPr>
                      </w:pPr>
                      <w:r>
                        <w:rPr>
                          <w:rStyle w:val="textwrapper"/>
                          <w:sz w:val="22"/>
                        </w:rPr>
                        <w:t xml:space="preserve"> if it doesn’t work, you may try</w:t>
                      </w:r>
                    </w:p>
                    <w:p w14:paraId="34259E4B" w14:textId="4BCE6A48" w:rsidR="00C529F7" w:rsidRPr="00AD05DA" w:rsidRDefault="00C529F7" w:rsidP="00AD05DA">
                      <w:pPr>
                        <w:shd w:val="clear" w:color="auto" w:fill="F7F7F7"/>
                        <w:rPr>
                          <w:rFonts w:ascii="Courier" w:hAnsi="Courier" w:cs="Menlo"/>
                          <w:color w:val="000000"/>
                          <w:sz w:val="22"/>
                        </w:rPr>
                      </w:pPr>
                      <w:r>
                        <w:rPr>
                          <w:rFonts w:ascii="Courier" w:hAnsi="Courier" w:cs="Menlo"/>
                          <w:color w:val="000000"/>
                          <w:sz w:val="22"/>
                        </w:rPr>
                        <w:t>nano</w:t>
                      </w:r>
                      <w:r w:rsidRPr="00AD05DA">
                        <w:rPr>
                          <w:rFonts w:ascii="Courier" w:hAnsi="Courier" w:cs="Menlo"/>
                          <w:color w:val="000000"/>
                          <w:sz w:val="22"/>
                        </w:rPr>
                        <w:t xml:space="preserve"> </w:t>
                      </w:r>
                      <w:r w:rsidRPr="00AD05DA">
                        <w:rPr>
                          <w:rFonts w:ascii="Courier" w:hAnsi="Courier" w:cs="Menlo"/>
                          <w:color w:val="A020F0"/>
                          <w:sz w:val="22"/>
                        </w:rPr>
                        <w:t>~/.bashrc</w:t>
                      </w:r>
                    </w:p>
                    <w:p w14:paraId="23DECF69" w14:textId="77777777" w:rsidR="00C529F7" w:rsidRPr="00AD05DA" w:rsidRDefault="00C529F7" w:rsidP="005109E3">
                      <w:pPr>
                        <w:shd w:val="clear" w:color="auto" w:fill="FFFFFF"/>
                        <w:rPr>
                          <w:rStyle w:val="textwrapper"/>
                          <w:sz w:val="22"/>
                        </w:rPr>
                      </w:pPr>
                    </w:p>
                    <w:p w14:paraId="78AFF447" w14:textId="44A4BED2" w:rsidR="00C529F7" w:rsidRPr="00AD05DA" w:rsidRDefault="00C529F7" w:rsidP="005109E3">
                      <w:pPr>
                        <w:shd w:val="clear" w:color="auto" w:fill="FFFFFF"/>
                        <w:rPr>
                          <w:rStyle w:val="textwrapper"/>
                          <w:sz w:val="22"/>
                        </w:rPr>
                      </w:pPr>
                      <w:r w:rsidRPr="00AD05DA">
                        <w:rPr>
                          <w:rStyle w:val="textwrapper"/>
                          <w:sz w:val="22"/>
                        </w:rPr>
                        <w:t>to create the file. If the file already exists or you have now created it, then at the terminal window command</w:t>
                      </w:r>
                    </w:p>
                    <w:p w14:paraId="113B514A" w14:textId="77777777" w:rsidR="00C529F7" w:rsidRPr="00AD05DA" w:rsidRDefault="00C529F7" w:rsidP="005109E3">
                      <w:pPr>
                        <w:shd w:val="clear" w:color="auto" w:fill="F7F7F7"/>
                        <w:rPr>
                          <w:rFonts w:ascii="Courier" w:hAnsi="Courier" w:cs="Menlo"/>
                          <w:color w:val="000000"/>
                          <w:sz w:val="22"/>
                        </w:rPr>
                      </w:pPr>
                      <w:r w:rsidRPr="00AD05DA">
                        <w:rPr>
                          <w:rFonts w:ascii="Courier" w:hAnsi="Courier" w:cs="Menlo"/>
                          <w:color w:val="000000"/>
                          <w:sz w:val="22"/>
                        </w:rPr>
                        <w:t xml:space="preserve">open </w:t>
                      </w:r>
                      <w:r w:rsidRPr="00AD05DA">
                        <w:rPr>
                          <w:rFonts w:ascii="Courier" w:hAnsi="Courier" w:cs="Menlo"/>
                          <w:color w:val="A020F0"/>
                          <w:sz w:val="22"/>
                        </w:rPr>
                        <w:t>~/.bashrc</w:t>
                      </w:r>
                    </w:p>
                    <w:p w14:paraId="2BAA4359" w14:textId="77777777" w:rsidR="00C529F7" w:rsidRPr="00AD05DA" w:rsidRDefault="00C529F7" w:rsidP="005109E3">
                      <w:pPr>
                        <w:shd w:val="clear" w:color="auto" w:fill="FFFFFF"/>
                        <w:rPr>
                          <w:rStyle w:val="textwrapper"/>
                          <w:sz w:val="22"/>
                        </w:rPr>
                      </w:pPr>
                    </w:p>
                    <w:p w14:paraId="4EFF1E9D" w14:textId="4C432657" w:rsidR="00C529F7" w:rsidRDefault="00C529F7" w:rsidP="005109E3">
                      <w:pPr>
                        <w:shd w:val="clear" w:color="auto" w:fill="FFFFFF"/>
                        <w:rPr>
                          <w:rStyle w:val="textwrapper"/>
                          <w:sz w:val="22"/>
                        </w:rPr>
                      </w:pPr>
                      <w:r w:rsidRPr="00AD05DA">
                        <w:rPr>
                          <w:rStyle w:val="textwrapper"/>
                          <w:sz w:val="22"/>
                        </w:rPr>
                        <w:t>This will open TextEdit. In TextEdit you can add the line</w:t>
                      </w:r>
                    </w:p>
                    <w:p w14:paraId="4722C3CD" w14:textId="77777777" w:rsidR="00C529F7" w:rsidRPr="00AD05DA" w:rsidRDefault="00C529F7" w:rsidP="005109E3">
                      <w:pPr>
                        <w:shd w:val="clear" w:color="auto" w:fill="FFFFFF"/>
                        <w:rPr>
                          <w:rStyle w:val="textwrapper"/>
                          <w:sz w:val="22"/>
                        </w:rPr>
                      </w:pPr>
                    </w:p>
                    <w:p w14:paraId="2C4650D7" w14:textId="610C2DDA" w:rsidR="00C529F7" w:rsidRPr="002D38B8" w:rsidRDefault="00C529F7" w:rsidP="005109E3">
                      <w:pPr>
                        <w:shd w:val="clear" w:color="auto" w:fill="F7F7F7"/>
                        <w:rPr>
                          <w:rFonts w:ascii="Courier" w:hAnsi="Courier" w:cs="Menlo"/>
                          <w:color w:val="7030A0"/>
                          <w:sz w:val="22"/>
                        </w:rPr>
                      </w:pPr>
                      <w:r w:rsidRPr="002D38B8">
                        <w:rPr>
                          <w:rFonts w:ascii="Courier" w:hAnsi="Courier" w:cs="Menlo"/>
                          <w:color w:val="7030A0"/>
                          <w:sz w:val="22"/>
                        </w:rPr>
                        <w:t>export DYLD_LIBRARY_PATH=/Applications/MATLAB/MATLAB_Runtime/v96/runtime/maci64:/Applications/MATLAB/MATLAB_Runtime/v96/sys/os/maci64:/Applications/MATLAB/MATLAB_Runtime/v96/bin/maci64:/Applications/MATLAB/MATLAB_Runtime/v96/extern/bin/maci64</w:t>
                      </w:r>
                    </w:p>
                    <w:p w14:paraId="20981FD9" w14:textId="77777777" w:rsidR="00C529F7" w:rsidRPr="00AD05DA" w:rsidRDefault="00C529F7" w:rsidP="005109E3">
                      <w:pPr>
                        <w:shd w:val="clear" w:color="auto" w:fill="FFFFFF"/>
                        <w:rPr>
                          <w:rStyle w:val="textwrapper"/>
                          <w:sz w:val="22"/>
                        </w:rPr>
                      </w:pPr>
                    </w:p>
                    <w:p w14:paraId="070A9636" w14:textId="77777777" w:rsidR="00C529F7" w:rsidRPr="00AD05DA" w:rsidRDefault="00C529F7" w:rsidP="005109E3">
                      <w:pPr>
                        <w:shd w:val="clear" w:color="auto" w:fill="FFFFFF"/>
                        <w:rPr>
                          <w:rStyle w:val="textwrapper"/>
                          <w:sz w:val="22"/>
                        </w:rPr>
                      </w:pPr>
                      <w:r w:rsidRPr="00AD05DA">
                        <w:rPr>
                          <w:rStyle w:val="textwrapper"/>
                          <w:sz w:val="22"/>
                        </w:rPr>
                        <w:t>to the end of the file, and then you can use the TextEdit File menu to Save the file.</w:t>
                      </w:r>
                    </w:p>
                    <w:p w14:paraId="3C3148F2" w14:textId="77777777" w:rsidR="00C529F7" w:rsidRPr="00AD05DA" w:rsidRDefault="00C529F7" w:rsidP="005109E3">
                      <w:pPr>
                        <w:shd w:val="clear" w:color="auto" w:fill="FFFFFF"/>
                        <w:rPr>
                          <w:rStyle w:val="textwrapper"/>
                          <w:sz w:val="22"/>
                        </w:rPr>
                      </w:pPr>
                    </w:p>
                    <w:p w14:paraId="1FD8D4F0" w14:textId="5580E0F6" w:rsidR="00C529F7" w:rsidRPr="00AD05DA" w:rsidRDefault="00C529F7" w:rsidP="005109E3">
                      <w:pPr>
                        <w:shd w:val="clear" w:color="auto" w:fill="FFFFFF"/>
                        <w:rPr>
                          <w:rStyle w:val="textwrapper"/>
                          <w:sz w:val="22"/>
                        </w:rPr>
                      </w:pPr>
                      <w:r w:rsidRPr="00AD05DA">
                        <w:rPr>
                          <w:rStyle w:val="textwrapper"/>
                          <w:sz w:val="22"/>
                        </w:rPr>
                        <w:t xml:space="preserve">If your SHELL showed up as </w:t>
                      </w:r>
                      <w:r w:rsidRPr="00AD05DA">
                        <w:rPr>
                          <w:rStyle w:val="textwrapper"/>
                          <w:rFonts w:ascii="Courier" w:hAnsi="Courier"/>
                          <w:sz w:val="22"/>
                        </w:rPr>
                        <w:t>csh</w:t>
                      </w:r>
                      <w:r w:rsidRPr="00AD05DA">
                        <w:rPr>
                          <w:rStyle w:val="textwrapper"/>
                          <w:sz w:val="22"/>
                        </w:rPr>
                        <w:t xml:space="preserve"> or </w:t>
                      </w:r>
                      <w:r w:rsidRPr="00AD05DA">
                        <w:rPr>
                          <w:rStyle w:val="textwrapper"/>
                          <w:rFonts w:ascii="Courier" w:hAnsi="Courier"/>
                          <w:sz w:val="22"/>
                        </w:rPr>
                        <w:t>tcsh</w:t>
                      </w:r>
                      <w:r w:rsidRPr="00AD05DA">
                        <w:rPr>
                          <w:rStyle w:val="textwrapper"/>
                          <w:sz w:val="22"/>
                        </w:rPr>
                        <w:t>, or in any case if you just want to be more thorough, then you can use the same kind of steps as just above:</w:t>
                      </w:r>
                    </w:p>
                    <w:p w14:paraId="5C6DC8A9" w14:textId="77777777" w:rsidR="00C529F7" w:rsidRPr="002D38B8" w:rsidRDefault="00C529F7" w:rsidP="005109E3">
                      <w:pPr>
                        <w:shd w:val="clear" w:color="auto" w:fill="F7F7F7"/>
                        <w:rPr>
                          <w:rFonts w:ascii="Courier" w:hAnsi="Courier" w:cs="Menlo"/>
                          <w:color w:val="7030A0"/>
                          <w:sz w:val="22"/>
                        </w:rPr>
                      </w:pPr>
                      <w:r w:rsidRPr="002D38B8">
                        <w:rPr>
                          <w:rFonts w:ascii="Courier" w:hAnsi="Courier" w:cs="Menlo"/>
                          <w:color w:val="7030A0"/>
                          <w:sz w:val="22"/>
                        </w:rPr>
                        <w:t>ls ~/.cshrc</w:t>
                      </w:r>
                    </w:p>
                    <w:p w14:paraId="7AB7F48D" w14:textId="77777777" w:rsidR="00C529F7" w:rsidRPr="00AD05DA" w:rsidRDefault="00C529F7" w:rsidP="005109E3">
                      <w:pPr>
                        <w:shd w:val="clear" w:color="auto" w:fill="FFFFFF"/>
                        <w:rPr>
                          <w:rStyle w:val="textwrapper"/>
                          <w:sz w:val="22"/>
                        </w:rPr>
                      </w:pPr>
                    </w:p>
                    <w:p w14:paraId="7E2DBA68" w14:textId="77777777" w:rsidR="00C529F7" w:rsidRPr="00AD05DA" w:rsidRDefault="00C529F7" w:rsidP="005109E3">
                      <w:pPr>
                        <w:shd w:val="clear" w:color="auto" w:fill="FFFFFF"/>
                        <w:rPr>
                          <w:rStyle w:val="textwrapper"/>
                          <w:sz w:val="22"/>
                        </w:rPr>
                      </w:pPr>
                      <w:r w:rsidRPr="00AD05DA">
                        <w:rPr>
                          <w:rStyle w:val="textwrapper"/>
                          <w:sz w:val="22"/>
                        </w:rPr>
                        <w:t>and if it does not exist, "</w:t>
                      </w:r>
                      <w:r w:rsidRPr="00AD05DA">
                        <w:rPr>
                          <w:rStyle w:val="textwrapper"/>
                          <w:rFonts w:ascii="Courier" w:hAnsi="Courier"/>
                          <w:sz w:val="22"/>
                        </w:rPr>
                        <w:t>touch ~/.cshrc</w:t>
                      </w:r>
                      <w:r w:rsidRPr="00AD05DA">
                        <w:rPr>
                          <w:rStyle w:val="textwrapper"/>
                          <w:sz w:val="22"/>
                        </w:rPr>
                        <w:t>", and then once it exists, "</w:t>
                      </w:r>
                      <w:r w:rsidRPr="00AD05DA">
                        <w:rPr>
                          <w:rStyle w:val="textwrapper"/>
                          <w:rFonts w:ascii="Courier" w:hAnsi="Courier"/>
                          <w:sz w:val="22"/>
                        </w:rPr>
                        <w:t>open ~/.cshrc</w:t>
                      </w:r>
                      <w:r w:rsidRPr="00AD05DA">
                        <w:rPr>
                          <w:rStyle w:val="textwrapper"/>
                          <w:sz w:val="22"/>
                        </w:rPr>
                        <w:t>", and then in TextEdit, add the line they gave in the instructions,</w:t>
                      </w:r>
                    </w:p>
                    <w:p w14:paraId="3B552B48" w14:textId="77777777" w:rsidR="00C529F7" w:rsidRPr="00AD05DA" w:rsidRDefault="00C529F7" w:rsidP="005109E3">
                      <w:pPr>
                        <w:shd w:val="clear" w:color="auto" w:fill="FFFFFF"/>
                        <w:rPr>
                          <w:rStyle w:val="textwrapper"/>
                          <w:sz w:val="22"/>
                        </w:rPr>
                      </w:pPr>
                    </w:p>
                    <w:p w14:paraId="4D6A3A9A" w14:textId="77777777" w:rsidR="00C529F7" w:rsidRPr="002D38B8" w:rsidRDefault="00C529F7" w:rsidP="005109E3">
                      <w:pPr>
                        <w:shd w:val="clear" w:color="auto" w:fill="F7F7F7"/>
                        <w:rPr>
                          <w:rFonts w:ascii="Courier" w:hAnsi="Courier" w:cs="Menlo"/>
                          <w:color w:val="7030A0"/>
                          <w:sz w:val="22"/>
                        </w:rPr>
                      </w:pPr>
                      <w:r w:rsidRPr="002D38B8">
                        <w:rPr>
                          <w:rFonts w:ascii="Courier" w:hAnsi="Courier" w:cs="Menlo"/>
                          <w:color w:val="7030A0"/>
                          <w:sz w:val="22"/>
                        </w:rPr>
                        <w:t>setenv DYLD_LIBRARY_PATH</w:t>
                      </w:r>
                    </w:p>
                    <w:p w14:paraId="7F5710CA" w14:textId="5E8533C4" w:rsidR="00C529F7" w:rsidRPr="002D38B8" w:rsidRDefault="00C529F7" w:rsidP="005109E3">
                      <w:pPr>
                        <w:shd w:val="clear" w:color="auto" w:fill="F7F7F7"/>
                        <w:rPr>
                          <w:rFonts w:ascii="Courier" w:hAnsi="Courier" w:cs="Menlo"/>
                          <w:color w:val="7030A0"/>
                          <w:sz w:val="22"/>
                        </w:rPr>
                      </w:pPr>
                      <w:r w:rsidRPr="002D38B8">
                        <w:rPr>
                          <w:rFonts w:ascii="Courier" w:hAnsi="Courier" w:cs="Menlo"/>
                          <w:color w:val="7030A0"/>
                          <w:sz w:val="22"/>
                        </w:rPr>
                        <w:t>=/Applications/MATLAB/MATLAB_Runtime/v96/runtime/maci64:/Applications/MATLAB/MATLAB_Runtime/v96/sys/os/maci64:/Applications/MATLAB/MATLAB_Runtime/v96/bin/maci64:/Applications/MATLAB/MATLAB_Runtime/v96/extern/bin/maci64</w:t>
                      </w:r>
                    </w:p>
                    <w:p w14:paraId="4A2C1656" w14:textId="77777777" w:rsidR="00C529F7" w:rsidRPr="00AD05DA" w:rsidRDefault="00C529F7" w:rsidP="005109E3">
                      <w:pPr>
                        <w:shd w:val="clear" w:color="auto" w:fill="FFFFFF"/>
                        <w:rPr>
                          <w:rStyle w:val="textwrapper"/>
                          <w:sz w:val="22"/>
                        </w:rPr>
                      </w:pPr>
                    </w:p>
                    <w:p w14:paraId="1861ABF3" w14:textId="77777777" w:rsidR="00C529F7" w:rsidRPr="00AD05DA" w:rsidRDefault="00C529F7" w:rsidP="005109E3">
                      <w:pPr>
                        <w:shd w:val="clear" w:color="auto" w:fill="FFFFFF"/>
                        <w:rPr>
                          <w:rStyle w:val="textwrapper"/>
                          <w:sz w:val="22"/>
                        </w:rPr>
                      </w:pPr>
                      <w:r w:rsidRPr="00AD05DA">
                        <w:rPr>
                          <w:rStyle w:val="textwrapper"/>
                          <w:sz w:val="22"/>
                        </w:rPr>
                        <w:t>and save.</w:t>
                      </w:r>
                    </w:p>
                    <w:p w14:paraId="760E406C" w14:textId="77777777" w:rsidR="00C529F7" w:rsidRPr="00AD05DA" w:rsidRDefault="00C529F7" w:rsidP="005109E3">
                      <w:pPr>
                        <w:shd w:val="clear" w:color="auto" w:fill="FFFFFF"/>
                        <w:rPr>
                          <w:rStyle w:val="textwrapper"/>
                          <w:sz w:val="22"/>
                        </w:rPr>
                      </w:pPr>
                    </w:p>
                    <w:p w14:paraId="1BCA6373" w14:textId="77777777" w:rsidR="00C529F7" w:rsidRPr="00AD05DA" w:rsidRDefault="00C529F7" w:rsidP="005109E3">
                      <w:pPr>
                        <w:shd w:val="clear" w:color="auto" w:fill="FFFFFF"/>
                        <w:rPr>
                          <w:rStyle w:val="textwrapper"/>
                          <w:sz w:val="22"/>
                        </w:rPr>
                      </w:pPr>
                      <w:r w:rsidRPr="00AD05DA">
                        <w:rPr>
                          <w:rStyle w:val="textwrapper"/>
                          <w:sz w:val="22"/>
                        </w:rPr>
                        <w:t>These changes will not affect your current Terminal session, but they will affect the next time you start a Terminal session or anything else starts an interactive shell.</w:t>
                      </w:r>
                    </w:p>
                    <w:p w14:paraId="3E560220" w14:textId="77777777" w:rsidR="00C529F7" w:rsidRPr="00AD05DA" w:rsidRDefault="00C529F7" w:rsidP="005109E3">
                      <w:pPr>
                        <w:rPr>
                          <w:sz w:val="22"/>
                        </w:rPr>
                      </w:pPr>
                    </w:p>
                  </w:txbxContent>
                </v:textbox>
                <w10:wrap type="topAndBottom"/>
              </v:shape>
            </w:pict>
          </mc:Fallback>
        </mc:AlternateContent>
      </w:r>
      <w:r w:rsidRPr="00770537">
        <w:t>Step 1: Drag “</w:t>
      </w:r>
      <w:proofErr w:type="spellStart"/>
      <w:r w:rsidRPr="00770537">
        <w:t>Acyclev</w:t>
      </w:r>
      <w:r w:rsidR="001F626F" w:rsidRPr="00770537">
        <w:t>X.X</w:t>
      </w:r>
      <w:proofErr w:type="spellEnd"/>
      <w:r w:rsidRPr="00770537">
        <w:t xml:space="preserve">-Mac” file to “/Applications” folder. </w:t>
      </w:r>
    </w:p>
    <w:p w14:paraId="71EA8FDB" w14:textId="3AA8EC74" w:rsidR="005109E3" w:rsidRPr="00770537" w:rsidRDefault="00C81B41" w:rsidP="005109E3">
      <w:r w:rsidRPr="00770537">
        <w:lastRenderedPageBreak/>
        <w:t>3.4.</w:t>
      </w:r>
      <w:r w:rsidR="005109E3" w:rsidRPr="00770537">
        <w:t xml:space="preserve">2.3 Startup </w:t>
      </w:r>
      <w:proofErr w:type="spellStart"/>
      <w:r w:rsidR="00111B47" w:rsidRPr="00111B47">
        <w:rPr>
          <w:i/>
        </w:rPr>
        <w:t>Acycle</w:t>
      </w:r>
      <w:r w:rsidR="001F626F" w:rsidRPr="00770537">
        <w:t>X.X</w:t>
      </w:r>
      <w:proofErr w:type="spellEnd"/>
      <w:r w:rsidR="005109E3" w:rsidRPr="00770537">
        <w:t>-Mac</w:t>
      </w:r>
      <w:r w:rsidR="00502F3D" w:rsidRPr="00770537">
        <w:t>-green</w:t>
      </w:r>
    </w:p>
    <w:p w14:paraId="4E9DCA74" w14:textId="77777777" w:rsidR="005109E3" w:rsidRPr="00770537" w:rsidRDefault="005109E3" w:rsidP="005109E3">
      <w:pPr>
        <w:spacing w:before="120"/>
        <w:ind w:left="360" w:firstLine="360"/>
        <w:rPr>
          <w:i/>
        </w:rPr>
      </w:pPr>
      <w:r w:rsidRPr="00770537">
        <w:rPr>
          <w:i/>
        </w:rPr>
        <w:t>You only need to do Steps 1-3 for the first time. Then only Step 4 below is need.</w:t>
      </w:r>
    </w:p>
    <w:p w14:paraId="60524523" w14:textId="4BF25CAA" w:rsidR="00E132FB" w:rsidRPr="00770537" w:rsidRDefault="00E132FB" w:rsidP="005109E3">
      <w:pPr>
        <w:spacing w:before="120"/>
        <w:ind w:left="360" w:firstLine="360"/>
      </w:pPr>
      <w:r w:rsidRPr="00770537">
        <w:t xml:space="preserve">Step 1: Drag the </w:t>
      </w:r>
      <w:proofErr w:type="spellStart"/>
      <w:r w:rsidR="00111B47" w:rsidRPr="00111B47">
        <w:rPr>
          <w:i/>
        </w:rPr>
        <w:t>Acycle</w:t>
      </w:r>
      <w:r w:rsidR="001F626F" w:rsidRPr="00770537">
        <w:t>X.X</w:t>
      </w:r>
      <w:proofErr w:type="spellEnd"/>
      <w:r w:rsidRPr="00770537">
        <w:t>-Mac file to the /Applications folder.</w:t>
      </w:r>
    </w:p>
    <w:p w14:paraId="166CB4C3" w14:textId="5BC6202F" w:rsidR="005109E3" w:rsidRPr="00770537" w:rsidRDefault="005109E3" w:rsidP="005109E3">
      <w:pPr>
        <w:spacing w:before="120"/>
        <w:ind w:left="360" w:firstLine="360"/>
      </w:pPr>
      <w:r w:rsidRPr="00770537">
        <w:t>Step 2: Go to the “/Applications” folder. Right click “</w:t>
      </w:r>
      <w:proofErr w:type="spellStart"/>
      <w:r w:rsidR="00111B47" w:rsidRPr="00111B47">
        <w:rPr>
          <w:i/>
        </w:rPr>
        <w:t>Acycle</w:t>
      </w:r>
      <w:r w:rsidR="001F626F" w:rsidRPr="00770537">
        <w:t>X.X</w:t>
      </w:r>
      <w:proofErr w:type="spellEnd"/>
      <w:r w:rsidRPr="00770537">
        <w:t>-Mac” file, choose “Show Package Content”.</w:t>
      </w:r>
    </w:p>
    <w:p w14:paraId="635F508A" w14:textId="2FB8EEB7" w:rsidR="005109E3" w:rsidRPr="00770537" w:rsidRDefault="00504DA3" w:rsidP="005109E3">
      <w:pPr>
        <w:spacing w:before="120"/>
        <w:ind w:left="360" w:firstLine="360"/>
      </w:pPr>
      <w:r w:rsidRPr="00770537">
        <w:rPr>
          <w:noProof/>
        </w:rPr>
        <w:drawing>
          <wp:inline distT="0" distB="0" distL="0" distR="0" wp14:anchorId="64AAB07B" wp14:editId="1926ECEB">
            <wp:extent cx="3665415" cy="926535"/>
            <wp:effectExtent l="0" t="0" r="508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688670" cy="932413"/>
                    </a:xfrm>
                    <a:prstGeom prst="rect">
                      <a:avLst/>
                    </a:prstGeom>
                  </pic:spPr>
                </pic:pic>
              </a:graphicData>
            </a:graphic>
          </wp:inline>
        </w:drawing>
      </w:r>
    </w:p>
    <w:p w14:paraId="5AA1A4B5" w14:textId="1AFD84D6" w:rsidR="005109E3" w:rsidRPr="00770537" w:rsidRDefault="005109E3" w:rsidP="005109E3">
      <w:pPr>
        <w:spacing w:before="120"/>
        <w:ind w:left="360" w:firstLine="360"/>
        <w:rPr>
          <w:noProof/>
        </w:rPr>
      </w:pPr>
      <w:r w:rsidRPr="00770537">
        <w:t>Step 3: Go to “/Contents/MacOS” folder, drag the “</w:t>
      </w:r>
      <w:proofErr w:type="spellStart"/>
      <w:r w:rsidR="00842DA7" w:rsidRPr="00770537">
        <w:t>app</w:t>
      </w:r>
      <w:r w:rsidR="00DE3086" w:rsidRPr="00770537">
        <w:t>l</w:t>
      </w:r>
      <w:r w:rsidR="0004435B" w:rsidRPr="00770537">
        <w:t>auncher</w:t>
      </w:r>
      <w:proofErr w:type="spellEnd"/>
      <w:r w:rsidRPr="00770537">
        <w:t>” file to dock (</w:t>
      </w:r>
      <w:r w:rsidRPr="00770537">
        <w:rPr>
          <w:b/>
          <w:color w:val="C00000"/>
        </w:rPr>
        <w:t>NOT</w:t>
      </w:r>
      <w:r w:rsidRPr="00770537">
        <w:rPr>
          <w:color w:val="C00000"/>
        </w:rPr>
        <w:t xml:space="preserve"> the “</w:t>
      </w:r>
      <w:r w:rsidR="00111B47" w:rsidRPr="00111B47">
        <w:rPr>
          <w:i/>
          <w:iCs/>
          <w:color w:val="C00000"/>
        </w:rPr>
        <w:t>Acycle</w:t>
      </w:r>
      <w:r w:rsidRPr="00770537">
        <w:rPr>
          <w:color w:val="C00000"/>
        </w:rPr>
        <w:t>” file</w:t>
      </w:r>
      <w:r w:rsidRPr="00770537">
        <w:t>).</w:t>
      </w:r>
    </w:p>
    <w:p w14:paraId="0638A726" w14:textId="7808E026" w:rsidR="005109E3" w:rsidRPr="00770537" w:rsidRDefault="005109E3" w:rsidP="005109E3">
      <w:pPr>
        <w:spacing w:before="120"/>
        <w:ind w:left="360" w:firstLine="360"/>
      </w:pPr>
      <w:r w:rsidRPr="00770537">
        <w:t>Step 4: Click icon of “</w:t>
      </w:r>
      <w:proofErr w:type="spellStart"/>
      <w:r w:rsidR="006F500E" w:rsidRPr="00770537">
        <w:t>appl</w:t>
      </w:r>
      <w:r w:rsidR="0004435B" w:rsidRPr="00770537">
        <w:t>auncher</w:t>
      </w:r>
      <w:proofErr w:type="spellEnd"/>
      <w:r w:rsidRPr="00770537">
        <w:t xml:space="preserve">” in the dock to start the </w:t>
      </w:r>
      <w:r w:rsidR="00111B47" w:rsidRPr="00111B47">
        <w:rPr>
          <w:i/>
        </w:rPr>
        <w:t>Acycle</w:t>
      </w:r>
      <w:r w:rsidRPr="00770537">
        <w:t xml:space="preserve"> software. </w:t>
      </w:r>
    </w:p>
    <w:p w14:paraId="6E043465" w14:textId="2A1373C0" w:rsidR="00FB243B" w:rsidRPr="00770537" w:rsidRDefault="00FB243B" w:rsidP="00FB243B">
      <w:pPr>
        <w:spacing w:before="120"/>
        <w:ind w:left="360" w:firstLine="360"/>
      </w:pPr>
      <w:r w:rsidRPr="00770537">
        <w:t>Note the first-time run will be very slow.</w:t>
      </w:r>
    </w:p>
    <w:p w14:paraId="23756C3D" w14:textId="0C89EBE2" w:rsidR="000C749E" w:rsidRPr="00770537" w:rsidRDefault="000C749E" w:rsidP="000C749E">
      <w:pPr>
        <w:spacing w:before="120"/>
        <w:ind w:left="360" w:firstLine="360"/>
      </w:pPr>
      <w:r w:rsidRPr="00770537">
        <w:rPr>
          <w:color w:val="FF0000"/>
        </w:rPr>
        <w:t xml:space="preserve">Warning: NEVER close the terminal window (left panel below) when using </w:t>
      </w:r>
      <w:r w:rsidR="00111B47" w:rsidRPr="00111B47">
        <w:rPr>
          <w:i/>
          <w:color w:val="FF0000"/>
        </w:rPr>
        <w:t>Acycle</w:t>
      </w:r>
      <w:r w:rsidRPr="00770537">
        <w:rPr>
          <w:color w:val="FF0000"/>
        </w:rPr>
        <w:t xml:space="preserve">. This will close </w:t>
      </w:r>
      <w:r w:rsidR="00111B47" w:rsidRPr="00111B47">
        <w:rPr>
          <w:i/>
          <w:color w:val="FF0000"/>
        </w:rPr>
        <w:t>Acycle</w:t>
      </w:r>
      <w:r w:rsidRPr="00770537">
        <w:rPr>
          <w:color w:val="FF0000"/>
        </w:rPr>
        <w:t>.</w:t>
      </w:r>
    </w:p>
    <w:p w14:paraId="467105CA" w14:textId="6B21053F" w:rsidR="005109E3" w:rsidRPr="00770537" w:rsidRDefault="005B395C" w:rsidP="005109E3">
      <w:pPr>
        <w:spacing w:before="120"/>
        <w:ind w:left="360" w:firstLine="360"/>
      </w:pPr>
      <w:r w:rsidRPr="00770537">
        <w:rPr>
          <w:noProof/>
        </w:rPr>
        <w:drawing>
          <wp:inline distT="0" distB="0" distL="0" distR="0" wp14:anchorId="6CD34409" wp14:editId="2B8B65AF">
            <wp:extent cx="3987609" cy="1108980"/>
            <wp:effectExtent l="0" t="0" r="635" b="0"/>
            <wp:docPr id="18" name="Picture 18"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013069" cy="1116061"/>
                    </a:xfrm>
                    <a:prstGeom prst="rect">
                      <a:avLst/>
                    </a:prstGeom>
                  </pic:spPr>
                </pic:pic>
              </a:graphicData>
            </a:graphic>
          </wp:inline>
        </w:drawing>
      </w:r>
    </w:p>
    <w:p w14:paraId="5CD594B6" w14:textId="246A6435" w:rsidR="005109E3" w:rsidRPr="00770537" w:rsidRDefault="005109E3" w:rsidP="005109E3">
      <w:pPr>
        <w:spacing w:before="120"/>
        <w:ind w:left="360" w:firstLine="349"/>
      </w:pPr>
      <w:r w:rsidRPr="00770537">
        <w:rPr>
          <w:noProof/>
        </w:rPr>
        <w:drawing>
          <wp:inline distT="0" distB="0" distL="0" distR="0" wp14:anchorId="7C9CF1D0" wp14:editId="2BF5A8E2">
            <wp:extent cx="2695895" cy="1714407"/>
            <wp:effectExtent l="0" t="0" r="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725379" cy="1733157"/>
                    </a:xfrm>
                    <a:prstGeom prst="rect">
                      <a:avLst/>
                    </a:prstGeom>
                  </pic:spPr>
                </pic:pic>
              </a:graphicData>
            </a:graphic>
          </wp:inline>
        </w:drawing>
      </w:r>
      <w:r w:rsidRPr="00770537">
        <w:t xml:space="preserve"> </w:t>
      </w:r>
      <w:r w:rsidR="0051094C" w:rsidRPr="00770537">
        <w:rPr>
          <w:noProof/>
        </w:rPr>
        <w:drawing>
          <wp:inline distT="0" distB="0" distL="0" distR="0" wp14:anchorId="2092FCC7" wp14:editId="030F1351">
            <wp:extent cx="2615224" cy="1693311"/>
            <wp:effectExtent l="0" t="0" r="127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cstate="print">
                      <a:extLst>
                        <a:ext uri="{28A0092B-C50C-407E-A947-70E740481C1C}">
                          <a14:useLocalDpi xmlns:a14="http://schemas.microsoft.com/office/drawing/2010/main"/>
                        </a:ext>
                      </a:extLst>
                    </a:blip>
                    <a:srcRect/>
                    <a:stretch/>
                  </pic:blipFill>
                  <pic:spPr bwMode="auto">
                    <a:xfrm>
                      <a:off x="0" y="0"/>
                      <a:ext cx="2665637" cy="1725953"/>
                    </a:xfrm>
                    <a:prstGeom prst="rect">
                      <a:avLst/>
                    </a:prstGeom>
                    <a:ln>
                      <a:noFill/>
                    </a:ln>
                    <a:extLst>
                      <a:ext uri="{53640926-AAD7-44D8-BBD7-CCE9431645EC}">
                        <a14:shadowObscured xmlns:a14="http://schemas.microsoft.com/office/drawing/2010/main"/>
                      </a:ext>
                    </a:extLst>
                  </pic:spPr>
                </pic:pic>
              </a:graphicData>
            </a:graphic>
          </wp:inline>
        </w:drawing>
      </w:r>
    </w:p>
    <w:p w14:paraId="6D3CA9B0" w14:textId="77777777" w:rsidR="005109E3" w:rsidRPr="00770537" w:rsidRDefault="005109E3" w:rsidP="005109E3">
      <w:pPr>
        <w:spacing w:before="120"/>
      </w:pPr>
    </w:p>
    <w:p w14:paraId="7E863841" w14:textId="0B4B057D" w:rsidR="007D2B25" w:rsidRPr="00770537" w:rsidRDefault="005109E3" w:rsidP="00DD21A9">
      <w:pPr>
        <w:spacing w:before="120"/>
        <w:ind w:left="426" w:firstLine="283"/>
      </w:pPr>
      <w:r w:rsidRPr="00770537">
        <w:t xml:space="preserve">Note the first-time run will be </w:t>
      </w:r>
      <w:r w:rsidR="00802CA9" w:rsidRPr="00770537">
        <w:t>very</w:t>
      </w:r>
      <w:r w:rsidRPr="00770537">
        <w:t xml:space="preserve"> slow. Please ignore various warning messages and forgive my naïve program skills. </w:t>
      </w:r>
    </w:p>
    <w:p w14:paraId="33D016AF" w14:textId="57B3C984" w:rsidR="007D2B25" w:rsidRPr="00770537" w:rsidRDefault="007D2B25" w:rsidP="007D2B25">
      <w:pPr>
        <w:spacing w:before="120"/>
        <w:ind w:left="360" w:firstLine="360"/>
        <w:rPr>
          <w:color w:val="FF0000"/>
        </w:rPr>
      </w:pPr>
      <w:r w:rsidRPr="00770537">
        <w:rPr>
          <w:color w:val="FF0000"/>
        </w:rPr>
        <w:t xml:space="preserve">Warning: the </w:t>
      </w:r>
      <w:r w:rsidR="007D5B03" w:rsidRPr="00770537">
        <w:rPr>
          <w:color w:val="FF0000"/>
        </w:rPr>
        <w:t xml:space="preserve">working </w:t>
      </w:r>
      <w:r w:rsidRPr="00770537">
        <w:rPr>
          <w:color w:val="FF0000"/>
        </w:rPr>
        <w:t xml:space="preserve">directory should contain </w:t>
      </w:r>
      <w:r w:rsidR="005275B6" w:rsidRPr="00770537">
        <w:rPr>
          <w:color w:val="FF0000"/>
        </w:rPr>
        <w:t>NO</w:t>
      </w:r>
      <w:r w:rsidRPr="00770537">
        <w:rPr>
          <w:color w:val="FF0000"/>
        </w:rPr>
        <w:t xml:space="preserve"> SPACE or no language other than ENGLISH.</w:t>
      </w:r>
    </w:p>
    <w:p w14:paraId="1A4A9DDF" w14:textId="201CE489" w:rsidR="005109E3" w:rsidRPr="00770537" w:rsidRDefault="005109E3" w:rsidP="005109E3">
      <w:pPr>
        <w:spacing w:before="120"/>
        <w:ind w:left="360" w:firstLine="360"/>
      </w:pPr>
    </w:p>
    <w:p w14:paraId="00D25FA7" w14:textId="761B9999" w:rsidR="003B2546" w:rsidRPr="00770537" w:rsidRDefault="003B2546" w:rsidP="003B2546">
      <w:pPr>
        <w:pStyle w:val="Heading2"/>
        <w:rPr>
          <w:rFonts w:ascii="Times New Roman" w:hAnsi="Times New Roman" w:cs="Times New Roman"/>
          <w:b/>
          <w:color w:val="000000" w:themeColor="text1"/>
          <w:sz w:val="28"/>
          <w:szCs w:val="28"/>
        </w:rPr>
      </w:pPr>
      <w:bookmarkStart w:id="18" w:name="_Toc47539113"/>
      <w:r w:rsidRPr="00770537">
        <w:rPr>
          <w:rFonts w:ascii="Times New Roman" w:hAnsi="Times New Roman" w:cs="Times New Roman"/>
          <w:b/>
          <w:color w:val="000000" w:themeColor="text1"/>
          <w:sz w:val="28"/>
          <w:szCs w:val="28"/>
        </w:rPr>
        <w:lastRenderedPageBreak/>
        <w:t>3.5 Windows version</w:t>
      </w:r>
      <w:bookmarkEnd w:id="18"/>
    </w:p>
    <w:p w14:paraId="67340BCD" w14:textId="607D2ED5" w:rsidR="003B2546" w:rsidRPr="00770537" w:rsidRDefault="003B2546" w:rsidP="003B2546">
      <w:pPr>
        <w:pStyle w:val="Heading3"/>
        <w:rPr>
          <w:rFonts w:ascii="Times New Roman" w:hAnsi="Times New Roman" w:cs="Times New Roman"/>
          <w:b/>
          <w:color w:val="auto"/>
        </w:rPr>
      </w:pPr>
      <w:bookmarkStart w:id="19" w:name="_Toc47539114"/>
      <w:r w:rsidRPr="00770537">
        <w:rPr>
          <w:rFonts w:ascii="Times New Roman" w:hAnsi="Times New Roman" w:cs="Times New Roman"/>
          <w:b/>
          <w:color w:val="auto"/>
        </w:rPr>
        <w:t>3.</w:t>
      </w:r>
      <w:r w:rsidR="00711F21" w:rsidRPr="00770537">
        <w:rPr>
          <w:rFonts w:ascii="Times New Roman" w:hAnsi="Times New Roman" w:cs="Times New Roman"/>
          <w:b/>
          <w:color w:val="auto"/>
        </w:rPr>
        <w:t>5</w:t>
      </w:r>
      <w:r w:rsidRPr="00770537">
        <w:rPr>
          <w:rFonts w:ascii="Times New Roman" w:hAnsi="Times New Roman" w:cs="Times New Roman"/>
          <w:b/>
          <w:color w:val="auto"/>
        </w:rPr>
        <w:t>.</w:t>
      </w:r>
      <w:r w:rsidR="00C515D9" w:rsidRPr="00770537">
        <w:rPr>
          <w:rFonts w:ascii="Times New Roman" w:hAnsi="Times New Roman" w:cs="Times New Roman"/>
          <w:b/>
          <w:color w:val="auto"/>
        </w:rPr>
        <w:t>1</w:t>
      </w:r>
      <w:r w:rsidRPr="00770537">
        <w:rPr>
          <w:rFonts w:ascii="Times New Roman" w:hAnsi="Times New Roman" w:cs="Times New Roman"/>
          <w:b/>
          <w:color w:val="auto"/>
        </w:rPr>
        <w:t xml:space="preserve"> Introduction</w:t>
      </w:r>
      <w:bookmarkEnd w:id="19"/>
    </w:p>
    <w:p w14:paraId="52B5B83C" w14:textId="013C5A80" w:rsidR="003B2546" w:rsidRPr="00770537" w:rsidRDefault="003B2546" w:rsidP="003B2546">
      <w:pPr>
        <w:spacing w:before="120"/>
      </w:pPr>
      <w:r w:rsidRPr="00770537">
        <w:t xml:space="preserve">This version of </w:t>
      </w:r>
      <w:r w:rsidR="00111B47" w:rsidRPr="00111B47">
        <w:rPr>
          <w:i/>
        </w:rPr>
        <w:t>Acycle</w:t>
      </w:r>
      <w:r w:rsidRPr="00770537">
        <w:t xml:space="preserve"> is a stand-alone program. It has been tested in </w:t>
      </w:r>
      <w:r w:rsidR="00AD3DFA" w:rsidRPr="00770537">
        <w:t>Windows</w:t>
      </w:r>
      <w:r w:rsidRPr="00770537">
        <w:t xml:space="preserve"> </w:t>
      </w:r>
      <w:r w:rsidR="00AD3DFA" w:rsidRPr="00770537">
        <w:t>10</w:t>
      </w:r>
      <w:r w:rsidRPr="00770537">
        <w:t>. Two versions are available:</w:t>
      </w:r>
    </w:p>
    <w:p w14:paraId="495F6DB9" w14:textId="77777777" w:rsidR="003B2546" w:rsidRPr="00770537" w:rsidRDefault="003B2546" w:rsidP="003B2546">
      <w:pPr>
        <w:spacing w:before="120"/>
        <w:ind w:firstLine="360"/>
      </w:pPr>
    </w:p>
    <w:p w14:paraId="6D012A9F" w14:textId="5F52005C" w:rsidR="003B2546" w:rsidRPr="00770537" w:rsidRDefault="003B2546" w:rsidP="003B2546">
      <w:pPr>
        <w:pStyle w:val="Heading3"/>
        <w:rPr>
          <w:rFonts w:ascii="Times New Roman" w:hAnsi="Times New Roman" w:cs="Times New Roman"/>
          <w:b/>
          <w:color w:val="auto"/>
        </w:rPr>
      </w:pPr>
      <w:bookmarkStart w:id="20" w:name="_Toc47539115"/>
      <w:r w:rsidRPr="00770537">
        <w:rPr>
          <w:rFonts w:ascii="Times New Roman" w:hAnsi="Times New Roman" w:cs="Times New Roman"/>
          <w:b/>
          <w:color w:val="auto"/>
        </w:rPr>
        <w:t>3.</w:t>
      </w:r>
      <w:r w:rsidR="00711F21" w:rsidRPr="00770537">
        <w:rPr>
          <w:rFonts w:ascii="Times New Roman" w:hAnsi="Times New Roman" w:cs="Times New Roman"/>
          <w:b/>
          <w:color w:val="auto"/>
        </w:rPr>
        <w:t>5</w:t>
      </w:r>
      <w:r w:rsidRPr="00770537">
        <w:rPr>
          <w:rFonts w:ascii="Times New Roman" w:hAnsi="Times New Roman" w:cs="Times New Roman"/>
          <w:b/>
          <w:color w:val="auto"/>
        </w:rPr>
        <w:t>.</w:t>
      </w:r>
      <w:r w:rsidR="00C515D9" w:rsidRPr="00770537">
        <w:rPr>
          <w:rFonts w:ascii="Times New Roman" w:hAnsi="Times New Roman" w:cs="Times New Roman"/>
          <w:b/>
          <w:color w:val="auto"/>
        </w:rPr>
        <w:t>2</w:t>
      </w:r>
      <w:r w:rsidRPr="00770537">
        <w:rPr>
          <w:rFonts w:ascii="Times New Roman" w:hAnsi="Times New Roman" w:cs="Times New Roman"/>
          <w:b/>
          <w:color w:val="auto"/>
        </w:rPr>
        <w:t xml:space="preserve"> </w:t>
      </w:r>
      <w:proofErr w:type="spellStart"/>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proofErr w:type="spellEnd"/>
      <w:r w:rsidRPr="00770537">
        <w:rPr>
          <w:rFonts w:ascii="Times New Roman" w:hAnsi="Times New Roman" w:cs="Times New Roman"/>
          <w:b/>
          <w:color w:val="auto"/>
        </w:rPr>
        <w:t>-</w:t>
      </w:r>
      <w:r w:rsidR="00711F21" w:rsidRPr="00770537">
        <w:rPr>
          <w:rFonts w:ascii="Times New Roman" w:hAnsi="Times New Roman" w:cs="Times New Roman"/>
          <w:b/>
          <w:color w:val="auto"/>
        </w:rPr>
        <w:t>Win</w:t>
      </w:r>
      <w:r w:rsidR="00AF45DD" w:rsidRPr="00770537">
        <w:rPr>
          <w:rFonts w:ascii="Times New Roman" w:hAnsi="Times New Roman" w:cs="Times New Roman"/>
          <w:b/>
          <w:color w:val="auto"/>
        </w:rPr>
        <w:t>-Installer</w:t>
      </w:r>
      <w:bookmarkEnd w:id="20"/>
    </w:p>
    <w:p w14:paraId="1B1B71AF" w14:textId="77777777" w:rsidR="005845E4" w:rsidRPr="00770537" w:rsidRDefault="005845E4" w:rsidP="005845E4"/>
    <w:p w14:paraId="058CCFF2" w14:textId="439E8BE2" w:rsidR="005845E4" w:rsidRPr="00770537" w:rsidRDefault="005845E4" w:rsidP="005845E4">
      <w:r w:rsidRPr="00770537">
        <w:t xml:space="preserve">3.5.2.1 Download </w:t>
      </w:r>
      <w:proofErr w:type="spellStart"/>
      <w:r w:rsidR="00111B47" w:rsidRPr="00111B47">
        <w:rPr>
          <w:i/>
        </w:rPr>
        <w:t>Acycle</w:t>
      </w:r>
      <w:r w:rsidR="001F626F" w:rsidRPr="00770537">
        <w:t>X.X</w:t>
      </w:r>
      <w:proofErr w:type="spellEnd"/>
      <w:r w:rsidRPr="00770537">
        <w:t>-Win-Installer</w:t>
      </w:r>
      <w:r w:rsidR="006D3882">
        <w:t xml:space="preserve"> (</w:t>
      </w:r>
      <w:r w:rsidR="00484F50">
        <w:t>S</w:t>
      </w:r>
      <w:r w:rsidR="006D3882">
        <w:t>ee section 3.2)</w:t>
      </w:r>
    </w:p>
    <w:p w14:paraId="7A49F4A4" w14:textId="77777777" w:rsidR="00FF1C41" w:rsidRPr="00770537" w:rsidRDefault="00FF1C41" w:rsidP="00FF1C41">
      <w:pPr>
        <w:spacing w:before="120"/>
      </w:pPr>
    </w:p>
    <w:p w14:paraId="413421DD" w14:textId="79CAF5F0" w:rsidR="00446876" w:rsidRPr="00770537" w:rsidRDefault="00FF1C41" w:rsidP="00FF1C41">
      <w:pPr>
        <w:spacing w:before="120"/>
      </w:pPr>
      <w:r w:rsidRPr="00770537">
        <w:t xml:space="preserve">3.5.2.2 </w:t>
      </w:r>
      <w:r w:rsidR="00672604" w:rsidRPr="00770537">
        <w:t>Install</w:t>
      </w:r>
      <w:r w:rsidRPr="00770537">
        <w:t>ation</w:t>
      </w:r>
      <w:r w:rsidR="00672604" w:rsidRPr="00770537">
        <w:t xml:space="preserve"> </w:t>
      </w:r>
    </w:p>
    <w:p w14:paraId="3827C193" w14:textId="6B0472B4" w:rsidR="0010747E" w:rsidRPr="0002024D" w:rsidRDefault="0010747E" w:rsidP="00862559">
      <w:pPr>
        <w:spacing w:before="120"/>
        <w:ind w:left="360" w:firstLine="360"/>
        <w:rPr>
          <w:b/>
        </w:rPr>
      </w:pPr>
      <w:r w:rsidRPr="0002024D">
        <w:rPr>
          <w:b/>
        </w:rPr>
        <w:t xml:space="preserve">It is recommended to install MatLab </w:t>
      </w:r>
      <w:r w:rsidR="00394833" w:rsidRPr="0002024D">
        <w:rPr>
          <w:b/>
        </w:rPr>
        <w:t xml:space="preserve">Runtime </w:t>
      </w:r>
      <w:r w:rsidRPr="0002024D">
        <w:rPr>
          <w:b/>
        </w:rPr>
        <w:t xml:space="preserve">BEFORE the installation of </w:t>
      </w:r>
      <w:r w:rsidR="00111B47" w:rsidRPr="0002024D">
        <w:rPr>
          <w:b/>
          <w:i/>
        </w:rPr>
        <w:t>Acycle</w:t>
      </w:r>
      <w:r w:rsidRPr="0002024D">
        <w:rPr>
          <w:b/>
        </w:rPr>
        <w:t>.</w:t>
      </w:r>
    </w:p>
    <w:p w14:paraId="1F0B48D5" w14:textId="20692A4F" w:rsidR="009E0333" w:rsidRPr="00770537" w:rsidRDefault="00672604" w:rsidP="00862559">
      <w:pPr>
        <w:spacing w:before="120"/>
        <w:ind w:left="360" w:firstLine="360"/>
      </w:pPr>
      <w:r w:rsidRPr="00770537">
        <w:t>Double click “</w:t>
      </w:r>
      <w:r w:rsidR="00111B47" w:rsidRPr="00111B47">
        <w:rPr>
          <w:i/>
        </w:rPr>
        <w:t>Acycle</w:t>
      </w:r>
      <w:r w:rsidRPr="00770537">
        <w:t xml:space="preserve">Installer.exe” to install </w:t>
      </w:r>
      <w:r w:rsidR="00111B47" w:rsidRPr="00111B47">
        <w:rPr>
          <w:i/>
        </w:rPr>
        <w:t>Acycle</w:t>
      </w:r>
      <w:r w:rsidRPr="00770537">
        <w:t xml:space="preserve"> and MatLab </w:t>
      </w:r>
      <w:r w:rsidR="00394833" w:rsidRPr="00770537">
        <w:t xml:space="preserve">Runtime </w:t>
      </w:r>
      <w:r w:rsidRPr="00770537">
        <w:rPr>
          <w:b/>
        </w:rPr>
        <w:t>R</w:t>
      </w:r>
      <w:r w:rsidR="004F4113" w:rsidRPr="00770537">
        <w:rPr>
          <w:b/>
        </w:rPr>
        <w:t>2019a</w:t>
      </w:r>
      <w:r w:rsidRPr="00770537">
        <w:t>. Following the instructions</w:t>
      </w:r>
      <w:r w:rsidR="00862559" w:rsidRPr="00770537">
        <w:t>, you will get everything set</w:t>
      </w:r>
      <w:r w:rsidRPr="00770537">
        <w:t>.</w:t>
      </w:r>
      <w:r w:rsidR="00862559" w:rsidRPr="00770537">
        <w:t xml:space="preserve"> </w:t>
      </w:r>
    </w:p>
    <w:p w14:paraId="242A694A" w14:textId="27C08015" w:rsidR="00672604" w:rsidRDefault="00672604" w:rsidP="00862559">
      <w:pPr>
        <w:spacing w:before="120"/>
        <w:ind w:left="360" w:firstLine="360"/>
      </w:pPr>
      <w:r w:rsidRPr="00770537">
        <w:t xml:space="preserve">Downloading MatLab </w:t>
      </w:r>
      <w:r w:rsidR="00394833" w:rsidRPr="00770537">
        <w:t xml:space="preserve">Runtime </w:t>
      </w:r>
      <w:r w:rsidRPr="00C6615E">
        <w:rPr>
          <w:b/>
          <w:color w:val="FF0000"/>
        </w:rPr>
        <w:t>R</w:t>
      </w:r>
      <w:r w:rsidR="004F4113" w:rsidRPr="00C6615E">
        <w:rPr>
          <w:b/>
          <w:color w:val="FF0000"/>
        </w:rPr>
        <w:t>2019a</w:t>
      </w:r>
      <w:r w:rsidRPr="00C6615E">
        <w:rPr>
          <w:color w:val="FF0000"/>
        </w:rPr>
        <w:t xml:space="preserve"> </w:t>
      </w:r>
      <w:r w:rsidRPr="00770537">
        <w:t xml:space="preserve">can take a lot of time. The </w:t>
      </w:r>
      <w:r w:rsidR="00394833" w:rsidRPr="00770537">
        <w:t xml:space="preserve">Runtime </w:t>
      </w:r>
      <w:r w:rsidRPr="00770537">
        <w:t xml:space="preserve">needs </w:t>
      </w:r>
      <w:r w:rsidR="00161D67">
        <w:t>&gt;</w:t>
      </w:r>
      <w:r w:rsidRPr="00770537">
        <w:t>1</w:t>
      </w:r>
      <w:r w:rsidR="00F94BA5" w:rsidRPr="00770537">
        <w:t>.7</w:t>
      </w:r>
      <w:r w:rsidRPr="00770537">
        <w:t xml:space="preserve"> GB space.</w:t>
      </w:r>
      <w:r w:rsidR="00F02311" w:rsidRPr="00770537">
        <w:t xml:space="preserve"> </w:t>
      </w:r>
    </w:p>
    <w:p w14:paraId="21B82F6F" w14:textId="77777777" w:rsidR="00C6615E" w:rsidRPr="00AC42C7" w:rsidRDefault="00C6615E" w:rsidP="00C6615E">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633BCBC9" w14:textId="7B9C1639" w:rsidR="008E6E03" w:rsidRPr="00770537" w:rsidRDefault="008E6E03" w:rsidP="00446876">
      <w:pPr>
        <w:spacing w:before="120"/>
        <w:ind w:left="360" w:firstLine="360"/>
      </w:pPr>
    </w:p>
    <w:p w14:paraId="7098FFAA" w14:textId="39F23BD3" w:rsidR="000E706E" w:rsidRPr="00770537" w:rsidRDefault="000E706E" w:rsidP="000E706E">
      <w:pPr>
        <w:spacing w:before="120"/>
      </w:pPr>
      <w:r w:rsidRPr="00770537">
        <w:t xml:space="preserve">3.5.2.3 Start-up </w:t>
      </w:r>
    </w:p>
    <w:p w14:paraId="43B99865" w14:textId="0618D47C" w:rsidR="00AB46A8" w:rsidRPr="00770537" w:rsidRDefault="000E706E" w:rsidP="002D5645">
      <w:r w:rsidRPr="00770537">
        <w:tab/>
      </w:r>
      <w:r w:rsidR="00893FF3" w:rsidRPr="00770537">
        <w:t xml:space="preserve">You could just double click the </w:t>
      </w:r>
      <w:r w:rsidR="00111B47" w:rsidRPr="00111B47">
        <w:rPr>
          <w:b/>
          <w:i/>
        </w:rPr>
        <w:t>Acycle</w:t>
      </w:r>
      <w:r w:rsidR="00893FF3" w:rsidRPr="00770537">
        <w:t xml:space="preserve"> icon on the desktop </w:t>
      </w:r>
      <w:r w:rsidR="000D44A8" w:rsidRPr="00770537">
        <w:t xml:space="preserve">to start </w:t>
      </w:r>
      <w:r w:rsidR="00893FF3" w:rsidRPr="00770537">
        <w:t xml:space="preserve">or </w:t>
      </w:r>
      <w:r w:rsidR="000146D8" w:rsidRPr="00770537">
        <w:t xml:space="preserve">start from the Windows </w:t>
      </w:r>
      <w:r w:rsidR="00893FF3" w:rsidRPr="00770537">
        <w:t xml:space="preserve">“All Program” menu like any other software. </w:t>
      </w:r>
    </w:p>
    <w:p w14:paraId="64E7EF10" w14:textId="66B46561" w:rsidR="00101FE3" w:rsidRPr="00770537" w:rsidRDefault="00101FE3" w:rsidP="00E000D9">
      <w:pPr>
        <w:ind w:firstLine="720"/>
        <w:rPr>
          <w:b/>
          <w:bCs/>
          <w:color w:val="FF0000"/>
        </w:rPr>
      </w:pPr>
      <w:r w:rsidRPr="00770537">
        <w:rPr>
          <w:b/>
          <w:bCs/>
          <w:color w:val="FF0000"/>
        </w:rPr>
        <w:t xml:space="preserve">Now, you need to change </w:t>
      </w:r>
      <w:r w:rsidR="002B7610" w:rsidRPr="00770537">
        <w:rPr>
          <w:b/>
          <w:bCs/>
          <w:color w:val="FF0000"/>
        </w:rPr>
        <w:t xml:space="preserve">the working </w:t>
      </w:r>
      <w:r w:rsidRPr="00770537">
        <w:rPr>
          <w:b/>
          <w:bCs/>
          <w:color w:val="FF0000"/>
        </w:rPr>
        <w:t>directory (</w:t>
      </w:r>
      <w:r w:rsidRPr="00770537">
        <w:rPr>
          <w:b/>
          <w:bCs/>
          <w:noProof/>
          <w:color w:val="FF0000"/>
        </w:rPr>
        <w:drawing>
          <wp:inline distT="0" distB="0" distL="0" distR="0" wp14:anchorId="19ED1565" wp14:editId="375A81A8">
            <wp:extent cx="228600" cy="20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28600" cy="203200"/>
                    </a:xfrm>
                    <a:prstGeom prst="rect">
                      <a:avLst/>
                    </a:prstGeom>
                  </pic:spPr>
                </pic:pic>
              </a:graphicData>
            </a:graphic>
          </wp:inline>
        </w:drawing>
      </w:r>
      <w:r w:rsidRPr="00770537">
        <w:rPr>
          <w:b/>
          <w:bCs/>
          <w:color w:val="FF0000"/>
        </w:rPr>
        <w:t>) to the working folder</w:t>
      </w:r>
      <w:r w:rsidR="001B31B9" w:rsidRPr="00770537">
        <w:rPr>
          <w:b/>
          <w:bCs/>
          <w:color w:val="FF0000"/>
        </w:rPr>
        <w:t xml:space="preserve"> (e.g., C:\test)</w:t>
      </w:r>
      <w:r w:rsidRPr="00770537">
        <w:rPr>
          <w:b/>
          <w:bCs/>
          <w:color w:val="FF0000"/>
        </w:rPr>
        <w:t xml:space="preserve">. </w:t>
      </w:r>
      <w:r w:rsidR="002B7610" w:rsidRPr="00770537">
        <w:rPr>
          <w:b/>
          <w:bCs/>
          <w:color w:val="FF0000"/>
        </w:rPr>
        <w:t xml:space="preserve">The default folder may be windows “system32” folder, at which </w:t>
      </w:r>
      <w:r w:rsidR="00111B47" w:rsidRPr="00111B47">
        <w:rPr>
          <w:b/>
          <w:bCs/>
          <w:i/>
          <w:color w:val="FF0000"/>
        </w:rPr>
        <w:t>Acycle</w:t>
      </w:r>
      <w:r w:rsidR="002B7610" w:rsidRPr="00770537">
        <w:rPr>
          <w:b/>
          <w:bCs/>
          <w:color w:val="FF0000"/>
        </w:rPr>
        <w:t xml:space="preserve"> doesn’t have the permission to work.</w:t>
      </w:r>
    </w:p>
    <w:p w14:paraId="30CB1EB7" w14:textId="77777777" w:rsidR="00101FE3" w:rsidRPr="00770537" w:rsidRDefault="00101FE3" w:rsidP="00101FE3"/>
    <w:p w14:paraId="7B662D84" w14:textId="4AA194AC" w:rsidR="00101FE3" w:rsidRPr="00770537" w:rsidRDefault="00101FE3" w:rsidP="00D22164">
      <w:pPr>
        <w:ind w:firstLine="720"/>
      </w:pPr>
      <w:r w:rsidRPr="00770537">
        <w:rPr>
          <w:color w:val="FF0000"/>
        </w:rPr>
        <w:t xml:space="preserve">Warning: the </w:t>
      </w:r>
      <w:r w:rsidR="0021622D" w:rsidRPr="00770537">
        <w:rPr>
          <w:color w:val="FF0000"/>
        </w:rPr>
        <w:t xml:space="preserve">working </w:t>
      </w:r>
      <w:r w:rsidRPr="00770537">
        <w:rPr>
          <w:color w:val="FF0000"/>
        </w:rPr>
        <w:t xml:space="preserve">directory should contain </w:t>
      </w:r>
      <w:r w:rsidR="0021622D" w:rsidRPr="00770537">
        <w:rPr>
          <w:color w:val="FF0000"/>
        </w:rPr>
        <w:t>NO</w:t>
      </w:r>
      <w:r w:rsidRPr="00770537">
        <w:rPr>
          <w:color w:val="FF0000"/>
        </w:rPr>
        <w:t xml:space="preserve"> SPACE or no language other than ENGLISH.</w:t>
      </w:r>
    </w:p>
    <w:p w14:paraId="0666D8C2" w14:textId="373BA31A" w:rsidR="00731BFE" w:rsidRPr="00770537" w:rsidRDefault="00731BFE" w:rsidP="00D22164">
      <w:pPr>
        <w:ind w:firstLine="720"/>
        <w:rPr>
          <w:color w:val="000000" w:themeColor="text1"/>
        </w:rPr>
      </w:pPr>
      <w:r w:rsidRPr="00770537">
        <w:rPr>
          <w:color w:val="FF0000"/>
        </w:rPr>
        <w:t xml:space="preserve">Warning: the first-time start-up can be very slow. </w:t>
      </w:r>
      <w:r w:rsidRPr="00770537">
        <w:rPr>
          <w:color w:val="000000" w:themeColor="text1"/>
        </w:rPr>
        <w:t xml:space="preserve">Never close the command window when </w:t>
      </w:r>
      <w:r w:rsidR="00111B47" w:rsidRPr="00111B47">
        <w:rPr>
          <w:i/>
          <w:color w:val="000000" w:themeColor="text1"/>
        </w:rPr>
        <w:t>Acycle</w:t>
      </w:r>
      <w:r w:rsidRPr="00770537">
        <w:rPr>
          <w:color w:val="000000" w:themeColor="text1"/>
        </w:rPr>
        <w:t xml:space="preserve"> is running. The commend window will keep on showing information when it runs time-consuming steps.</w:t>
      </w:r>
    </w:p>
    <w:p w14:paraId="7731EF43" w14:textId="77777777" w:rsidR="00AF45DD" w:rsidRPr="00770537" w:rsidRDefault="00AF45DD" w:rsidP="00AF45DD">
      <w:pPr>
        <w:spacing w:before="120"/>
        <w:ind w:firstLine="360"/>
      </w:pPr>
    </w:p>
    <w:p w14:paraId="51B4CE55" w14:textId="6DE5095F" w:rsidR="00AF45DD" w:rsidRPr="00770537" w:rsidRDefault="00AF45DD" w:rsidP="00AF45DD">
      <w:pPr>
        <w:pStyle w:val="Heading3"/>
        <w:rPr>
          <w:rFonts w:ascii="Times New Roman" w:hAnsi="Times New Roman" w:cs="Times New Roman"/>
          <w:b/>
          <w:color w:val="auto"/>
        </w:rPr>
      </w:pPr>
      <w:bookmarkStart w:id="21" w:name="_Toc47539116"/>
      <w:r w:rsidRPr="00770537">
        <w:rPr>
          <w:rFonts w:ascii="Times New Roman" w:hAnsi="Times New Roman" w:cs="Times New Roman"/>
          <w:b/>
          <w:color w:val="auto"/>
        </w:rPr>
        <w:t xml:space="preserve">3.5.3 </w:t>
      </w:r>
      <w:proofErr w:type="spellStart"/>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proofErr w:type="spellEnd"/>
      <w:r w:rsidRPr="00770537">
        <w:rPr>
          <w:rFonts w:ascii="Times New Roman" w:hAnsi="Times New Roman" w:cs="Times New Roman"/>
          <w:b/>
          <w:color w:val="auto"/>
        </w:rPr>
        <w:t>-Win-green</w:t>
      </w:r>
      <w:bookmarkEnd w:id="21"/>
    </w:p>
    <w:p w14:paraId="205C696C" w14:textId="77777777" w:rsidR="00AF45DD" w:rsidRPr="00770537" w:rsidRDefault="00AF45DD" w:rsidP="00AF45DD"/>
    <w:p w14:paraId="14452635" w14:textId="31596370" w:rsidR="00AF45DD" w:rsidRPr="00770537" w:rsidRDefault="00AF45DD" w:rsidP="00AF45DD">
      <w:r w:rsidRPr="00770537">
        <w:t>3.5.</w:t>
      </w:r>
      <w:r w:rsidR="0008233E" w:rsidRPr="00770537">
        <w:t>3</w:t>
      </w:r>
      <w:r w:rsidRPr="00770537">
        <w:t xml:space="preserve">.1 Download </w:t>
      </w:r>
      <w:proofErr w:type="spellStart"/>
      <w:r w:rsidR="00111B47" w:rsidRPr="00111B47">
        <w:rPr>
          <w:i/>
        </w:rPr>
        <w:t>Acycle</w:t>
      </w:r>
      <w:r w:rsidR="001F626F" w:rsidRPr="00770537">
        <w:t>X.X</w:t>
      </w:r>
      <w:proofErr w:type="spellEnd"/>
      <w:r w:rsidRPr="00770537">
        <w:t>-Win-green</w:t>
      </w:r>
      <w:r w:rsidR="0021173F">
        <w:t xml:space="preserve"> (</w:t>
      </w:r>
      <w:r w:rsidR="00DF671E">
        <w:t>S</w:t>
      </w:r>
      <w:r w:rsidR="0021173F">
        <w:t>ee section 3.2)</w:t>
      </w:r>
      <w:r w:rsidR="001067ED">
        <w:t>;</w:t>
      </w:r>
      <w:r w:rsidRPr="00770537">
        <w:t xml:space="preserve"> unzip the file.</w:t>
      </w:r>
    </w:p>
    <w:p w14:paraId="5E403B77" w14:textId="77777777" w:rsidR="00AF45DD" w:rsidRPr="00770537" w:rsidRDefault="00AF45DD" w:rsidP="00AF45DD">
      <w:pPr>
        <w:spacing w:before="120"/>
      </w:pPr>
    </w:p>
    <w:p w14:paraId="61361F6B" w14:textId="5424D152" w:rsidR="00AF45DD" w:rsidRPr="00770537" w:rsidRDefault="00AF45DD" w:rsidP="00AF45DD">
      <w:pPr>
        <w:spacing w:before="120"/>
      </w:pPr>
      <w:r w:rsidRPr="00770537">
        <w:t>3.5.</w:t>
      </w:r>
      <w:r w:rsidR="0008233E" w:rsidRPr="00770537">
        <w:t>3</w:t>
      </w:r>
      <w:r w:rsidRPr="00770537">
        <w:t xml:space="preserve">.2 Installation of MatLab </w:t>
      </w:r>
      <w:r w:rsidR="00394833" w:rsidRPr="00770537">
        <w:t xml:space="preserve">Runtime </w:t>
      </w:r>
      <w:r w:rsidR="004F4113" w:rsidRPr="00770537">
        <w:t>2019a</w:t>
      </w:r>
    </w:p>
    <w:p w14:paraId="6186393F" w14:textId="77777777" w:rsidR="00AF45DD" w:rsidRPr="00770537" w:rsidRDefault="00200537" w:rsidP="00AF45DD">
      <w:pPr>
        <w:ind w:firstLine="720"/>
      </w:pPr>
      <w:hyperlink r:id="rId57" w:history="1">
        <w:r w:rsidR="00AF45DD" w:rsidRPr="00770537">
          <w:rPr>
            <w:rStyle w:val="Hyperlink"/>
          </w:rPr>
          <w:t>https://www.mathworks.com/products/compiler/matlab-runtime.html</w:t>
        </w:r>
      </w:hyperlink>
    </w:p>
    <w:p w14:paraId="582A9230" w14:textId="77777777" w:rsidR="00125FBB" w:rsidRPr="00AC42C7" w:rsidRDefault="00125FBB" w:rsidP="00125FBB">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57F9CB0A" w14:textId="07C9A198" w:rsidR="006A63E8" w:rsidRPr="00770537" w:rsidRDefault="00AA5FBA" w:rsidP="00AA5FBA">
      <w:pPr>
        <w:spacing w:before="120"/>
      </w:pPr>
      <w:r w:rsidRPr="00770537">
        <w:t>3.5.</w:t>
      </w:r>
      <w:r w:rsidR="0008233E" w:rsidRPr="00770537">
        <w:t>3</w:t>
      </w:r>
      <w:r w:rsidRPr="00770537">
        <w:t xml:space="preserve">.3 </w:t>
      </w:r>
      <w:r w:rsidR="00AF45DD" w:rsidRPr="00770537">
        <w:t>Double click “</w:t>
      </w:r>
      <w:r w:rsidR="00111B47" w:rsidRPr="00111B47">
        <w:rPr>
          <w:i/>
        </w:rPr>
        <w:t>Acycle</w:t>
      </w:r>
      <w:r w:rsidR="00AF45DD" w:rsidRPr="00770537">
        <w:t xml:space="preserve">.exe” to run </w:t>
      </w:r>
      <w:r w:rsidR="00111B47" w:rsidRPr="00111B47">
        <w:rPr>
          <w:i/>
        </w:rPr>
        <w:t>Acycle</w:t>
      </w:r>
      <w:r w:rsidR="00AF45DD" w:rsidRPr="00770537">
        <w:t xml:space="preserve">. </w:t>
      </w:r>
    </w:p>
    <w:p w14:paraId="1276B431" w14:textId="0C36E1CB" w:rsidR="00AF45DD" w:rsidRPr="00770537" w:rsidRDefault="006A63E8" w:rsidP="003B0C3E">
      <w:r w:rsidRPr="00770537">
        <w:t>3.5.3.4 Now, you need to change directory (</w:t>
      </w:r>
      <w:r w:rsidRPr="00770537">
        <w:rPr>
          <w:noProof/>
        </w:rPr>
        <w:drawing>
          <wp:inline distT="0" distB="0" distL="0" distR="0" wp14:anchorId="320D34AC" wp14:editId="3FAA7EA1">
            <wp:extent cx="228600" cy="20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28600" cy="203200"/>
                    </a:xfrm>
                    <a:prstGeom prst="rect">
                      <a:avLst/>
                    </a:prstGeom>
                  </pic:spPr>
                </pic:pic>
              </a:graphicData>
            </a:graphic>
          </wp:inline>
        </w:drawing>
      </w:r>
      <w:r w:rsidRPr="00770537">
        <w:t xml:space="preserve">) to the working folder. </w:t>
      </w:r>
      <w:r w:rsidR="00AC3445" w:rsidRPr="00770537">
        <w:br w:type="page"/>
      </w:r>
    </w:p>
    <w:p w14:paraId="76081307" w14:textId="2D7507F3" w:rsidR="00D95267" w:rsidRPr="00770537" w:rsidRDefault="00D95267" w:rsidP="00D95267">
      <w:pPr>
        <w:pStyle w:val="Heading2"/>
        <w:rPr>
          <w:rFonts w:ascii="Times New Roman" w:hAnsi="Times New Roman" w:cs="Times New Roman"/>
          <w:b/>
          <w:color w:val="000000" w:themeColor="text1"/>
          <w:sz w:val="28"/>
          <w:szCs w:val="28"/>
        </w:rPr>
      </w:pPr>
      <w:bookmarkStart w:id="22" w:name="_Toc47539117"/>
      <w:r w:rsidRPr="00770537">
        <w:rPr>
          <w:rFonts w:ascii="Times New Roman" w:hAnsi="Times New Roman" w:cs="Times New Roman"/>
          <w:b/>
          <w:color w:val="000000" w:themeColor="text1"/>
          <w:sz w:val="28"/>
          <w:szCs w:val="28"/>
        </w:rPr>
        <w:lastRenderedPageBreak/>
        <w:t>3.</w:t>
      </w:r>
      <w:r w:rsidR="00D7695F" w:rsidRPr="00770537">
        <w:rPr>
          <w:rFonts w:ascii="Times New Roman" w:hAnsi="Times New Roman" w:cs="Times New Roman"/>
          <w:b/>
          <w:color w:val="000000" w:themeColor="text1"/>
          <w:sz w:val="28"/>
          <w:szCs w:val="28"/>
        </w:rPr>
        <w:t>6</w:t>
      </w:r>
      <w:r w:rsidRPr="00770537">
        <w:rPr>
          <w:rFonts w:ascii="Times New Roman" w:hAnsi="Times New Roman" w:cs="Times New Roman"/>
          <w:b/>
          <w:color w:val="000000" w:themeColor="text1"/>
          <w:sz w:val="28"/>
          <w:szCs w:val="28"/>
        </w:rPr>
        <w:t xml:space="preserve"> Data </w:t>
      </w:r>
      <w:r w:rsidR="005E66D5" w:rsidRPr="00770537">
        <w:rPr>
          <w:rFonts w:ascii="Times New Roman" w:hAnsi="Times New Roman" w:cs="Times New Roman"/>
          <w:b/>
          <w:color w:val="000000" w:themeColor="text1"/>
          <w:sz w:val="28"/>
          <w:szCs w:val="28"/>
        </w:rPr>
        <w:t>R</w:t>
      </w:r>
      <w:r w:rsidRPr="00770537">
        <w:rPr>
          <w:rFonts w:ascii="Times New Roman" w:hAnsi="Times New Roman" w:cs="Times New Roman"/>
          <w:b/>
          <w:color w:val="000000" w:themeColor="text1"/>
          <w:sz w:val="28"/>
          <w:szCs w:val="28"/>
        </w:rPr>
        <w:t>equirement</w:t>
      </w:r>
      <w:r w:rsidR="00926905" w:rsidRPr="00770537">
        <w:rPr>
          <w:rFonts w:ascii="Times New Roman" w:hAnsi="Times New Roman" w:cs="Times New Roman"/>
          <w:b/>
          <w:color w:val="000000" w:themeColor="text1"/>
          <w:sz w:val="28"/>
          <w:szCs w:val="28"/>
        </w:rPr>
        <w:t>s</w:t>
      </w:r>
      <w:bookmarkEnd w:id="22"/>
    </w:p>
    <w:p w14:paraId="398DC229" w14:textId="77777777" w:rsidR="00D95267" w:rsidRPr="00770537" w:rsidRDefault="00D95267" w:rsidP="00E6522E">
      <w:pPr>
        <w:spacing w:before="120"/>
        <w:ind w:left="360" w:firstLine="360"/>
      </w:pPr>
    </w:p>
    <w:p w14:paraId="68C9297F" w14:textId="6747FD49" w:rsidR="00410823" w:rsidRPr="00770537" w:rsidRDefault="00792CEE" w:rsidP="00E6522E">
      <w:pPr>
        <w:spacing w:before="120"/>
        <w:ind w:left="360" w:firstLine="360"/>
      </w:pPr>
      <w:r w:rsidRPr="00770537">
        <w:t xml:space="preserve">The input file of data series can be in a variety of formats, including </w:t>
      </w:r>
      <w:r w:rsidR="005F7B26" w:rsidRPr="00770537">
        <w:t xml:space="preserve">comma-, </w:t>
      </w:r>
      <w:r w:rsidRPr="00770537">
        <w:t>table- or space-delimited text</w:t>
      </w:r>
      <w:r w:rsidR="00410823" w:rsidRPr="00770537">
        <w:t xml:space="preserve"> (</w:t>
      </w:r>
      <w:r w:rsidR="00410823" w:rsidRPr="00770537">
        <w:rPr>
          <w:i/>
        </w:rPr>
        <w:t>*.txt</w:t>
      </w:r>
      <w:r w:rsidR="00410823" w:rsidRPr="00770537">
        <w:t>)</w:t>
      </w:r>
      <w:r w:rsidR="00843AFD" w:rsidRPr="00770537">
        <w:t xml:space="preserve">, </w:t>
      </w:r>
      <w:r w:rsidR="008F1CB9" w:rsidRPr="00770537">
        <w:t>or</w:t>
      </w:r>
      <w:r w:rsidR="00843AFD" w:rsidRPr="00770537">
        <w:t xml:space="preserve"> comma-</w:t>
      </w:r>
      <w:r w:rsidRPr="00770537">
        <w:t>separated values files</w:t>
      </w:r>
      <w:r w:rsidR="00410823" w:rsidRPr="00770537">
        <w:t xml:space="preserve"> (</w:t>
      </w:r>
      <w:r w:rsidR="00410823" w:rsidRPr="00770537">
        <w:rPr>
          <w:i/>
        </w:rPr>
        <w:t>*.csv</w:t>
      </w:r>
      <w:r w:rsidR="00410823" w:rsidRPr="00770537">
        <w:t>)</w:t>
      </w:r>
      <w:r w:rsidRPr="00770537">
        <w:t xml:space="preserve"> from an Excel-type spreadsheet</w:t>
      </w:r>
      <w:r w:rsidR="00410823" w:rsidRPr="00770537">
        <w:t>.</w:t>
      </w:r>
      <w:r w:rsidR="00E228AD" w:rsidRPr="00770537">
        <w:t xml:space="preserve"> </w:t>
      </w:r>
      <w:r w:rsidR="00FA5674">
        <w:rPr>
          <w:color w:val="FF0000"/>
        </w:rPr>
        <w:t>H</w:t>
      </w:r>
      <w:r w:rsidR="00E228AD" w:rsidRPr="00770537">
        <w:rPr>
          <w:color w:val="FF0000"/>
        </w:rPr>
        <w:t xml:space="preserve">eader </w:t>
      </w:r>
      <w:r w:rsidR="00FA5674">
        <w:rPr>
          <w:color w:val="FF0000"/>
        </w:rPr>
        <w:t xml:space="preserve">may be </w:t>
      </w:r>
      <w:r w:rsidR="00E228AD" w:rsidRPr="00770537">
        <w:rPr>
          <w:color w:val="FF0000"/>
        </w:rPr>
        <w:t>permitted.</w:t>
      </w:r>
    </w:p>
    <w:p w14:paraId="42725BEC" w14:textId="330DE43E" w:rsidR="00410823" w:rsidRPr="00770537" w:rsidRDefault="00D12FB9" w:rsidP="00E6522E">
      <w:pPr>
        <w:spacing w:before="120"/>
        <w:ind w:left="360" w:firstLine="360"/>
      </w:pPr>
      <w:r w:rsidRPr="00770537">
        <w:t>The</w:t>
      </w:r>
      <w:r w:rsidR="00792CEE" w:rsidRPr="00770537">
        <w:t xml:space="preserve"> data file</w:t>
      </w:r>
      <w:r w:rsidR="00BA08F6" w:rsidRPr="00770537">
        <w:t>s</w:t>
      </w:r>
      <w:r w:rsidR="00792CEE" w:rsidRPr="00770537">
        <w:t xml:space="preserve"> </w:t>
      </w:r>
      <w:r w:rsidRPr="00770537">
        <w:t>must</w:t>
      </w:r>
      <w:r w:rsidR="00792CEE" w:rsidRPr="00770537">
        <w:t xml:space="preserve"> contain two columns of </w:t>
      </w:r>
      <w:r w:rsidR="005D3052" w:rsidRPr="00770537">
        <w:t>values</w:t>
      </w:r>
      <w:r w:rsidR="00792CEE" w:rsidRPr="00770537">
        <w:t xml:space="preserve">. The first column must be </w:t>
      </w:r>
      <w:r w:rsidR="00843AFD" w:rsidRPr="00770537">
        <w:t xml:space="preserve">in </w:t>
      </w:r>
      <w:r w:rsidR="00792CEE" w:rsidRPr="00770537">
        <w:t xml:space="preserve">depth or time, and the second column </w:t>
      </w:r>
      <w:r w:rsidR="004B0367" w:rsidRPr="00770537">
        <w:t>is</w:t>
      </w:r>
      <w:r w:rsidR="00792CEE" w:rsidRPr="00770537">
        <w:t xml:space="preserve"> value </w:t>
      </w:r>
      <w:r w:rsidR="009A775F" w:rsidRPr="00770537">
        <w:t>for</w:t>
      </w:r>
      <w:r w:rsidR="00792CEE" w:rsidRPr="00770537">
        <w:t xml:space="preserve"> the corresponding depth or time. </w:t>
      </w:r>
    </w:p>
    <w:p w14:paraId="1EB22A5E" w14:textId="77777777" w:rsidR="00FF73AD" w:rsidRPr="00770537" w:rsidRDefault="00FF73AD" w:rsidP="007358CC">
      <w:pPr>
        <w:spacing w:before="120"/>
        <w:ind w:left="360"/>
      </w:pPr>
    </w:p>
    <w:p w14:paraId="486B39A1" w14:textId="5AD253E6" w:rsidR="00FF73AD" w:rsidRPr="00770537" w:rsidRDefault="00581302" w:rsidP="007358CC">
      <w:pPr>
        <w:spacing w:before="120"/>
        <w:ind w:left="360"/>
        <w:rPr>
          <w:i/>
        </w:rPr>
      </w:pPr>
      <w:r w:rsidRPr="00770537">
        <w:rPr>
          <w:i/>
          <w:noProof/>
        </w:rPr>
        <w:drawing>
          <wp:inline distT="0" distB="0" distL="0" distR="0" wp14:anchorId="51E98581" wp14:editId="06B395BC">
            <wp:extent cx="4114800" cy="4064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114800" cy="406400"/>
                    </a:xfrm>
                    <a:prstGeom prst="rect">
                      <a:avLst/>
                    </a:prstGeom>
                  </pic:spPr>
                </pic:pic>
              </a:graphicData>
            </a:graphic>
          </wp:inline>
        </w:drawing>
      </w:r>
    </w:p>
    <w:p w14:paraId="10D170D9" w14:textId="56B5F0A5" w:rsidR="00FF73AD" w:rsidRPr="00770537" w:rsidRDefault="00597618" w:rsidP="007358CC">
      <w:pPr>
        <w:spacing w:before="120"/>
        <w:ind w:left="360"/>
        <w:rPr>
          <w:color w:val="FF0000"/>
        </w:rPr>
      </w:pPr>
      <w:r w:rsidRPr="00770537">
        <w:rPr>
          <w:color w:val="FF0000"/>
        </w:rPr>
        <w:t>M</w:t>
      </w:r>
      <w:r w:rsidR="00FF73AD" w:rsidRPr="00770537">
        <w:rPr>
          <w:color w:val="FF0000"/>
        </w:rPr>
        <w:t>ake sure</w:t>
      </w:r>
      <w:r w:rsidR="00351409" w:rsidRPr="00770537">
        <w:rPr>
          <w:color w:val="FF0000"/>
        </w:rPr>
        <w:t xml:space="preserve"> that</w:t>
      </w:r>
      <w:r w:rsidR="00FF73AD" w:rsidRPr="00770537">
        <w:rPr>
          <w:color w:val="FF0000"/>
        </w:rPr>
        <w:t xml:space="preserve"> there </w:t>
      </w:r>
      <w:r w:rsidR="009C24C8" w:rsidRPr="00770537">
        <w:rPr>
          <w:color w:val="FF0000"/>
        </w:rPr>
        <w:t>are</w:t>
      </w:r>
      <w:r w:rsidR="00FF73AD" w:rsidRPr="00770537">
        <w:rPr>
          <w:color w:val="FF0000"/>
        </w:rPr>
        <w:t xml:space="preserve"> </w:t>
      </w:r>
      <w:r w:rsidR="00A74A4F" w:rsidRPr="00770537">
        <w:rPr>
          <w:color w:val="FF0000"/>
        </w:rPr>
        <w:t>NO</w:t>
      </w:r>
      <w:r w:rsidR="00FF73AD" w:rsidRPr="00770537">
        <w:rPr>
          <w:color w:val="FF0000"/>
        </w:rPr>
        <w:t xml:space="preserve"> SPACE</w:t>
      </w:r>
      <w:r w:rsidR="009C24C8" w:rsidRPr="00770537">
        <w:rPr>
          <w:color w:val="FF0000"/>
        </w:rPr>
        <w:t>S</w:t>
      </w:r>
      <w:r w:rsidR="00FF73AD" w:rsidRPr="00770537">
        <w:rPr>
          <w:color w:val="FF0000"/>
        </w:rPr>
        <w:t xml:space="preserve"> or language other than ENGLISH in the address line</w:t>
      </w:r>
      <w:r w:rsidR="00581302" w:rsidRPr="00770537">
        <w:rPr>
          <w:color w:val="FF0000"/>
        </w:rPr>
        <w:t xml:space="preserve"> (above)</w:t>
      </w:r>
      <w:r w:rsidR="00FF73AD" w:rsidRPr="00770537">
        <w:rPr>
          <w:color w:val="FF0000"/>
        </w:rPr>
        <w:t>. Or you need to change the directory (</w:t>
      </w:r>
      <w:r w:rsidR="00FF73AD" w:rsidRPr="00770537">
        <w:rPr>
          <w:noProof/>
          <w:color w:val="FF0000"/>
        </w:rPr>
        <w:drawing>
          <wp:inline distT="0" distB="0" distL="0" distR="0" wp14:anchorId="151B6DFE" wp14:editId="5857576E">
            <wp:extent cx="228600" cy="203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28600" cy="203200"/>
                    </a:xfrm>
                    <a:prstGeom prst="rect">
                      <a:avLst/>
                    </a:prstGeom>
                  </pic:spPr>
                </pic:pic>
              </a:graphicData>
            </a:graphic>
          </wp:inline>
        </w:drawing>
      </w:r>
      <w:r w:rsidR="00FF73AD" w:rsidRPr="00770537">
        <w:rPr>
          <w:color w:val="FF0000"/>
        </w:rPr>
        <w:t xml:space="preserve">) to </w:t>
      </w:r>
      <w:r w:rsidR="00530377" w:rsidRPr="00770537">
        <w:rPr>
          <w:color w:val="FF0000"/>
        </w:rPr>
        <w:t>another</w:t>
      </w:r>
      <w:r w:rsidR="00FF73AD" w:rsidRPr="00770537">
        <w:rPr>
          <w:color w:val="FF0000"/>
        </w:rPr>
        <w:t xml:space="preserve"> working folder.</w:t>
      </w:r>
    </w:p>
    <w:p w14:paraId="79F3CE3E" w14:textId="315123A6" w:rsidR="001A3620" w:rsidRPr="00770537" w:rsidRDefault="001A3620" w:rsidP="007358CC">
      <w:pPr>
        <w:spacing w:before="120"/>
        <w:ind w:left="360"/>
        <w:rPr>
          <w:i/>
          <w:shd w:val="pct15" w:color="auto" w:fill="FFFFFF"/>
        </w:rPr>
      </w:pPr>
      <w:r w:rsidRPr="00770537">
        <w:br/>
      </w:r>
      <w:r w:rsidR="007358CC" w:rsidRPr="00770537">
        <w:rPr>
          <w:i/>
          <w:shd w:val="pct15" w:color="auto" w:fill="FFFFFF"/>
        </w:rPr>
        <w:t xml:space="preserve">??? </w:t>
      </w:r>
      <w:r w:rsidRPr="00770537">
        <w:rPr>
          <w:i/>
          <w:shd w:val="pct15" w:color="auto" w:fill="FFFFFF"/>
        </w:rPr>
        <w:t xml:space="preserve">Still have no idea, don't </w:t>
      </w:r>
      <w:r w:rsidR="00FD74D0" w:rsidRPr="00770537">
        <w:rPr>
          <w:i/>
          <w:shd w:val="pct15" w:color="auto" w:fill="FFFFFF"/>
        </w:rPr>
        <w:t>worry. Try this, you’ll have a perfect example:</w:t>
      </w:r>
    </w:p>
    <w:p w14:paraId="3295332F" w14:textId="19A9EB37" w:rsidR="001A3620" w:rsidRPr="00770537" w:rsidRDefault="00815143" w:rsidP="00E6522E">
      <w:pPr>
        <w:spacing w:before="120"/>
        <w:ind w:left="360" w:firstLine="360"/>
        <w:rPr>
          <w:i/>
          <w:color w:val="FF0000"/>
        </w:rPr>
      </w:pPr>
      <w:r w:rsidRPr="00770537">
        <w:rPr>
          <w:i/>
          <w:color w:val="FF0000"/>
        </w:rPr>
        <w:t>Choose “</w:t>
      </w:r>
      <w:r w:rsidR="001A3620" w:rsidRPr="00770537">
        <w:rPr>
          <w:i/>
          <w:color w:val="FF0000"/>
        </w:rPr>
        <w:t>Basic Series</w:t>
      </w:r>
      <w:r w:rsidRPr="00770537">
        <w:rPr>
          <w:i/>
          <w:color w:val="FF0000"/>
        </w:rPr>
        <w:t>” menu</w:t>
      </w:r>
      <w:r w:rsidR="001A3620" w:rsidRPr="00770537">
        <w:rPr>
          <w:i/>
          <w:color w:val="FF0000"/>
        </w:rPr>
        <w:t xml:space="preserve"> </w:t>
      </w:r>
      <w:r w:rsidRPr="00770537">
        <w:rPr>
          <w:i/>
          <w:color w:val="FF0000"/>
        </w:rPr>
        <w:sym w:font="Wingdings" w:char="F0E0"/>
      </w:r>
      <w:r w:rsidRPr="00770537">
        <w:rPr>
          <w:i/>
          <w:color w:val="FF0000"/>
        </w:rPr>
        <w:t xml:space="preserve">  </w:t>
      </w:r>
      <w:r w:rsidR="001A3620" w:rsidRPr="00770537">
        <w:rPr>
          <w:i/>
          <w:color w:val="FF0000"/>
        </w:rPr>
        <w:t xml:space="preserve"> </w:t>
      </w:r>
      <w:r w:rsidR="003A4E97" w:rsidRPr="00770537">
        <w:rPr>
          <w:i/>
          <w:color w:val="FF0000"/>
        </w:rPr>
        <w:t>Examples</w:t>
      </w:r>
      <w:r w:rsidR="001A3620" w:rsidRPr="00770537">
        <w:rPr>
          <w:i/>
          <w:color w:val="FF0000"/>
        </w:rPr>
        <w:t xml:space="preserve"> </w:t>
      </w:r>
      <w:r w:rsidRPr="00770537">
        <w:rPr>
          <w:i/>
          <w:color w:val="FF0000"/>
        </w:rPr>
        <w:sym w:font="Wingdings" w:char="F0E0"/>
      </w:r>
      <w:r w:rsidRPr="00770537">
        <w:rPr>
          <w:i/>
          <w:color w:val="FF0000"/>
        </w:rPr>
        <w:t xml:space="preserve"> </w:t>
      </w:r>
      <w:r w:rsidR="001A3620" w:rsidRPr="00770537">
        <w:rPr>
          <w:i/>
          <w:color w:val="FF0000"/>
        </w:rPr>
        <w:t xml:space="preserve"> </w:t>
      </w:r>
      <w:r w:rsidR="003A4E97" w:rsidRPr="00770537">
        <w:rPr>
          <w:i/>
          <w:color w:val="FF0000"/>
        </w:rPr>
        <w:t>choose any data or image file</w:t>
      </w:r>
    </w:p>
    <w:p w14:paraId="082C2C49" w14:textId="7C699413" w:rsidR="00FC4B42" w:rsidRPr="00770537" w:rsidRDefault="003A4E97" w:rsidP="00E6522E">
      <w:pPr>
        <w:spacing w:before="120"/>
        <w:ind w:left="360" w:firstLine="360"/>
      </w:pPr>
      <w:r w:rsidRPr="00770537">
        <w:rPr>
          <w:i/>
          <w:noProof/>
        </w:rPr>
        <w:drawing>
          <wp:inline distT="0" distB="0" distL="0" distR="0" wp14:anchorId="79629FA6" wp14:editId="70BE3F47">
            <wp:extent cx="3474720" cy="2982468"/>
            <wp:effectExtent l="0" t="0" r="508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cstate="print">
                      <a:extLst>
                        <a:ext uri="{28A0092B-C50C-407E-A947-70E740481C1C}">
                          <a14:useLocalDpi xmlns:a14="http://schemas.microsoft.com/office/drawing/2010/main"/>
                        </a:ext>
                      </a:extLst>
                    </a:blip>
                    <a:stretch>
                      <a:fillRect/>
                    </a:stretch>
                  </pic:blipFill>
                  <pic:spPr>
                    <a:xfrm>
                      <a:off x="0" y="0"/>
                      <a:ext cx="3492492" cy="2997723"/>
                    </a:xfrm>
                    <a:prstGeom prst="rect">
                      <a:avLst/>
                    </a:prstGeom>
                  </pic:spPr>
                </pic:pic>
              </a:graphicData>
            </a:graphic>
          </wp:inline>
        </w:drawing>
      </w:r>
    </w:p>
    <w:p w14:paraId="21E262A5" w14:textId="77573BAE" w:rsidR="00C8434B" w:rsidRPr="00770537" w:rsidRDefault="00792CEE" w:rsidP="00B563BA">
      <w:pPr>
        <w:spacing w:before="120"/>
        <w:ind w:left="360" w:firstLine="360"/>
      </w:pPr>
      <w:r w:rsidRPr="00770537">
        <w:t xml:space="preserve">The data </w:t>
      </w:r>
      <w:r w:rsidR="00A259CF" w:rsidRPr="00770537">
        <w:t>will</w:t>
      </w:r>
      <w:r w:rsidRPr="00770537">
        <w:t xml:space="preserve"> be saved in </w:t>
      </w:r>
      <w:r w:rsidR="00A259CF" w:rsidRPr="00770537">
        <w:t>the working</w:t>
      </w:r>
      <w:r w:rsidRPr="00770537">
        <w:t xml:space="preserve"> directory. All data files, plots, and folders are displayed in the GUI list box.</w:t>
      </w:r>
      <w:r w:rsidR="00C8434B" w:rsidRPr="00770537">
        <w:rPr>
          <w:b/>
          <w:color w:val="000000" w:themeColor="text1"/>
        </w:rPr>
        <w:br w:type="page"/>
      </w:r>
    </w:p>
    <w:p w14:paraId="147C0E6F" w14:textId="5624B8E0" w:rsidR="00485A45" w:rsidRPr="00770537" w:rsidRDefault="00485A45" w:rsidP="00485A45">
      <w:pPr>
        <w:pStyle w:val="Heading1"/>
        <w:rPr>
          <w:rFonts w:ascii="Times New Roman" w:hAnsi="Times New Roman" w:cs="Times New Roman"/>
          <w:b/>
          <w:color w:val="000000" w:themeColor="text1"/>
        </w:rPr>
      </w:pPr>
      <w:bookmarkStart w:id="23" w:name="_Toc47539118"/>
      <w:r w:rsidRPr="00770537">
        <w:rPr>
          <w:rFonts w:ascii="Times New Roman" w:hAnsi="Times New Roman" w:cs="Times New Roman"/>
          <w:b/>
          <w:color w:val="000000" w:themeColor="text1"/>
        </w:rPr>
        <w:lastRenderedPageBreak/>
        <w:t xml:space="preserve">4. </w:t>
      </w:r>
      <w:r w:rsidR="00111B47" w:rsidRPr="00111B47">
        <w:rPr>
          <w:rFonts w:ascii="Times New Roman" w:hAnsi="Times New Roman" w:cs="Times New Roman"/>
          <w:b/>
          <w:i/>
          <w:color w:val="000000" w:themeColor="text1"/>
        </w:rPr>
        <w:t>Acycle</w:t>
      </w:r>
      <w:r w:rsidRPr="00770537">
        <w:rPr>
          <w:rFonts w:ascii="Times New Roman" w:hAnsi="Times New Roman" w:cs="Times New Roman"/>
          <w:b/>
          <w:color w:val="000000" w:themeColor="text1"/>
        </w:rPr>
        <w:t xml:space="preserve"> </w:t>
      </w:r>
      <w:r w:rsidR="00F83002" w:rsidRPr="00770537">
        <w:rPr>
          <w:rFonts w:ascii="Times New Roman" w:hAnsi="Times New Roman" w:cs="Times New Roman"/>
          <w:b/>
          <w:color w:val="000000" w:themeColor="text1"/>
        </w:rPr>
        <w:t>graphical user interface (GUI)</w:t>
      </w:r>
      <w:bookmarkEnd w:id="23"/>
    </w:p>
    <w:p w14:paraId="76427FCE" w14:textId="77777777" w:rsidR="00485A45" w:rsidRPr="00770537" w:rsidRDefault="00485A45" w:rsidP="00485A45">
      <w:pPr>
        <w:rPr>
          <w:i/>
          <w:iCs/>
        </w:rPr>
      </w:pPr>
    </w:p>
    <w:p w14:paraId="73F5F241" w14:textId="089CFDEA" w:rsidR="00447A2F" w:rsidRPr="00770537" w:rsidRDefault="00447A2F" w:rsidP="00447A2F">
      <w:pPr>
        <w:spacing w:before="120"/>
        <w:ind w:left="360" w:hanging="360"/>
        <w:jc w:val="center"/>
      </w:pPr>
      <w:r w:rsidRPr="00770537">
        <w:t xml:space="preserve"> </w:t>
      </w:r>
      <w:r w:rsidR="00D7574F" w:rsidRPr="00770537">
        <w:rPr>
          <w:noProof/>
        </w:rPr>
        <w:drawing>
          <wp:inline distT="0" distB="0" distL="0" distR="0" wp14:anchorId="09C5A878" wp14:editId="3AB996E6">
            <wp:extent cx="5847644" cy="340860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1-GUI.png"/>
                    <pic:cNvPicPr/>
                  </pic:nvPicPr>
                  <pic:blipFill>
                    <a:blip r:embed="rId60"/>
                    <a:stretch>
                      <a:fillRect/>
                    </a:stretch>
                  </pic:blipFill>
                  <pic:spPr>
                    <a:xfrm>
                      <a:off x="0" y="0"/>
                      <a:ext cx="5858582" cy="3414977"/>
                    </a:xfrm>
                    <a:prstGeom prst="rect">
                      <a:avLst/>
                    </a:prstGeom>
                  </pic:spPr>
                </pic:pic>
              </a:graphicData>
            </a:graphic>
          </wp:inline>
        </w:drawing>
      </w:r>
    </w:p>
    <w:p w14:paraId="3D5B966F" w14:textId="65A5C4F8" w:rsidR="00447A2F" w:rsidRPr="00770537" w:rsidRDefault="00111B47" w:rsidP="00447A2F">
      <w:pPr>
        <w:spacing w:before="120"/>
        <w:ind w:left="360" w:hanging="360"/>
        <w:jc w:val="center"/>
      </w:pPr>
      <w:r w:rsidRPr="00111B47">
        <w:rPr>
          <w:i/>
        </w:rPr>
        <w:t>Acycle</w:t>
      </w:r>
      <w:r w:rsidR="00447A2F" w:rsidRPr="00770537">
        <w:t xml:space="preserve"> Graphical User Interface (GUI)</w:t>
      </w:r>
    </w:p>
    <w:p w14:paraId="327385AF" w14:textId="77777777" w:rsidR="00447A2F" w:rsidRPr="00770537" w:rsidRDefault="00447A2F" w:rsidP="00447A2F">
      <w:pPr>
        <w:spacing w:before="120"/>
        <w:ind w:left="360" w:hanging="360"/>
        <w:jc w:val="center"/>
        <w:rPr>
          <w:sz w:val="22"/>
          <w:szCs w:val="22"/>
        </w:rPr>
      </w:pPr>
    </w:p>
    <w:p w14:paraId="433E4E37" w14:textId="124780A1" w:rsidR="00AF3E59" w:rsidRPr="00770537" w:rsidRDefault="00AF3E59" w:rsidP="00AF3E59">
      <w:pPr>
        <w:pStyle w:val="Heading2"/>
        <w:rPr>
          <w:rFonts w:ascii="Times New Roman" w:hAnsi="Times New Roman" w:cs="Times New Roman"/>
          <w:b/>
          <w:color w:val="000000" w:themeColor="text1"/>
          <w:sz w:val="28"/>
          <w:szCs w:val="28"/>
        </w:rPr>
      </w:pPr>
      <w:bookmarkStart w:id="24" w:name="_Toc47539119"/>
      <w:r w:rsidRPr="00770537">
        <w:rPr>
          <w:rFonts w:ascii="Times New Roman" w:hAnsi="Times New Roman" w:cs="Times New Roman"/>
          <w:b/>
          <w:color w:val="000000" w:themeColor="text1"/>
          <w:sz w:val="28"/>
          <w:szCs w:val="28"/>
        </w:rPr>
        <w:t>4.1 Functions</w:t>
      </w:r>
      <w:r w:rsidR="00033B0C" w:rsidRPr="00770537">
        <w:rPr>
          <w:rFonts w:ascii="Times New Roman" w:hAnsi="Times New Roman" w:cs="Times New Roman"/>
          <w:b/>
          <w:color w:val="000000" w:themeColor="text1"/>
          <w:sz w:val="28"/>
          <w:szCs w:val="28"/>
        </w:rPr>
        <w:t xml:space="preserve"> and GUI</w:t>
      </w:r>
      <w:bookmarkEnd w:id="24"/>
    </w:p>
    <w:p w14:paraId="484B7A1C" w14:textId="590F964F" w:rsidR="00AF3E59" w:rsidRPr="00770537" w:rsidRDefault="00111B47" w:rsidP="00447A2F">
      <w:pPr>
        <w:spacing w:before="120"/>
        <w:ind w:firstLine="360"/>
      </w:pPr>
      <w:r w:rsidRPr="00111B47">
        <w:rPr>
          <w:i/>
        </w:rPr>
        <w:t>Acycle</w:t>
      </w:r>
      <w:r w:rsidR="00AF3E59" w:rsidRPr="00770537">
        <w:t xml:space="preserve"> </w:t>
      </w:r>
      <w:r w:rsidR="00DD2FA3" w:rsidRPr="00770537">
        <w:t>contains the following functions.</w:t>
      </w:r>
    </w:p>
    <w:p w14:paraId="45B8D659" w14:textId="77777777" w:rsidR="007A6991" w:rsidRPr="00770537" w:rsidRDefault="000E7033" w:rsidP="007F1FA3">
      <w:pPr>
        <w:spacing w:before="120"/>
        <w:ind w:left="360" w:firstLine="360"/>
        <w:rPr>
          <w:sz w:val="22"/>
          <w:szCs w:val="22"/>
        </w:rPr>
      </w:pPr>
      <w:r w:rsidRPr="00770537">
        <w:rPr>
          <w:b/>
          <w:sz w:val="22"/>
          <w:szCs w:val="22"/>
        </w:rPr>
        <w:t>File</w:t>
      </w:r>
      <w:r w:rsidRPr="00770537">
        <w:rPr>
          <w:sz w:val="22"/>
          <w:szCs w:val="22"/>
        </w:rPr>
        <w:t xml:space="preserve"> </w:t>
      </w:r>
    </w:p>
    <w:p w14:paraId="72B15B94" w14:textId="23A35FC1" w:rsidR="007F1FA3" w:rsidRPr="00770537" w:rsidRDefault="007A6991" w:rsidP="007F1FA3">
      <w:pPr>
        <w:spacing w:before="120"/>
        <w:ind w:left="360" w:firstLine="360"/>
        <w:rPr>
          <w:sz w:val="22"/>
          <w:szCs w:val="22"/>
        </w:rPr>
      </w:pPr>
      <w:r w:rsidRPr="00770537">
        <w:rPr>
          <w:sz w:val="22"/>
          <w:szCs w:val="22"/>
        </w:rPr>
        <w:t xml:space="preserve">New Folder; New Text File; </w:t>
      </w:r>
      <w:r w:rsidR="000E7033" w:rsidRPr="00770537">
        <w:rPr>
          <w:sz w:val="22"/>
          <w:szCs w:val="22"/>
        </w:rPr>
        <w:t xml:space="preserve">Save </w:t>
      </w:r>
      <w:r w:rsidRPr="00770537">
        <w:rPr>
          <w:sz w:val="22"/>
          <w:szCs w:val="22"/>
        </w:rPr>
        <w:t>*.</w:t>
      </w:r>
      <w:proofErr w:type="spellStart"/>
      <w:r w:rsidRPr="00770537">
        <w:rPr>
          <w:sz w:val="22"/>
          <w:szCs w:val="22"/>
        </w:rPr>
        <w:t>AC</w:t>
      </w:r>
      <w:r w:rsidR="000E7033" w:rsidRPr="00770537">
        <w:rPr>
          <w:sz w:val="22"/>
          <w:szCs w:val="22"/>
        </w:rPr>
        <w:t>.fig</w:t>
      </w:r>
      <w:proofErr w:type="spellEnd"/>
      <w:r w:rsidRPr="00770537">
        <w:rPr>
          <w:sz w:val="22"/>
          <w:szCs w:val="22"/>
        </w:rPr>
        <w:t>;</w:t>
      </w:r>
      <w:r w:rsidR="000E7033" w:rsidRPr="00770537">
        <w:rPr>
          <w:sz w:val="22"/>
          <w:szCs w:val="22"/>
        </w:rPr>
        <w:t xml:space="preserve"> Open Working Directory</w:t>
      </w:r>
      <w:r w:rsidRPr="00770537">
        <w:rPr>
          <w:sz w:val="22"/>
          <w:szCs w:val="22"/>
        </w:rPr>
        <w:t>; Extract Data</w:t>
      </w:r>
    </w:p>
    <w:p w14:paraId="330EB417" w14:textId="77777777" w:rsidR="007A6991" w:rsidRPr="00770537" w:rsidRDefault="000E7033" w:rsidP="007F1FA3">
      <w:pPr>
        <w:spacing w:before="120"/>
        <w:ind w:left="360" w:firstLine="360"/>
        <w:rPr>
          <w:sz w:val="22"/>
          <w:szCs w:val="22"/>
        </w:rPr>
      </w:pPr>
      <w:r w:rsidRPr="00770537">
        <w:rPr>
          <w:b/>
          <w:sz w:val="22"/>
          <w:szCs w:val="22"/>
        </w:rPr>
        <w:t>Edit</w:t>
      </w:r>
      <w:r w:rsidRPr="00770537">
        <w:rPr>
          <w:sz w:val="22"/>
          <w:szCs w:val="22"/>
        </w:rPr>
        <w:t xml:space="preserve"> </w:t>
      </w:r>
    </w:p>
    <w:p w14:paraId="4AE6114C" w14:textId="209548E9" w:rsidR="000E7033" w:rsidRPr="00770537" w:rsidRDefault="005D5915" w:rsidP="007F1FA3">
      <w:pPr>
        <w:spacing w:before="120"/>
        <w:ind w:left="360" w:firstLine="360"/>
        <w:rPr>
          <w:sz w:val="22"/>
          <w:szCs w:val="22"/>
        </w:rPr>
      </w:pPr>
      <w:r w:rsidRPr="00770537">
        <w:rPr>
          <w:sz w:val="22"/>
          <w:szCs w:val="22"/>
        </w:rPr>
        <w:t xml:space="preserve">Refresh; </w:t>
      </w:r>
      <w:r w:rsidR="000E7033" w:rsidRPr="00770537">
        <w:rPr>
          <w:sz w:val="22"/>
          <w:szCs w:val="22"/>
        </w:rPr>
        <w:t>Rename</w:t>
      </w:r>
      <w:r w:rsidR="007A6991" w:rsidRPr="00770537">
        <w:rPr>
          <w:sz w:val="22"/>
          <w:szCs w:val="22"/>
        </w:rPr>
        <w:t>;</w:t>
      </w:r>
      <w:r w:rsidR="009D084E" w:rsidRPr="00770537">
        <w:rPr>
          <w:sz w:val="22"/>
          <w:szCs w:val="22"/>
        </w:rPr>
        <w:t xml:space="preserve"> Cut; Copy; Paste; Delete</w:t>
      </w:r>
    </w:p>
    <w:p w14:paraId="187DC26D" w14:textId="77777777" w:rsidR="007A6991" w:rsidRPr="00770537" w:rsidRDefault="000E7033" w:rsidP="007F1FA3">
      <w:pPr>
        <w:spacing w:before="120"/>
        <w:ind w:left="360" w:firstLine="360"/>
        <w:rPr>
          <w:sz w:val="22"/>
          <w:szCs w:val="22"/>
        </w:rPr>
      </w:pPr>
      <w:r w:rsidRPr="00770537">
        <w:rPr>
          <w:b/>
          <w:sz w:val="22"/>
          <w:szCs w:val="22"/>
        </w:rPr>
        <w:t>Plot</w:t>
      </w:r>
      <w:r w:rsidRPr="00770537">
        <w:rPr>
          <w:sz w:val="22"/>
          <w:szCs w:val="22"/>
        </w:rPr>
        <w:t xml:space="preserve"> </w:t>
      </w:r>
    </w:p>
    <w:p w14:paraId="51B4EC61" w14:textId="288704D9" w:rsidR="000E7033" w:rsidRPr="00770537" w:rsidRDefault="000E7033" w:rsidP="007F1FA3">
      <w:pPr>
        <w:spacing w:before="120"/>
        <w:ind w:left="360" w:firstLine="360"/>
        <w:rPr>
          <w:sz w:val="22"/>
          <w:szCs w:val="22"/>
        </w:rPr>
      </w:pPr>
      <w:r w:rsidRPr="00770537">
        <w:rPr>
          <w:sz w:val="22"/>
          <w:szCs w:val="22"/>
        </w:rPr>
        <w:t>Plot; Plot P</w:t>
      </w:r>
      <w:r w:rsidR="004473A0" w:rsidRPr="00770537">
        <w:rPr>
          <w:sz w:val="22"/>
          <w:szCs w:val="22"/>
        </w:rPr>
        <w:t>ro</w:t>
      </w:r>
      <w:r w:rsidRPr="00770537">
        <w:rPr>
          <w:sz w:val="22"/>
          <w:szCs w:val="22"/>
        </w:rPr>
        <w:t xml:space="preserve">; Plot Standardized; </w:t>
      </w:r>
      <w:r w:rsidR="002C2A2F" w:rsidRPr="00770537">
        <w:rPr>
          <w:sz w:val="22"/>
          <w:szCs w:val="22"/>
        </w:rPr>
        <w:t>Plot Standardized</w:t>
      </w:r>
      <w:r w:rsidR="002C2A2F">
        <w:rPr>
          <w:sz w:val="22"/>
          <w:szCs w:val="22"/>
        </w:rPr>
        <w:t xml:space="preserve"> + 2</w:t>
      </w:r>
      <w:r w:rsidR="002C2A2F" w:rsidRPr="00770537">
        <w:rPr>
          <w:sz w:val="22"/>
          <w:szCs w:val="22"/>
        </w:rPr>
        <w:t xml:space="preserve">; </w:t>
      </w:r>
      <w:r w:rsidRPr="00770537">
        <w:rPr>
          <w:sz w:val="22"/>
          <w:szCs w:val="22"/>
        </w:rPr>
        <w:t xml:space="preserve">Plot Swap Axis; </w:t>
      </w:r>
      <w:r w:rsidR="001254A5" w:rsidRPr="00770537">
        <w:rPr>
          <w:sz w:val="22"/>
          <w:szCs w:val="22"/>
        </w:rPr>
        <w:t xml:space="preserve">Stairs, </w:t>
      </w:r>
      <w:r w:rsidRPr="00770537">
        <w:rPr>
          <w:sz w:val="22"/>
          <w:szCs w:val="22"/>
        </w:rPr>
        <w:t>Sampling Rate; Data Distribution</w:t>
      </w:r>
    </w:p>
    <w:p w14:paraId="15B27886" w14:textId="77777777" w:rsidR="007A6991" w:rsidRPr="00770537" w:rsidRDefault="000E7033" w:rsidP="007F1FA3">
      <w:pPr>
        <w:spacing w:before="120"/>
        <w:ind w:left="360" w:firstLine="360"/>
        <w:rPr>
          <w:sz w:val="22"/>
          <w:szCs w:val="22"/>
        </w:rPr>
      </w:pPr>
      <w:r w:rsidRPr="00770537">
        <w:rPr>
          <w:b/>
          <w:sz w:val="22"/>
          <w:szCs w:val="22"/>
        </w:rPr>
        <w:t>Basic Series</w:t>
      </w:r>
      <w:r w:rsidRPr="00770537">
        <w:rPr>
          <w:sz w:val="22"/>
          <w:szCs w:val="22"/>
        </w:rPr>
        <w:t xml:space="preserve"> </w:t>
      </w:r>
    </w:p>
    <w:p w14:paraId="1019E09E" w14:textId="06A639A5" w:rsidR="000E7033" w:rsidRPr="00770537" w:rsidRDefault="000E7033" w:rsidP="007F1FA3">
      <w:pPr>
        <w:spacing w:before="120"/>
        <w:ind w:left="360" w:firstLine="360"/>
        <w:rPr>
          <w:sz w:val="22"/>
          <w:szCs w:val="22"/>
        </w:rPr>
      </w:pPr>
      <w:r w:rsidRPr="00770537">
        <w:rPr>
          <w:sz w:val="22"/>
          <w:szCs w:val="22"/>
        </w:rPr>
        <w:t>Insolation;</w:t>
      </w:r>
      <w:r w:rsidR="007C74B3" w:rsidRPr="00770537">
        <w:rPr>
          <w:sz w:val="22"/>
          <w:szCs w:val="22"/>
        </w:rPr>
        <w:t xml:space="preserve"> Astronomical Solution; </w:t>
      </w:r>
      <w:r w:rsidR="00EF7B51">
        <w:rPr>
          <w:sz w:val="22"/>
          <w:szCs w:val="22"/>
        </w:rPr>
        <w:t xml:space="preserve">Length-of-day &amp; Day-of-year; </w:t>
      </w:r>
      <w:r w:rsidR="00BB0533" w:rsidRPr="00770537">
        <w:rPr>
          <w:sz w:val="22"/>
          <w:szCs w:val="22"/>
        </w:rPr>
        <w:t xml:space="preserve">Signal/Noise Generator; </w:t>
      </w:r>
      <w:r w:rsidR="007C74B3" w:rsidRPr="00770537">
        <w:rPr>
          <w:sz w:val="22"/>
          <w:szCs w:val="22"/>
        </w:rPr>
        <w:t xml:space="preserve">LR04 Stack; </w:t>
      </w:r>
      <w:r w:rsidR="004A50B2" w:rsidRPr="00770537">
        <w:rPr>
          <w:sz w:val="22"/>
          <w:szCs w:val="22"/>
        </w:rPr>
        <w:t>Examples (</w:t>
      </w:r>
      <w:r w:rsidR="0043708A" w:rsidRPr="00770537">
        <w:rPr>
          <w:sz w:val="22"/>
          <w:szCs w:val="22"/>
        </w:rPr>
        <w:t xml:space="preserve">a couple of </w:t>
      </w:r>
      <w:r w:rsidR="009C2BE9" w:rsidRPr="00770537">
        <w:rPr>
          <w:sz w:val="22"/>
          <w:szCs w:val="22"/>
        </w:rPr>
        <w:t xml:space="preserve">data </w:t>
      </w:r>
      <w:r w:rsidR="004A50B2" w:rsidRPr="00770537">
        <w:rPr>
          <w:sz w:val="22"/>
          <w:szCs w:val="22"/>
        </w:rPr>
        <w:t>series of data and images)</w:t>
      </w:r>
    </w:p>
    <w:p w14:paraId="2A15912B" w14:textId="77777777" w:rsidR="007A6991" w:rsidRPr="00770537" w:rsidRDefault="007C74B3" w:rsidP="007F1FA3">
      <w:pPr>
        <w:spacing w:before="120"/>
        <w:ind w:left="360" w:firstLine="360"/>
        <w:rPr>
          <w:sz w:val="22"/>
          <w:szCs w:val="22"/>
        </w:rPr>
      </w:pPr>
      <w:r w:rsidRPr="00770537">
        <w:rPr>
          <w:b/>
          <w:sz w:val="22"/>
          <w:szCs w:val="22"/>
        </w:rPr>
        <w:t>Math</w:t>
      </w:r>
      <w:r w:rsidRPr="00770537">
        <w:rPr>
          <w:sz w:val="22"/>
          <w:szCs w:val="22"/>
        </w:rPr>
        <w:t xml:space="preserve"> </w:t>
      </w:r>
    </w:p>
    <w:p w14:paraId="0FA86C4A" w14:textId="1B0A79BB" w:rsidR="007C74B3" w:rsidRPr="00770537" w:rsidRDefault="007C74B3" w:rsidP="007F1FA3">
      <w:pPr>
        <w:spacing w:before="120"/>
        <w:ind w:left="360" w:firstLine="360"/>
        <w:rPr>
          <w:sz w:val="22"/>
          <w:szCs w:val="22"/>
        </w:rPr>
      </w:pPr>
      <w:r w:rsidRPr="00770537">
        <w:rPr>
          <w:sz w:val="22"/>
          <w:szCs w:val="22"/>
        </w:rPr>
        <w:t>Sort</w:t>
      </w:r>
      <w:r w:rsidR="007E4419" w:rsidRPr="00770537">
        <w:rPr>
          <w:sz w:val="22"/>
          <w:szCs w:val="22"/>
        </w:rPr>
        <w:t>/</w:t>
      </w:r>
      <w:r w:rsidRPr="00770537">
        <w:rPr>
          <w:sz w:val="22"/>
          <w:szCs w:val="22"/>
        </w:rPr>
        <w:t>Unique</w:t>
      </w:r>
      <w:r w:rsidR="007E4419" w:rsidRPr="00770537">
        <w:rPr>
          <w:sz w:val="22"/>
          <w:szCs w:val="22"/>
        </w:rPr>
        <w:t>/Delete-empty</w:t>
      </w:r>
      <w:r w:rsidRPr="00770537">
        <w:rPr>
          <w:sz w:val="22"/>
          <w:szCs w:val="22"/>
        </w:rPr>
        <w:t xml:space="preserve">; </w:t>
      </w:r>
      <w:r w:rsidR="005A25D2" w:rsidRPr="00770537">
        <w:rPr>
          <w:sz w:val="22"/>
          <w:szCs w:val="22"/>
        </w:rPr>
        <w:t xml:space="preserve">Interpolation; </w:t>
      </w:r>
      <w:r w:rsidR="00A4495B" w:rsidRPr="00770537">
        <w:rPr>
          <w:sz w:val="22"/>
          <w:szCs w:val="22"/>
        </w:rPr>
        <w:t>Interpolation</w:t>
      </w:r>
      <w:r w:rsidR="00A4495B">
        <w:rPr>
          <w:sz w:val="22"/>
          <w:szCs w:val="22"/>
        </w:rPr>
        <w:t xml:space="preserve"> Series</w:t>
      </w:r>
      <w:r w:rsidR="00A4495B" w:rsidRPr="00770537">
        <w:rPr>
          <w:sz w:val="22"/>
          <w:szCs w:val="22"/>
        </w:rPr>
        <w:t xml:space="preserve">; </w:t>
      </w:r>
      <w:r w:rsidRPr="00770537">
        <w:rPr>
          <w:sz w:val="22"/>
          <w:szCs w:val="22"/>
        </w:rPr>
        <w:t xml:space="preserve">Select Parts; Merge Series; Add Gaps; Remove Parts; Remove Peaks; </w:t>
      </w:r>
      <w:r w:rsidR="007E4419" w:rsidRPr="00770537">
        <w:rPr>
          <w:sz w:val="22"/>
          <w:szCs w:val="22"/>
        </w:rPr>
        <w:t>Clipping</w:t>
      </w:r>
      <w:r w:rsidR="005A25D2" w:rsidRPr="00770537">
        <w:rPr>
          <w:sz w:val="22"/>
          <w:szCs w:val="22"/>
        </w:rPr>
        <w:t>;</w:t>
      </w:r>
      <w:r w:rsidR="007E4419" w:rsidRPr="00770537">
        <w:rPr>
          <w:sz w:val="22"/>
          <w:szCs w:val="22"/>
        </w:rPr>
        <w:t xml:space="preserve"> </w:t>
      </w:r>
      <w:r w:rsidR="005F7D8A" w:rsidRPr="00770537">
        <w:rPr>
          <w:sz w:val="22"/>
          <w:szCs w:val="22"/>
        </w:rPr>
        <w:t xml:space="preserve">Changepoint; </w:t>
      </w:r>
      <w:r w:rsidR="000221C4" w:rsidRPr="00770537">
        <w:rPr>
          <w:sz w:val="22"/>
          <w:szCs w:val="22"/>
        </w:rPr>
        <w:t>Standardize</w:t>
      </w:r>
      <w:r w:rsidRPr="00770537">
        <w:rPr>
          <w:sz w:val="22"/>
          <w:szCs w:val="22"/>
        </w:rPr>
        <w:t xml:space="preserve">; Principal Component; Log-transform; </w:t>
      </w:r>
      <w:r w:rsidR="005F7D8A" w:rsidRPr="00770537">
        <w:rPr>
          <w:sz w:val="22"/>
          <w:szCs w:val="22"/>
        </w:rPr>
        <w:t xml:space="preserve">Derivative; </w:t>
      </w:r>
      <w:r w:rsidRPr="00770537">
        <w:rPr>
          <w:sz w:val="22"/>
          <w:szCs w:val="22"/>
        </w:rPr>
        <w:t>Simple Function</w:t>
      </w:r>
      <w:r w:rsidR="005F7D8A" w:rsidRPr="00770537">
        <w:rPr>
          <w:sz w:val="22"/>
          <w:szCs w:val="22"/>
        </w:rPr>
        <w:t>; Utilities[Find Max/Min]; Image[Show Image, RGB to Grayscale; Image Profile]</w:t>
      </w:r>
      <w:r w:rsidR="00F52918" w:rsidRPr="00770537">
        <w:rPr>
          <w:sz w:val="22"/>
          <w:szCs w:val="22"/>
        </w:rPr>
        <w:t>; Plot Digitizer</w:t>
      </w:r>
    </w:p>
    <w:p w14:paraId="6FB54CC9" w14:textId="77777777" w:rsidR="007A6991" w:rsidRPr="00770537" w:rsidRDefault="007C74B3" w:rsidP="007F1FA3">
      <w:pPr>
        <w:spacing w:before="120"/>
        <w:ind w:left="360" w:firstLine="360"/>
        <w:rPr>
          <w:sz w:val="22"/>
          <w:szCs w:val="22"/>
        </w:rPr>
      </w:pPr>
      <w:r w:rsidRPr="00770537">
        <w:rPr>
          <w:b/>
          <w:sz w:val="22"/>
          <w:szCs w:val="22"/>
        </w:rPr>
        <w:lastRenderedPageBreak/>
        <w:t>Time</w:t>
      </w:r>
      <w:r w:rsidR="000221C4" w:rsidRPr="00770537">
        <w:rPr>
          <w:b/>
          <w:sz w:val="22"/>
          <w:szCs w:val="22"/>
        </w:rPr>
        <w:t xml:space="preserve"> </w:t>
      </w:r>
      <w:r w:rsidRPr="00770537">
        <w:rPr>
          <w:b/>
          <w:sz w:val="22"/>
          <w:szCs w:val="22"/>
        </w:rPr>
        <w:t>series</w:t>
      </w:r>
      <w:r w:rsidRPr="00770537">
        <w:rPr>
          <w:sz w:val="22"/>
          <w:szCs w:val="22"/>
        </w:rPr>
        <w:t xml:space="preserve"> </w:t>
      </w:r>
    </w:p>
    <w:p w14:paraId="17E5ADC2" w14:textId="2FEEF940" w:rsidR="007C74B3" w:rsidRPr="00770537" w:rsidRDefault="00137C24" w:rsidP="007F1FA3">
      <w:pPr>
        <w:spacing w:before="120"/>
        <w:ind w:left="360" w:firstLine="360"/>
        <w:rPr>
          <w:sz w:val="22"/>
          <w:szCs w:val="22"/>
        </w:rPr>
      </w:pPr>
      <w:r w:rsidRPr="00770537">
        <w:rPr>
          <w:sz w:val="22"/>
          <w:szCs w:val="22"/>
        </w:rPr>
        <w:t>Detrending</w:t>
      </w:r>
      <w:r w:rsidR="008220A2" w:rsidRPr="00770537">
        <w:rPr>
          <w:sz w:val="22"/>
          <w:szCs w:val="22"/>
        </w:rPr>
        <w:t xml:space="preserve"> | Curve Fitting</w:t>
      </w:r>
      <w:r w:rsidR="00204588" w:rsidRPr="00770537">
        <w:rPr>
          <w:sz w:val="22"/>
          <w:szCs w:val="22"/>
        </w:rPr>
        <w:t xml:space="preserve">; </w:t>
      </w:r>
      <w:r w:rsidR="00C73D56" w:rsidRPr="00770537">
        <w:rPr>
          <w:sz w:val="22"/>
          <w:szCs w:val="22"/>
        </w:rPr>
        <w:t xml:space="preserve">Smoothing[Moving Average, Moving Median, Bootstrap]; </w:t>
      </w:r>
      <w:r w:rsidR="00134BF8" w:rsidRPr="00770537">
        <w:rPr>
          <w:sz w:val="22"/>
          <w:szCs w:val="22"/>
        </w:rPr>
        <w:t xml:space="preserve">Pre-whitening; </w:t>
      </w:r>
      <w:r w:rsidR="00204588" w:rsidRPr="00770537">
        <w:rPr>
          <w:sz w:val="22"/>
          <w:szCs w:val="22"/>
        </w:rPr>
        <w:t xml:space="preserve">Spectral Analysis; Evolutionary Spectral Analysis; </w:t>
      </w:r>
      <w:r w:rsidR="00F56657" w:rsidRPr="00770537">
        <w:rPr>
          <w:sz w:val="22"/>
          <w:szCs w:val="22"/>
        </w:rPr>
        <w:t xml:space="preserve">Wavelet transform; </w:t>
      </w:r>
      <w:r w:rsidR="00E02BF5">
        <w:rPr>
          <w:sz w:val="22"/>
          <w:szCs w:val="22"/>
        </w:rPr>
        <w:t xml:space="preserve">Coherence &amp; Phase; Lead/Lag; </w:t>
      </w:r>
      <w:r w:rsidR="00204588" w:rsidRPr="00770537">
        <w:rPr>
          <w:sz w:val="22"/>
          <w:szCs w:val="22"/>
        </w:rPr>
        <w:t xml:space="preserve">Filtering; </w:t>
      </w:r>
      <w:r w:rsidR="00E02BF5">
        <w:rPr>
          <w:sz w:val="22"/>
          <w:szCs w:val="22"/>
        </w:rPr>
        <w:t xml:space="preserve">Dynamic </w:t>
      </w:r>
      <w:r w:rsidR="00E02BF5" w:rsidRPr="00770537">
        <w:rPr>
          <w:sz w:val="22"/>
          <w:szCs w:val="22"/>
        </w:rPr>
        <w:t>Filtering;</w:t>
      </w:r>
      <w:r w:rsidR="00E02BF5">
        <w:rPr>
          <w:sz w:val="22"/>
          <w:szCs w:val="22"/>
        </w:rPr>
        <w:t xml:space="preserve"> </w:t>
      </w:r>
      <w:r w:rsidR="00E55889" w:rsidRPr="00770537">
        <w:rPr>
          <w:sz w:val="22"/>
          <w:szCs w:val="22"/>
        </w:rPr>
        <w:t xml:space="preserve">Amplitude Modulation; </w:t>
      </w:r>
      <w:r w:rsidR="00204588" w:rsidRPr="00770537">
        <w:rPr>
          <w:sz w:val="22"/>
          <w:szCs w:val="22"/>
        </w:rPr>
        <w:t>Build Age Model; Age Scale</w:t>
      </w:r>
      <w:r w:rsidR="00917966">
        <w:rPr>
          <w:sz w:val="22"/>
          <w:szCs w:val="22"/>
        </w:rPr>
        <w:t xml:space="preserve"> | Tuning</w:t>
      </w:r>
      <w:r w:rsidR="00204588" w:rsidRPr="00770537">
        <w:rPr>
          <w:sz w:val="22"/>
          <w:szCs w:val="22"/>
        </w:rPr>
        <w:t xml:space="preserve">; Sedimentary Rate to Age Model; Power Decomposition Analysis; </w:t>
      </w:r>
      <w:r w:rsidR="009D084E" w:rsidRPr="00770537">
        <w:rPr>
          <w:sz w:val="22"/>
          <w:szCs w:val="22"/>
        </w:rPr>
        <w:t>Sedimentary noise model (</w:t>
      </w:r>
      <w:r w:rsidR="00204588" w:rsidRPr="00770537">
        <w:rPr>
          <w:sz w:val="22"/>
          <w:szCs w:val="22"/>
        </w:rPr>
        <w:t xml:space="preserve">DYNOT; </w:t>
      </w:r>
      <w:r w:rsidR="00204588" w:rsidRPr="00770537">
        <w:rPr>
          <w:i/>
          <w:sz w:val="22"/>
          <w:szCs w:val="22"/>
        </w:rPr>
        <w:t>ρ</w:t>
      </w:r>
      <w:r w:rsidR="00204588" w:rsidRPr="00770537">
        <w:rPr>
          <w:sz w:val="22"/>
          <w:szCs w:val="22"/>
          <w:vertAlign w:val="subscript"/>
        </w:rPr>
        <w:t>1</w:t>
      </w:r>
      <w:r w:rsidR="00204588" w:rsidRPr="00770537">
        <w:rPr>
          <w:sz w:val="22"/>
          <w:szCs w:val="22"/>
        </w:rPr>
        <w:t xml:space="preserve"> method</w:t>
      </w:r>
      <w:r w:rsidR="009D084E" w:rsidRPr="00770537">
        <w:rPr>
          <w:sz w:val="22"/>
          <w:szCs w:val="22"/>
        </w:rPr>
        <w:t>)</w:t>
      </w:r>
      <w:r w:rsidR="00204588" w:rsidRPr="00770537">
        <w:rPr>
          <w:sz w:val="22"/>
          <w:szCs w:val="22"/>
        </w:rPr>
        <w:t>; Correlation Coefficient</w:t>
      </w:r>
      <w:r w:rsidR="00A10163" w:rsidRPr="00770537">
        <w:rPr>
          <w:sz w:val="22"/>
          <w:szCs w:val="22"/>
        </w:rPr>
        <w:t xml:space="preserve"> (COCO/eCOCO)</w:t>
      </w:r>
      <w:r w:rsidR="00204588" w:rsidRPr="00770537">
        <w:rPr>
          <w:sz w:val="22"/>
          <w:szCs w:val="22"/>
        </w:rPr>
        <w:t xml:space="preserve">; </w:t>
      </w:r>
      <w:r w:rsidR="00604FF0" w:rsidRPr="00770537">
        <w:rPr>
          <w:sz w:val="22"/>
          <w:szCs w:val="22"/>
        </w:rPr>
        <w:t>TimeOpt method</w:t>
      </w:r>
      <w:r w:rsidR="003332B2" w:rsidRPr="00770537">
        <w:rPr>
          <w:sz w:val="22"/>
          <w:szCs w:val="22"/>
        </w:rPr>
        <w:t xml:space="preserve">; </w:t>
      </w:r>
      <w:proofErr w:type="spellStart"/>
      <w:r w:rsidR="003332B2" w:rsidRPr="00770537">
        <w:rPr>
          <w:sz w:val="22"/>
          <w:szCs w:val="22"/>
        </w:rPr>
        <w:t>eTimeOpt</w:t>
      </w:r>
      <w:proofErr w:type="spellEnd"/>
      <w:r w:rsidR="00FB625E" w:rsidRPr="00770537">
        <w:rPr>
          <w:sz w:val="22"/>
          <w:szCs w:val="22"/>
        </w:rPr>
        <w:t xml:space="preserve"> method</w:t>
      </w:r>
      <w:r w:rsidR="00A10163" w:rsidRPr="00770537">
        <w:rPr>
          <w:sz w:val="22"/>
          <w:szCs w:val="22"/>
        </w:rPr>
        <w:t>; Spectral Moments</w:t>
      </w:r>
    </w:p>
    <w:p w14:paraId="1F47B410" w14:textId="77777777" w:rsidR="007A6991" w:rsidRPr="00770537" w:rsidRDefault="00204588" w:rsidP="007F1FA3">
      <w:pPr>
        <w:spacing w:before="120"/>
        <w:ind w:left="360" w:firstLine="360"/>
        <w:rPr>
          <w:sz w:val="22"/>
          <w:szCs w:val="22"/>
        </w:rPr>
      </w:pPr>
      <w:r w:rsidRPr="00770537">
        <w:rPr>
          <w:b/>
          <w:sz w:val="22"/>
          <w:szCs w:val="22"/>
        </w:rPr>
        <w:t>Help</w:t>
      </w:r>
      <w:r w:rsidRPr="00770537">
        <w:rPr>
          <w:sz w:val="22"/>
          <w:szCs w:val="22"/>
        </w:rPr>
        <w:t xml:space="preserve"> </w:t>
      </w:r>
    </w:p>
    <w:p w14:paraId="7303FF26" w14:textId="05B5EBCE" w:rsidR="00A73813" w:rsidRPr="00770537" w:rsidRDefault="00B83540" w:rsidP="00BD4544">
      <w:pPr>
        <w:spacing w:before="120"/>
        <w:ind w:left="360" w:firstLine="360"/>
        <w:rPr>
          <w:sz w:val="22"/>
          <w:szCs w:val="22"/>
        </w:rPr>
      </w:pPr>
      <w:r w:rsidRPr="00770537">
        <w:rPr>
          <w:sz w:val="22"/>
          <w:szCs w:val="22"/>
        </w:rPr>
        <w:t>What’s New</w:t>
      </w:r>
      <w:r w:rsidR="00204588" w:rsidRPr="00770537">
        <w:rPr>
          <w:sz w:val="22"/>
          <w:szCs w:val="22"/>
        </w:rPr>
        <w:t>; Manuals; F</w:t>
      </w:r>
      <w:r w:rsidR="009D084E" w:rsidRPr="00770537">
        <w:rPr>
          <w:sz w:val="22"/>
          <w:szCs w:val="22"/>
        </w:rPr>
        <w:t>ind Updates; Copyright</w:t>
      </w:r>
    </w:p>
    <w:p w14:paraId="2F23F0B7" w14:textId="77777777" w:rsidR="00BD4544" w:rsidRPr="00770537" w:rsidRDefault="00BD4544" w:rsidP="00BD4544">
      <w:pPr>
        <w:spacing w:before="120"/>
        <w:ind w:left="360" w:firstLine="360"/>
        <w:rPr>
          <w:sz w:val="22"/>
          <w:szCs w:val="22"/>
        </w:rPr>
      </w:pPr>
    </w:p>
    <w:p w14:paraId="6213CFA2" w14:textId="4695958D" w:rsidR="00D944B5" w:rsidRPr="00770537" w:rsidRDefault="00A85637" w:rsidP="00A85637">
      <w:pPr>
        <w:pStyle w:val="Heading2"/>
        <w:rPr>
          <w:rFonts w:ascii="Times New Roman" w:hAnsi="Times New Roman" w:cs="Times New Roman"/>
          <w:b/>
          <w:color w:val="000000" w:themeColor="text1"/>
          <w:sz w:val="28"/>
          <w:szCs w:val="28"/>
        </w:rPr>
      </w:pPr>
      <w:bookmarkStart w:id="25" w:name="_Toc47539120"/>
      <w:r w:rsidRPr="00770537">
        <w:rPr>
          <w:rFonts w:ascii="Times New Roman" w:hAnsi="Times New Roman" w:cs="Times New Roman"/>
          <w:b/>
          <w:color w:val="000000" w:themeColor="text1"/>
          <w:sz w:val="28"/>
          <w:szCs w:val="28"/>
        </w:rPr>
        <w:t>4.2</w:t>
      </w:r>
      <w:r w:rsidR="00033B0C" w:rsidRPr="00770537">
        <w:rPr>
          <w:rFonts w:ascii="Times New Roman" w:hAnsi="Times New Roman" w:cs="Times New Roman"/>
          <w:b/>
          <w:color w:val="000000" w:themeColor="text1"/>
          <w:sz w:val="28"/>
          <w:szCs w:val="28"/>
        </w:rPr>
        <w:t xml:space="preserve"> </w:t>
      </w:r>
      <w:r w:rsidR="00035F06" w:rsidRPr="00770537">
        <w:rPr>
          <w:rFonts w:ascii="Times New Roman" w:hAnsi="Times New Roman" w:cs="Times New Roman"/>
          <w:b/>
          <w:color w:val="000000" w:themeColor="text1"/>
          <w:sz w:val="28"/>
          <w:szCs w:val="28"/>
        </w:rPr>
        <w:t>File</w:t>
      </w:r>
      <w:bookmarkEnd w:id="25"/>
    </w:p>
    <w:p w14:paraId="5F55287B" w14:textId="77777777" w:rsidR="00BF74E6" w:rsidRPr="00770537" w:rsidRDefault="00BF74E6" w:rsidP="00BF74E6">
      <w:pPr>
        <w:spacing w:before="120"/>
        <w:ind w:left="360" w:firstLine="360"/>
        <w:rPr>
          <w:b/>
          <w:sz w:val="22"/>
          <w:szCs w:val="22"/>
        </w:rPr>
      </w:pPr>
      <w:r w:rsidRPr="00770537">
        <w:rPr>
          <w:b/>
          <w:sz w:val="22"/>
          <w:szCs w:val="22"/>
        </w:rPr>
        <w:t>New Folder:</w:t>
      </w:r>
      <w:r w:rsidRPr="00770537">
        <w:rPr>
          <w:b/>
          <w:sz w:val="22"/>
          <w:szCs w:val="22"/>
        </w:rPr>
        <w:tab/>
      </w:r>
    </w:p>
    <w:p w14:paraId="60FED0E5" w14:textId="3096D421" w:rsidR="00BF74E6" w:rsidRPr="00770537" w:rsidRDefault="00BF74E6" w:rsidP="00BF74E6">
      <w:pPr>
        <w:spacing w:before="120"/>
        <w:ind w:left="360" w:firstLine="360"/>
        <w:rPr>
          <w:sz w:val="22"/>
          <w:szCs w:val="22"/>
        </w:rPr>
      </w:pPr>
      <w:r w:rsidRPr="00770537">
        <w:rPr>
          <w:sz w:val="22"/>
          <w:szCs w:val="22"/>
        </w:rPr>
        <w:t>make a new empty folder with a user-defined folder name.</w:t>
      </w:r>
    </w:p>
    <w:p w14:paraId="2554C7E3" w14:textId="10A1B6BE" w:rsidR="00C7797B" w:rsidRPr="00770537" w:rsidRDefault="00C7797B" w:rsidP="00771FFD">
      <w:pPr>
        <w:spacing w:before="120"/>
        <w:ind w:left="1843" w:hanging="763"/>
        <w:rPr>
          <w:i/>
          <w:sz w:val="22"/>
          <w:szCs w:val="22"/>
        </w:rPr>
      </w:pPr>
      <w:r w:rsidRPr="00770537">
        <w:rPr>
          <w:i/>
          <w:sz w:val="22"/>
          <w:szCs w:val="22"/>
        </w:rPr>
        <w:t xml:space="preserve">Question: Why do you need this tool? </w:t>
      </w:r>
    </w:p>
    <w:p w14:paraId="2A56EF03" w14:textId="26EBC77F" w:rsidR="00C7797B" w:rsidRPr="00770537" w:rsidRDefault="00C7797B" w:rsidP="00771FFD">
      <w:pPr>
        <w:spacing w:before="120"/>
        <w:ind w:left="1843" w:hanging="763"/>
        <w:rPr>
          <w:b/>
          <w:i/>
          <w:sz w:val="22"/>
          <w:szCs w:val="22"/>
        </w:rPr>
      </w:pPr>
      <w:r w:rsidRPr="00770537">
        <w:rPr>
          <w:i/>
          <w:sz w:val="22"/>
          <w:szCs w:val="22"/>
        </w:rPr>
        <w:t xml:space="preserve">Answer: </w:t>
      </w:r>
      <w:r w:rsidR="008C1A24" w:rsidRPr="00770537">
        <w:rPr>
          <w:i/>
          <w:sz w:val="22"/>
          <w:szCs w:val="22"/>
        </w:rPr>
        <w:t xml:space="preserve">You want to </w:t>
      </w:r>
      <w:r w:rsidR="000800A0" w:rsidRPr="00770537">
        <w:rPr>
          <w:i/>
          <w:sz w:val="22"/>
          <w:szCs w:val="22"/>
        </w:rPr>
        <w:t xml:space="preserve">keep your data files well-organized. </w:t>
      </w:r>
      <w:r w:rsidR="003C2FF2">
        <w:rPr>
          <w:i/>
          <w:sz w:val="22"/>
          <w:szCs w:val="22"/>
        </w:rPr>
        <w:t xml:space="preserve">For example, </w:t>
      </w:r>
      <w:r w:rsidR="000800A0" w:rsidRPr="00770537">
        <w:rPr>
          <w:i/>
          <w:sz w:val="22"/>
          <w:szCs w:val="22"/>
        </w:rPr>
        <w:t>I make new folders for each project.</w:t>
      </w:r>
    </w:p>
    <w:p w14:paraId="2AA0D5B5" w14:textId="77777777" w:rsidR="00BF74E6" w:rsidRPr="00770537" w:rsidRDefault="00BF74E6" w:rsidP="00BF74E6">
      <w:pPr>
        <w:spacing w:before="120"/>
        <w:ind w:left="360" w:firstLine="360"/>
        <w:rPr>
          <w:b/>
          <w:sz w:val="22"/>
          <w:szCs w:val="22"/>
        </w:rPr>
      </w:pPr>
      <w:r w:rsidRPr="00770537">
        <w:rPr>
          <w:b/>
          <w:sz w:val="22"/>
          <w:szCs w:val="22"/>
        </w:rPr>
        <w:t>New Text File:</w:t>
      </w:r>
      <w:r w:rsidRPr="00770537">
        <w:rPr>
          <w:b/>
          <w:sz w:val="22"/>
          <w:szCs w:val="22"/>
        </w:rPr>
        <w:tab/>
      </w:r>
    </w:p>
    <w:p w14:paraId="5FE789AB" w14:textId="77777777" w:rsidR="005E50ED" w:rsidRPr="00770537" w:rsidRDefault="00BF74E6" w:rsidP="005E50ED">
      <w:pPr>
        <w:spacing w:before="120"/>
        <w:ind w:left="360" w:firstLine="360"/>
        <w:rPr>
          <w:sz w:val="22"/>
          <w:szCs w:val="22"/>
        </w:rPr>
      </w:pPr>
      <w:r w:rsidRPr="00770537">
        <w:rPr>
          <w:sz w:val="22"/>
          <w:szCs w:val="22"/>
        </w:rPr>
        <w:t>make a new empty *.txt file with a user-defined file name.</w:t>
      </w:r>
      <w:r w:rsidR="00233682" w:rsidRPr="00770537">
        <w:rPr>
          <w:sz w:val="22"/>
          <w:szCs w:val="22"/>
        </w:rPr>
        <w:t xml:space="preserve"> </w:t>
      </w:r>
    </w:p>
    <w:p w14:paraId="0AFBA2A7" w14:textId="638CAEB3" w:rsidR="000B6A94" w:rsidRPr="00770537" w:rsidRDefault="000B6A94" w:rsidP="009D4871">
      <w:pPr>
        <w:spacing w:before="120"/>
        <w:ind w:left="360" w:firstLine="360"/>
        <w:rPr>
          <w:b/>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N</w:t>
      </w:r>
      <w:r w:rsidRPr="00770537">
        <w:rPr>
          <w:b/>
          <w:i/>
          <w:sz w:val="22"/>
          <w:szCs w:val="22"/>
        </w:rPr>
        <w:t xml:space="preserve">; [Windows]: </w:t>
      </w:r>
      <w:r w:rsidRPr="00770537">
        <w:rPr>
          <w:b/>
          <w:i/>
          <w:sz w:val="22"/>
          <w:szCs w:val="22"/>
          <w:bdr w:val="single" w:sz="4" w:space="0" w:color="auto"/>
        </w:rPr>
        <w:t>Ctrl + N</w:t>
      </w:r>
      <w:r w:rsidRPr="00770537">
        <w:rPr>
          <w:b/>
          <w:sz w:val="22"/>
          <w:szCs w:val="22"/>
        </w:rPr>
        <w:t xml:space="preserve"> </w:t>
      </w:r>
    </w:p>
    <w:p w14:paraId="0FCD4903" w14:textId="15DAEE7B" w:rsidR="00E4026F" w:rsidRPr="00770537" w:rsidRDefault="00E4026F" w:rsidP="009D4871">
      <w:pPr>
        <w:spacing w:before="120"/>
        <w:ind w:left="360" w:firstLine="360"/>
        <w:rPr>
          <w:b/>
          <w:sz w:val="22"/>
          <w:szCs w:val="22"/>
        </w:rPr>
      </w:pPr>
      <w:r w:rsidRPr="00770537">
        <w:rPr>
          <w:b/>
          <w:sz w:val="22"/>
          <w:szCs w:val="22"/>
        </w:rPr>
        <w:t xml:space="preserve">Save </w:t>
      </w:r>
      <w:r w:rsidR="0049733C" w:rsidRPr="00770537">
        <w:rPr>
          <w:b/>
          <w:sz w:val="22"/>
          <w:szCs w:val="22"/>
        </w:rPr>
        <w:t>*.</w:t>
      </w:r>
      <w:proofErr w:type="spellStart"/>
      <w:r w:rsidR="00526521" w:rsidRPr="00770537">
        <w:rPr>
          <w:b/>
          <w:sz w:val="22"/>
          <w:szCs w:val="22"/>
        </w:rPr>
        <w:t>AC</w:t>
      </w:r>
      <w:r w:rsidRPr="00770537">
        <w:rPr>
          <w:b/>
          <w:sz w:val="22"/>
          <w:szCs w:val="22"/>
        </w:rPr>
        <w:t>.fig</w:t>
      </w:r>
      <w:proofErr w:type="spellEnd"/>
      <w:r w:rsidR="0049733C" w:rsidRPr="00770537">
        <w:rPr>
          <w:b/>
          <w:sz w:val="22"/>
          <w:szCs w:val="22"/>
        </w:rPr>
        <w:t xml:space="preserve"> file</w:t>
      </w:r>
      <w:r w:rsidRPr="00770537">
        <w:rPr>
          <w:b/>
          <w:sz w:val="22"/>
          <w:szCs w:val="22"/>
        </w:rPr>
        <w:t>:</w:t>
      </w:r>
      <w:r w:rsidRPr="00770537">
        <w:rPr>
          <w:b/>
          <w:sz w:val="22"/>
          <w:szCs w:val="22"/>
        </w:rPr>
        <w:tab/>
      </w:r>
    </w:p>
    <w:p w14:paraId="1EF1C532" w14:textId="180627CF" w:rsidR="00C73698" w:rsidRPr="00770537" w:rsidRDefault="00E4026F" w:rsidP="009D4871">
      <w:pPr>
        <w:spacing w:before="120"/>
        <w:ind w:left="360" w:firstLine="360"/>
        <w:rPr>
          <w:sz w:val="22"/>
          <w:szCs w:val="22"/>
        </w:rPr>
      </w:pPr>
      <w:r w:rsidRPr="00770537">
        <w:rPr>
          <w:sz w:val="22"/>
          <w:szCs w:val="22"/>
        </w:rPr>
        <w:t xml:space="preserve">Save the current figure as an </w:t>
      </w:r>
      <w:r w:rsidR="0049733C" w:rsidRPr="00770537">
        <w:rPr>
          <w:sz w:val="22"/>
          <w:szCs w:val="22"/>
        </w:rPr>
        <w:t>*.</w:t>
      </w:r>
      <w:proofErr w:type="spellStart"/>
      <w:r w:rsidRPr="00770537">
        <w:rPr>
          <w:sz w:val="22"/>
          <w:szCs w:val="22"/>
        </w:rPr>
        <w:t>ac.fig</w:t>
      </w:r>
      <w:proofErr w:type="spellEnd"/>
      <w:r w:rsidRPr="00770537">
        <w:rPr>
          <w:sz w:val="22"/>
          <w:szCs w:val="22"/>
        </w:rPr>
        <w:t xml:space="preserve"> file. This file </w:t>
      </w:r>
      <w:r w:rsidR="00771FFD" w:rsidRPr="00770537">
        <w:rPr>
          <w:sz w:val="22"/>
          <w:szCs w:val="22"/>
        </w:rPr>
        <w:t>enables</w:t>
      </w:r>
      <w:r w:rsidRPr="00770537">
        <w:rPr>
          <w:sz w:val="22"/>
          <w:szCs w:val="22"/>
        </w:rPr>
        <w:t xml:space="preserve"> users continue a suspended project. </w:t>
      </w:r>
    </w:p>
    <w:p w14:paraId="0F7FEF1E" w14:textId="48E86543" w:rsidR="006046C6" w:rsidRPr="00770537" w:rsidRDefault="00E4026F" w:rsidP="009D4871">
      <w:pPr>
        <w:spacing w:before="120"/>
        <w:ind w:left="360" w:firstLine="360"/>
        <w:rPr>
          <w:sz w:val="22"/>
          <w:szCs w:val="22"/>
        </w:rPr>
      </w:pPr>
      <w:r w:rsidRPr="00770537">
        <w:rPr>
          <w:sz w:val="22"/>
          <w:szCs w:val="22"/>
        </w:rPr>
        <w:t>For example, after running the eCOCO (evolutionary correlation coefficient), users may want to</w:t>
      </w:r>
      <w:r w:rsidR="00197D97" w:rsidRPr="00770537">
        <w:rPr>
          <w:sz w:val="22"/>
          <w:szCs w:val="22"/>
        </w:rPr>
        <w:t xml:space="preserve"> plot the eCOCO results anytime. One can save the current figure as an </w:t>
      </w:r>
      <w:r w:rsidR="0049733C" w:rsidRPr="00770537">
        <w:rPr>
          <w:sz w:val="22"/>
          <w:szCs w:val="22"/>
        </w:rPr>
        <w:t>*.</w:t>
      </w:r>
      <w:proofErr w:type="spellStart"/>
      <w:r w:rsidR="00337220" w:rsidRPr="00770537">
        <w:rPr>
          <w:sz w:val="22"/>
          <w:szCs w:val="22"/>
        </w:rPr>
        <w:t>AC</w:t>
      </w:r>
      <w:r w:rsidR="00197D97" w:rsidRPr="00770537">
        <w:rPr>
          <w:sz w:val="22"/>
          <w:szCs w:val="22"/>
        </w:rPr>
        <w:t>.fig</w:t>
      </w:r>
      <w:proofErr w:type="spellEnd"/>
      <w:r w:rsidR="00197D97" w:rsidRPr="00770537">
        <w:rPr>
          <w:sz w:val="22"/>
          <w:szCs w:val="22"/>
        </w:rPr>
        <w:t xml:space="preserve"> file, then double click this *.</w:t>
      </w:r>
      <w:proofErr w:type="spellStart"/>
      <w:r w:rsidR="00337220" w:rsidRPr="00770537">
        <w:rPr>
          <w:sz w:val="22"/>
          <w:szCs w:val="22"/>
        </w:rPr>
        <w:t>AC</w:t>
      </w:r>
      <w:r w:rsidR="00197D97" w:rsidRPr="00770537">
        <w:rPr>
          <w:sz w:val="22"/>
          <w:szCs w:val="22"/>
        </w:rPr>
        <w:t>.fig</w:t>
      </w:r>
      <w:proofErr w:type="spellEnd"/>
      <w:r w:rsidR="00197D97" w:rsidRPr="00770537">
        <w:rPr>
          <w:sz w:val="22"/>
          <w:szCs w:val="22"/>
        </w:rPr>
        <w:t xml:space="preserve"> file and </w:t>
      </w:r>
      <w:r w:rsidR="00337220" w:rsidRPr="00770537">
        <w:rPr>
          <w:sz w:val="22"/>
          <w:szCs w:val="22"/>
        </w:rPr>
        <w:t>show</w:t>
      </w:r>
      <w:r w:rsidR="00197D97" w:rsidRPr="00770537">
        <w:rPr>
          <w:sz w:val="22"/>
          <w:szCs w:val="22"/>
        </w:rPr>
        <w:t xml:space="preserve"> “ECOCO plot” anytime.</w:t>
      </w:r>
    </w:p>
    <w:p w14:paraId="2B929CB0" w14:textId="5974498C" w:rsidR="003F54C9" w:rsidRPr="00770537" w:rsidRDefault="003F54C9" w:rsidP="003F54C9">
      <w:pPr>
        <w:spacing w:before="120"/>
        <w:ind w:left="360" w:firstLine="360"/>
        <w:rPr>
          <w:b/>
          <w:sz w:val="22"/>
          <w:szCs w:val="22"/>
        </w:rPr>
      </w:pPr>
      <w:r w:rsidRPr="00770537">
        <w:rPr>
          <w:b/>
          <w:sz w:val="22"/>
          <w:szCs w:val="22"/>
        </w:rPr>
        <w:t>Extract Data:</w:t>
      </w:r>
      <w:r w:rsidRPr="00770537">
        <w:rPr>
          <w:b/>
          <w:sz w:val="22"/>
          <w:szCs w:val="22"/>
        </w:rPr>
        <w:tab/>
      </w:r>
    </w:p>
    <w:p w14:paraId="1676F99B" w14:textId="77777777" w:rsidR="00C30046" w:rsidRDefault="003F54C9" w:rsidP="003F54C9">
      <w:pPr>
        <w:spacing w:before="120"/>
        <w:ind w:left="360" w:firstLine="360"/>
        <w:rPr>
          <w:sz w:val="22"/>
          <w:szCs w:val="22"/>
        </w:rPr>
      </w:pPr>
      <w:r w:rsidRPr="00770537">
        <w:rPr>
          <w:sz w:val="22"/>
          <w:szCs w:val="22"/>
        </w:rPr>
        <w:t>Extract 2 columns of data from a multiple columns data file.</w:t>
      </w:r>
      <w:r w:rsidR="002E45CC">
        <w:rPr>
          <w:sz w:val="22"/>
          <w:szCs w:val="22"/>
        </w:rPr>
        <w:t xml:space="preserve"> </w:t>
      </w:r>
    </w:p>
    <w:p w14:paraId="6995D8BB" w14:textId="77777777" w:rsidR="00951CCD" w:rsidRDefault="002E45CC" w:rsidP="003F54C9">
      <w:pPr>
        <w:spacing w:before="120"/>
        <w:ind w:left="360" w:firstLine="360"/>
        <w:rPr>
          <w:sz w:val="22"/>
          <w:szCs w:val="22"/>
        </w:rPr>
      </w:pPr>
      <w:r>
        <w:rPr>
          <w:sz w:val="22"/>
          <w:szCs w:val="22"/>
        </w:rPr>
        <w:t>Assuming you have a text file with 5 column</w:t>
      </w:r>
      <w:r w:rsidR="00C30046">
        <w:rPr>
          <w:sz w:val="22"/>
          <w:szCs w:val="22"/>
        </w:rPr>
        <w:t>s</w:t>
      </w:r>
      <w:r w:rsidR="00AD0E40">
        <w:rPr>
          <w:sz w:val="22"/>
          <w:szCs w:val="22"/>
        </w:rPr>
        <w:t xml:space="preserve"> of data</w:t>
      </w:r>
      <w:r>
        <w:rPr>
          <w:sz w:val="22"/>
          <w:szCs w:val="22"/>
        </w:rPr>
        <w:t xml:space="preserve">, </w:t>
      </w:r>
      <w:r w:rsidR="00AD0E40">
        <w:rPr>
          <w:sz w:val="22"/>
          <w:szCs w:val="22"/>
        </w:rPr>
        <w:t xml:space="preserve">now </w:t>
      </w:r>
      <w:r>
        <w:rPr>
          <w:sz w:val="22"/>
          <w:szCs w:val="22"/>
        </w:rPr>
        <w:t xml:space="preserve">you want to get column #2 and #3 out and save </w:t>
      </w:r>
      <w:r w:rsidR="006F42BB">
        <w:rPr>
          <w:sz w:val="22"/>
          <w:szCs w:val="22"/>
        </w:rPr>
        <w:t>them</w:t>
      </w:r>
      <w:r>
        <w:rPr>
          <w:sz w:val="22"/>
          <w:szCs w:val="22"/>
        </w:rPr>
        <w:t xml:space="preserve"> as a new text file with two columns. This new file will help </w:t>
      </w:r>
      <w:r w:rsidRPr="00951CCD">
        <w:rPr>
          <w:i/>
          <w:iCs/>
          <w:sz w:val="22"/>
          <w:szCs w:val="22"/>
        </w:rPr>
        <w:t>Acycle</w:t>
      </w:r>
      <w:r>
        <w:rPr>
          <w:sz w:val="22"/>
          <w:szCs w:val="22"/>
        </w:rPr>
        <w:t xml:space="preserve"> understand your data. </w:t>
      </w:r>
    </w:p>
    <w:p w14:paraId="3291DC30" w14:textId="2963721F" w:rsidR="003F54C9" w:rsidRPr="00770537" w:rsidRDefault="002E45CC" w:rsidP="003F54C9">
      <w:pPr>
        <w:spacing w:before="120"/>
        <w:ind w:left="360" w:firstLine="360"/>
        <w:rPr>
          <w:sz w:val="22"/>
          <w:szCs w:val="22"/>
        </w:rPr>
      </w:pPr>
      <w:r>
        <w:rPr>
          <w:sz w:val="22"/>
          <w:szCs w:val="22"/>
        </w:rPr>
        <w:t xml:space="preserve">Now, </w:t>
      </w:r>
      <w:r w:rsidR="00951CCD">
        <w:rPr>
          <w:sz w:val="22"/>
          <w:szCs w:val="22"/>
        </w:rPr>
        <w:t xml:space="preserve">you may </w:t>
      </w:r>
      <w:r>
        <w:rPr>
          <w:sz w:val="22"/>
          <w:szCs w:val="22"/>
        </w:rPr>
        <w:t xml:space="preserve">select this text file, click </w:t>
      </w:r>
      <w:r w:rsidRPr="00F20239">
        <w:rPr>
          <w:b/>
          <w:bCs/>
          <w:sz w:val="22"/>
          <w:szCs w:val="22"/>
        </w:rPr>
        <w:t>File</w:t>
      </w:r>
      <w:r>
        <w:rPr>
          <w:sz w:val="22"/>
          <w:szCs w:val="22"/>
        </w:rPr>
        <w:t xml:space="preserve"> – </w:t>
      </w:r>
      <w:r w:rsidRPr="00F20239">
        <w:rPr>
          <w:b/>
          <w:bCs/>
          <w:sz w:val="22"/>
          <w:szCs w:val="22"/>
        </w:rPr>
        <w:t>Extract Data</w:t>
      </w:r>
      <w:r>
        <w:rPr>
          <w:sz w:val="22"/>
          <w:szCs w:val="22"/>
        </w:rPr>
        <w:t>, and type 2 and 3 in the two boxes. You will see the generated new text file in the Acycle main window.</w:t>
      </w:r>
    </w:p>
    <w:p w14:paraId="5664FB4F" w14:textId="77777777" w:rsidR="00007F7C" w:rsidRPr="00770537" w:rsidRDefault="00007F7C" w:rsidP="009D4871">
      <w:pPr>
        <w:spacing w:before="120"/>
        <w:ind w:left="360" w:firstLine="360"/>
        <w:rPr>
          <w:sz w:val="22"/>
          <w:szCs w:val="22"/>
        </w:rPr>
      </w:pPr>
    </w:p>
    <w:p w14:paraId="125818FD" w14:textId="77777777" w:rsidR="00007F7C" w:rsidRPr="00770537" w:rsidRDefault="00007F7C" w:rsidP="00007F7C">
      <w:pPr>
        <w:pStyle w:val="Heading2"/>
        <w:rPr>
          <w:rFonts w:ascii="Times New Roman" w:hAnsi="Times New Roman" w:cs="Times New Roman"/>
          <w:b/>
          <w:color w:val="000000" w:themeColor="text1"/>
          <w:sz w:val="28"/>
          <w:szCs w:val="28"/>
        </w:rPr>
      </w:pPr>
      <w:bookmarkStart w:id="26" w:name="_Toc47539121"/>
      <w:r w:rsidRPr="00770537">
        <w:rPr>
          <w:rFonts w:ascii="Times New Roman" w:hAnsi="Times New Roman" w:cs="Times New Roman"/>
          <w:b/>
          <w:color w:val="000000" w:themeColor="text1"/>
          <w:sz w:val="28"/>
          <w:szCs w:val="28"/>
        </w:rPr>
        <w:t>4.3 Edit</w:t>
      </w:r>
      <w:bookmarkEnd w:id="26"/>
    </w:p>
    <w:p w14:paraId="0E63B8CD" w14:textId="1827A899" w:rsidR="00370B12" w:rsidRPr="00770537" w:rsidRDefault="00FE75AC" w:rsidP="00007F7C">
      <w:pPr>
        <w:spacing w:before="120"/>
        <w:ind w:left="360" w:firstLine="360"/>
        <w:rPr>
          <w:sz w:val="22"/>
          <w:szCs w:val="22"/>
        </w:rPr>
      </w:pPr>
      <w:r w:rsidRPr="00770537">
        <w:rPr>
          <w:b/>
          <w:sz w:val="22"/>
          <w:szCs w:val="22"/>
        </w:rPr>
        <w:t xml:space="preserve">Refresh: </w:t>
      </w:r>
      <w:r w:rsidRPr="00770537">
        <w:rPr>
          <w:sz w:val="22"/>
          <w:szCs w:val="22"/>
        </w:rPr>
        <w:t xml:space="preserve">refresh the main </w:t>
      </w:r>
      <w:proofErr w:type="spellStart"/>
      <w:r w:rsidRPr="00770537">
        <w:rPr>
          <w:sz w:val="22"/>
          <w:szCs w:val="22"/>
        </w:rPr>
        <w:t>listbox</w:t>
      </w:r>
      <w:proofErr w:type="spellEnd"/>
      <w:r w:rsidR="00370B12" w:rsidRPr="00770537">
        <w:rPr>
          <w:sz w:val="22"/>
          <w:szCs w:val="22"/>
        </w:rPr>
        <w:t>.</w:t>
      </w:r>
      <w:r w:rsidR="00FE6743" w:rsidRPr="00770537">
        <w:rPr>
          <w:sz w:val="22"/>
          <w:szCs w:val="22"/>
        </w:rPr>
        <w:t xml:space="preserve"> </w:t>
      </w:r>
      <w:r w:rsidR="00F65C68" w:rsidRPr="00770537">
        <w:rPr>
          <w:sz w:val="22"/>
          <w:szCs w:val="22"/>
        </w:rPr>
        <w:t xml:space="preserve"> </w:t>
      </w:r>
    </w:p>
    <w:p w14:paraId="597B7A51" w14:textId="4117BE91" w:rsidR="005E50ED" w:rsidRPr="00770537" w:rsidRDefault="000B6A94" w:rsidP="005E50ED">
      <w:pPr>
        <w:spacing w:before="120"/>
        <w:ind w:left="360" w:firstLine="360"/>
        <w:rPr>
          <w:b/>
          <w:i/>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R</w:t>
      </w:r>
      <w:r w:rsidRPr="00770537">
        <w:rPr>
          <w:b/>
          <w:i/>
          <w:sz w:val="22"/>
          <w:szCs w:val="22"/>
        </w:rPr>
        <w:t xml:space="preserve">; [Windows]: </w:t>
      </w:r>
      <w:r w:rsidRPr="00770537">
        <w:rPr>
          <w:b/>
          <w:i/>
          <w:sz w:val="22"/>
          <w:szCs w:val="22"/>
          <w:bdr w:val="single" w:sz="4" w:space="0" w:color="auto"/>
        </w:rPr>
        <w:t>Ctrl + R</w:t>
      </w:r>
    </w:p>
    <w:p w14:paraId="58C3565C" w14:textId="63C4C26D" w:rsidR="00007F7C" w:rsidRPr="00770537" w:rsidRDefault="00007F7C" w:rsidP="00007F7C">
      <w:pPr>
        <w:spacing w:before="120"/>
        <w:ind w:left="360" w:firstLine="360"/>
        <w:rPr>
          <w:b/>
          <w:sz w:val="22"/>
          <w:szCs w:val="22"/>
        </w:rPr>
      </w:pPr>
      <w:r w:rsidRPr="00770537">
        <w:rPr>
          <w:b/>
          <w:sz w:val="22"/>
          <w:szCs w:val="22"/>
        </w:rPr>
        <w:t>Rename:</w:t>
      </w:r>
      <w:r w:rsidRPr="00770537">
        <w:rPr>
          <w:b/>
          <w:sz w:val="22"/>
          <w:szCs w:val="22"/>
        </w:rPr>
        <w:tab/>
      </w:r>
    </w:p>
    <w:p w14:paraId="58D4E6F4" w14:textId="77777777" w:rsidR="00007F7C" w:rsidRPr="00770537" w:rsidRDefault="00007F7C" w:rsidP="00007F7C">
      <w:pPr>
        <w:spacing w:before="120"/>
        <w:ind w:left="360" w:firstLine="360"/>
        <w:rPr>
          <w:b/>
          <w:sz w:val="22"/>
          <w:szCs w:val="22"/>
        </w:rPr>
      </w:pPr>
      <w:r w:rsidRPr="00770537">
        <w:rPr>
          <w:sz w:val="22"/>
          <w:szCs w:val="22"/>
        </w:rPr>
        <w:t>Select one file, the “rename” function enable changing the name of the selected file.</w:t>
      </w:r>
    </w:p>
    <w:p w14:paraId="7AAD0F2E" w14:textId="77777777" w:rsidR="00007F7C" w:rsidRPr="00770537" w:rsidRDefault="00007F7C" w:rsidP="00007F7C">
      <w:pPr>
        <w:spacing w:before="120"/>
        <w:ind w:left="360" w:firstLine="360"/>
        <w:rPr>
          <w:b/>
          <w:sz w:val="22"/>
          <w:szCs w:val="22"/>
        </w:rPr>
      </w:pPr>
      <w:r w:rsidRPr="00770537">
        <w:rPr>
          <w:b/>
          <w:sz w:val="22"/>
          <w:szCs w:val="22"/>
        </w:rPr>
        <w:t>Cut/Copy/Paste/Delete:</w:t>
      </w:r>
    </w:p>
    <w:p w14:paraId="2B32C965" w14:textId="77777777" w:rsidR="00007F7C" w:rsidRPr="00770537" w:rsidRDefault="00007F7C" w:rsidP="00007F7C">
      <w:pPr>
        <w:spacing w:before="120"/>
        <w:ind w:left="360" w:firstLine="360"/>
        <w:rPr>
          <w:b/>
          <w:sz w:val="22"/>
          <w:szCs w:val="22"/>
        </w:rPr>
      </w:pPr>
    </w:p>
    <w:p w14:paraId="08A5EDEF" w14:textId="43220E6B" w:rsidR="00033B0C" w:rsidRPr="00770537" w:rsidRDefault="005149BF" w:rsidP="00151BA2">
      <w:pPr>
        <w:spacing w:before="120"/>
        <w:ind w:left="360" w:firstLine="360"/>
        <w:jc w:val="center"/>
        <w:rPr>
          <w:sz w:val="22"/>
          <w:szCs w:val="22"/>
        </w:rPr>
      </w:pPr>
      <w:r w:rsidRPr="00770537">
        <w:rPr>
          <w:noProof/>
          <w:sz w:val="22"/>
          <w:szCs w:val="22"/>
        </w:rPr>
        <w:drawing>
          <wp:inline distT="0" distB="0" distL="0" distR="0" wp14:anchorId="1463645D" wp14:editId="28297D62">
            <wp:extent cx="1695938" cy="1334245"/>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cstate="print">
                      <a:extLst>
                        <a:ext uri="{28A0092B-C50C-407E-A947-70E740481C1C}">
                          <a14:useLocalDpi xmlns:a14="http://schemas.microsoft.com/office/drawing/2010/main"/>
                        </a:ext>
                      </a:extLst>
                    </a:blip>
                    <a:stretch>
                      <a:fillRect/>
                    </a:stretch>
                  </pic:blipFill>
                  <pic:spPr>
                    <a:xfrm>
                      <a:off x="0" y="0"/>
                      <a:ext cx="1708276" cy="1343951"/>
                    </a:xfrm>
                    <a:prstGeom prst="rect">
                      <a:avLst/>
                    </a:prstGeom>
                  </pic:spPr>
                </pic:pic>
              </a:graphicData>
            </a:graphic>
          </wp:inline>
        </w:drawing>
      </w:r>
      <w:r w:rsidR="00B563BA" w:rsidRPr="00770537">
        <w:rPr>
          <w:sz w:val="22"/>
          <w:szCs w:val="22"/>
        </w:rPr>
        <w:t xml:space="preserve">      </w:t>
      </w:r>
      <w:r w:rsidRPr="00770537">
        <w:rPr>
          <w:noProof/>
          <w:sz w:val="22"/>
          <w:szCs w:val="22"/>
        </w:rPr>
        <w:drawing>
          <wp:inline distT="0" distB="0" distL="0" distR="0" wp14:anchorId="0C8FED66" wp14:editId="43983579">
            <wp:extent cx="1841105" cy="1894703"/>
            <wp:effectExtent l="0" t="0" r="63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b="14012"/>
                    <a:stretch/>
                  </pic:blipFill>
                  <pic:spPr bwMode="auto">
                    <a:xfrm>
                      <a:off x="0" y="0"/>
                      <a:ext cx="1849342" cy="1903180"/>
                    </a:xfrm>
                    <a:prstGeom prst="rect">
                      <a:avLst/>
                    </a:prstGeom>
                    <a:ln>
                      <a:noFill/>
                    </a:ln>
                    <a:extLst>
                      <a:ext uri="{53640926-AAD7-44D8-BBD7-CCE9431645EC}">
                        <a14:shadowObscured xmlns:a14="http://schemas.microsoft.com/office/drawing/2010/main"/>
                      </a:ext>
                    </a:extLst>
                  </pic:spPr>
                </pic:pic>
              </a:graphicData>
            </a:graphic>
          </wp:inline>
        </w:drawing>
      </w:r>
    </w:p>
    <w:p w14:paraId="1401A797" w14:textId="2EFDB7F4" w:rsidR="00655708" w:rsidRPr="00770537" w:rsidRDefault="00A85637" w:rsidP="00A85637">
      <w:pPr>
        <w:pStyle w:val="Heading2"/>
        <w:rPr>
          <w:rFonts w:ascii="Times New Roman" w:hAnsi="Times New Roman" w:cs="Times New Roman"/>
          <w:b/>
          <w:color w:val="000000" w:themeColor="text1"/>
          <w:sz w:val="28"/>
          <w:szCs w:val="28"/>
        </w:rPr>
      </w:pPr>
      <w:bookmarkStart w:id="27" w:name="_Toc47539122"/>
      <w:r w:rsidRPr="00770537">
        <w:rPr>
          <w:rFonts w:ascii="Times New Roman" w:hAnsi="Times New Roman" w:cs="Times New Roman"/>
          <w:b/>
          <w:color w:val="000000" w:themeColor="text1"/>
          <w:sz w:val="28"/>
          <w:szCs w:val="28"/>
        </w:rPr>
        <w:t>4.4</w:t>
      </w:r>
      <w:r w:rsidR="00655708" w:rsidRPr="00770537">
        <w:rPr>
          <w:rFonts w:ascii="Times New Roman" w:hAnsi="Times New Roman" w:cs="Times New Roman"/>
          <w:b/>
          <w:color w:val="000000" w:themeColor="text1"/>
          <w:sz w:val="28"/>
          <w:szCs w:val="28"/>
        </w:rPr>
        <w:t xml:space="preserve"> </w:t>
      </w:r>
      <w:r w:rsidR="0000618B" w:rsidRPr="00770537">
        <w:rPr>
          <w:rFonts w:ascii="Times New Roman" w:hAnsi="Times New Roman" w:cs="Times New Roman"/>
          <w:b/>
          <w:color w:val="000000" w:themeColor="text1"/>
          <w:sz w:val="28"/>
          <w:szCs w:val="28"/>
        </w:rPr>
        <w:t>Plot</w:t>
      </w:r>
      <w:bookmarkEnd w:id="27"/>
    </w:p>
    <w:p w14:paraId="1984ABC2" w14:textId="77777777" w:rsidR="00007F7C" w:rsidRPr="007744B0" w:rsidRDefault="00007F7C" w:rsidP="007744B0"/>
    <w:p w14:paraId="4494ECFB" w14:textId="595FC1B1" w:rsidR="0000618B" w:rsidRPr="00770537" w:rsidRDefault="00E946FB" w:rsidP="00BF1978">
      <w:pPr>
        <w:spacing w:before="120"/>
        <w:rPr>
          <w:b/>
          <w:sz w:val="22"/>
          <w:szCs w:val="22"/>
        </w:rPr>
      </w:pPr>
      <w:r w:rsidRPr="00770537">
        <w:rPr>
          <w:b/>
          <w:sz w:val="22"/>
          <w:szCs w:val="22"/>
        </w:rPr>
        <w:t>Plot:</w:t>
      </w:r>
    </w:p>
    <w:p w14:paraId="20543C64" w14:textId="022D5E93" w:rsidR="0000618B" w:rsidRPr="00770537" w:rsidRDefault="00843AFD" w:rsidP="0000618B">
      <w:pPr>
        <w:spacing w:before="120"/>
        <w:ind w:left="360" w:firstLine="360"/>
        <w:rPr>
          <w:b/>
          <w:sz w:val="22"/>
          <w:szCs w:val="22"/>
        </w:rPr>
      </w:pPr>
      <w:r w:rsidRPr="00770537">
        <w:rPr>
          <w:sz w:val="22"/>
          <w:szCs w:val="22"/>
        </w:rPr>
        <w:t>A q</w:t>
      </w:r>
      <w:r w:rsidR="00E946FB" w:rsidRPr="00770537">
        <w:rPr>
          <w:sz w:val="22"/>
          <w:szCs w:val="22"/>
        </w:rPr>
        <w:t xml:space="preserve">uick plot of </w:t>
      </w:r>
      <w:r w:rsidRPr="00770537">
        <w:rPr>
          <w:sz w:val="22"/>
          <w:szCs w:val="22"/>
        </w:rPr>
        <w:t xml:space="preserve">the </w:t>
      </w:r>
      <w:r w:rsidR="00E946FB" w:rsidRPr="00770537">
        <w:rPr>
          <w:sz w:val="22"/>
          <w:szCs w:val="22"/>
        </w:rPr>
        <w:t xml:space="preserve">selected data file. </w:t>
      </w:r>
      <w:r w:rsidR="004A7A07" w:rsidRPr="00770537">
        <w:rPr>
          <w:b/>
          <w:i/>
          <w:sz w:val="22"/>
          <w:szCs w:val="22"/>
        </w:rPr>
        <w:t>Shortcut</w:t>
      </w:r>
      <w:r w:rsidR="002C4624" w:rsidRPr="00770537">
        <w:rPr>
          <w:b/>
          <w:i/>
          <w:sz w:val="22"/>
          <w:szCs w:val="22"/>
        </w:rPr>
        <w:t xml:space="preserve"> keys</w:t>
      </w:r>
      <w:r w:rsidR="004A7A07" w:rsidRPr="00770537">
        <w:rPr>
          <w:b/>
          <w:i/>
          <w:sz w:val="22"/>
          <w:szCs w:val="22"/>
        </w:rPr>
        <w:t xml:space="preserve"> [Mac]: </w:t>
      </w:r>
      <w:r w:rsidR="004A7A07" w:rsidRPr="00770537">
        <w:rPr>
          <w:rFonts w:ascii="Cambria Math" w:eastAsia="MS Mincho" w:hAnsi="Cambria Math" w:cs="Cambria Math"/>
          <w:b/>
          <w:i/>
          <w:sz w:val="22"/>
          <w:szCs w:val="22"/>
          <w:bdr w:val="single" w:sz="4" w:space="0" w:color="auto"/>
        </w:rPr>
        <w:t>⌘</w:t>
      </w:r>
      <w:r w:rsidR="004A7A07" w:rsidRPr="00770537">
        <w:rPr>
          <w:b/>
          <w:i/>
          <w:sz w:val="22"/>
          <w:szCs w:val="22"/>
          <w:bdr w:val="single" w:sz="4" w:space="0" w:color="auto"/>
        </w:rPr>
        <w:t xml:space="preserve"> + D</w:t>
      </w:r>
      <w:r w:rsidR="004A7A07" w:rsidRPr="00770537">
        <w:rPr>
          <w:b/>
          <w:i/>
          <w:sz w:val="22"/>
          <w:szCs w:val="22"/>
        </w:rPr>
        <w:t xml:space="preserve">; [Windows]: </w:t>
      </w:r>
      <w:r w:rsidR="004A7A07" w:rsidRPr="00770537">
        <w:rPr>
          <w:b/>
          <w:i/>
          <w:sz w:val="22"/>
          <w:szCs w:val="22"/>
          <w:bdr w:val="single" w:sz="4" w:space="0" w:color="auto"/>
        </w:rPr>
        <w:t>Ctrl + D</w:t>
      </w:r>
    </w:p>
    <w:p w14:paraId="57DF1715" w14:textId="20C4811D" w:rsidR="00615A20" w:rsidRPr="00770537" w:rsidRDefault="00615A20" w:rsidP="00BF1978">
      <w:pPr>
        <w:spacing w:before="120"/>
        <w:rPr>
          <w:b/>
          <w:sz w:val="22"/>
          <w:szCs w:val="22"/>
        </w:rPr>
      </w:pPr>
      <w:r w:rsidRPr="00770537">
        <w:rPr>
          <w:b/>
          <w:sz w:val="22"/>
          <w:szCs w:val="22"/>
        </w:rPr>
        <w:t>Plot P</w:t>
      </w:r>
      <w:r w:rsidR="00D175E9" w:rsidRPr="00770537">
        <w:rPr>
          <w:b/>
          <w:sz w:val="22"/>
          <w:szCs w:val="22"/>
        </w:rPr>
        <w:t>ro</w:t>
      </w:r>
      <w:r w:rsidRPr="00770537">
        <w:rPr>
          <w:b/>
          <w:sz w:val="22"/>
          <w:szCs w:val="22"/>
        </w:rPr>
        <w:t>:</w:t>
      </w:r>
    </w:p>
    <w:p w14:paraId="248556A6" w14:textId="79204599" w:rsidR="00615A20" w:rsidRPr="00770537" w:rsidRDefault="00843AFD" w:rsidP="00615A20">
      <w:pPr>
        <w:spacing w:before="120"/>
        <w:ind w:left="360" w:firstLine="360"/>
        <w:rPr>
          <w:b/>
          <w:sz w:val="22"/>
          <w:szCs w:val="22"/>
        </w:rPr>
      </w:pPr>
      <w:r w:rsidRPr="00770537">
        <w:rPr>
          <w:sz w:val="22"/>
          <w:szCs w:val="22"/>
        </w:rPr>
        <w:t>An a</w:t>
      </w:r>
      <w:r w:rsidR="00615A20" w:rsidRPr="00770537">
        <w:rPr>
          <w:sz w:val="22"/>
          <w:szCs w:val="22"/>
        </w:rPr>
        <w:t>dvanced plot o</w:t>
      </w:r>
      <w:r w:rsidR="00AF630F" w:rsidRPr="00770537">
        <w:rPr>
          <w:sz w:val="22"/>
          <w:szCs w:val="22"/>
        </w:rPr>
        <w:t xml:space="preserve">f </w:t>
      </w:r>
      <w:r w:rsidRPr="00770537">
        <w:rPr>
          <w:sz w:val="22"/>
          <w:szCs w:val="22"/>
        </w:rPr>
        <w:t xml:space="preserve">the </w:t>
      </w:r>
      <w:r w:rsidR="00AF630F" w:rsidRPr="00770537">
        <w:rPr>
          <w:sz w:val="22"/>
          <w:szCs w:val="22"/>
        </w:rPr>
        <w:t>selected data file (GUI below).</w:t>
      </w:r>
      <w:r w:rsidR="00AC51EC" w:rsidRPr="00770537">
        <w:rPr>
          <w:sz w:val="22"/>
          <w:szCs w:val="22"/>
        </w:rPr>
        <w:t xml:space="preserve"> One can change plot type, line</w:t>
      </w:r>
      <w:r w:rsidRPr="00770537">
        <w:rPr>
          <w:sz w:val="22"/>
          <w:szCs w:val="22"/>
        </w:rPr>
        <w:t>,</w:t>
      </w:r>
      <w:r w:rsidR="00AC51EC" w:rsidRPr="00770537">
        <w:rPr>
          <w:sz w:val="22"/>
          <w:szCs w:val="22"/>
        </w:rPr>
        <w:t xml:space="preserve"> and marker styles, and control the axis.</w:t>
      </w:r>
      <w:r w:rsidR="002C4624" w:rsidRPr="00770537">
        <w:rPr>
          <w:sz w:val="22"/>
          <w:szCs w:val="22"/>
        </w:rPr>
        <w:t xml:space="preserve"> </w:t>
      </w:r>
      <w:r w:rsidR="002C4624" w:rsidRPr="00770537">
        <w:rPr>
          <w:b/>
          <w:i/>
          <w:sz w:val="22"/>
          <w:szCs w:val="22"/>
        </w:rPr>
        <w:t xml:space="preserve">Shortcut keys [Mac]: </w:t>
      </w:r>
      <w:r w:rsidR="002C4624" w:rsidRPr="00770537">
        <w:rPr>
          <w:rFonts w:ascii="Cambria Math" w:eastAsia="MS Mincho" w:hAnsi="Cambria Math" w:cs="Cambria Math"/>
          <w:b/>
          <w:i/>
          <w:sz w:val="22"/>
          <w:szCs w:val="22"/>
          <w:bdr w:val="single" w:sz="4" w:space="0" w:color="auto"/>
        </w:rPr>
        <w:t>⌘</w:t>
      </w:r>
      <w:r w:rsidR="002C4624" w:rsidRPr="00770537">
        <w:rPr>
          <w:b/>
          <w:i/>
          <w:sz w:val="22"/>
          <w:szCs w:val="22"/>
          <w:bdr w:val="single" w:sz="4" w:space="0" w:color="auto"/>
        </w:rPr>
        <w:t xml:space="preserve"> + P</w:t>
      </w:r>
      <w:r w:rsidR="002C4624" w:rsidRPr="00770537">
        <w:rPr>
          <w:b/>
          <w:i/>
          <w:sz w:val="22"/>
          <w:szCs w:val="22"/>
        </w:rPr>
        <w:t xml:space="preserve">; [Windows]: </w:t>
      </w:r>
      <w:r w:rsidR="002C4624" w:rsidRPr="00770537">
        <w:rPr>
          <w:b/>
          <w:i/>
          <w:sz w:val="22"/>
          <w:szCs w:val="22"/>
          <w:bdr w:val="single" w:sz="4" w:space="0" w:color="auto"/>
        </w:rPr>
        <w:t>Ctrl + P</w:t>
      </w:r>
    </w:p>
    <w:p w14:paraId="5ABA9FE5" w14:textId="1BE82B0D" w:rsidR="0000618B" w:rsidRDefault="002318F2" w:rsidP="002C6659">
      <w:pPr>
        <w:spacing w:before="120"/>
        <w:ind w:left="360" w:firstLine="360"/>
        <w:jc w:val="center"/>
        <w:rPr>
          <w:noProof/>
        </w:rPr>
      </w:pPr>
      <w:r w:rsidRPr="00770537">
        <w:rPr>
          <w:noProof/>
        </w:rPr>
        <w:drawing>
          <wp:inline distT="0" distB="0" distL="0" distR="0" wp14:anchorId="2BE813AA" wp14:editId="01471925">
            <wp:extent cx="571500" cy="5461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1500" cy="546100"/>
                    </a:xfrm>
                    <a:prstGeom prst="rect">
                      <a:avLst/>
                    </a:prstGeom>
                  </pic:spPr>
                </pic:pic>
              </a:graphicData>
            </a:graphic>
          </wp:inline>
        </w:drawing>
      </w:r>
      <w:r w:rsidR="004630F7">
        <w:rPr>
          <w:noProof/>
        </w:rPr>
        <w:t xml:space="preserve"> </w:t>
      </w:r>
      <w:r w:rsidR="004630F7" w:rsidRPr="004630F7">
        <w:rPr>
          <w:noProof/>
        </w:rPr>
        <w:drawing>
          <wp:inline distT="0" distB="0" distL="0" distR="0" wp14:anchorId="589D4559" wp14:editId="1F61A61A">
            <wp:extent cx="4848466" cy="2771810"/>
            <wp:effectExtent l="0" t="0" r="3175" b="0"/>
            <wp:docPr id="30" name="Picture 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860705" cy="2778807"/>
                    </a:xfrm>
                    <a:prstGeom prst="rect">
                      <a:avLst/>
                    </a:prstGeom>
                  </pic:spPr>
                </pic:pic>
              </a:graphicData>
            </a:graphic>
          </wp:inline>
        </w:drawing>
      </w:r>
      <w:r w:rsidR="00524867" w:rsidRPr="00770537">
        <w:rPr>
          <w:noProof/>
        </w:rPr>
        <w:t xml:space="preserve"> </w:t>
      </w:r>
    </w:p>
    <w:p w14:paraId="34C85F46" w14:textId="29EE7ADF" w:rsidR="00287B72" w:rsidRPr="00287B72" w:rsidRDefault="00287B72" w:rsidP="002C6659">
      <w:pPr>
        <w:spacing w:before="120"/>
        <w:ind w:left="360" w:firstLine="360"/>
        <w:jc w:val="center"/>
        <w:rPr>
          <w:i/>
          <w:iCs/>
          <w:sz w:val="22"/>
          <w:szCs w:val="22"/>
        </w:rPr>
      </w:pPr>
      <w:r w:rsidRPr="00287B72">
        <w:rPr>
          <w:i/>
          <w:iCs/>
          <w:noProof/>
        </w:rPr>
        <w:t>or</w:t>
      </w:r>
    </w:p>
    <w:p w14:paraId="5F49405F" w14:textId="7E897CD9" w:rsidR="00974441" w:rsidRPr="00770537" w:rsidRDefault="00C529F7" w:rsidP="00C529F7">
      <w:pPr>
        <w:spacing w:before="120"/>
        <w:ind w:left="360" w:firstLine="360"/>
        <w:jc w:val="right"/>
        <w:rPr>
          <w:sz w:val="22"/>
          <w:szCs w:val="22"/>
        </w:rPr>
      </w:pPr>
      <w:r w:rsidRPr="00C529F7">
        <w:rPr>
          <w:noProof/>
          <w:sz w:val="22"/>
          <w:szCs w:val="22"/>
        </w:rPr>
        <w:drawing>
          <wp:inline distT="0" distB="0" distL="0" distR="0" wp14:anchorId="7B8780FF" wp14:editId="1A298349">
            <wp:extent cx="4865974" cy="674790"/>
            <wp:effectExtent l="0" t="0" r="0" b="0"/>
            <wp:docPr id="34" name="Picture 3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88041" cy="705585"/>
                    </a:xfrm>
                    <a:prstGeom prst="rect">
                      <a:avLst/>
                    </a:prstGeom>
                  </pic:spPr>
                </pic:pic>
              </a:graphicData>
            </a:graphic>
          </wp:inline>
        </w:drawing>
      </w:r>
    </w:p>
    <w:p w14:paraId="7776DB56" w14:textId="19949156" w:rsidR="00771FFD" w:rsidRPr="00770537" w:rsidRDefault="00204F36" w:rsidP="002C6659">
      <w:pPr>
        <w:spacing w:before="120"/>
        <w:ind w:left="360" w:firstLine="360"/>
        <w:jc w:val="center"/>
        <w:rPr>
          <w:sz w:val="22"/>
          <w:szCs w:val="22"/>
        </w:rPr>
      </w:pPr>
      <w:r w:rsidRPr="00770537">
        <w:rPr>
          <w:sz w:val="22"/>
          <w:szCs w:val="22"/>
        </w:rPr>
        <w:t>One e</w:t>
      </w:r>
      <w:r w:rsidR="00771FFD" w:rsidRPr="00770537">
        <w:rPr>
          <w:sz w:val="22"/>
          <w:szCs w:val="22"/>
        </w:rPr>
        <w:t>xample</w:t>
      </w:r>
    </w:p>
    <w:p w14:paraId="18E83E85" w14:textId="3583C27E" w:rsidR="00771FFD" w:rsidRDefault="00771FFD" w:rsidP="002C6659">
      <w:pPr>
        <w:spacing w:before="120"/>
        <w:ind w:left="360" w:firstLine="360"/>
        <w:jc w:val="center"/>
        <w:rPr>
          <w:sz w:val="22"/>
          <w:szCs w:val="22"/>
        </w:rPr>
      </w:pPr>
      <w:r w:rsidRPr="00770537">
        <w:rPr>
          <w:noProof/>
          <w:sz w:val="22"/>
          <w:szCs w:val="22"/>
        </w:rPr>
        <w:lastRenderedPageBreak/>
        <w:drawing>
          <wp:inline distT="0" distB="0" distL="0" distR="0" wp14:anchorId="7CE711CB" wp14:editId="45AF43A2">
            <wp:extent cx="3835400" cy="3541598"/>
            <wp:effectExtent l="0" t="0" r="0" b="190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print">
                      <a:extLst>
                        <a:ext uri="{28A0092B-C50C-407E-A947-70E740481C1C}">
                          <a14:useLocalDpi xmlns:a14="http://schemas.microsoft.com/office/drawing/2010/main"/>
                        </a:ext>
                      </a:extLst>
                    </a:blip>
                    <a:stretch>
                      <a:fillRect/>
                    </a:stretch>
                  </pic:blipFill>
                  <pic:spPr>
                    <a:xfrm>
                      <a:off x="0" y="0"/>
                      <a:ext cx="3851423" cy="3556394"/>
                    </a:xfrm>
                    <a:prstGeom prst="rect">
                      <a:avLst/>
                    </a:prstGeom>
                  </pic:spPr>
                </pic:pic>
              </a:graphicData>
            </a:graphic>
          </wp:inline>
        </w:drawing>
      </w:r>
    </w:p>
    <w:p w14:paraId="1AC93205" w14:textId="0EB7C44E" w:rsidR="00E57B69" w:rsidRDefault="00404577" w:rsidP="00404577">
      <w:pPr>
        <w:spacing w:before="120"/>
        <w:ind w:left="360" w:hanging="360"/>
        <w:jc w:val="center"/>
        <w:rPr>
          <w:sz w:val="22"/>
          <w:szCs w:val="22"/>
        </w:rPr>
      </w:pPr>
      <w:r w:rsidRPr="00404577">
        <w:rPr>
          <w:noProof/>
          <w:sz w:val="22"/>
          <w:szCs w:val="22"/>
        </w:rPr>
        <w:drawing>
          <wp:inline distT="0" distB="0" distL="0" distR="0" wp14:anchorId="2FF24585" wp14:editId="71F63E0F">
            <wp:extent cx="5943600" cy="3224530"/>
            <wp:effectExtent l="0" t="0" r="0" b="1270"/>
            <wp:docPr id="68" name="Picture 6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943600" cy="3224530"/>
                    </a:xfrm>
                    <a:prstGeom prst="rect">
                      <a:avLst/>
                    </a:prstGeom>
                  </pic:spPr>
                </pic:pic>
              </a:graphicData>
            </a:graphic>
          </wp:inline>
        </w:drawing>
      </w:r>
    </w:p>
    <w:p w14:paraId="3AF2ABBE" w14:textId="5DA73F45" w:rsidR="00404577" w:rsidRPr="00404577" w:rsidRDefault="00404577" w:rsidP="00404577">
      <w:pPr>
        <w:spacing w:before="120"/>
        <w:ind w:left="360" w:hanging="360"/>
        <w:jc w:val="center"/>
        <w:rPr>
          <w:i/>
          <w:iCs/>
          <w:sz w:val="22"/>
          <w:szCs w:val="22"/>
        </w:rPr>
      </w:pPr>
      <w:r w:rsidRPr="00404577">
        <w:rPr>
          <w:i/>
          <w:iCs/>
          <w:sz w:val="22"/>
          <w:szCs w:val="22"/>
        </w:rPr>
        <w:t>Acycle v2.1 allows users to define texts for x-label, y-label and title.</w:t>
      </w:r>
    </w:p>
    <w:p w14:paraId="74332729" w14:textId="77777777" w:rsidR="00404577" w:rsidRPr="00770537" w:rsidRDefault="00404577" w:rsidP="00404577">
      <w:pPr>
        <w:spacing w:before="120"/>
        <w:ind w:left="360" w:hanging="360"/>
        <w:jc w:val="center"/>
        <w:rPr>
          <w:sz w:val="22"/>
          <w:szCs w:val="22"/>
        </w:rPr>
      </w:pPr>
    </w:p>
    <w:p w14:paraId="6F2168FE" w14:textId="140D3A6E" w:rsidR="00123E53" w:rsidRPr="00770537" w:rsidRDefault="00123E53" w:rsidP="00BF1978">
      <w:pPr>
        <w:spacing w:before="120"/>
        <w:rPr>
          <w:b/>
          <w:sz w:val="22"/>
          <w:szCs w:val="22"/>
        </w:rPr>
      </w:pPr>
      <w:r w:rsidRPr="00770537">
        <w:rPr>
          <w:b/>
          <w:sz w:val="22"/>
          <w:szCs w:val="22"/>
        </w:rPr>
        <w:t>Plot Standardized:</w:t>
      </w:r>
    </w:p>
    <w:p w14:paraId="6FC5C990" w14:textId="52653147" w:rsidR="00123E53" w:rsidRPr="00770537" w:rsidRDefault="00843AFD" w:rsidP="00123E53">
      <w:pPr>
        <w:spacing w:before="120"/>
        <w:ind w:left="360" w:firstLine="360"/>
        <w:rPr>
          <w:b/>
          <w:sz w:val="22"/>
          <w:szCs w:val="22"/>
        </w:rPr>
      </w:pPr>
      <w:r w:rsidRPr="00770537">
        <w:rPr>
          <w:sz w:val="22"/>
          <w:szCs w:val="22"/>
        </w:rPr>
        <w:t>A q</w:t>
      </w:r>
      <w:r w:rsidR="00123E53" w:rsidRPr="00770537">
        <w:rPr>
          <w:sz w:val="22"/>
          <w:szCs w:val="22"/>
        </w:rPr>
        <w:t xml:space="preserve">uick plot of </w:t>
      </w:r>
      <w:r w:rsidRPr="00770537">
        <w:rPr>
          <w:sz w:val="22"/>
          <w:szCs w:val="22"/>
        </w:rPr>
        <w:t xml:space="preserve">the </w:t>
      </w:r>
      <w:r w:rsidR="00123E53" w:rsidRPr="00770537">
        <w:rPr>
          <w:sz w:val="22"/>
          <w:szCs w:val="22"/>
        </w:rPr>
        <w:t>standardized data file. Useful if one wants to compare 2 or more series.</w:t>
      </w:r>
    </w:p>
    <w:p w14:paraId="53446C6A" w14:textId="1CFE2025" w:rsidR="00123E53" w:rsidRPr="00770537" w:rsidRDefault="00123E53" w:rsidP="00BF1978">
      <w:pPr>
        <w:spacing w:before="120"/>
        <w:rPr>
          <w:b/>
          <w:sz w:val="22"/>
          <w:szCs w:val="22"/>
        </w:rPr>
      </w:pPr>
      <w:r w:rsidRPr="00770537">
        <w:rPr>
          <w:b/>
          <w:sz w:val="22"/>
          <w:szCs w:val="22"/>
        </w:rPr>
        <w:t>Plot Standardized +2:</w:t>
      </w:r>
    </w:p>
    <w:p w14:paraId="030004A4" w14:textId="0788C0BC" w:rsidR="00123E53" w:rsidRPr="00770537" w:rsidRDefault="00843AFD" w:rsidP="00123E53">
      <w:pPr>
        <w:spacing w:before="120"/>
        <w:ind w:left="360" w:firstLine="360"/>
        <w:rPr>
          <w:b/>
          <w:sz w:val="22"/>
          <w:szCs w:val="22"/>
        </w:rPr>
      </w:pPr>
      <w:r w:rsidRPr="00770537">
        <w:rPr>
          <w:sz w:val="22"/>
          <w:szCs w:val="22"/>
        </w:rPr>
        <w:lastRenderedPageBreak/>
        <w:t xml:space="preserve">A quick plot of the </w:t>
      </w:r>
      <w:r w:rsidR="00123E53" w:rsidRPr="00770537">
        <w:rPr>
          <w:sz w:val="22"/>
          <w:szCs w:val="22"/>
        </w:rPr>
        <w:t>standardized data file. Useful if one wants to compare 2 or more series.</w:t>
      </w:r>
    </w:p>
    <w:p w14:paraId="3F6AB208" w14:textId="6BC7F4FE" w:rsidR="009F3804" w:rsidRPr="00770537" w:rsidRDefault="009F3804" w:rsidP="00BF1978">
      <w:pPr>
        <w:spacing w:before="120"/>
        <w:rPr>
          <w:b/>
          <w:sz w:val="22"/>
          <w:szCs w:val="22"/>
        </w:rPr>
      </w:pPr>
      <w:r w:rsidRPr="00770537">
        <w:rPr>
          <w:b/>
          <w:sz w:val="22"/>
          <w:szCs w:val="22"/>
        </w:rPr>
        <w:t>Plot Swap Axis:</w:t>
      </w:r>
    </w:p>
    <w:p w14:paraId="7B3CB88A" w14:textId="6051619C" w:rsidR="009F3804" w:rsidRPr="00770537" w:rsidRDefault="00843AFD" w:rsidP="009F3804">
      <w:pPr>
        <w:spacing w:before="120"/>
        <w:ind w:left="360" w:firstLine="360"/>
        <w:rPr>
          <w:b/>
          <w:sz w:val="22"/>
          <w:szCs w:val="22"/>
        </w:rPr>
      </w:pPr>
      <w:r w:rsidRPr="00770537">
        <w:rPr>
          <w:sz w:val="22"/>
          <w:szCs w:val="22"/>
        </w:rPr>
        <w:t>A q</w:t>
      </w:r>
      <w:r w:rsidR="009F3804" w:rsidRPr="00770537">
        <w:rPr>
          <w:sz w:val="22"/>
          <w:szCs w:val="22"/>
        </w:rPr>
        <w:t>uick plot, swap axis.</w:t>
      </w:r>
    </w:p>
    <w:p w14:paraId="4314D80B" w14:textId="4A747D31" w:rsidR="009F3804" w:rsidRPr="00770537" w:rsidRDefault="009F3804" w:rsidP="00BF1978">
      <w:pPr>
        <w:spacing w:before="120"/>
        <w:rPr>
          <w:b/>
          <w:sz w:val="22"/>
          <w:szCs w:val="22"/>
        </w:rPr>
      </w:pPr>
      <w:r w:rsidRPr="00770537">
        <w:rPr>
          <w:b/>
          <w:sz w:val="22"/>
          <w:szCs w:val="22"/>
        </w:rPr>
        <w:t>Stairs:</w:t>
      </w:r>
    </w:p>
    <w:p w14:paraId="24ABD544" w14:textId="68E94B2A" w:rsidR="00123E53" w:rsidRPr="00770537" w:rsidRDefault="009F3804" w:rsidP="009D4871">
      <w:pPr>
        <w:spacing w:before="120"/>
        <w:ind w:left="360" w:firstLine="360"/>
        <w:rPr>
          <w:sz w:val="22"/>
          <w:szCs w:val="22"/>
        </w:rPr>
      </w:pPr>
      <w:r w:rsidRPr="00770537">
        <w:rPr>
          <w:sz w:val="22"/>
          <w:szCs w:val="22"/>
        </w:rPr>
        <w:t>Stairs plot.</w:t>
      </w:r>
    </w:p>
    <w:p w14:paraId="77E4679D" w14:textId="50342EA3" w:rsidR="009F3804" w:rsidRPr="00770537" w:rsidRDefault="009F3804" w:rsidP="00BF1978">
      <w:pPr>
        <w:spacing w:before="120"/>
        <w:rPr>
          <w:b/>
          <w:sz w:val="22"/>
          <w:szCs w:val="22"/>
        </w:rPr>
      </w:pPr>
      <w:r w:rsidRPr="00770537">
        <w:rPr>
          <w:b/>
          <w:sz w:val="22"/>
          <w:szCs w:val="22"/>
        </w:rPr>
        <w:t>Sampling Rate:</w:t>
      </w:r>
    </w:p>
    <w:p w14:paraId="1067ED72" w14:textId="1ABD216F" w:rsidR="009F3804" w:rsidRPr="00770537" w:rsidRDefault="00843AFD" w:rsidP="009F3804">
      <w:pPr>
        <w:spacing w:before="120"/>
        <w:ind w:left="360" w:firstLine="360"/>
        <w:rPr>
          <w:sz w:val="22"/>
          <w:szCs w:val="22"/>
        </w:rPr>
      </w:pPr>
      <w:r w:rsidRPr="00770537">
        <w:rPr>
          <w:sz w:val="22"/>
          <w:szCs w:val="22"/>
        </w:rPr>
        <w:t xml:space="preserve">A quick plot </w:t>
      </w:r>
      <w:r w:rsidR="009F3804" w:rsidRPr="00770537">
        <w:rPr>
          <w:sz w:val="22"/>
          <w:szCs w:val="22"/>
        </w:rPr>
        <w:t xml:space="preserve">showing </w:t>
      </w:r>
      <w:r w:rsidR="008724BD" w:rsidRPr="00770537">
        <w:rPr>
          <w:sz w:val="22"/>
          <w:szCs w:val="22"/>
        </w:rPr>
        <w:t>the distribution of the 1</w:t>
      </w:r>
      <w:r w:rsidR="008724BD" w:rsidRPr="00770537">
        <w:rPr>
          <w:sz w:val="22"/>
          <w:szCs w:val="22"/>
          <w:vertAlign w:val="superscript"/>
        </w:rPr>
        <w:t>st</w:t>
      </w:r>
      <w:r w:rsidR="008724BD" w:rsidRPr="00770537">
        <w:rPr>
          <w:sz w:val="22"/>
          <w:szCs w:val="22"/>
        </w:rPr>
        <w:t xml:space="preserve"> column (time/depth) </w:t>
      </w:r>
      <w:r w:rsidR="009F3804" w:rsidRPr="00770537">
        <w:rPr>
          <w:sz w:val="22"/>
          <w:szCs w:val="22"/>
        </w:rPr>
        <w:t>of the selected data file.</w:t>
      </w:r>
    </w:p>
    <w:p w14:paraId="5E41A6DE" w14:textId="4AEF50CD" w:rsidR="003B5D11" w:rsidRPr="00770537" w:rsidRDefault="003B5D11" w:rsidP="00BF1978">
      <w:pPr>
        <w:spacing w:before="120"/>
        <w:rPr>
          <w:b/>
          <w:sz w:val="22"/>
          <w:szCs w:val="22"/>
        </w:rPr>
      </w:pPr>
      <w:r w:rsidRPr="00770537">
        <w:rPr>
          <w:b/>
          <w:sz w:val="22"/>
          <w:szCs w:val="22"/>
        </w:rPr>
        <w:t>Data Distribution:</w:t>
      </w:r>
    </w:p>
    <w:p w14:paraId="7DD6D743" w14:textId="24E42FAB" w:rsidR="001D0735" w:rsidRPr="00770537" w:rsidRDefault="00843AFD" w:rsidP="00037869">
      <w:pPr>
        <w:spacing w:before="120"/>
        <w:ind w:left="360" w:firstLine="360"/>
        <w:rPr>
          <w:sz w:val="22"/>
          <w:szCs w:val="22"/>
        </w:rPr>
      </w:pPr>
      <w:r w:rsidRPr="00770537">
        <w:rPr>
          <w:sz w:val="22"/>
          <w:szCs w:val="22"/>
        </w:rPr>
        <w:t xml:space="preserve">A quick plot </w:t>
      </w:r>
      <w:r w:rsidR="003B5D11" w:rsidRPr="00770537">
        <w:rPr>
          <w:sz w:val="22"/>
          <w:szCs w:val="22"/>
        </w:rPr>
        <w:t>showing the distribution of the 2</w:t>
      </w:r>
      <w:r w:rsidR="003B5D11" w:rsidRPr="00770537">
        <w:rPr>
          <w:sz w:val="22"/>
          <w:szCs w:val="22"/>
          <w:vertAlign w:val="superscript"/>
        </w:rPr>
        <w:t>nd</w:t>
      </w:r>
      <w:r w:rsidR="003B5D11" w:rsidRPr="00770537">
        <w:rPr>
          <w:sz w:val="22"/>
          <w:szCs w:val="22"/>
        </w:rPr>
        <w:t xml:space="preserve"> column</w:t>
      </w:r>
      <w:r w:rsidR="008724BD" w:rsidRPr="00770537">
        <w:rPr>
          <w:sz w:val="22"/>
          <w:szCs w:val="22"/>
        </w:rPr>
        <w:t xml:space="preserve"> (data)</w:t>
      </w:r>
      <w:r w:rsidR="003B5D11" w:rsidRPr="00770537">
        <w:rPr>
          <w:sz w:val="22"/>
          <w:szCs w:val="22"/>
        </w:rPr>
        <w:t xml:space="preserve"> of the selected data file.</w:t>
      </w:r>
      <w:r w:rsidR="001D0735" w:rsidRPr="00770537">
        <w:rPr>
          <w:b/>
          <w:color w:val="000000" w:themeColor="text1"/>
          <w:sz w:val="28"/>
          <w:szCs w:val="28"/>
        </w:rPr>
        <w:br w:type="page"/>
      </w:r>
    </w:p>
    <w:p w14:paraId="1E4FA98B" w14:textId="2494DC5E" w:rsidR="007F27AD" w:rsidRPr="00770537" w:rsidRDefault="00A85637" w:rsidP="00A85637">
      <w:pPr>
        <w:pStyle w:val="Heading2"/>
        <w:rPr>
          <w:rFonts w:ascii="Times New Roman" w:hAnsi="Times New Roman" w:cs="Times New Roman"/>
          <w:b/>
          <w:color w:val="000000" w:themeColor="text1"/>
          <w:sz w:val="28"/>
          <w:szCs w:val="28"/>
        </w:rPr>
      </w:pPr>
      <w:bookmarkStart w:id="28" w:name="_Toc47539123"/>
      <w:r w:rsidRPr="00770537">
        <w:rPr>
          <w:rFonts w:ascii="Times New Roman" w:hAnsi="Times New Roman" w:cs="Times New Roman"/>
          <w:b/>
          <w:color w:val="000000" w:themeColor="text1"/>
          <w:sz w:val="28"/>
          <w:szCs w:val="28"/>
        </w:rPr>
        <w:lastRenderedPageBreak/>
        <w:t>4.5</w:t>
      </w:r>
      <w:r w:rsidR="007F27AD" w:rsidRPr="00770537">
        <w:rPr>
          <w:rFonts w:ascii="Times New Roman" w:hAnsi="Times New Roman" w:cs="Times New Roman"/>
          <w:b/>
          <w:color w:val="000000" w:themeColor="text1"/>
          <w:sz w:val="28"/>
          <w:szCs w:val="28"/>
        </w:rPr>
        <w:t xml:space="preserve"> Basic Series</w:t>
      </w:r>
      <w:bookmarkEnd w:id="28"/>
    </w:p>
    <w:p w14:paraId="6C0F43EF" w14:textId="77777777" w:rsidR="007F27AD" w:rsidRPr="00770537" w:rsidRDefault="007F27AD" w:rsidP="007F27AD"/>
    <w:p w14:paraId="4C81F83E" w14:textId="40F1845A" w:rsidR="00655E8B" w:rsidRPr="00770537" w:rsidRDefault="00655E8B" w:rsidP="001D0735">
      <w:pPr>
        <w:pStyle w:val="Heading3"/>
        <w:rPr>
          <w:rFonts w:ascii="Times New Roman" w:hAnsi="Times New Roman" w:cs="Times New Roman"/>
          <w:b/>
        </w:rPr>
      </w:pPr>
      <w:bookmarkStart w:id="29" w:name="_Toc47539124"/>
      <w:r w:rsidRPr="00770537">
        <w:rPr>
          <w:rFonts w:ascii="Times New Roman" w:hAnsi="Times New Roman" w:cs="Times New Roman"/>
          <w:b/>
        </w:rPr>
        <w:t>Insolation</w:t>
      </w:r>
      <w:bookmarkEnd w:id="29"/>
    </w:p>
    <w:p w14:paraId="564E99DC" w14:textId="78BAF8B4" w:rsidR="0094578F" w:rsidRPr="00770537" w:rsidRDefault="00182977" w:rsidP="0094578F">
      <w:pPr>
        <w:spacing w:before="120"/>
        <w:ind w:left="360" w:firstLine="360"/>
        <w:rPr>
          <w:color w:val="000000" w:themeColor="text1"/>
          <w:sz w:val="22"/>
          <w:szCs w:val="22"/>
        </w:rPr>
      </w:pPr>
      <w:r w:rsidRPr="00770537">
        <w:rPr>
          <w:sz w:val="22"/>
          <w:szCs w:val="22"/>
        </w:rPr>
        <w:t xml:space="preserve">A GUI calculates the insolation using various astronomical solutions, based on the MatLab script </w:t>
      </w:r>
      <w:proofErr w:type="spellStart"/>
      <w:r w:rsidRPr="00770537">
        <w:rPr>
          <w:b/>
          <w:sz w:val="22"/>
          <w:szCs w:val="22"/>
        </w:rPr>
        <w:t>insolationnjl.m</w:t>
      </w:r>
      <w:proofErr w:type="spellEnd"/>
      <w:r w:rsidRPr="00770537">
        <w:rPr>
          <w:b/>
          <w:sz w:val="22"/>
          <w:szCs w:val="22"/>
        </w:rPr>
        <w:t xml:space="preserve"> </w:t>
      </w:r>
      <w:r w:rsidRPr="00770537">
        <w:rPr>
          <w:sz w:val="22"/>
          <w:szCs w:val="22"/>
        </w:rPr>
        <w:t xml:space="preserve">by </w:t>
      </w:r>
      <w:r w:rsidRPr="00770537">
        <w:rPr>
          <w:color w:val="000000" w:themeColor="text1"/>
          <w:sz w:val="22"/>
          <w:szCs w:val="22"/>
        </w:rPr>
        <w:t xml:space="preserve">Jonathan Levine (2001; now at the Department of Physics and Astronomy, Colgate University, </w:t>
      </w:r>
      <w:hyperlink r:id="rId68" w:history="1">
        <w:r w:rsidRPr="00770537">
          <w:rPr>
            <w:rStyle w:val="Hyperlink"/>
            <w:sz w:val="22"/>
            <w:szCs w:val="22"/>
          </w:rPr>
          <w:t>https://www.colgate.edu/about/directory/jlevine</w:t>
        </w:r>
      </w:hyperlink>
      <w:r w:rsidRPr="00770537">
        <w:rPr>
          <w:color w:val="000000" w:themeColor="text1"/>
          <w:sz w:val="22"/>
          <w:szCs w:val="22"/>
        </w:rPr>
        <w:t xml:space="preserve">; must contact for script), that was modified to </w:t>
      </w:r>
      <w:proofErr w:type="spellStart"/>
      <w:r w:rsidRPr="00770537">
        <w:rPr>
          <w:b/>
          <w:color w:val="000000" w:themeColor="text1"/>
          <w:sz w:val="22"/>
          <w:szCs w:val="22"/>
        </w:rPr>
        <w:t>daily_insolation.m</w:t>
      </w:r>
      <w:proofErr w:type="spellEnd"/>
      <w:r w:rsidRPr="00770537">
        <w:rPr>
          <w:color w:val="000000" w:themeColor="text1"/>
          <w:sz w:val="22"/>
          <w:szCs w:val="22"/>
        </w:rPr>
        <w:t xml:space="preserve"> (</w:t>
      </w:r>
      <w:hyperlink r:id="rId69" w:history="1">
        <w:r w:rsidRPr="00770537">
          <w:rPr>
            <w:rStyle w:val="Hyperlink"/>
            <w:sz w:val="22"/>
            <w:szCs w:val="22"/>
          </w:rPr>
          <w:t>https://eisenman-group.github.io/daily_insolation.m</w:t>
        </w:r>
      </w:hyperlink>
      <w:r w:rsidRPr="00770537">
        <w:rPr>
          <w:color w:val="000000" w:themeColor="text1"/>
          <w:sz w:val="22"/>
          <w:szCs w:val="22"/>
        </w:rPr>
        <w:t xml:space="preserve"> ) by Peter </w:t>
      </w:r>
      <w:proofErr w:type="spellStart"/>
      <w:r w:rsidRPr="00770537">
        <w:rPr>
          <w:color w:val="000000" w:themeColor="text1"/>
          <w:sz w:val="22"/>
          <w:szCs w:val="22"/>
        </w:rPr>
        <w:t>Huybers</w:t>
      </w:r>
      <w:proofErr w:type="spellEnd"/>
      <w:r w:rsidRPr="00770537">
        <w:rPr>
          <w:color w:val="000000" w:themeColor="text1"/>
          <w:sz w:val="22"/>
          <w:szCs w:val="22"/>
        </w:rPr>
        <w:t xml:space="preserve"> (Harvard) and Ian Eisenman (UC San Diego), and edited by Mingsong Li for the </w:t>
      </w:r>
      <w:r w:rsidR="00111B47" w:rsidRPr="00111B47">
        <w:rPr>
          <w:i/>
          <w:color w:val="000000" w:themeColor="text1"/>
          <w:sz w:val="22"/>
          <w:szCs w:val="22"/>
        </w:rPr>
        <w:t>Acycle</w:t>
      </w:r>
      <w:r w:rsidRPr="00770537">
        <w:rPr>
          <w:color w:val="000000" w:themeColor="text1"/>
          <w:sz w:val="22"/>
          <w:szCs w:val="22"/>
        </w:rPr>
        <w:t xml:space="preserve"> software.</w:t>
      </w:r>
    </w:p>
    <w:p w14:paraId="06EE8043" w14:textId="6BA8F2AB" w:rsidR="001D0735" w:rsidRPr="00770537" w:rsidRDefault="001D0735" w:rsidP="0094578F">
      <w:pPr>
        <w:spacing w:before="120"/>
        <w:ind w:left="360" w:firstLine="360"/>
        <w:rPr>
          <w:color w:val="000000" w:themeColor="text1"/>
          <w:sz w:val="22"/>
          <w:szCs w:val="22"/>
        </w:rPr>
      </w:pPr>
      <w:r w:rsidRPr="00770537">
        <w:rPr>
          <w:color w:val="000000" w:themeColor="text1"/>
          <w:sz w:val="22"/>
          <w:szCs w:val="22"/>
        </w:rPr>
        <w:t xml:space="preserve">Only insolation series younger than 249,000 </w:t>
      </w:r>
      <w:r w:rsidR="00166CB4" w:rsidRPr="00770537">
        <w:rPr>
          <w:color w:val="000000" w:themeColor="text1"/>
          <w:sz w:val="22"/>
          <w:szCs w:val="22"/>
        </w:rPr>
        <w:t>Ka</w:t>
      </w:r>
      <w:r w:rsidRPr="00770537">
        <w:rPr>
          <w:color w:val="000000" w:themeColor="text1"/>
          <w:sz w:val="22"/>
          <w:szCs w:val="22"/>
        </w:rPr>
        <w:t xml:space="preserve"> are available</w:t>
      </w:r>
      <w:r w:rsidR="003B0B7A" w:rsidRPr="00770537">
        <w:rPr>
          <w:color w:val="000000" w:themeColor="text1"/>
          <w:sz w:val="22"/>
          <w:szCs w:val="22"/>
        </w:rPr>
        <w:t xml:space="preserve"> for the Laskar solutions</w:t>
      </w:r>
      <w:r w:rsidRPr="00770537">
        <w:rPr>
          <w:color w:val="000000" w:themeColor="text1"/>
          <w:sz w:val="22"/>
          <w:szCs w:val="22"/>
        </w:rPr>
        <w:t>.</w:t>
      </w:r>
    </w:p>
    <w:p w14:paraId="6A60843B" w14:textId="657C047E" w:rsidR="00157F25" w:rsidRPr="00770537" w:rsidRDefault="00E7334A" w:rsidP="0094578F">
      <w:pPr>
        <w:spacing w:before="120"/>
        <w:ind w:left="360" w:firstLine="360"/>
        <w:rPr>
          <w:i/>
          <w:iCs/>
          <w:color w:val="000000" w:themeColor="text1"/>
          <w:sz w:val="22"/>
          <w:szCs w:val="22"/>
        </w:rPr>
      </w:pPr>
      <w:r w:rsidRPr="00770537">
        <w:rPr>
          <w:i/>
          <w:iCs/>
          <w:color w:val="000000" w:themeColor="text1"/>
          <w:sz w:val="22"/>
          <w:szCs w:val="22"/>
        </w:rPr>
        <w:t xml:space="preserve">Tips: </w:t>
      </w:r>
      <w:r w:rsidR="00157F25" w:rsidRPr="00770537">
        <w:rPr>
          <w:i/>
          <w:iCs/>
          <w:color w:val="000000" w:themeColor="text1"/>
          <w:sz w:val="22"/>
          <w:szCs w:val="22"/>
        </w:rPr>
        <w:t>If it can only save the first calculation, one solution is</w:t>
      </w:r>
      <w:r w:rsidR="007D4D9F" w:rsidRPr="00770537">
        <w:rPr>
          <w:i/>
          <w:iCs/>
          <w:color w:val="000000" w:themeColor="text1"/>
          <w:sz w:val="22"/>
          <w:szCs w:val="22"/>
        </w:rPr>
        <w:t>:</w:t>
      </w:r>
      <w:r w:rsidR="00FB13E6" w:rsidRPr="00770537">
        <w:rPr>
          <w:i/>
          <w:iCs/>
          <w:color w:val="000000" w:themeColor="text1"/>
          <w:sz w:val="22"/>
          <w:szCs w:val="22"/>
        </w:rPr>
        <w:t xml:space="preserve"> </w:t>
      </w:r>
      <w:r w:rsidR="00157F25" w:rsidRPr="00770537">
        <w:rPr>
          <w:i/>
          <w:iCs/>
          <w:color w:val="000000" w:themeColor="text1"/>
          <w:sz w:val="22"/>
          <w:szCs w:val="22"/>
        </w:rPr>
        <w:t>clos</w:t>
      </w:r>
      <w:r w:rsidR="007D4D9F" w:rsidRPr="00770537">
        <w:rPr>
          <w:i/>
          <w:iCs/>
          <w:color w:val="000000" w:themeColor="text1"/>
          <w:sz w:val="22"/>
          <w:szCs w:val="22"/>
        </w:rPr>
        <w:t>e</w:t>
      </w:r>
      <w:r w:rsidR="00157F25" w:rsidRPr="00770537">
        <w:rPr>
          <w:i/>
          <w:iCs/>
          <w:color w:val="000000" w:themeColor="text1"/>
          <w:sz w:val="22"/>
          <w:szCs w:val="22"/>
        </w:rPr>
        <w:t xml:space="preserve"> the “</w:t>
      </w:r>
      <w:r w:rsidR="00111B47" w:rsidRPr="00111B47">
        <w:rPr>
          <w:i/>
          <w:iCs/>
          <w:color w:val="000000" w:themeColor="text1"/>
          <w:sz w:val="22"/>
          <w:szCs w:val="22"/>
        </w:rPr>
        <w:t>Acycle</w:t>
      </w:r>
      <w:r w:rsidR="00157F25" w:rsidRPr="00770537">
        <w:rPr>
          <w:i/>
          <w:iCs/>
          <w:color w:val="000000" w:themeColor="text1"/>
          <w:sz w:val="22"/>
          <w:szCs w:val="22"/>
        </w:rPr>
        <w:t xml:space="preserve">-Insolation” GUI and redo the calculation. Then </w:t>
      </w:r>
      <w:r w:rsidR="00111B47" w:rsidRPr="00111B47">
        <w:rPr>
          <w:i/>
          <w:iCs/>
          <w:color w:val="000000" w:themeColor="text1"/>
          <w:sz w:val="22"/>
          <w:szCs w:val="22"/>
        </w:rPr>
        <w:t>Acycle</w:t>
      </w:r>
      <w:r w:rsidR="00157F25" w:rsidRPr="00770537">
        <w:rPr>
          <w:i/>
          <w:iCs/>
          <w:color w:val="000000" w:themeColor="text1"/>
          <w:sz w:val="22"/>
          <w:szCs w:val="22"/>
        </w:rPr>
        <w:t xml:space="preserve"> will “forget” the “previous run”</w:t>
      </w:r>
      <w:r w:rsidR="007D7725" w:rsidRPr="00770537">
        <w:rPr>
          <w:i/>
          <w:iCs/>
          <w:color w:val="000000" w:themeColor="text1"/>
          <w:sz w:val="22"/>
          <w:szCs w:val="22"/>
        </w:rPr>
        <w:t xml:space="preserve"> and save data correctly</w:t>
      </w:r>
      <w:r w:rsidR="00157F25" w:rsidRPr="00770537">
        <w:rPr>
          <w:i/>
          <w:iCs/>
          <w:color w:val="000000" w:themeColor="text1"/>
          <w:sz w:val="22"/>
          <w:szCs w:val="22"/>
        </w:rPr>
        <w:t>.</w:t>
      </w:r>
    </w:p>
    <w:p w14:paraId="39A16C10" w14:textId="79197A57" w:rsidR="00534ECA" w:rsidRPr="00770537" w:rsidRDefault="00534ECA" w:rsidP="0094578F">
      <w:pPr>
        <w:spacing w:before="120"/>
        <w:ind w:left="360" w:firstLine="360"/>
        <w:rPr>
          <w:color w:val="000000" w:themeColor="text1"/>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1</w:t>
      </w:r>
      <w:r w:rsidRPr="00770537">
        <w:rPr>
          <w:b/>
          <w:i/>
          <w:sz w:val="22"/>
          <w:szCs w:val="22"/>
        </w:rPr>
        <w:t xml:space="preserve">; [Windows]: </w:t>
      </w:r>
      <w:r w:rsidRPr="00770537">
        <w:rPr>
          <w:b/>
          <w:i/>
          <w:sz w:val="22"/>
          <w:szCs w:val="22"/>
          <w:bdr w:val="single" w:sz="4" w:space="0" w:color="auto"/>
        </w:rPr>
        <w:t>Ctrl + 1</w:t>
      </w:r>
    </w:p>
    <w:p w14:paraId="76152A24" w14:textId="700937E5" w:rsidR="00401D01" w:rsidRPr="00770537" w:rsidRDefault="00AA2BD2" w:rsidP="004961AC">
      <w:pPr>
        <w:spacing w:before="120"/>
        <w:ind w:left="360" w:firstLine="360"/>
        <w:jc w:val="center"/>
        <w:rPr>
          <w:noProof/>
        </w:rPr>
      </w:pPr>
      <w:r w:rsidRPr="00AA2BD2">
        <w:rPr>
          <w:noProof/>
          <w:color w:val="000000" w:themeColor="text1"/>
        </w:rPr>
        <w:drawing>
          <wp:inline distT="0" distB="0" distL="0" distR="0" wp14:anchorId="59E38E30" wp14:editId="28D0C22E">
            <wp:extent cx="1893536" cy="1357914"/>
            <wp:effectExtent l="0" t="0" r="0" b="1270"/>
            <wp:docPr id="39" name="Picture 3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1926658" cy="1381666"/>
                    </a:xfrm>
                    <a:prstGeom prst="rect">
                      <a:avLst/>
                    </a:prstGeom>
                  </pic:spPr>
                </pic:pic>
              </a:graphicData>
            </a:graphic>
          </wp:inline>
        </w:drawing>
      </w:r>
      <w:r w:rsidR="00245B24" w:rsidRPr="00770537">
        <w:rPr>
          <w:color w:val="000000" w:themeColor="text1"/>
        </w:rPr>
        <w:t xml:space="preserve">   </w:t>
      </w:r>
      <w:r w:rsidR="00561A70" w:rsidRPr="00770537">
        <w:rPr>
          <w:noProof/>
        </w:rPr>
        <w:t xml:space="preserve"> </w:t>
      </w:r>
      <w:r w:rsidR="00561A70" w:rsidRPr="00770537">
        <w:rPr>
          <w:noProof/>
          <w:color w:val="000000" w:themeColor="text1"/>
        </w:rPr>
        <w:drawing>
          <wp:inline distT="0" distB="0" distL="0" distR="0" wp14:anchorId="01B05CA3" wp14:editId="64800010">
            <wp:extent cx="3355200" cy="3979961"/>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print">
                      <a:extLst>
                        <a:ext uri="{28A0092B-C50C-407E-A947-70E740481C1C}">
                          <a14:useLocalDpi xmlns:a14="http://schemas.microsoft.com/office/drawing/2010/main"/>
                        </a:ext>
                      </a:extLst>
                    </a:blip>
                    <a:stretch>
                      <a:fillRect/>
                    </a:stretch>
                  </pic:blipFill>
                  <pic:spPr>
                    <a:xfrm>
                      <a:off x="0" y="0"/>
                      <a:ext cx="3355200" cy="3979961"/>
                    </a:xfrm>
                    <a:prstGeom prst="rect">
                      <a:avLst/>
                    </a:prstGeom>
                  </pic:spPr>
                </pic:pic>
              </a:graphicData>
            </a:graphic>
          </wp:inline>
        </w:drawing>
      </w:r>
    </w:p>
    <w:p w14:paraId="793C1AE9" w14:textId="18C21396" w:rsidR="00565ED8" w:rsidRPr="00770537" w:rsidRDefault="00565ED8" w:rsidP="004961AC">
      <w:pPr>
        <w:spacing w:before="120"/>
        <w:ind w:left="360" w:firstLine="360"/>
        <w:jc w:val="center"/>
        <w:rPr>
          <w:color w:val="000000" w:themeColor="text1"/>
        </w:rPr>
      </w:pPr>
      <w:r w:rsidRPr="00770537">
        <w:rPr>
          <w:noProof/>
          <w:color w:val="000000" w:themeColor="text1"/>
        </w:rPr>
        <w:lastRenderedPageBreak/>
        <w:drawing>
          <wp:inline distT="0" distB="0" distL="0" distR="0" wp14:anchorId="68762D9E" wp14:editId="067FABB3">
            <wp:extent cx="5238750" cy="215147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268229" cy="2163577"/>
                    </a:xfrm>
                    <a:prstGeom prst="rect">
                      <a:avLst/>
                    </a:prstGeom>
                  </pic:spPr>
                </pic:pic>
              </a:graphicData>
            </a:graphic>
          </wp:inline>
        </w:drawing>
      </w:r>
    </w:p>
    <w:p w14:paraId="0CAA4553" w14:textId="77777777" w:rsidR="006D5A66" w:rsidRPr="00770537" w:rsidRDefault="006D5A66" w:rsidP="006D5A66">
      <w:pPr>
        <w:spacing w:before="120"/>
        <w:ind w:left="360" w:firstLine="360"/>
        <w:rPr>
          <w:i/>
          <w:color w:val="000000" w:themeColor="text1"/>
          <w:sz w:val="22"/>
          <w:szCs w:val="22"/>
        </w:rPr>
      </w:pPr>
      <w:r w:rsidRPr="00770537">
        <w:rPr>
          <w:i/>
          <w:color w:val="000000" w:themeColor="text1"/>
          <w:sz w:val="22"/>
          <w:szCs w:val="22"/>
        </w:rPr>
        <w:t>This GUI generates the mean daily insolation series on March 21 for the 1-1000 Ka at 65°N using the La2004 solution with a solar constant of 1365 w/m</w:t>
      </w:r>
      <w:r w:rsidRPr="00770537">
        <w:rPr>
          <w:i/>
          <w:color w:val="000000" w:themeColor="text1"/>
          <w:sz w:val="22"/>
          <w:szCs w:val="22"/>
          <w:vertAlign w:val="superscript"/>
        </w:rPr>
        <w:t>2</w:t>
      </w:r>
      <w:r w:rsidRPr="00770537">
        <w:rPr>
          <w:i/>
          <w:color w:val="000000" w:themeColor="text1"/>
          <w:sz w:val="22"/>
          <w:szCs w:val="22"/>
        </w:rPr>
        <w:t>.</w:t>
      </w:r>
    </w:p>
    <w:p w14:paraId="466D0313" w14:textId="15D3F50C" w:rsidR="001D0735" w:rsidRDefault="00F16F22" w:rsidP="00F16F22">
      <w:pPr>
        <w:spacing w:before="120"/>
        <w:ind w:left="360" w:hanging="360"/>
        <w:rPr>
          <w:color w:val="000000" w:themeColor="text1"/>
          <w:sz w:val="22"/>
          <w:szCs w:val="22"/>
        </w:rPr>
      </w:pPr>
      <w:r w:rsidRPr="00F16F22">
        <w:rPr>
          <w:noProof/>
          <w:color w:val="000000" w:themeColor="text1"/>
          <w:sz w:val="22"/>
          <w:szCs w:val="22"/>
        </w:rPr>
        <w:drawing>
          <wp:inline distT="0" distB="0" distL="0" distR="0" wp14:anchorId="42BE807B" wp14:editId="382F9E2D">
            <wp:extent cx="5943600" cy="4674870"/>
            <wp:effectExtent l="0" t="0" r="0" b="0"/>
            <wp:docPr id="72" name="Picture 7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943600" cy="4674870"/>
                    </a:xfrm>
                    <a:prstGeom prst="rect">
                      <a:avLst/>
                    </a:prstGeom>
                  </pic:spPr>
                </pic:pic>
              </a:graphicData>
            </a:graphic>
          </wp:inline>
        </w:drawing>
      </w:r>
    </w:p>
    <w:p w14:paraId="6A963611" w14:textId="2A09E5AD" w:rsidR="00F16F22" w:rsidRPr="00F16F22" w:rsidRDefault="00F16F22" w:rsidP="008F307F">
      <w:pPr>
        <w:jc w:val="center"/>
        <w:rPr>
          <w:i/>
          <w:color w:val="000000" w:themeColor="text1"/>
          <w:sz w:val="22"/>
          <w:szCs w:val="22"/>
        </w:rPr>
      </w:pPr>
      <w:r w:rsidRPr="00F16F22">
        <w:rPr>
          <w:i/>
          <w:color w:val="000000" w:themeColor="text1"/>
          <w:sz w:val="22"/>
          <w:szCs w:val="22"/>
        </w:rPr>
        <w:t>Mean insolation map from March 21 to Sept. 23 for the past 100 kyr (1-100) at 50-80°N using the Laskar et al. (2004) solutions. The calculate uses a solar constant of 1365 w/m^2.</w:t>
      </w:r>
      <w:r>
        <w:rPr>
          <w:i/>
          <w:color w:val="000000" w:themeColor="text1"/>
          <w:sz w:val="22"/>
          <w:szCs w:val="22"/>
        </w:rPr>
        <w:t xml:space="preserve"> See this movie at </w:t>
      </w:r>
      <w:hyperlink r:id="rId74" w:history="1">
        <w:r w:rsidRPr="00506685">
          <w:rPr>
            <w:rStyle w:val="Hyperlink"/>
            <w:i/>
            <w:sz w:val="22"/>
            <w:szCs w:val="22"/>
          </w:rPr>
          <w:t>https://github.com/mingsongli/acycleFig/blob/master/chapter4/Insol-t-1-100ka-day-80-264-lat-50-80-meandaily-La04.gif</w:t>
        </w:r>
      </w:hyperlink>
    </w:p>
    <w:p w14:paraId="7F6C98E2" w14:textId="77777777" w:rsidR="00F16F22" w:rsidRPr="00770537" w:rsidRDefault="00F16F22" w:rsidP="00F16F22">
      <w:pPr>
        <w:spacing w:before="120"/>
        <w:ind w:left="360" w:hanging="360"/>
        <w:rPr>
          <w:color w:val="000000" w:themeColor="text1"/>
          <w:sz w:val="22"/>
          <w:szCs w:val="22"/>
        </w:rPr>
      </w:pPr>
    </w:p>
    <w:p w14:paraId="4A95E277" w14:textId="0C6F5853" w:rsidR="00655E8B" w:rsidRPr="00770537" w:rsidRDefault="006A66FD" w:rsidP="00682750">
      <w:pPr>
        <w:pStyle w:val="Heading3"/>
        <w:ind w:firstLine="360"/>
        <w:rPr>
          <w:rFonts w:ascii="Times New Roman" w:hAnsi="Times New Roman" w:cs="Times New Roman"/>
          <w:b/>
        </w:rPr>
      </w:pPr>
      <w:bookmarkStart w:id="30" w:name="_Toc47539125"/>
      <w:r w:rsidRPr="00770537">
        <w:rPr>
          <w:rFonts w:ascii="Times New Roman" w:hAnsi="Times New Roman" w:cs="Times New Roman"/>
          <w:b/>
        </w:rPr>
        <w:lastRenderedPageBreak/>
        <w:t>Astronomical Solution</w:t>
      </w:r>
      <w:bookmarkEnd w:id="30"/>
    </w:p>
    <w:p w14:paraId="731DC399" w14:textId="69B95D8B" w:rsidR="00655E8B" w:rsidRPr="00770537" w:rsidRDefault="006A66FD" w:rsidP="00655E8B">
      <w:pPr>
        <w:spacing w:before="120"/>
        <w:ind w:left="360" w:firstLine="360"/>
        <w:rPr>
          <w:sz w:val="22"/>
          <w:szCs w:val="22"/>
        </w:rPr>
      </w:pPr>
      <w:r w:rsidRPr="00770537">
        <w:rPr>
          <w:sz w:val="22"/>
          <w:szCs w:val="22"/>
        </w:rPr>
        <w:t>A GUI generates</w:t>
      </w:r>
      <w:r w:rsidR="00A4026E" w:rsidRPr="00770537">
        <w:rPr>
          <w:sz w:val="22"/>
          <w:szCs w:val="22"/>
        </w:rPr>
        <w:t xml:space="preserve"> astronomical solution</w:t>
      </w:r>
      <w:r w:rsidR="00844986" w:rsidRPr="00770537">
        <w:rPr>
          <w:sz w:val="22"/>
          <w:szCs w:val="22"/>
        </w:rPr>
        <w:t>s of</w:t>
      </w:r>
      <w:r w:rsidR="00D358B3" w:rsidRPr="00770537">
        <w:rPr>
          <w:sz w:val="22"/>
          <w:szCs w:val="22"/>
        </w:rPr>
        <w:t xml:space="preserve"> </w:t>
      </w:r>
      <w:hyperlink w:anchor="_ENREF_6" w:tooltip="Laskar, 2004 #1476" w:history="1">
        <w:r w:rsidR="00BC5E89" w:rsidRPr="00BC5E89">
          <w:rPr>
            <w:rStyle w:val="Hyperlink"/>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IGd1aWQ9ImJmMmEzMjJi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</w:fldData>
          </w:fldChar>
        </w:r>
        <w:r w:rsidR="00BC5E89" w:rsidRPr="00BC5E89">
          <w:rPr>
            <w:rStyle w:val="Hyperlink"/>
          </w:rPr>
          <w:instrText xml:space="preserve"> ADDIN EN.CITE </w:instrText>
        </w:r>
        <w:r w:rsidR="00BC5E89" w:rsidRPr="00BC5E89">
          <w:rPr>
            <w:rStyle w:val="Hyperlink"/>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IGd1aWQ9ImJmMmEzMjJi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</w:fldData>
          </w:fldChar>
        </w:r>
        <w:r w:rsidR="00BC5E89" w:rsidRPr="00BC5E89">
          <w:rPr>
            <w:rStyle w:val="Hyperlink"/>
          </w:rPr>
          <w:instrText xml:space="preserve"> ADDIN EN.CITE.DATA </w:instrText>
        </w:r>
        <w:r w:rsidR="00BC5E89" w:rsidRPr="00BC5E89">
          <w:rPr>
            <w:rStyle w:val="Hyperlink"/>
          </w:rPr>
        </w:r>
        <w:r w:rsidR="00BC5E89" w:rsidRPr="00BC5E89">
          <w:rPr>
            <w:rStyle w:val="Hyperlink"/>
          </w:rPr>
          <w:fldChar w:fldCharType="end"/>
        </w:r>
        <w:r w:rsidR="00BC5E89" w:rsidRPr="00BC5E89">
          <w:rPr>
            <w:rStyle w:val="Hyperlink"/>
          </w:rPr>
        </w:r>
        <w:r w:rsidR="00BC5E89" w:rsidRPr="00BC5E89">
          <w:rPr>
            <w:rStyle w:val="Hyperlink"/>
          </w:rPr>
          <w:fldChar w:fldCharType="separate"/>
        </w:r>
        <w:r w:rsidR="00BC5E89" w:rsidRPr="00BC5E89">
          <w:rPr>
            <w:rStyle w:val="Hyperlink"/>
          </w:rPr>
          <w:t>Laskar et al. (2004)</w:t>
        </w:r>
        <w:r w:rsidR="00BC5E89" w:rsidRPr="00BC5E89">
          <w:rPr>
            <w:rStyle w:val="Hyperlink"/>
          </w:rPr>
          <w:fldChar w:fldCharType="end"/>
        </w:r>
      </w:hyperlink>
      <w:r w:rsidR="00844986" w:rsidRPr="00770537">
        <w:rPr>
          <w:sz w:val="22"/>
          <w:szCs w:val="22"/>
        </w:rPr>
        <w:t>;</w:t>
      </w:r>
      <w:r w:rsidR="00D358B3" w:rsidRPr="00770537">
        <w:rPr>
          <w:sz w:val="22"/>
          <w:szCs w:val="22"/>
        </w:rPr>
        <w:t xml:space="preserve"> </w:t>
      </w:r>
      <w:hyperlink w:anchor="_ENREF_5" w:tooltip="Laskar, 2011 #1477" w:history="1">
        <w:r w:rsidR="00BC5E89" w:rsidRPr="00BC5E89">
          <w:rPr>
            <w:rStyle w:val="Hyperlink"/>
          </w:rPr>
          <w:fldChar w:fldCharType="begin">
            <w:fldData xml:space="preserve">PEVuZE5vdGU+PENpdGUgQXV0aG9yWWVhcj0iMSI+PEF1dGhvcj5MYXNrYXI8L0F1dGhvcj48WWVh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</w:fldData>
          </w:fldChar>
        </w:r>
        <w:r w:rsidR="00BC5E89" w:rsidRPr="00BC5E89">
          <w:rPr>
            <w:rStyle w:val="Hyperlink"/>
          </w:rPr>
          <w:instrText xml:space="preserve"> ADDIN EN.CITE </w:instrText>
        </w:r>
        <w:r w:rsidR="00BC5E89" w:rsidRPr="00BC5E89">
          <w:rPr>
            <w:rStyle w:val="Hyperlink"/>
          </w:rPr>
          <w:fldChar w:fldCharType="begin">
            <w:fldData xml:space="preserve">PEVuZE5vdGU+PENpdGUgQXV0aG9yWWVhcj0iMSI+PEF1dGhvcj5MYXNrYXI8L0F1dGhvcj48WWVh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</w:fldData>
          </w:fldChar>
        </w:r>
        <w:r w:rsidR="00BC5E89" w:rsidRPr="00BC5E89">
          <w:rPr>
            <w:rStyle w:val="Hyperlink"/>
          </w:rPr>
          <w:instrText xml:space="preserve"> ADDIN EN.CITE.DATA </w:instrText>
        </w:r>
        <w:r w:rsidR="00BC5E89" w:rsidRPr="00BC5E89">
          <w:rPr>
            <w:rStyle w:val="Hyperlink"/>
          </w:rPr>
        </w:r>
        <w:r w:rsidR="00BC5E89" w:rsidRPr="00BC5E89">
          <w:rPr>
            <w:rStyle w:val="Hyperlink"/>
          </w:rPr>
          <w:fldChar w:fldCharType="end"/>
        </w:r>
        <w:r w:rsidR="00BC5E89" w:rsidRPr="00BC5E89">
          <w:rPr>
            <w:rStyle w:val="Hyperlink"/>
          </w:rPr>
        </w:r>
        <w:r w:rsidR="00BC5E89" w:rsidRPr="00BC5E89">
          <w:rPr>
            <w:rStyle w:val="Hyperlink"/>
          </w:rPr>
          <w:fldChar w:fldCharType="separate"/>
        </w:r>
        <w:r w:rsidR="00BC5E89" w:rsidRPr="00BC5E89">
          <w:rPr>
            <w:rStyle w:val="Hyperlink"/>
          </w:rPr>
          <w:t>Laskar et al. (2011)</w:t>
        </w:r>
        <w:r w:rsidR="00BC5E89" w:rsidRPr="00BC5E89">
          <w:rPr>
            <w:rStyle w:val="Hyperlink"/>
          </w:rPr>
          <w:fldChar w:fldCharType="end"/>
        </w:r>
      </w:hyperlink>
      <w:r w:rsidR="00844986" w:rsidRPr="00770537">
        <w:rPr>
          <w:sz w:val="22"/>
          <w:szCs w:val="22"/>
        </w:rPr>
        <w:t xml:space="preserve">, </w:t>
      </w:r>
      <w:hyperlink w:anchor="_ENREF_26" w:tooltip="Zeebe, 2017 #5153" w:history="1">
        <w:r w:rsidR="00BC5E89" w:rsidRPr="00BC5E89">
          <w:rPr>
            <w:rStyle w:val="Hyperlink"/>
          </w:rPr>
          <w:fldChar w:fldCharType="begin"/>
        </w:r>
        <w:r w:rsidR="00BC5E89" w:rsidRPr="00BC5E89">
          <w:rPr>
            <w:rStyle w:val="Hyperlink"/>
          </w:rPr>
          <w:instrText xml:space="preserve"> ADDIN EN.CITE &lt;EndNote&gt;&lt;Cite AuthorYear="1"&gt;&lt;Author&gt;Zeebe&lt;/Author&gt;&lt;Year&gt;2017&lt;/Year&gt;&lt;RecNum&gt;5153&lt;/RecNum&gt;&lt;DisplayText&gt;Zeebe (2017)&lt;/DisplayText&gt;&lt;record&gt;&lt;rec-number&gt;5153&lt;/rec-number&gt;&lt;foreign-keys&gt;&lt;key app="EN" db-id="pvf5wzwr92w0pvef0d5xrtvd5w2dvf0sfdsf" timestamp="1571495019" guid="00e1789a-21a3-45bc-b3d7-092a57dbb206"&gt;5153&lt;/key&gt;&lt;/foreign-keys&gt;&lt;ref-type name="Journal Article"&gt;17&lt;/ref-type&gt;&lt;contributors&gt;&lt;authors&gt;&lt;author&gt;Zeebe, Richard E&lt;/author&gt;&lt;/authors&gt;&lt;/contributors&gt;&lt;titles&gt;&lt;title&gt;Numerical Solutions for the orbital motion of the Solar System over the Past 100 Myr: Limits and new results&lt;/title&gt;&lt;secondary-title&gt;The Astronomical Journal&lt;/secondary-title&gt;&lt;/titles&gt;&lt;periodical&gt;&lt;full-title&gt;The Astronomical Journal&lt;/full-title&gt;&lt;/periodical&gt;&lt;pages&gt;193&lt;/pages&gt;&lt;volume&gt;154&lt;/volume&gt;&lt;number&gt;5&lt;/number&gt;&lt;dates&gt;&lt;year&gt;2017&lt;/year&gt;&lt;/dates&gt;&lt;urls&gt;&lt;/urls&gt;&lt;electronic-resource-num&gt;10.3847/1538-3881/aa8cce&lt;/electronic-resource-num&gt;&lt;/record&gt;&lt;/Cite&gt;&lt;/EndNote&gt;</w:instrText>
        </w:r>
        <w:r w:rsidR="00BC5E89" w:rsidRPr="00BC5E89">
          <w:rPr>
            <w:rStyle w:val="Hyperlink"/>
          </w:rPr>
          <w:fldChar w:fldCharType="separate"/>
        </w:r>
        <w:r w:rsidR="00BC5E89" w:rsidRPr="00BC5E89">
          <w:rPr>
            <w:rStyle w:val="Hyperlink"/>
          </w:rPr>
          <w:t>Zeebe (2017)</w:t>
        </w:r>
        <w:r w:rsidR="00BC5E89" w:rsidRPr="00BC5E89">
          <w:rPr>
            <w:rStyle w:val="Hyperlink"/>
          </w:rPr>
          <w:fldChar w:fldCharType="end"/>
        </w:r>
      </w:hyperlink>
      <w:r w:rsidR="00330CA9" w:rsidRPr="00770537">
        <w:rPr>
          <w:rStyle w:val="Hyperlink"/>
        </w:rPr>
        <w:t xml:space="preserve">, and </w:t>
      </w:r>
      <w:r w:rsidR="003A1CC6" w:rsidRPr="00770537">
        <w:rPr>
          <w:rStyle w:val="Hyperlink"/>
          <w:color w:val="auto"/>
          <w:sz w:val="22"/>
          <w:szCs w:val="22"/>
          <w:u w:val="none"/>
        </w:rPr>
        <w:fldChar w:fldCharType="begin"/>
      </w:r>
      <w:r w:rsidR="003A1CC6" w:rsidRPr="00770537">
        <w:rPr>
          <w:rStyle w:val="Hyperlink"/>
          <w:color w:val="auto"/>
          <w:sz w:val="22"/>
          <w:szCs w:val="22"/>
          <w:u w:val="none"/>
        </w:rPr>
        <w:instrText xml:space="preserve"> ADDIN EN.CITE &lt;EndNote&gt;&lt;Cite&gt;&lt;Author&gt;Zeebe&lt;/Author&gt;&lt;Year&gt;2019&lt;/Year&gt;&lt;RecNum&gt;9934&lt;/RecNum&gt;&lt;DisplayText&gt;(Zeebe and Lourens, 2019)&lt;/DisplayText&gt;&lt;record&gt;&lt;rec-number&gt;9934&lt;/rec-number&gt;&lt;foreign-keys&gt;&lt;key app="EN" db-id="00a50eavpdwzvleadz95992depr050fs5vf5" timestamp="1567013144"&gt;9934&lt;/key&gt;&lt;/foreign-keys&gt;&lt;ref-type name="Journal Article"&gt;17&lt;/ref-type&gt;&lt;contributors&gt;&lt;authors&gt;&lt;author&gt;Zeebe, Richard E.&lt;/author&gt;&lt;author&gt;Lucas J. Lourens&lt;/author&gt;&lt;/authors&gt;&lt;/contributors&gt;&lt;titles&gt;&lt;title&gt;&lt;style face="normal" font="default" size="100%"&gt;Solar System chaos and the Paleocene–Eocene boundary age&lt;/style&gt;&lt;style face="normal" font="default" charset="134" size="100%"&gt; &lt;/style&gt;&lt;style face="normal" font="default" size="100%"&gt;constrained by geology and astronomy&lt;/style&gt;&lt;/title&gt;&lt;secondary-title&gt;Science&lt;/secondary-title&gt;&lt;/titles&gt;&lt;periodical&gt;&lt;full-title&gt;Science&lt;/full-title&gt;&lt;/periodical&gt;&lt;pages&gt;926-929&lt;/pages&gt;&lt;volume&gt;365&lt;/volume&gt;&lt;number&gt;6456&lt;/number&gt;&lt;dates&gt;&lt;year&gt;2019&lt;/year&gt;&lt;/dates&gt;&lt;urls&gt;&lt;/urls&gt;&lt;electronic-resource-num&gt;10.1126/science.aax0612&lt;/electronic-resource-num&gt;&lt;/record&gt;&lt;/Cite&gt;&lt;/EndNote&gt;</w:instrText>
      </w:r>
      <w:r w:rsidR="003A1CC6" w:rsidRPr="00770537">
        <w:rPr>
          <w:rStyle w:val="Hyperlink"/>
          <w:color w:val="auto"/>
          <w:sz w:val="22"/>
          <w:szCs w:val="22"/>
          <w:u w:val="none"/>
        </w:rPr>
        <w:fldChar w:fldCharType="separate"/>
      </w:r>
      <w:r w:rsidR="003A1CC6" w:rsidRPr="00770537">
        <w:rPr>
          <w:rStyle w:val="Hyperlink"/>
          <w:noProof/>
          <w:color w:val="auto"/>
          <w:sz w:val="22"/>
          <w:szCs w:val="22"/>
          <w:u w:val="none"/>
        </w:rPr>
        <w:t>(</w:t>
      </w:r>
      <w:hyperlink w:anchor="_ENREF_27" w:tooltip="Zeebe, 2019 #9934" w:history="1">
        <w:r w:rsidR="00BC5E89" w:rsidRPr="00BC5E89">
          <w:rPr>
            <w:rStyle w:val="Hyperlink"/>
          </w:rPr>
          <w:t>Zeebe and Lourens, 2019</w:t>
        </w:r>
      </w:hyperlink>
      <w:r w:rsidR="003A1CC6" w:rsidRPr="00770537">
        <w:rPr>
          <w:rStyle w:val="Hyperlink"/>
          <w:noProof/>
          <w:color w:val="auto"/>
          <w:sz w:val="22"/>
          <w:szCs w:val="22"/>
          <w:u w:val="none"/>
        </w:rPr>
        <w:t>)</w:t>
      </w:r>
      <w:r w:rsidR="003A1CC6" w:rsidRPr="00770537">
        <w:rPr>
          <w:rStyle w:val="Hyperlink"/>
          <w:color w:val="auto"/>
          <w:sz w:val="22"/>
          <w:szCs w:val="22"/>
          <w:u w:val="none"/>
        </w:rPr>
        <w:fldChar w:fldCharType="end"/>
      </w:r>
      <w:r w:rsidR="00844986" w:rsidRPr="00770537">
        <w:rPr>
          <w:sz w:val="22"/>
          <w:szCs w:val="22"/>
        </w:rPr>
        <w:t>.</w:t>
      </w:r>
      <w:r w:rsidR="00361A28" w:rsidRPr="00770537">
        <w:rPr>
          <w:sz w:val="22"/>
          <w:szCs w:val="22"/>
        </w:rPr>
        <w:t xml:space="preserve"> </w:t>
      </w:r>
      <w:r w:rsidR="00361A28" w:rsidRPr="00770537">
        <w:rPr>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b/>
          <w:i/>
          <w:sz w:val="22"/>
          <w:szCs w:val="22"/>
          <w:bdr w:val="single" w:sz="4" w:space="0" w:color="auto"/>
        </w:rPr>
        <w:t xml:space="preserve"> + 2</w:t>
      </w:r>
      <w:r w:rsidR="00361A28" w:rsidRPr="00770537">
        <w:rPr>
          <w:b/>
          <w:i/>
          <w:sz w:val="22"/>
          <w:szCs w:val="22"/>
        </w:rPr>
        <w:t xml:space="preserve">; [Windows]: </w:t>
      </w:r>
      <w:r w:rsidR="00361A28" w:rsidRPr="00770537">
        <w:rPr>
          <w:b/>
          <w:i/>
          <w:sz w:val="22"/>
          <w:szCs w:val="22"/>
          <w:bdr w:val="single" w:sz="4" w:space="0" w:color="auto"/>
        </w:rPr>
        <w:t>Ctrl + 2</w:t>
      </w:r>
    </w:p>
    <w:p w14:paraId="049BB6F5" w14:textId="5A13F70E" w:rsidR="008A2D9D" w:rsidRPr="00770537" w:rsidRDefault="00DF4A09" w:rsidP="008A2D9D">
      <w:pPr>
        <w:spacing w:before="120"/>
        <w:ind w:left="360" w:firstLine="360"/>
        <w:jc w:val="center"/>
        <w:rPr>
          <w:sz w:val="22"/>
          <w:szCs w:val="22"/>
        </w:rPr>
      </w:pPr>
      <w:r w:rsidRPr="00770537">
        <w:rPr>
          <w:noProof/>
          <w:sz w:val="22"/>
          <w:szCs w:val="22"/>
        </w:rPr>
        <w:drawing>
          <wp:inline distT="0" distB="0" distL="0" distR="0" wp14:anchorId="13434DDF" wp14:editId="5E23C220">
            <wp:extent cx="4562374" cy="23128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cstate="print">
                      <a:extLst>
                        <a:ext uri="{28A0092B-C50C-407E-A947-70E740481C1C}">
                          <a14:useLocalDpi xmlns:a14="http://schemas.microsoft.com/office/drawing/2010/main"/>
                        </a:ext>
                      </a:extLst>
                    </a:blip>
                    <a:stretch>
                      <a:fillRect/>
                    </a:stretch>
                  </pic:blipFill>
                  <pic:spPr>
                    <a:xfrm>
                      <a:off x="0" y="0"/>
                      <a:ext cx="4579038" cy="2321318"/>
                    </a:xfrm>
                    <a:prstGeom prst="rect">
                      <a:avLst/>
                    </a:prstGeom>
                  </pic:spPr>
                </pic:pic>
              </a:graphicData>
            </a:graphic>
          </wp:inline>
        </w:drawing>
      </w:r>
    </w:p>
    <w:p w14:paraId="4AF9BEB5" w14:textId="6C2382EF" w:rsidR="00E935EC" w:rsidRPr="00770537" w:rsidRDefault="00E935EC" w:rsidP="008A2D9D">
      <w:pPr>
        <w:spacing w:before="120"/>
        <w:ind w:left="360" w:firstLine="360"/>
        <w:jc w:val="center"/>
        <w:rPr>
          <w:sz w:val="22"/>
          <w:szCs w:val="22"/>
        </w:rPr>
      </w:pPr>
      <w:r w:rsidRPr="00770537">
        <w:rPr>
          <w:noProof/>
          <w:sz w:val="22"/>
          <w:szCs w:val="22"/>
        </w:rPr>
        <w:drawing>
          <wp:inline distT="0" distB="0" distL="0" distR="0" wp14:anchorId="2962F693" wp14:editId="4D1F6457">
            <wp:extent cx="4521200" cy="1978025"/>
            <wp:effectExtent l="0" t="0" r="0" b="317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cstate="print">
                      <a:extLst>
                        <a:ext uri="{28A0092B-C50C-407E-A947-70E740481C1C}">
                          <a14:useLocalDpi xmlns:a14="http://schemas.microsoft.com/office/drawing/2010/main"/>
                        </a:ext>
                      </a:extLst>
                    </a:blip>
                    <a:stretch>
                      <a:fillRect/>
                    </a:stretch>
                  </pic:blipFill>
                  <pic:spPr>
                    <a:xfrm>
                      <a:off x="0" y="0"/>
                      <a:ext cx="4545042" cy="1988456"/>
                    </a:xfrm>
                    <a:prstGeom prst="rect">
                      <a:avLst/>
                    </a:prstGeom>
                  </pic:spPr>
                </pic:pic>
              </a:graphicData>
            </a:graphic>
          </wp:inline>
        </w:drawing>
      </w:r>
    </w:p>
    <w:p w14:paraId="0F9080FD" w14:textId="322ADC09" w:rsidR="00844986" w:rsidRDefault="00B3492F" w:rsidP="00844986">
      <w:pPr>
        <w:spacing w:before="120"/>
        <w:ind w:left="360" w:firstLine="360"/>
        <w:rPr>
          <w:i/>
          <w:sz w:val="22"/>
          <w:szCs w:val="22"/>
        </w:rPr>
      </w:pPr>
      <w:r w:rsidRPr="00770537">
        <w:rPr>
          <w:i/>
          <w:sz w:val="22"/>
          <w:szCs w:val="22"/>
        </w:rPr>
        <w:t xml:space="preserve">This GUI generates ETP series (sum of standardized eccentricity, tilt, and precession, weighted with 1, 1, and -1, respectively) for the past 1 million years from </w:t>
      </w:r>
      <w:r w:rsidR="00E71A99" w:rsidRPr="00770537">
        <w:rPr>
          <w:i/>
          <w:sz w:val="22"/>
          <w:szCs w:val="22"/>
        </w:rPr>
        <w:t>1</w:t>
      </w:r>
      <w:r w:rsidRPr="00770537">
        <w:rPr>
          <w:i/>
          <w:sz w:val="22"/>
          <w:szCs w:val="22"/>
        </w:rPr>
        <w:t xml:space="preserve"> Ka to 1000 Ka using the La2004 solution </w:t>
      </w:r>
      <w:r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 </w:instrText>
      </w:r>
      <w:r w:rsidR="00BC5E89">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DATA </w:instrText>
      </w:r>
      <w:r w:rsidR="00BC5E89">
        <w:rPr>
          <w:sz w:val="22"/>
          <w:szCs w:val="22"/>
        </w:rPr>
      </w:r>
      <w:r w:rsidR="00BC5E89">
        <w:rPr>
          <w:sz w:val="22"/>
          <w:szCs w:val="22"/>
        </w:rPr>
        <w:fldChar w:fldCharType="end"/>
      </w:r>
      <w:r w:rsidRPr="00770537">
        <w:rPr>
          <w:sz w:val="22"/>
          <w:szCs w:val="22"/>
        </w:rPr>
      </w:r>
      <w:r w:rsidRPr="00770537">
        <w:rPr>
          <w:sz w:val="22"/>
          <w:szCs w:val="22"/>
        </w:rPr>
        <w:fldChar w:fldCharType="separate"/>
      </w:r>
      <w:r w:rsidRPr="00770537">
        <w:rPr>
          <w:noProof/>
          <w:sz w:val="22"/>
          <w:szCs w:val="22"/>
        </w:rPr>
        <w:t>(</w:t>
      </w:r>
      <w:hyperlink w:anchor="_ENREF_6" w:tooltip="Laskar, 2004 #1476" w:history="1">
        <w:r w:rsidR="00BC5E89" w:rsidRPr="00BC5E89">
          <w:rPr>
            <w:rStyle w:val="Hyperlink"/>
          </w:rPr>
          <w:t>Laskar et al., 2004</w:t>
        </w:r>
      </w:hyperlink>
      <w:r w:rsidRPr="00770537">
        <w:rPr>
          <w:noProof/>
          <w:sz w:val="22"/>
          <w:szCs w:val="22"/>
        </w:rPr>
        <w:t>)</w:t>
      </w:r>
      <w:r w:rsidRPr="00770537">
        <w:rPr>
          <w:sz w:val="22"/>
          <w:szCs w:val="22"/>
        </w:rPr>
        <w:fldChar w:fldCharType="end"/>
      </w:r>
      <w:r w:rsidR="00844986" w:rsidRPr="00770537">
        <w:rPr>
          <w:i/>
          <w:sz w:val="22"/>
          <w:szCs w:val="22"/>
        </w:rPr>
        <w:t>.</w:t>
      </w:r>
    </w:p>
    <w:p w14:paraId="3E08F7F1" w14:textId="11B8D996" w:rsidR="007E62B2" w:rsidRDefault="007E62B2" w:rsidP="007E62B2">
      <w:pPr>
        <w:spacing w:before="120"/>
        <w:ind w:left="360" w:firstLine="360"/>
        <w:rPr>
          <w:i/>
          <w:sz w:val="18"/>
          <w:szCs w:val="18"/>
        </w:rPr>
      </w:pPr>
      <w:r>
        <w:rPr>
          <w:i/>
          <w:sz w:val="22"/>
          <w:szCs w:val="22"/>
        </w:rPr>
        <w:t>T</w:t>
      </w:r>
      <w:r w:rsidRPr="007E62B2">
        <w:rPr>
          <w:i/>
          <w:sz w:val="22"/>
          <w:szCs w:val="22"/>
        </w:rPr>
        <w:t>o reduce the size</w:t>
      </w:r>
      <w:r>
        <w:rPr>
          <w:i/>
          <w:sz w:val="22"/>
          <w:szCs w:val="22"/>
        </w:rPr>
        <w:t>,</w:t>
      </w:r>
      <w:r w:rsidRPr="007E62B2">
        <w:rPr>
          <w:i/>
          <w:sz w:val="22"/>
          <w:szCs w:val="22"/>
        </w:rPr>
        <w:t xml:space="preserve"> ZB18a solution was included and ZB17 solutions were removed</w:t>
      </w:r>
      <w:r>
        <w:rPr>
          <w:i/>
          <w:sz w:val="22"/>
          <w:szCs w:val="22"/>
        </w:rPr>
        <w:t xml:space="preserve"> in A</w:t>
      </w:r>
      <w:r>
        <w:rPr>
          <w:rFonts w:hint="eastAsia"/>
          <w:i/>
          <w:sz w:val="22"/>
          <w:szCs w:val="22"/>
        </w:rPr>
        <w:t>cycle</w:t>
      </w:r>
      <w:r>
        <w:rPr>
          <w:i/>
          <w:sz w:val="22"/>
          <w:szCs w:val="22"/>
        </w:rPr>
        <w:t xml:space="preserve"> v2.1</w:t>
      </w:r>
      <w:r w:rsidRPr="007E62B2">
        <w:rPr>
          <w:i/>
          <w:sz w:val="22"/>
          <w:szCs w:val="22"/>
        </w:rPr>
        <w:t xml:space="preserve">. Find more </w:t>
      </w:r>
      <w:r>
        <w:rPr>
          <w:i/>
          <w:sz w:val="22"/>
          <w:szCs w:val="22"/>
        </w:rPr>
        <w:t xml:space="preserve">about ZB solutions </w:t>
      </w:r>
      <w:r w:rsidRPr="007E62B2">
        <w:rPr>
          <w:i/>
          <w:sz w:val="22"/>
          <w:szCs w:val="22"/>
        </w:rPr>
        <w:t xml:space="preserve">at: </w:t>
      </w:r>
      <w:hyperlink r:id="rId77" w:history="1">
        <w:r w:rsidRPr="00506685">
          <w:rPr>
            <w:rStyle w:val="Hyperlink"/>
            <w:i/>
            <w:sz w:val="18"/>
            <w:szCs w:val="18"/>
          </w:rPr>
          <w:t>https://www.soest.hawaii.edu/oceanography/faculty/zeebe_files/Astro.html</w:t>
        </w:r>
      </w:hyperlink>
    </w:p>
    <w:p w14:paraId="1EAF6192" w14:textId="77777777" w:rsidR="007E62B2" w:rsidRPr="007E62B2" w:rsidRDefault="007E62B2" w:rsidP="007E62B2">
      <w:pPr>
        <w:spacing w:before="120"/>
        <w:ind w:left="360" w:firstLine="360"/>
        <w:rPr>
          <w:i/>
          <w:sz w:val="18"/>
          <w:szCs w:val="18"/>
        </w:rPr>
      </w:pPr>
    </w:p>
    <w:p w14:paraId="39842334" w14:textId="25C7091A" w:rsidR="00A12012" w:rsidRPr="00770537" w:rsidRDefault="00BB77AE" w:rsidP="00A12012">
      <w:pPr>
        <w:pStyle w:val="Heading3"/>
        <w:rPr>
          <w:rFonts w:ascii="Times New Roman" w:hAnsi="Times New Roman" w:cs="Times New Roman"/>
          <w:b/>
        </w:rPr>
      </w:pPr>
      <w:bookmarkStart w:id="31" w:name="OLE_LINK1"/>
      <w:bookmarkStart w:id="32" w:name="OLE_LINK2"/>
      <w:bookmarkStart w:id="33" w:name="_Toc47539126"/>
      <w:r>
        <w:rPr>
          <w:rFonts w:ascii="Times New Roman" w:hAnsi="Times New Roman" w:cs="Times New Roman"/>
          <w:b/>
        </w:rPr>
        <w:t xml:space="preserve">Length-of-day </w:t>
      </w:r>
      <w:bookmarkEnd w:id="31"/>
      <w:bookmarkEnd w:id="32"/>
      <w:r>
        <w:rPr>
          <w:rFonts w:ascii="Times New Roman" w:hAnsi="Times New Roman" w:cs="Times New Roman"/>
          <w:b/>
        </w:rPr>
        <w:t>&amp; Day-of-year</w:t>
      </w:r>
      <w:bookmarkEnd w:id="33"/>
    </w:p>
    <w:p w14:paraId="1D47604D" w14:textId="48153850" w:rsidR="00A12012" w:rsidRDefault="00A12012" w:rsidP="00A12012">
      <w:pPr>
        <w:spacing w:before="120"/>
        <w:ind w:left="360" w:firstLine="360"/>
        <w:rPr>
          <w:color w:val="000000" w:themeColor="text1"/>
          <w:sz w:val="22"/>
          <w:szCs w:val="22"/>
        </w:rPr>
      </w:pPr>
      <w:r w:rsidRPr="00770537">
        <w:rPr>
          <w:color w:val="000000" w:themeColor="text1"/>
          <w:sz w:val="22"/>
          <w:szCs w:val="22"/>
        </w:rPr>
        <w:t xml:space="preserve">A toolbox generating </w:t>
      </w:r>
      <w:r w:rsidR="00A23305">
        <w:rPr>
          <w:color w:val="000000" w:themeColor="text1"/>
          <w:sz w:val="22"/>
          <w:szCs w:val="22"/>
        </w:rPr>
        <w:t>two</w:t>
      </w:r>
      <w:r w:rsidRPr="00770537">
        <w:rPr>
          <w:color w:val="000000" w:themeColor="text1"/>
          <w:sz w:val="22"/>
          <w:szCs w:val="22"/>
        </w:rPr>
        <w:t xml:space="preserve"> 2-column time series of </w:t>
      </w:r>
      <w:r w:rsidR="00630D87" w:rsidRPr="00630D87">
        <w:rPr>
          <w:color w:val="000000" w:themeColor="text1"/>
          <w:sz w:val="22"/>
          <w:szCs w:val="22"/>
        </w:rPr>
        <w:t>Length-of-day</w:t>
      </w:r>
      <w:r w:rsidR="00630D87">
        <w:rPr>
          <w:color w:val="000000" w:themeColor="text1"/>
          <w:sz w:val="22"/>
          <w:szCs w:val="22"/>
        </w:rPr>
        <w:t xml:space="preserve"> (LOD)</w:t>
      </w:r>
      <w:r w:rsidR="00630D87" w:rsidRPr="00630D87">
        <w:rPr>
          <w:color w:val="000000" w:themeColor="text1"/>
          <w:sz w:val="22"/>
          <w:szCs w:val="22"/>
        </w:rPr>
        <w:t xml:space="preserve"> </w:t>
      </w:r>
      <w:r w:rsidRPr="00770537">
        <w:rPr>
          <w:color w:val="000000" w:themeColor="text1"/>
          <w:sz w:val="22"/>
          <w:szCs w:val="22"/>
        </w:rPr>
        <w:t xml:space="preserve">and </w:t>
      </w:r>
      <w:r w:rsidR="005B3E4B" w:rsidRPr="005B3E4B">
        <w:rPr>
          <w:color w:val="000000" w:themeColor="text1"/>
          <w:sz w:val="22"/>
          <w:szCs w:val="22"/>
        </w:rPr>
        <w:t>Day-of-year</w:t>
      </w:r>
      <w:r w:rsidR="005B3E4B">
        <w:rPr>
          <w:color w:val="000000" w:themeColor="text1"/>
          <w:sz w:val="22"/>
          <w:szCs w:val="22"/>
        </w:rPr>
        <w:t xml:space="preserve"> (DOY)</w:t>
      </w:r>
      <w:r w:rsidR="005B3E4B" w:rsidRPr="005B3E4B">
        <w:rPr>
          <w:color w:val="000000" w:themeColor="text1"/>
          <w:sz w:val="22"/>
          <w:szCs w:val="22"/>
        </w:rPr>
        <w:t xml:space="preserve"> </w:t>
      </w:r>
      <w:r w:rsidRPr="00770537">
        <w:rPr>
          <w:color w:val="000000" w:themeColor="text1"/>
          <w:sz w:val="22"/>
          <w:szCs w:val="22"/>
        </w:rPr>
        <w:t xml:space="preserve">using pre-defined </w:t>
      </w:r>
      <w:r w:rsidR="00AC6720">
        <w:rPr>
          <w:color w:val="000000" w:themeColor="text1"/>
          <w:sz w:val="22"/>
          <w:szCs w:val="22"/>
        </w:rPr>
        <w:t>time range and step</w:t>
      </w:r>
      <w:r w:rsidRPr="00770537">
        <w:rPr>
          <w:color w:val="000000" w:themeColor="text1"/>
          <w:sz w:val="22"/>
          <w:szCs w:val="22"/>
        </w:rPr>
        <w:t>.</w:t>
      </w:r>
    </w:p>
    <w:p w14:paraId="371082F1" w14:textId="73F294AB" w:rsidR="00B835D9" w:rsidRDefault="00B835D9" w:rsidP="00B835D9">
      <w:pPr>
        <w:spacing w:before="120"/>
        <w:ind w:left="360" w:hanging="360"/>
        <w:rPr>
          <w:color w:val="000000" w:themeColor="text1"/>
          <w:sz w:val="22"/>
          <w:szCs w:val="22"/>
        </w:rPr>
      </w:pPr>
      <w:r w:rsidRPr="00B835D9">
        <w:rPr>
          <w:noProof/>
          <w:color w:val="000000" w:themeColor="text1"/>
          <w:sz w:val="22"/>
          <w:szCs w:val="22"/>
        </w:rPr>
        <w:lastRenderedPageBreak/>
        <w:drawing>
          <wp:inline distT="0" distB="0" distL="0" distR="0" wp14:anchorId="3C3E4F1F" wp14:editId="11B38609">
            <wp:extent cx="5943600" cy="1931035"/>
            <wp:effectExtent l="0" t="0" r="0" b="0"/>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943600" cy="1931035"/>
                    </a:xfrm>
                    <a:prstGeom prst="rect">
                      <a:avLst/>
                    </a:prstGeom>
                  </pic:spPr>
                </pic:pic>
              </a:graphicData>
            </a:graphic>
          </wp:inline>
        </w:drawing>
      </w:r>
    </w:p>
    <w:p w14:paraId="0AE39856" w14:textId="77777777" w:rsidR="00E565D4" w:rsidRPr="00770537" w:rsidRDefault="00E565D4" w:rsidP="00A12012">
      <w:pPr>
        <w:spacing w:before="120"/>
        <w:ind w:left="360" w:firstLine="360"/>
        <w:rPr>
          <w:color w:val="000000" w:themeColor="text1"/>
          <w:sz w:val="22"/>
          <w:szCs w:val="22"/>
        </w:rPr>
      </w:pPr>
    </w:p>
    <w:p w14:paraId="4C950B4E" w14:textId="081E491B" w:rsidR="00C8434B" w:rsidRPr="00770537" w:rsidRDefault="00E03D3C" w:rsidP="00E03D3C">
      <w:pPr>
        <w:pStyle w:val="Heading3"/>
        <w:rPr>
          <w:rFonts w:ascii="Times New Roman" w:hAnsi="Times New Roman" w:cs="Times New Roman"/>
          <w:b/>
        </w:rPr>
      </w:pPr>
      <w:bookmarkStart w:id="34" w:name="_Toc47539127"/>
      <w:r w:rsidRPr="00770537">
        <w:rPr>
          <w:rFonts w:ascii="Times New Roman" w:hAnsi="Times New Roman" w:cs="Times New Roman"/>
          <w:b/>
        </w:rPr>
        <w:t>Signal/Noise Generator</w:t>
      </w:r>
      <w:bookmarkEnd w:id="34"/>
    </w:p>
    <w:p w14:paraId="5B6ED1B5" w14:textId="6A46554A" w:rsidR="00E03D3C" w:rsidRPr="00770537" w:rsidRDefault="00E03D3C" w:rsidP="00844986">
      <w:pPr>
        <w:spacing w:before="120"/>
        <w:ind w:left="360" w:firstLine="360"/>
        <w:rPr>
          <w:color w:val="000000" w:themeColor="text1"/>
          <w:sz w:val="22"/>
          <w:szCs w:val="22"/>
        </w:rPr>
      </w:pPr>
      <w:r w:rsidRPr="00770537">
        <w:rPr>
          <w:color w:val="000000" w:themeColor="text1"/>
          <w:sz w:val="22"/>
          <w:szCs w:val="22"/>
        </w:rPr>
        <w:t xml:space="preserve">A toolbox generating </w:t>
      </w:r>
      <w:r w:rsidR="0056353F" w:rsidRPr="00770537">
        <w:rPr>
          <w:color w:val="000000" w:themeColor="text1"/>
          <w:sz w:val="22"/>
          <w:szCs w:val="22"/>
        </w:rPr>
        <w:t xml:space="preserve">a 2-column </w:t>
      </w:r>
      <w:r w:rsidRPr="00770537">
        <w:rPr>
          <w:color w:val="000000" w:themeColor="text1"/>
          <w:sz w:val="22"/>
          <w:szCs w:val="22"/>
        </w:rPr>
        <w:t>time series of signal and noise</w:t>
      </w:r>
      <w:r w:rsidR="0056353F" w:rsidRPr="00770537">
        <w:rPr>
          <w:color w:val="000000" w:themeColor="text1"/>
          <w:sz w:val="22"/>
          <w:szCs w:val="22"/>
        </w:rPr>
        <w:t xml:space="preserve"> using either </w:t>
      </w:r>
      <w:r w:rsidR="00F56169" w:rsidRPr="00770537">
        <w:rPr>
          <w:color w:val="000000" w:themeColor="text1"/>
          <w:sz w:val="22"/>
          <w:szCs w:val="22"/>
        </w:rPr>
        <w:t>pre-defined</w:t>
      </w:r>
      <w:r w:rsidR="0056353F" w:rsidRPr="00770537">
        <w:rPr>
          <w:color w:val="000000" w:themeColor="text1"/>
          <w:sz w:val="22"/>
          <w:szCs w:val="22"/>
        </w:rPr>
        <w:t xml:space="preserve"> first column or user-defined first column.</w:t>
      </w:r>
    </w:p>
    <w:p w14:paraId="2742F64A" w14:textId="27AF44E1" w:rsidR="00754B01" w:rsidRPr="00770537" w:rsidRDefault="00754B01" w:rsidP="00844986">
      <w:pPr>
        <w:spacing w:before="120"/>
        <w:ind w:left="360" w:firstLine="360"/>
        <w:rPr>
          <w:color w:val="000000" w:themeColor="text1"/>
          <w:sz w:val="22"/>
          <w:szCs w:val="22"/>
        </w:rPr>
      </w:pPr>
      <w:r w:rsidRPr="00770537">
        <w:rPr>
          <w:color w:val="000000" w:themeColor="text1"/>
          <w:sz w:val="22"/>
          <w:szCs w:val="22"/>
        </w:rPr>
        <w:t>Signal and noise models include (image below) polynomial, sine wave (or cosine wave), white noise, and red noise</w:t>
      </w:r>
      <w:r w:rsidR="00D17905" w:rsidRPr="00770537">
        <w:rPr>
          <w:color w:val="000000" w:themeColor="text1"/>
          <w:sz w:val="22"/>
          <w:szCs w:val="22"/>
        </w:rPr>
        <w:t>.</w:t>
      </w:r>
    </w:p>
    <w:p w14:paraId="2E38F261" w14:textId="77777777" w:rsidR="003F34CB" w:rsidRPr="00770537" w:rsidRDefault="003F34CB" w:rsidP="003F34CB">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3</w:t>
      </w:r>
      <w:r w:rsidRPr="00770537">
        <w:rPr>
          <w:b/>
          <w:i/>
          <w:sz w:val="22"/>
          <w:szCs w:val="22"/>
        </w:rPr>
        <w:t xml:space="preserve">; [Windows]: </w:t>
      </w:r>
      <w:r w:rsidRPr="00770537">
        <w:rPr>
          <w:b/>
          <w:i/>
          <w:sz w:val="22"/>
          <w:szCs w:val="22"/>
          <w:bdr w:val="single" w:sz="4" w:space="0" w:color="auto"/>
        </w:rPr>
        <w:t>Ctrl + 3</w:t>
      </w:r>
    </w:p>
    <w:p w14:paraId="09F24475" w14:textId="77777777" w:rsidR="003F34CB" w:rsidRPr="00770537" w:rsidRDefault="003F34CB" w:rsidP="00844986">
      <w:pPr>
        <w:spacing w:before="120"/>
        <w:ind w:left="360" w:firstLine="360"/>
        <w:rPr>
          <w:color w:val="000000" w:themeColor="text1"/>
          <w:sz w:val="22"/>
          <w:szCs w:val="22"/>
        </w:rPr>
      </w:pPr>
    </w:p>
    <w:p w14:paraId="7FF7846D" w14:textId="42BBADC2" w:rsidR="00003351" w:rsidRPr="00770537" w:rsidRDefault="00815931" w:rsidP="00003351">
      <w:pPr>
        <w:spacing w:before="120"/>
        <w:ind w:left="360" w:firstLine="360"/>
        <w:rPr>
          <w:b/>
          <w:bCs/>
          <w:color w:val="000000" w:themeColor="text1"/>
          <w:sz w:val="22"/>
          <w:szCs w:val="22"/>
        </w:rPr>
      </w:pPr>
      <w:r w:rsidRPr="00770537">
        <w:rPr>
          <w:b/>
          <w:bCs/>
          <w:color w:val="000000" w:themeColor="text1"/>
          <w:sz w:val="22"/>
          <w:szCs w:val="22"/>
        </w:rPr>
        <w:t>Polynomial</w:t>
      </w:r>
    </w:p>
    <w:p w14:paraId="29AD7F40" w14:textId="70507BB3" w:rsidR="00003351" w:rsidRPr="00770537" w:rsidRDefault="00003351" w:rsidP="00C91150">
      <w:pPr>
        <w:spacing w:before="120"/>
        <w:ind w:left="360" w:firstLine="360"/>
        <w:rPr>
          <w:sz w:val="22"/>
          <w:szCs w:val="22"/>
        </w:rPr>
      </w:pPr>
      <w:r w:rsidRPr="00770537">
        <w:rPr>
          <w:sz w:val="22"/>
          <w:szCs w:val="22"/>
        </w:rPr>
        <w:t xml:space="preserve">Generate a </w:t>
      </w:r>
      <w:r w:rsidR="00C91150" w:rsidRPr="00770537">
        <w:rPr>
          <w:sz w:val="22"/>
          <w:szCs w:val="22"/>
        </w:rPr>
        <w:t>line</w:t>
      </w:r>
      <w:r w:rsidRPr="00770537">
        <w:rPr>
          <w:sz w:val="22"/>
          <w:szCs w:val="22"/>
        </w:rPr>
        <w:t xml:space="preserve"> using user-defined </w:t>
      </w:r>
      <w:r w:rsidR="00AD2332" w:rsidRPr="00770537">
        <w:rPr>
          <w:sz w:val="22"/>
          <w:szCs w:val="22"/>
        </w:rPr>
        <w:t>coefficient</w:t>
      </w:r>
      <w:r w:rsidR="00711ADB" w:rsidRPr="00770537">
        <w:rPr>
          <w:sz w:val="22"/>
          <w:szCs w:val="22"/>
        </w:rPr>
        <w:t>s</w:t>
      </w:r>
      <w:r w:rsidR="00AD2332" w:rsidRPr="00770537">
        <w:rPr>
          <w:sz w:val="22"/>
          <w:szCs w:val="22"/>
        </w:rPr>
        <w:t xml:space="preserve"> of a </w:t>
      </w:r>
      <w:r w:rsidR="00C91150" w:rsidRPr="00770537">
        <w:rPr>
          <w:sz w:val="22"/>
          <w:szCs w:val="22"/>
        </w:rPr>
        <w:t>polynomial.</w:t>
      </w:r>
    </w:p>
    <w:p w14:paraId="0687242C" w14:textId="750D23FC" w:rsidR="00CD7904" w:rsidRPr="00770537" w:rsidRDefault="00CD7904" w:rsidP="00844986">
      <w:pPr>
        <w:spacing w:before="120"/>
        <w:ind w:left="360" w:firstLine="360"/>
        <w:rPr>
          <w:b/>
          <w:bCs/>
          <w:color w:val="000000" w:themeColor="text1"/>
          <w:sz w:val="22"/>
          <w:szCs w:val="22"/>
        </w:rPr>
      </w:pPr>
      <w:r w:rsidRPr="00770537">
        <w:rPr>
          <w:b/>
          <w:bCs/>
          <w:color w:val="000000" w:themeColor="text1"/>
          <w:sz w:val="22"/>
          <w:szCs w:val="22"/>
        </w:rPr>
        <w:t>Sine wave</w:t>
      </w:r>
    </w:p>
    <w:p w14:paraId="07D59BFA" w14:textId="77777777" w:rsidR="00CD7904" w:rsidRPr="00770537" w:rsidRDefault="00CD7904" w:rsidP="00CD7904">
      <w:pPr>
        <w:spacing w:before="120"/>
        <w:ind w:left="360" w:firstLine="360"/>
        <w:rPr>
          <w:sz w:val="22"/>
          <w:szCs w:val="22"/>
        </w:rPr>
      </w:pPr>
      <w:r w:rsidRPr="00770537">
        <w:rPr>
          <w:sz w:val="22"/>
          <w:szCs w:val="22"/>
        </w:rPr>
        <w:t>Generate a sine wave using user-defined parameters and the following equation:</w:t>
      </w:r>
    </w:p>
    <w:p w14:paraId="28CD6A16" w14:textId="77777777" w:rsidR="00CD7904" w:rsidRPr="00770537" w:rsidRDefault="00CD7904" w:rsidP="00CD7904">
      <w:pPr>
        <w:spacing w:before="120"/>
        <w:ind w:left="360" w:firstLine="360"/>
        <w:rPr>
          <w:sz w:val="22"/>
          <w:szCs w:val="22"/>
        </w:rPr>
      </w:pPr>
      <w:r w:rsidRPr="00770537">
        <w:rPr>
          <w:sz w:val="22"/>
          <w:szCs w:val="22"/>
        </w:rPr>
        <w:t>Y = A * sin(2π / T * X + Ph) + bias</w:t>
      </w:r>
    </w:p>
    <w:p w14:paraId="6B6BA488" w14:textId="77777777" w:rsidR="00CD7904" w:rsidRPr="00770537" w:rsidRDefault="00CD7904" w:rsidP="00CD7904">
      <w:pPr>
        <w:spacing w:before="120"/>
        <w:ind w:left="360" w:firstLine="360"/>
        <w:rPr>
          <w:sz w:val="22"/>
          <w:szCs w:val="22"/>
        </w:rPr>
      </w:pPr>
      <w:r w:rsidRPr="00770537">
        <w:rPr>
          <w:sz w:val="22"/>
          <w:szCs w:val="22"/>
        </w:rPr>
        <w:t xml:space="preserve">Where A is amplitude, T is period, X is a time series ranges from </w:t>
      </w:r>
      <w:r w:rsidRPr="00770537">
        <w:rPr>
          <w:i/>
          <w:sz w:val="22"/>
          <w:szCs w:val="22"/>
        </w:rPr>
        <w:t>t1</w:t>
      </w:r>
      <w:r w:rsidRPr="00770537">
        <w:rPr>
          <w:sz w:val="22"/>
          <w:szCs w:val="22"/>
        </w:rPr>
        <w:t xml:space="preserve"> to </w:t>
      </w:r>
      <w:r w:rsidRPr="00770537">
        <w:rPr>
          <w:i/>
          <w:sz w:val="22"/>
          <w:szCs w:val="22"/>
        </w:rPr>
        <w:t>t2</w:t>
      </w:r>
      <w:r w:rsidRPr="00770537">
        <w:rPr>
          <w:sz w:val="22"/>
          <w:szCs w:val="22"/>
        </w:rPr>
        <w:t xml:space="preserve"> and a sampling rate of dt, Ph is the phase, and bias is signal bias. </w:t>
      </w:r>
    </w:p>
    <w:p w14:paraId="1B93EDBE" w14:textId="77777777" w:rsidR="00CD7904" w:rsidRPr="00770537" w:rsidRDefault="00CD7904" w:rsidP="00CD7904">
      <w:pPr>
        <w:spacing w:before="120"/>
        <w:ind w:left="360" w:firstLine="360"/>
        <w:rPr>
          <w:i/>
          <w:sz w:val="22"/>
          <w:szCs w:val="22"/>
        </w:rPr>
      </w:pPr>
      <w:r w:rsidRPr="00770537">
        <w:rPr>
          <w:noProof/>
          <w:sz w:val="22"/>
          <w:szCs w:val="22"/>
        </w:rPr>
        <w:drawing>
          <wp:inline distT="0" distB="0" distL="0" distR="0" wp14:anchorId="49DCE194" wp14:editId="39C6D623">
            <wp:extent cx="2715180" cy="800050"/>
            <wp:effectExtent l="0" t="0" r="3175" b="63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cstate="print">
                      <a:extLst>
                        <a:ext uri="{28A0092B-C50C-407E-A947-70E740481C1C}">
                          <a14:useLocalDpi xmlns:a14="http://schemas.microsoft.com/office/drawing/2010/main"/>
                        </a:ext>
                      </a:extLst>
                    </a:blip>
                    <a:stretch>
                      <a:fillRect/>
                    </a:stretch>
                  </pic:blipFill>
                  <pic:spPr>
                    <a:xfrm>
                      <a:off x="0" y="0"/>
                      <a:ext cx="2855975" cy="841536"/>
                    </a:xfrm>
                    <a:prstGeom prst="rect">
                      <a:avLst/>
                    </a:prstGeom>
                  </pic:spPr>
                </pic:pic>
              </a:graphicData>
            </a:graphic>
          </wp:inline>
        </w:drawing>
      </w:r>
      <w:r w:rsidRPr="00770537">
        <w:rPr>
          <w:i/>
          <w:sz w:val="22"/>
          <w:szCs w:val="22"/>
        </w:rPr>
        <w:t xml:space="preserve"> </w:t>
      </w:r>
    </w:p>
    <w:p w14:paraId="15146113" w14:textId="77777777" w:rsidR="00CD7904" w:rsidRPr="00770537" w:rsidRDefault="00CD7904" w:rsidP="00CD7904">
      <w:pPr>
        <w:spacing w:before="120"/>
        <w:ind w:left="360" w:firstLine="360"/>
        <w:rPr>
          <w:i/>
          <w:sz w:val="22"/>
          <w:szCs w:val="22"/>
        </w:rPr>
      </w:pPr>
      <w:r w:rsidRPr="00770537">
        <w:rPr>
          <w:i/>
          <w:sz w:val="22"/>
          <w:szCs w:val="22"/>
        </w:rPr>
        <w:t>This GUI generates a sine wave from 1 to 1000 unit with a sampling rate of 1 unit. Its amplitude is 1, with a period of 100 unit and zero phase shift and 0 signal bias.</w:t>
      </w:r>
    </w:p>
    <w:p w14:paraId="06E09201" w14:textId="77777777" w:rsidR="00FB3D2A" w:rsidRPr="00770537" w:rsidRDefault="00FB3D2A" w:rsidP="00FB3D2A">
      <w:pPr>
        <w:spacing w:before="120"/>
        <w:ind w:left="360" w:firstLine="360"/>
        <w:rPr>
          <w:b/>
          <w:bCs/>
          <w:color w:val="000000" w:themeColor="text1"/>
          <w:sz w:val="22"/>
          <w:szCs w:val="22"/>
        </w:rPr>
      </w:pPr>
      <w:r w:rsidRPr="00770537">
        <w:rPr>
          <w:b/>
          <w:bCs/>
          <w:color w:val="000000" w:themeColor="text1"/>
          <w:sz w:val="22"/>
          <w:szCs w:val="22"/>
        </w:rPr>
        <w:t>White Noise</w:t>
      </w:r>
    </w:p>
    <w:p w14:paraId="704DD8E6" w14:textId="0ACB4A2C" w:rsidR="00FB3D2A" w:rsidRPr="00770537" w:rsidRDefault="00FB3D2A" w:rsidP="00FB3D2A">
      <w:pPr>
        <w:spacing w:before="120"/>
        <w:ind w:left="360" w:firstLine="360"/>
        <w:rPr>
          <w:sz w:val="22"/>
          <w:szCs w:val="22"/>
        </w:rPr>
      </w:pPr>
      <w:r w:rsidRPr="00770537">
        <w:rPr>
          <w:sz w:val="22"/>
          <w:szCs w:val="22"/>
        </w:rPr>
        <w:t>This function generates white noise</w:t>
      </w:r>
      <w:r w:rsidR="00DB326C" w:rsidRPr="00770537">
        <w:rPr>
          <w:sz w:val="22"/>
          <w:szCs w:val="22"/>
        </w:rPr>
        <w:t xml:space="preserve"> </w:t>
      </w:r>
      <w:r w:rsidR="004F1819" w:rsidRPr="00770537">
        <w:rPr>
          <w:sz w:val="22"/>
          <w:szCs w:val="22"/>
        </w:rPr>
        <w:t xml:space="preserve">with either normal distribution or random distribution </w:t>
      </w:r>
      <w:r w:rsidR="00DB326C" w:rsidRPr="00770537">
        <w:rPr>
          <w:sz w:val="22"/>
          <w:szCs w:val="22"/>
        </w:rPr>
        <w:t xml:space="preserve">using user-defined </w:t>
      </w:r>
      <w:r w:rsidR="000B58E0" w:rsidRPr="00770537">
        <w:rPr>
          <w:sz w:val="22"/>
          <w:szCs w:val="22"/>
        </w:rPr>
        <w:t>mean value</w:t>
      </w:r>
      <w:r w:rsidR="00113C6F" w:rsidRPr="00770537">
        <w:rPr>
          <w:sz w:val="22"/>
          <w:szCs w:val="22"/>
        </w:rPr>
        <w:t xml:space="preserve"> and</w:t>
      </w:r>
      <w:r w:rsidR="000B58E0" w:rsidRPr="00770537">
        <w:rPr>
          <w:sz w:val="22"/>
          <w:szCs w:val="22"/>
        </w:rPr>
        <w:t xml:space="preserve"> </w:t>
      </w:r>
      <w:r w:rsidR="00DB326C" w:rsidRPr="00770537">
        <w:rPr>
          <w:sz w:val="22"/>
          <w:szCs w:val="22"/>
        </w:rPr>
        <w:t>standard deviation</w:t>
      </w:r>
      <w:r w:rsidR="000B58E0" w:rsidRPr="00770537">
        <w:rPr>
          <w:sz w:val="22"/>
          <w:szCs w:val="22"/>
        </w:rPr>
        <w:t>.</w:t>
      </w:r>
    </w:p>
    <w:p w14:paraId="7586D3A8" w14:textId="77777777" w:rsidR="00FB3D2A" w:rsidRPr="00770537" w:rsidRDefault="00FB3D2A" w:rsidP="00FB3D2A">
      <w:pPr>
        <w:spacing w:before="120"/>
        <w:ind w:left="360" w:firstLine="360"/>
        <w:rPr>
          <w:b/>
          <w:bCs/>
          <w:color w:val="000000" w:themeColor="text1"/>
          <w:sz w:val="22"/>
          <w:szCs w:val="22"/>
        </w:rPr>
      </w:pPr>
      <w:r w:rsidRPr="00770537">
        <w:rPr>
          <w:b/>
          <w:bCs/>
          <w:color w:val="000000" w:themeColor="text1"/>
          <w:sz w:val="22"/>
          <w:szCs w:val="22"/>
        </w:rPr>
        <w:t>Red Noise</w:t>
      </w:r>
    </w:p>
    <w:p w14:paraId="2834ACCA" w14:textId="6B1255AB" w:rsidR="00CD7904" w:rsidRPr="00770537" w:rsidRDefault="00FB3D2A" w:rsidP="00FB3D2A">
      <w:pPr>
        <w:spacing w:before="120"/>
        <w:ind w:left="360" w:firstLine="360"/>
        <w:rPr>
          <w:color w:val="000000" w:themeColor="text1"/>
          <w:sz w:val="22"/>
          <w:szCs w:val="22"/>
        </w:rPr>
      </w:pPr>
      <w:r w:rsidRPr="00770537">
        <w:rPr>
          <w:sz w:val="22"/>
          <w:szCs w:val="22"/>
        </w:rPr>
        <w:t xml:space="preserve">This function generates the red noise using user-defined </w:t>
      </w:r>
      <w:r w:rsidR="005B7ED1" w:rsidRPr="00770537">
        <w:rPr>
          <w:sz w:val="22"/>
          <w:szCs w:val="22"/>
        </w:rPr>
        <w:t xml:space="preserve">mean value, </w:t>
      </w:r>
      <w:r w:rsidRPr="00770537">
        <w:rPr>
          <w:sz w:val="22"/>
          <w:szCs w:val="22"/>
        </w:rPr>
        <w:t>standard deviation, and autocorrelation coefficient (RHO-1</w:t>
      </w:r>
      <w:r w:rsidR="00AA3DAE" w:rsidRPr="00770537">
        <w:rPr>
          <w:sz w:val="22"/>
          <w:szCs w:val="22"/>
        </w:rPr>
        <w:t xml:space="preserve"> or α</w:t>
      </w:r>
      <w:r w:rsidRPr="00770537">
        <w:rPr>
          <w:sz w:val="22"/>
          <w:szCs w:val="22"/>
        </w:rPr>
        <w:t>, from 0 to 1).</w:t>
      </w:r>
    </w:p>
    <w:p w14:paraId="3936ED45" w14:textId="6379D548" w:rsidR="00E5290F" w:rsidRPr="00770537" w:rsidRDefault="00344424" w:rsidP="00344424">
      <w:pPr>
        <w:spacing w:before="120"/>
        <w:rPr>
          <w:color w:val="000000" w:themeColor="text1"/>
          <w:sz w:val="22"/>
          <w:szCs w:val="22"/>
        </w:rPr>
      </w:pPr>
      <w:r w:rsidRPr="00770537">
        <w:rPr>
          <w:noProof/>
          <w:color w:val="000000" w:themeColor="text1"/>
          <w:sz w:val="22"/>
          <w:szCs w:val="22"/>
        </w:rPr>
        <w:lastRenderedPageBreak/>
        <w:drawing>
          <wp:inline distT="0" distB="0" distL="0" distR="0" wp14:anchorId="53F81C99" wp14:editId="271BFD1E">
            <wp:extent cx="5943600" cy="396494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943600" cy="3964940"/>
                    </a:xfrm>
                    <a:prstGeom prst="rect">
                      <a:avLst/>
                    </a:prstGeom>
                  </pic:spPr>
                </pic:pic>
              </a:graphicData>
            </a:graphic>
          </wp:inline>
        </w:drawing>
      </w:r>
    </w:p>
    <w:p w14:paraId="301059FB" w14:textId="77777777" w:rsidR="008F41CF" w:rsidRDefault="008F41CF" w:rsidP="00844986">
      <w:pPr>
        <w:spacing w:before="120"/>
        <w:ind w:left="360" w:firstLine="360"/>
        <w:rPr>
          <w:b/>
          <w:bCs/>
          <w:color w:val="000000" w:themeColor="text1"/>
          <w:sz w:val="22"/>
          <w:szCs w:val="22"/>
        </w:rPr>
      </w:pPr>
    </w:p>
    <w:p w14:paraId="206F81E6" w14:textId="74EFD6CD" w:rsidR="0056353F" w:rsidRPr="00770537" w:rsidRDefault="00F56169" w:rsidP="00844986">
      <w:pPr>
        <w:spacing w:before="120"/>
        <w:ind w:left="360" w:firstLine="360"/>
        <w:rPr>
          <w:b/>
          <w:bCs/>
          <w:color w:val="000000" w:themeColor="text1"/>
          <w:sz w:val="22"/>
          <w:szCs w:val="22"/>
        </w:rPr>
      </w:pPr>
      <w:r w:rsidRPr="00770537">
        <w:rPr>
          <w:b/>
          <w:bCs/>
          <w:color w:val="000000" w:themeColor="text1"/>
          <w:sz w:val="22"/>
          <w:szCs w:val="22"/>
        </w:rPr>
        <w:t>1. Pre-defined first column signal or noise</w:t>
      </w:r>
    </w:p>
    <w:p w14:paraId="4E89CCA8" w14:textId="65D73F29" w:rsidR="00F56169" w:rsidRPr="00770537" w:rsidRDefault="00641D5B" w:rsidP="00844986">
      <w:pPr>
        <w:spacing w:before="120"/>
        <w:ind w:left="360" w:firstLine="360"/>
        <w:rPr>
          <w:color w:val="000000" w:themeColor="text1"/>
          <w:sz w:val="22"/>
          <w:szCs w:val="22"/>
        </w:rPr>
      </w:pPr>
      <w:r w:rsidRPr="00770537">
        <w:rPr>
          <w:color w:val="000000" w:themeColor="text1"/>
          <w:sz w:val="22"/>
          <w:szCs w:val="22"/>
        </w:rPr>
        <w:t>It will read the selected data file and copy the first column. Then it will generate the 2</w:t>
      </w:r>
      <w:r w:rsidRPr="00770537">
        <w:rPr>
          <w:color w:val="000000" w:themeColor="text1"/>
          <w:sz w:val="22"/>
          <w:szCs w:val="22"/>
          <w:vertAlign w:val="superscript"/>
        </w:rPr>
        <w:t>nd</w:t>
      </w:r>
      <w:r w:rsidRPr="00770537">
        <w:rPr>
          <w:color w:val="000000" w:themeColor="text1"/>
          <w:sz w:val="22"/>
          <w:szCs w:val="22"/>
        </w:rPr>
        <w:t xml:space="preserve"> column using </w:t>
      </w:r>
      <w:r w:rsidR="003A2B1F" w:rsidRPr="00770537">
        <w:rPr>
          <w:color w:val="000000" w:themeColor="text1"/>
          <w:sz w:val="22"/>
          <w:szCs w:val="22"/>
        </w:rPr>
        <w:t xml:space="preserve">a </w:t>
      </w:r>
      <w:r w:rsidR="00EA3519" w:rsidRPr="00770537">
        <w:rPr>
          <w:color w:val="000000" w:themeColor="text1"/>
          <w:sz w:val="22"/>
          <w:szCs w:val="22"/>
        </w:rPr>
        <w:t>user-selected</w:t>
      </w:r>
      <w:r w:rsidRPr="00770537">
        <w:rPr>
          <w:color w:val="000000" w:themeColor="text1"/>
          <w:sz w:val="22"/>
          <w:szCs w:val="22"/>
        </w:rPr>
        <w:t xml:space="preserve"> signal or noise model.</w:t>
      </w:r>
      <w:r w:rsidR="005A7AAF" w:rsidRPr="00770537">
        <w:rPr>
          <w:color w:val="000000" w:themeColor="text1"/>
          <w:sz w:val="22"/>
          <w:szCs w:val="22"/>
        </w:rPr>
        <w:t xml:space="preserve"> If a data</w:t>
      </w:r>
      <w:r w:rsidR="003A2B1F" w:rsidRPr="00770537">
        <w:rPr>
          <w:color w:val="000000" w:themeColor="text1"/>
          <w:sz w:val="22"/>
          <w:szCs w:val="22"/>
        </w:rPr>
        <w:t xml:space="preserve"> </w:t>
      </w:r>
      <w:r w:rsidR="005A7AAF" w:rsidRPr="00770537">
        <w:rPr>
          <w:color w:val="000000" w:themeColor="text1"/>
          <w:sz w:val="22"/>
          <w:szCs w:val="22"/>
        </w:rPr>
        <w:t xml:space="preserve">file is selected in the </w:t>
      </w:r>
      <w:r w:rsidR="00111B47" w:rsidRPr="00111B47">
        <w:rPr>
          <w:i/>
          <w:color w:val="000000" w:themeColor="text1"/>
          <w:sz w:val="22"/>
          <w:szCs w:val="22"/>
        </w:rPr>
        <w:t>Acycle</w:t>
      </w:r>
      <w:r w:rsidR="005A7AAF" w:rsidRPr="00770537">
        <w:rPr>
          <w:color w:val="000000" w:themeColor="text1"/>
          <w:sz w:val="22"/>
          <w:szCs w:val="22"/>
        </w:rPr>
        <w:t>, users won’t have access to change the first column.</w:t>
      </w:r>
    </w:p>
    <w:p w14:paraId="519F472A" w14:textId="0EAC5C44" w:rsidR="00B8432C" w:rsidRPr="00770537" w:rsidRDefault="00B8432C" w:rsidP="00844986">
      <w:pPr>
        <w:spacing w:before="120"/>
        <w:ind w:left="360" w:firstLine="360"/>
        <w:rPr>
          <w:color w:val="000000" w:themeColor="text1"/>
          <w:sz w:val="22"/>
          <w:szCs w:val="22"/>
        </w:rPr>
      </w:pPr>
      <w:r w:rsidRPr="00770537">
        <w:rPr>
          <w:color w:val="000000" w:themeColor="text1"/>
          <w:sz w:val="22"/>
          <w:szCs w:val="22"/>
        </w:rPr>
        <w:t xml:space="preserve">For example, </w:t>
      </w:r>
    </w:p>
    <w:p w14:paraId="3066BD4E" w14:textId="268B3556" w:rsidR="00AB14E9" w:rsidRPr="00770537" w:rsidRDefault="00AB14E9" w:rsidP="00844986">
      <w:pPr>
        <w:spacing w:before="120"/>
        <w:ind w:left="360" w:firstLine="360"/>
        <w:rPr>
          <w:color w:val="000000" w:themeColor="text1"/>
          <w:sz w:val="22"/>
          <w:szCs w:val="22"/>
        </w:rPr>
      </w:pPr>
      <w:r w:rsidRPr="00770537">
        <w:rPr>
          <w:color w:val="000000" w:themeColor="text1"/>
          <w:sz w:val="22"/>
          <w:szCs w:val="22"/>
        </w:rPr>
        <w:t xml:space="preserve">Step 1: </w:t>
      </w:r>
      <w:r w:rsidR="00B8432C" w:rsidRPr="00770537">
        <w:rPr>
          <w:color w:val="000000" w:themeColor="text1"/>
          <w:sz w:val="22"/>
          <w:szCs w:val="22"/>
        </w:rPr>
        <w:t xml:space="preserve">In the </w:t>
      </w:r>
      <w:r w:rsidR="00111B47" w:rsidRPr="00111B47">
        <w:rPr>
          <w:i/>
          <w:color w:val="000000" w:themeColor="text1"/>
          <w:sz w:val="22"/>
          <w:szCs w:val="22"/>
        </w:rPr>
        <w:t>Acycle</w:t>
      </w:r>
      <w:r w:rsidR="00B8432C" w:rsidRPr="00770537">
        <w:rPr>
          <w:color w:val="000000" w:themeColor="text1"/>
          <w:sz w:val="22"/>
          <w:szCs w:val="22"/>
        </w:rPr>
        <w:t xml:space="preserve"> main window, select “Basic Series” – “Examples” – “Example-WayaoCarnianGR0.txt”.</w:t>
      </w:r>
    </w:p>
    <w:p w14:paraId="1CC46D51" w14:textId="162221F6" w:rsidR="00B8432C" w:rsidRPr="00770537" w:rsidRDefault="00B8432C" w:rsidP="00844986">
      <w:pPr>
        <w:spacing w:before="120"/>
        <w:ind w:left="360" w:firstLine="360"/>
        <w:rPr>
          <w:color w:val="000000" w:themeColor="text1"/>
          <w:sz w:val="22"/>
          <w:szCs w:val="22"/>
        </w:rPr>
      </w:pPr>
      <w:r w:rsidRPr="00770537">
        <w:rPr>
          <w:color w:val="000000" w:themeColor="text1"/>
          <w:sz w:val="22"/>
          <w:szCs w:val="22"/>
        </w:rPr>
        <w:t>Step 2: Select the newly generate</w:t>
      </w:r>
      <w:r w:rsidR="00D73E37" w:rsidRPr="00770537">
        <w:rPr>
          <w:color w:val="000000" w:themeColor="text1"/>
          <w:sz w:val="22"/>
          <w:szCs w:val="22"/>
        </w:rPr>
        <w:t>d</w:t>
      </w:r>
      <w:r w:rsidRPr="00770537">
        <w:rPr>
          <w:color w:val="000000" w:themeColor="text1"/>
          <w:sz w:val="22"/>
          <w:szCs w:val="22"/>
        </w:rPr>
        <w:t xml:space="preserve"> file: “Example-WayaoCarnianGR0.txt”</w:t>
      </w:r>
      <w:r w:rsidR="009561C4" w:rsidRPr="00770537">
        <w:rPr>
          <w:color w:val="000000" w:themeColor="text1"/>
          <w:sz w:val="22"/>
          <w:szCs w:val="22"/>
        </w:rPr>
        <w:t xml:space="preserve">, and then click “Basic Series” – “Signal/Noise Generator”. </w:t>
      </w:r>
    </w:p>
    <w:p w14:paraId="6B4145D3" w14:textId="5855AF47" w:rsidR="008A6056" w:rsidRPr="00770537" w:rsidRDefault="008A6056" w:rsidP="00844986">
      <w:pPr>
        <w:spacing w:before="120"/>
        <w:ind w:left="360" w:firstLine="360"/>
        <w:rPr>
          <w:color w:val="000000" w:themeColor="text1"/>
          <w:sz w:val="22"/>
          <w:szCs w:val="22"/>
        </w:rPr>
      </w:pPr>
      <w:r w:rsidRPr="00770537">
        <w:rPr>
          <w:color w:val="000000" w:themeColor="text1"/>
          <w:sz w:val="22"/>
          <w:szCs w:val="22"/>
        </w:rPr>
        <w:t>Step 3: Select “Sine Wave”, and set the period to 50 m. A sine wave will be displayed in the lower part of the “</w:t>
      </w:r>
      <w:r w:rsidR="00111B47" w:rsidRPr="00111B47">
        <w:rPr>
          <w:i/>
          <w:color w:val="000000" w:themeColor="text1"/>
          <w:sz w:val="22"/>
          <w:szCs w:val="22"/>
        </w:rPr>
        <w:t>Acycle</w:t>
      </w:r>
      <w:r w:rsidRPr="00770537">
        <w:rPr>
          <w:color w:val="000000" w:themeColor="text1"/>
          <w:sz w:val="22"/>
          <w:szCs w:val="22"/>
        </w:rPr>
        <w:t>: Signal/Noise Generator”.</w:t>
      </w:r>
    </w:p>
    <w:p w14:paraId="7B5010A2" w14:textId="1D3F0DD4" w:rsidR="008A6056" w:rsidRPr="00770537" w:rsidRDefault="008A6056" w:rsidP="00844986">
      <w:pPr>
        <w:spacing w:before="120"/>
        <w:ind w:left="360" w:firstLine="360"/>
        <w:rPr>
          <w:color w:val="000000" w:themeColor="text1"/>
          <w:sz w:val="22"/>
          <w:szCs w:val="22"/>
        </w:rPr>
      </w:pPr>
      <w:r w:rsidRPr="00770537">
        <w:rPr>
          <w:color w:val="000000" w:themeColor="text1"/>
          <w:sz w:val="22"/>
          <w:szCs w:val="22"/>
        </w:rPr>
        <w:t xml:space="preserve">Step 4: </w:t>
      </w:r>
      <w:r w:rsidR="00F33566" w:rsidRPr="00770537">
        <w:rPr>
          <w:color w:val="000000" w:themeColor="text1"/>
          <w:sz w:val="22"/>
          <w:szCs w:val="22"/>
        </w:rPr>
        <w:t xml:space="preserve">Click “Save Data”. A sine wave data file will be saved and displayed in the </w:t>
      </w:r>
      <w:r w:rsidR="00111B47" w:rsidRPr="00111B47">
        <w:rPr>
          <w:i/>
          <w:color w:val="000000" w:themeColor="text1"/>
          <w:sz w:val="22"/>
          <w:szCs w:val="22"/>
        </w:rPr>
        <w:t>Acycle</w:t>
      </w:r>
      <w:r w:rsidR="00F33566" w:rsidRPr="00770537">
        <w:rPr>
          <w:color w:val="000000" w:themeColor="text1"/>
          <w:sz w:val="22"/>
          <w:szCs w:val="22"/>
        </w:rPr>
        <w:t xml:space="preserve"> main window.</w:t>
      </w:r>
    </w:p>
    <w:p w14:paraId="4317DC1E" w14:textId="24BAB784" w:rsidR="008A6056" w:rsidRPr="00770537" w:rsidRDefault="008A6056" w:rsidP="00844986">
      <w:pPr>
        <w:spacing w:before="120"/>
        <w:ind w:left="360" w:firstLine="360"/>
        <w:rPr>
          <w:color w:val="000000" w:themeColor="text1"/>
          <w:sz w:val="22"/>
          <w:szCs w:val="22"/>
        </w:rPr>
      </w:pPr>
      <w:r w:rsidRPr="00770537">
        <w:rPr>
          <w:noProof/>
          <w:color w:val="000000" w:themeColor="text1"/>
          <w:sz w:val="22"/>
          <w:szCs w:val="22"/>
        </w:rPr>
        <w:drawing>
          <wp:inline distT="0" distB="0" distL="0" distR="0" wp14:anchorId="0D51A1CF" wp14:editId="5208553C">
            <wp:extent cx="5041557" cy="354956"/>
            <wp:effectExtent l="0" t="0" r="0" b="127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127113" cy="360980"/>
                    </a:xfrm>
                    <a:prstGeom prst="rect">
                      <a:avLst/>
                    </a:prstGeom>
                  </pic:spPr>
                </pic:pic>
              </a:graphicData>
            </a:graphic>
          </wp:inline>
        </w:drawing>
      </w:r>
    </w:p>
    <w:p w14:paraId="2A1EF8D4" w14:textId="77777777" w:rsidR="000B69FD" w:rsidRPr="00770537" w:rsidRDefault="000B69FD" w:rsidP="00844986">
      <w:pPr>
        <w:spacing w:before="120"/>
        <w:ind w:left="360" w:firstLine="360"/>
        <w:rPr>
          <w:color w:val="000000" w:themeColor="text1"/>
          <w:sz w:val="22"/>
          <w:szCs w:val="22"/>
        </w:rPr>
      </w:pPr>
    </w:p>
    <w:p w14:paraId="3968A749" w14:textId="25B2147A" w:rsidR="00F56169" w:rsidRPr="00770537" w:rsidRDefault="00F56169" w:rsidP="00844986">
      <w:pPr>
        <w:spacing w:before="120"/>
        <w:ind w:left="360" w:firstLine="360"/>
        <w:rPr>
          <w:b/>
          <w:bCs/>
          <w:color w:val="000000" w:themeColor="text1"/>
          <w:sz w:val="22"/>
          <w:szCs w:val="22"/>
        </w:rPr>
      </w:pPr>
      <w:r w:rsidRPr="00770537">
        <w:rPr>
          <w:b/>
          <w:bCs/>
          <w:color w:val="000000" w:themeColor="text1"/>
          <w:sz w:val="22"/>
          <w:szCs w:val="22"/>
        </w:rPr>
        <w:t>2. User-defined first column signal or noise</w:t>
      </w:r>
    </w:p>
    <w:p w14:paraId="56D110A6" w14:textId="04E12880"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It will generate </w:t>
      </w:r>
      <w:r w:rsidR="00BD290F" w:rsidRPr="00770537">
        <w:rPr>
          <w:color w:val="000000" w:themeColor="text1"/>
          <w:sz w:val="22"/>
          <w:szCs w:val="22"/>
        </w:rPr>
        <w:t>both the first and the</w:t>
      </w:r>
      <w:r w:rsidRPr="00770537">
        <w:rPr>
          <w:color w:val="000000" w:themeColor="text1"/>
          <w:sz w:val="22"/>
          <w:szCs w:val="22"/>
        </w:rPr>
        <w:t xml:space="preserve"> </w:t>
      </w:r>
      <w:r w:rsidR="00BD290F" w:rsidRPr="00770537">
        <w:rPr>
          <w:color w:val="000000" w:themeColor="text1"/>
          <w:sz w:val="22"/>
          <w:szCs w:val="22"/>
        </w:rPr>
        <w:t>second</w:t>
      </w:r>
      <w:r w:rsidRPr="00770537">
        <w:rPr>
          <w:color w:val="000000" w:themeColor="text1"/>
          <w:sz w:val="22"/>
          <w:szCs w:val="22"/>
        </w:rPr>
        <w:t xml:space="preserve"> column</w:t>
      </w:r>
      <w:r w:rsidR="00C54C0A" w:rsidRPr="00770537">
        <w:rPr>
          <w:color w:val="000000" w:themeColor="text1"/>
          <w:sz w:val="22"/>
          <w:szCs w:val="22"/>
        </w:rPr>
        <w:t>s</w:t>
      </w:r>
      <w:r w:rsidRPr="00770537">
        <w:rPr>
          <w:color w:val="000000" w:themeColor="text1"/>
          <w:sz w:val="22"/>
          <w:szCs w:val="22"/>
        </w:rPr>
        <w:t xml:space="preserve"> using user-selected model</w:t>
      </w:r>
      <w:r w:rsidR="00C54C0A" w:rsidRPr="00770537">
        <w:rPr>
          <w:color w:val="000000" w:themeColor="text1"/>
          <w:sz w:val="22"/>
          <w:szCs w:val="22"/>
        </w:rPr>
        <w:t>s</w:t>
      </w:r>
      <w:r w:rsidRPr="00770537">
        <w:rPr>
          <w:color w:val="000000" w:themeColor="text1"/>
          <w:sz w:val="22"/>
          <w:szCs w:val="22"/>
        </w:rPr>
        <w:t>.</w:t>
      </w:r>
    </w:p>
    <w:p w14:paraId="2D78A545" w14:textId="77777777"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For example, </w:t>
      </w:r>
    </w:p>
    <w:p w14:paraId="0869104D" w14:textId="4C734673"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lastRenderedPageBreak/>
        <w:t xml:space="preserve">Step 1: In the </w:t>
      </w:r>
      <w:r w:rsidR="00111B47" w:rsidRPr="00111B47">
        <w:rPr>
          <w:i/>
          <w:color w:val="000000" w:themeColor="text1"/>
          <w:sz w:val="22"/>
          <w:szCs w:val="22"/>
        </w:rPr>
        <w:t>Acycle</w:t>
      </w:r>
      <w:r w:rsidRPr="00770537">
        <w:rPr>
          <w:color w:val="000000" w:themeColor="text1"/>
          <w:sz w:val="22"/>
          <w:szCs w:val="22"/>
        </w:rPr>
        <w:t xml:space="preserve"> main window, </w:t>
      </w:r>
      <w:r w:rsidR="000114FC" w:rsidRPr="00770537">
        <w:rPr>
          <w:color w:val="000000" w:themeColor="text1"/>
          <w:sz w:val="22"/>
          <w:szCs w:val="22"/>
        </w:rPr>
        <w:t>de-</w:t>
      </w:r>
      <w:r w:rsidRPr="00770537">
        <w:rPr>
          <w:color w:val="000000" w:themeColor="text1"/>
          <w:sz w:val="22"/>
          <w:szCs w:val="22"/>
        </w:rPr>
        <w:t xml:space="preserve">select </w:t>
      </w:r>
      <w:r w:rsidR="000114FC" w:rsidRPr="00770537">
        <w:rPr>
          <w:color w:val="000000" w:themeColor="text1"/>
          <w:sz w:val="22"/>
          <w:szCs w:val="22"/>
        </w:rPr>
        <w:t>any data file</w:t>
      </w:r>
      <w:r w:rsidRPr="00770537">
        <w:rPr>
          <w:color w:val="000000" w:themeColor="text1"/>
          <w:sz w:val="22"/>
          <w:szCs w:val="22"/>
        </w:rPr>
        <w:t>.</w:t>
      </w:r>
    </w:p>
    <w:p w14:paraId="41A31158" w14:textId="2E58EA62"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2: </w:t>
      </w:r>
      <w:r w:rsidR="00463886" w:rsidRPr="00770537">
        <w:rPr>
          <w:color w:val="000000" w:themeColor="text1"/>
          <w:sz w:val="22"/>
          <w:szCs w:val="22"/>
        </w:rPr>
        <w:t>C</w:t>
      </w:r>
      <w:r w:rsidRPr="00770537">
        <w:rPr>
          <w:color w:val="000000" w:themeColor="text1"/>
          <w:sz w:val="22"/>
          <w:szCs w:val="22"/>
        </w:rPr>
        <w:t xml:space="preserve">lick “Basic Series” – “Signal/Noise Generator”. </w:t>
      </w:r>
    </w:p>
    <w:p w14:paraId="27DD3FBA" w14:textId="49A79BD1"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3: </w:t>
      </w:r>
      <w:r w:rsidR="006F1DC5" w:rsidRPr="00770537">
        <w:rPr>
          <w:color w:val="000000" w:themeColor="text1"/>
          <w:sz w:val="22"/>
          <w:szCs w:val="22"/>
        </w:rPr>
        <w:t xml:space="preserve">Set X axis from 0 to 500 with a step of 1. </w:t>
      </w:r>
      <w:r w:rsidRPr="00770537">
        <w:rPr>
          <w:color w:val="000000" w:themeColor="text1"/>
          <w:sz w:val="22"/>
          <w:szCs w:val="22"/>
        </w:rPr>
        <w:t>Select “</w:t>
      </w:r>
      <w:r w:rsidR="00FC15E1" w:rsidRPr="00770537">
        <w:rPr>
          <w:color w:val="000000" w:themeColor="text1"/>
          <w:sz w:val="22"/>
          <w:szCs w:val="22"/>
        </w:rPr>
        <w:t>Red Noise</w:t>
      </w:r>
      <w:r w:rsidRPr="00770537">
        <w:rPr>
          <w:color w:val="000000" w:themeColor="text1"/>
          <w:sz w:val="22"/>
          <w:szCs w:val="22"/>
        </w:rPr>
        <w:t xml:space="preserve">” and set the </w:t>
      </w:r>
      <w:r w:rsidR="00AF2BA8" w:rsidRPr="00770537">
        <w:rPr>
          <w:color w:val="000000" w:themeColor="text1"/>
          <w:sz w:val="22"/>
          <w:szCs w:val="22"/>
        </w:rPr>
        <w:t>mean</w:t>
      </w:r>
      <w:r w:rsidRPr="00770537">
        <w:rPr>
          <w:color w:val="000000" w:themeColor="text1"/>
          <w:sz w:val="22"/>
          <w:szCs w:val="22"/>
        </w:rPr>
        <w:t xml:space="preserve"> to 5</w:t>
      </w:r>
      <w:r w:rsidR="002A3C5D" w:rsidRPr="00770537">
        <w:rPr>
          <w:color w:val="000000" w:themeColor="text1"/>
          <w:sz w:val="22"/>
          <w:szCs w:val="22"/>
        </w:rPr>
        <w:t>, alpha = 0.5</w:t>
      </w:r>
      <w:r w:rsidRPr="00770537">
        <w:rPr>
          <w:color w:val="000000" w:themeColor="text1"/>
          <w:sz w:val="22"/>
          <w:szCs w:val="22"/>
        </w:rPr>
        <w:t xml:space="preserve">. A </w:t>
      </w:r>
      <w:r w:rsidR="00EF2A83" w:rsidRPr="00770537">
        <w:rPr>
          <w:color w:val="000000" w:themeColor="text1"/>
          <w:sz w:val="22"/>
          <w:szCs w:val="22"/>
        </w:rPr>
        <w:t>red noise</w:t>
      </w:r>
      <w:r w:rsidRPr="00770537">
        <w:rPr>
          <w:color w:val="000000" w:themeColor="text1"/>
          <w:sz w:val="22"/>
          <w:szCs w:val="22"/>
        </w:rPr>
        <w:t xml:space="preserve"> will be displayed in the lower part of the “</w:t>
      </w:r>
      <w:r w:rsidR="00111B47" w:rsidRPr="00111B47">
        <w:rPr>
          <w:i/>
          <w:color w:val="000000" w:themeColor="text1"/>
          <w:sz w:val="22"/>
          <w:szCs w:val="22"/>
        </w:rPr>
        <w:t>Acycle</w:t>
      </w:r>
      <w:r w:rsidRPr="00770537">
        <w:rPr>
          <w:color w:val="000000" w:themeColor="text1"/>
          <w:sz w:val="22"/>
          <w:szCs w:val="22"/>
        </w:rPr>
        <w:t>: Signal/Noise Generator”.</w:t>
      </w:r>
    </w:p>
    <w:p w14:paraId="6DE2857B" w14:textId="40ADB6B8"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4: Click “Save Data”. A sine wave data file will be saved and displayed in the </w:t>
      </w:r>
      <w:r w:rsidR="00111B47" w:rsidRPr="00111B47">
        <w:rPr>
          <w:i/>
          <w:color w:val="000000" w:themeColor="text1"/>
          <w:sz w:val="22"/>
          <w:szCs w:val="22"/>
        </w:rPr>
        <w:t>Acycle</w:t>
      </w:r>
      <w:r w:rsidRPr="00770537">
        <w:rPr>
          <w:color w:val="000000" w:themeColor="text1"/>
          <w:sz w:val="22"/>
          <w:szCs w:val="22"/>
        </w:rPr>
        <w:t xml:space="preserve"> main window.</w:t>
      </w:r>
    </w:p>
    <w:p w14:paraId="3BC850A8" w14:textId="18359AAD" w:rsidR="00F56169" w:rsidRPr="00770537" w:rsidRDefault="00934A2D" w:rsidP="0011626A">
      <w:pPr>
        <w:spacing w:before="120"/>
        <w:ind w:left="360" w:hanging="360"/>
        <w:jc w:val="center"/>
        <w:rPr>
          <w:color w:val="000000" w:themeColor="text1"/>
          <w:sz w:val="22"/>
          <w:szCs w:val="22"/>
        </w:rPr>
      </w:pPr>
      <w:r w:rsidRPr="00770537">
        <w:rPr>
          <w:noProof/>
          <w:color w:val="000000" w:themeColor="text1"/>
          <w:sz w:val="22"/>
          <w:szCs w:val="22"/>
        </w:rPr>
        <w:drawing>
          <wp:inline distT="0" distB="0" distL="0" distR="0" wp14:anchorId="073D6426" wp14:editId="2820AAE7">
            <wp:extent cx="4071551" cy="2714367"/>
            <wp:effectExtent l="0" t="0" r="5715"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074346" cy="2716231"/>
                    </a:xfrm>
                    <a:prstGeom prst="rect">
                      <a:avLst/>
                    </a:prstGeom>
                  </pic:spPr>
                </pic:pic>
              </a:graphicData>
            </a:graphic>
          </wp:inline>
        </w:drawing>
      </w:r>
    </w:p>
    <w:p w14:paraId="66CFAA69" w14:textId="3861C20D" w:rsidR="0011626A" w:rsidRPr="00770537" w:rsidRDefault="0011626A" w:rsidP="0011626A">
      <w:pPr>
        <w:spacing w:before="120"/>
        <w:ind w:left="360" w:firstLine="360"/>
        <w:jc w:val="center"/>
        <w:rPr>
          <w:i/>
          <w:sz w:val="22"/>
          <w:szCs w:val="22"/>
        </w:rPr>
      </w:pPr>
      <w:r w:rsidRPr="00770537">
        <w:rPr>
          <w:i/>
          <w:sz w:val="22"/>
          <w:szCs w:val="22"/>
        </w:rPr>
        <w:t>Red noise series with a lag-1 auto-correlation coefficient (ρ) of 0.</w:t>
      </w:r>
      <w:r w:rsidR="00BC3480" w:rsidRPr="00770537">
        <w:rPr>
          <w:i/>
          <w:sz w:val="22"/>
          <w:szCs w:val="22"/>
        </w:rPr>
        <w:t>5</w:t>
      </w:r>
      <w:r w:rsidRPr="00770537">
        <w:rPr>
          <w:i/>
          <w:sz w:val="22"/>
          <w:szCs w:val="22"/>
        </w:rPr>
        <w:t>. It looks like a climate series!</w:t>
      </w:r>
    </w:p>
    <w:p w14:paraId="1E3F5173" w14:textId="77777777" w:rsidR="00F56169" w:rsidRPr="00770537" w:rsidRDefault="00F56169" w:rsidP="00844986">
      <w:pPr>
        <w:spacing w:before="120"/>
        <w:ind w:left="360" w:firstLine="360"/>
        <w:rPr>
          <w:color w:val="000000" w:themeColor="text1"/>
          <w:sz w:val="22"/>
          <w:szCs w:val="22"/>
        </w:rPr>
      </w:pPr>
    </w:p>
    <w:p w14:paraId="57E5B2A7" w14:textId="269C23A6" w:rsidR="00655E8B" w:rsidRPr="00770537" w:rsidRDefault="00FE28F7" w:rsidP="001D0735">
      <w:pPr>
        <w:pStyle w:val="Heading3"/>
        <w:rPr>
          <w:rFonts w:ascii="Times New Roman" w:hAnsi="Times New Roman" w:cs="Times New Roman"/>
          <w:b/>
        </w:rPr>
      </w:pPr>
      <w:bookmarkStart w:id="35" w:name="_Toc47539128"/>
      <w:r w:rsidRPr="00770537">
        <w:rPr>
          <w:rFonts w:ascii="Times New Roman" w:hAnsi="Times New Roman" w:cs="Times New Roman"/>
          <w:b/>
        </w:rPr>
        <w:t>LR04 Stack</w:t>
      </w:r>
      <w:bookmarkEnd w:id="35"/>
    </w:p>
    <w:p w14:paraId="22038411" w14:textId="08C274FD" w:rsidR="00655E8B" w:rsidRPr="00770537" w:rsidRDefault="002B0BB5" w:rsidP="00655E8B">
      <w:pPr>
        <w:spacing w:before="120"/>
        <w:ind w:left="360" w:firstLine="360"/>
        <w:rPr>
          <w:sz w:val="22"/>
          <w:szCs w:val="22"/>
        </w:rPr>
      </w:pPr>
      <w:r w:rsidRPr="00770537">
        <w:rPr>
          <w:sz w:val="22"/>
          <w:szCs w:val="22"/>
        </w:rPr>
        <w:t xml:space="preserve">This function generates </w:t>
      </w:r>
      <w:r w:rsidR="0006602D" w:rsidRPr="00770537">
        <w:rPr>
          <w:sz w:val="22"/>
          <w:szCs w:val="22"/>
        </w:rPr>
        <w:t xml:space="preserve">the </w:t>
      </w:r>
      <w:r w:rsidRPr="00770537">
        <w:rPr>
          <w:sz w:val="22"/>
          <w:szCs w:val="22"/>
        </w:rPr>
        <w:t xml:space="preserve">classical LR04 stack of the </w:t>
      </w:r>
      <w:proofErr w:type="spellStart"/>
      <w:r w:rsidRPr="00770537">
        <w:rPr>
          <w:sz w:val="22"/>
          <w:szCs w:val="22"/>
        </w:rPr>
        <w:t>Plio</w:t>
      </w:r>
      <w:proofErr w:type="spellEnd"/>
      <w:r w:rsidRPr="00770537">
        <w:rPr>
          <w:sz w:val="22"/>
          <w:szCs w:val="22"/>
        </w:rPr>
        <w:t>-Pleistocene benthic d</w:t>
      </w:r>
      <w:r w:rsidRPr="00770537">
        <w:rPr>
          <w:sz w:val="22"/>
          <w:szCs w:val="22"/>
          <w:vertAlign w:val="superscript"/>
        </w:rPr>
        <w:t>18</w:t>
      </w:r>
      <w:r w:rsidRPr="00770537">
        <w:rPr>
          <w:sz w:val="22"/>
          <w:szCs w:val="22"/>
        </w:rPr>
        <w:t>O record</w:t>
      </w:r>
      <w:r w:rsidR="00D358B3" w:rsidRPr="00770537">
        <w:rPr>
          <w:sz w:val="22"/>
          <w:szCs w:val="22"/>
        </w:rPr>
        <w:t xml:space="preserve"> </w:t>
      </w:r>
      <w:r w:rsidR="00D358B3" w:rsidRPr="00770537">
        <w:rPr>
          <w:sz w:val="22"/>
          <w:szCs w:val="22"/>
        </w:rPr>
        <w:fldChar w:fldCharType="begin"/>
      </w:r>
      <w:r w:rsidR="008B172F" w:rsidRPr="00770537">
        <w:rPr>
          <w:sz w:val="22"/>
          <w:szCs w:val="22"/>
        </w:rPr>
        <w:instrText xml:space="preserve"> ADDIN EN.CITE &lt;EndNote&gt;&lt;Cite&gt;&lt;Author&gt;Lisiecki&lt;/Author&gt;&lt;Year&gt;2005&lt;/Year&gt;&lt;RecNum&gt;2860&lt;/RecNum&gt;&lt;DisplayText&gt;(Lisiecki and Raymo, 2005)&lt;/DisplayText&gt;&lt;record&gt;&lt;rec-number&gt;2860&lt;/rec-number&gt;&lt;foreign-keys&gt;&lt;key app="EN" db-id="pvf5wzwr92w0pvef0d5xrtvd5w2dvf0sfdsf" timestamp="1571446298" guid="04e00dc5-d558-4970-9862-21bf31605523"&gt;2860&lt;/key&gt;&lt;/foreign-keys&gt;&lt;ref-type name="Journal Article"&gt;17&lt;/ref-type&gt;&lt;contributors&gt;&lt;authors&gt;&lt;author&gt;Lisiecki, Lorraine E&lt;/author&gt;&lt;author&gt;Raymo, Maureen E&lt;/author&gt;&lt;/authors&gt;&lt;/contributors&gt;&lt;titles&gt;&lt;title&gt;A Pliocene‐Pleistocene stack of 57 globally distributed benthic δ18O records&lt;/title&gt;&lt;secondary-title&gt;Paleoceanography&lt;/secondary-title&gt;&lt;/titles&gt;&lt;periodical&gt;&lt;full-title&gt;Paleoceanography&lt;/full-title&gt;&lt;/periodical&gt;&lt;volume&gt;20&lt;/volume&gt;&lt;number&gt;1&lt;/number&gt;&lt;dates&gt;&lt;year&gt;2005&lt;/year&gt;&lt;/dates&gt;&lt;isbn&gt;1944-9186&lt;/isbn&gt;&lt;urls&gt;&lt;/urls&gt;&lt;/record&gt;&lt;/Cite&gt;&lt;/EndNote&gt;</w:instrText>
      </w:r>
      <w:r w:rsidR="00D358B3" w:rsidRPr="00770537">
        <w:rPr>
          <w:sz w:val="22"/>
          <w:szCs w:val="22"/>
        </w:rPr>
        <w:fldChar w:fldCharType="separate"/>
      </w:r>
      <w:r w:rsidR="00D358B3" w:rsidRPr="00770537">
        <w:rPr>
          <w:noProof/>
          <w:sz w:val="22"/>
          <w:szCs w:val="22"/>
        </w:rPr>
        <w:t>(</w:t>
      </w:r>
      <w:hyperlink w:anchor="_ENREF_11" w:tooltip="Lisiecki, 2005 #2860" w:history="1">
        <w:r w:rsidR="00BC5E89" w:rsidRPr="00BC5E89">
          <w:rPr>
            <w:rStyle w:val="Hyperlink"/>
          </w:rPr>
          <w:t>Lisiecki and Raymo, 2005</w:t>
        </w:r>
      </w:hyperlink>
      <w:r w:rsidR="00D358B3" w:rsidRPr="00770537">
        <w:rPr>
          <w:noProof/>
          <w:sz w:val="22"/>
          <w:szCs w:val="22"/>
        </w:rPr>
        <w:t>)</w:t>
      </w:r>
      <w:r w:rsidR="00D358B3" w:rsidRPr="00770537">
        <w:rPr>
          <w:sz w:val="22"/>
          <w:szCs w:val="22"/>
        </w:rPr>
        <w:fldChar w:fldCharType="end"/>
      </w:r>
      <w:r w:rsidR="00655E8B" w:rsidRPr="00770537">
        <w:rPr>
          <w:sz w:val="22"/>
          <w:szCs w:val="22"/>
        </w:rPr>
        <w:t>.</w:t>
      </w:r>
      <w:r w:rsidR="00C57664" w:rsidRPr="00770537">
        <w:rPr>
          <w:sz w:val="22"/>
          <w:szCs w:val="22"/>
        </w:rPr>
        <w:t xml:space="preserve"> The input time (below) should be within the interval of 0 and 5320 (</w:t>
      </w:r>
      <w:r w:rsidR="00EE5F15" w:rsidRPr="00770537">
        <w:rPr>
          <w:sz w:val="22"/>
          <w:szCs w:val="22"/>
        </w:rPr>
        <w:t>Ka</w:t>
      </w:r>
      <w:r w:rsidR="00C57664" w:rsidRPr="00770537">
        <w:rPr>
          <w:sz w:val="22"/>
          <w:szCs w:val="22"/>
        </w:rPr>
        <w:t>).</w:t>
      </w:r>
      <w:r w:rsidR="00361A28" w:rsidRPr="00770537">
        <w:rPr>
          <w:sz w:val="22"/>
          <w:szCs w:val="22"/>
        </w:rPr>
        <w:t xml:space="preserve"> </w:t>
      </w:r>
      <w:r w:rsidR="00361A28" w:rsidRPr="00770537">
        <w:rPr>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b/>
          <w:i/>
          <w:sz w:val="22"/>
          <w:szCs w:val="22"/>
          <w:bdr w:val="single" w:sz="4" w:space="0" w:color="auto"/>
        </w:rPr>
        <w:t xml:space="preserve"> + 4</w:t>
      </w:r>
      <w:r w:rsidR="00361A28" w:rsidRPr="00770537">
        <w:rPr>
          <w:b/>
          <w:i/>
          <w:sz w:val="22"/>
          <w:szCs w:val="22"/>
        </w:rPr>
        <w:t xml:space="preserve">; [Windows]: </w:t>
      </w:r>
      <w:r w:rsidR="00361A28" w:rsidRPr="00770537">
        <w:rPr>
          <w:b/>
          <w:i/>
          <w:sz w:val="22"/>
          <w:szCs w:val="22"/>
          <w:bdr w:val="single" w:sz="4" w:space="0" w:color="auto"/>
        </w:rPr>
        <w:t>Ctrl + 4</w:t>
      </w:r>
    </w:p>
    <w:p w14:paraId="57DCDCE3" w14:textId="0A06598B" w:rsidR="00FE28F7" w:rsidRPr="00770537" w:rsidRDefault="00286D05" w:rsidP="00FE28F7">
      <w:pPr>
        <w:spacing w:before="120"/>
        <w:ind w:left="360" w:firstLine="360"/>
        <w:jc w:val="center"/>
        <w:rPr>
          <w:sz w:val="22"/>
          <w:szCs w:val="22"/>
        </w:rPr>
      </w:pPr>
      <w:r w:rsidRPr="00770537">
        <w:rPr>
          <w:noProof/>
        </w:rPr>
        <w:drawing>
          <wp:inline distT="0" distB="0" distL="0" distR="0" wp14:anchorId="30A5DC4C" wp14:editId="4AF72323">
            <wp:extent cx="2109565" cy="9499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print">
                      <a:extLst>
                        <a:ext uri="{28A0092B-C50C-407E-A947-70E740481C1C}">
                          <a14:useLocalDpi xmlns:a14="http://schemas.microsoft.com/office/drawing/2010/main"/>
                        </a:ext>
                      </a:extLst>
                    </a:blip>
                    <a:stretch>
                      <a:fillRect/>
                    </a:stretch>
                  </pic:blipFill>
                  <pic:spPr>
                    <a:xfrm>
                      <a:off x="0" y="0"/>
                      <a:ext cx="2152261" cy="969186"/>
                    </a:xfrm>
                    <a:prstGeom prst="rect">
                      <a:avLst/>
                    </a:prstGeom>
                  </pic:spPr>
                </pic:pic>
              </a:graphicData>
            </a:graphic>
          </wp:inline>
        </w:drawing>
      </w:r>
      <w:r w:rsidRPr="00770537">
        <w:rPr>
          <w:noProof/>
        </w:rPr>
        <w:t xml:space="preserve"> </w:t>
      </w:r>
      <w:r w:rsidRPr="00770537">
        <w:rPr>
          <w:noProof/>
          <w:sz w:val="22"/>
          <w:szCs w:val="22"/>
        </w:rPr>
        <w:drawing>
          <wp:inline distT="0" distB="0" distL="0" distR="0" wp14:anchorId="56A185B2" wp14:editId="6515BC1A">
            <wp:extent cx="3314700" cy="1503301"/>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cstate="print">
                      <a:extLst>
                        <a:ext uri="{28A0092B-C50C-407E-A947-70E740481C1C}">
                          <a14:useLocalDpi xmlns:a14="http://schemas.microsoft.com/office/drawing/2010/main"/>
                        </a:ext>
                      </a:extLst>
                    </a:blip>
                    <a:stretch>
                      <a:fillRect/>
                    </a:stretch>
                  </pic:blipFill>
                  <pic:spPr>
                    <a:xfrm>
                      <a:off x="0" y="0"/>
                      <a:ext cx="3353366" cy="1520837"/>
                    </a:xfrm>
                    <a:prstGeom prst="rect">
                      <a:avLst/>
                    </a:prstGeom>
                  </pic:spPr>
                </pic:pic>
              </a:graphicData>
            </a:graphic>
          </wp:inline>
        </w:drawing>
      </w:r>
    </w:p>
    <w:p w14:paraId="4F12CEF3" w14:textId="357C378B" w:rsidR="00FE28F7" w:rsidRPr="00770537" w:rsidRDefault="008D4D48" w:rsidP="00655E8B">
      <w:pPr>
        <w:spacing w:before="120"/>
        <w:ind w:left="360" w:firstLine="360"/>
        <w:rPr>
          <w:i/>
          <w:sz w:val="22"/>
          <w:szCs w:val="22"/>
        </w:rPr>
      </w:pPr>
      <w:r w:rsidRPr="00770537">
        <w:rPr>
          <w:i/>
          <w:sz w:val="22"/>
          <w:szCs w:val="22"/>
        </w:rPr>
        <w:t xml:space="preserve">This GUI generates LR04 stack from 0 to </w:t>
      </w:r>
      <w:r w:rsidR="00562B1C" w:rsidRPr="00770537">
        <w:rPr>
          <w:i/>
          <w:sz w:val="22"/>
          <w:szCs w:val="22"/>
        </w:rPr>
        <w:t>300</w:t>
      </w:r>
      <w:r w:rsidRPr="00770537">
        <w:rPr>
          <w:i/>
          <w:sz w:val="22"/>
          <w:szCs w:val="22"/>
        </w:rPr>
        <w:t xml:space="preserve">0 </w:t>
      </w:r>
      <w:r w:rsidR="00A551ED" w:rsidRPr="00770537">
        <w:rPr>
          <w:i/>
          <w:sz w:val="22"/>
          <w:szCs w:val="22"/>
        </w:rPr>
        <w:t>Ka</w:t>
      </w:r>
      <w:r w:rsidRPr="00770537">
        <w:rPr>
          <w:i/>
          <w:sz w:val="22"/>
          <w:szCs w:val="22"/>
        </w:rPr>
        <w:t>.</w:t>
      </w:r>
    </w:p>
    <w:p w14:paraId="0AE99E21" w14:textId="374EFD60" w:rsidR="008D4D48" w:rsidRPr="00770537" w:rsidRDefault="008D4D48" w:rsidP="00655E8B">
      <w:pPr>
        <w:spacing w:before="120"/>
        <w:ind w:left="360" w:firstLine="360"/>
        <w:rPr>
          <w:sz w:val="22"/>
          <w:szCs w:val="22"/>
        </w:rPr>
      </w:pPr>
    </w:p>
    <w:p w14:paraId="481E79B2" w14:textId="5423E8A8" w:rsidR="0004152A" w:rsidRPr="00770537" w:rsidRDefault="0004152A" w:rsidP="0004152A">
      <w:pPr>
        <w:pStyle w:val="Heading3"/>
        <w:rPr>
          <w:rFonts w:ascii="Times New Roman" w:hAnsi="Times New Roman" w:cs="Times New Roman"/>
          <w:b/>
        </w:rPr>
      </w:pPr>
      <w:bookmarkStart w:id="36" w:name="_Toc47539129"/>
      <w:r w:rsidRPr="00770537">
        <w:rPr>
          <w:rFonts w:ascii="Times New Roman" w:hAnsi="Times New Roman" w:cs="Times New Roman"/>
          <w:b/>
        </w:rPr>
        <w:t>Examples</w:t>
      </w:r>
      <w:bookmarkEnd w:id="36"/>
    </w:p>
    <w:p w14:paraId="542F6D6A" w14:textId="03F2ADEF" w:rsidR="0004152A" w:rsidRPr="00770537" w:rsidRDefault="0004152A" w:rsidP="0004152A">
      <w:pPr>
        <w:spacing w:before="120"/>
        <w:ind w:left="360" w:firstLine="360"/>
        <w:rPr>
          <w:sz w:val="22"/>
          <w:szCs w:val="22"/>
        </w:rPr>
      </w:pPr>
      <w:r w:rsidRPr="00770537">
        <w:rPr>
          <w:sz w:val="22"/>
          <w:szCs w:val="22"/>
        </w:rPr>
        <w:t xml:space="preserve">This function </w:t>
      </w:r>
      <w:r w:rsidR="00B27388" w:rsidRPr="00770537">
        <w:rPr>
          <w:sz w:val="22"/>
          <w:szCs w:val="22"/>
        </w:rPr>
        <w:t>load</w:t>
      </w:r>
      <w:r w:rsidR="009A2E9D" w:rsidRPr="00770537">
        <w:rPr>
          <w:sz w:val="22"/>
          <w:szCs w:val="22"/>
        </w:rPr>
        <w:t>s</w:t>
      </w:r>
      <w:r w:rsidRPr="00770537">
        <w:rPr>
          <w:sz w:val="22"/>
          <w:szCs w:val="22"/>
        </w:rPr>
        <w:t xml:space="preserve"> </w:t>
      </w:r>
      <w:r w:rsidR="00B27388" w:rsidRPr="00770537">
        <w:rPr>
          <w:sz w:val="22"/>
          <w:szCs w:val="22"/>
        </w:rPr>
        <w:t>various example data file</w:t>
      </w:r>
      <w:r w:rsidR="009A2E9D" w:rsidRPr="00770537">
        <w:rPr>
          <w:sz w:val="22"/>
          <w:szCs w:val="22"/>
        </w:rPr>
        <w:t>s</w:t>
      </w:r>
      <w:r w:rsidR="00B27388" w:rsidRPr="00770537">
        <w:rPr>
          <w:sz w:val="22"/>
          <w:szCs w:val="22"/>
        </w:rPr>
        <w:t xml:space="preserve"> to the working folder and </w:t>
      </w:r>
      <w:r w:rsidR="009A2E9D" w:rsidRPr="00770537">
        <w:rPr>
          <w:sz w:val="22"/>
          <w:szCs w:val="22"/>
        </w:rPr>
        <w:t>displays</w:t>
      </w:r>
      <w:r w:rsidR="00B27388" w:rsidRPr="00770537">
        <w:rPr>
          <w:sz w:val="22"/>
          <w:szCs w:val="22"/>
        </w:rPr>
        <w:t xml:space="preserve"> the data. The example data includes:</w:t>
      </w:r>
    </w:p>
    <w:p w14:paraId="70AD734F" w14:textId="77777777" w:rsidR="00C22F99" w:rsidRPr="00770537" w:rsidRDefault="00C22F99" w:rsidP="0004152A">
      <w:pPr>
        <w:spacing w:before="120"/>
        <w:ind w:left="360" w:firstLine="360"/>
        <w:rPr>
          <w:sz w:val="22"/>
          <w:szCs w:val="22"/>
        </w:rPr>
      </w:pPr>
      <w:r w:rsidRPr="00770537">
        <w:rPr>
          <w:noProof/>
          <w:sz w:val="22"/>
          <w:szCs w:val="22"/>
        </w:rPr>
        <w:lastRenderedPageBreak/>
        <w:drawing>
          <wp:inline distT="0" distB="0" distL="0" distR="0" wp14:anchorId="484B40F9" wp14:editId="61368DB5">
            <wp:extent cx="2329313" cy="2003894"/>
            <wp:effectExtent l="12700" t="12700" r="7620" b="158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336322" cy="2009923"/>
                    </a:xfrm>
                    <a:prstGeom prst="rect">
                      <a:avLst/>
                    </a:prstGeom>
                    <a:ln>
                      <a:solidFill>
                        <a:schemeClr val="tx1"/>
                      </a:solidFill>
                    </a:ln>
                  </pic:spPr>
                </pic:pic>
              </a:graphicData>
            </a:graphic>
          </wp:inline>
        </w:drawing>
      </w:r>
    </w:p>
    <w:p w14:paraId="2A280D5F" w14:textId="2D4FFD19" w:rsidR="00B27388" w:rsidRPr="00770537" w:rsidRDefault="00C22F99" w:rsidP="0004152A">
      <w:pPr>
        <w:spacing w:before="120"/>
        <w:ind w:left="360" w:firstLine="360"/>
        <w:rPr>
          <w:b/>
          <w:bCs/>
          <w:sz w:val="22"/>
          <w:szCs w:val="22"/>
        </w:rPr>
      </w:pPr>
      <w:r w:rsidRPr="00770537">
        <w:rPr>
          <w:b/>
          <w:bCs/>
          <w:sz w:val="22"/>
          <w:szCs w:val="22"/>
        </w:rPr>
        <w:t xml:space="preserve"> </w:t>
      </w:r>
      <w:r w:rsidR="00B27388" w:rsidRPr="00770537">
        <w:rPr>
          <w:b/>
          <w:bCs/>
          <w:sz w:val="22"/>
          <w:szCs w:val="22"/>
        </w:rPr>
        <w:t>(1) Mauna Loa CO2 monthly mean:</w:t>
      </w:r>
    </w:p>
    <w:p w14:paraId="3DD5BE9C" w14:textId="4F884C2C" w:rsidR="006679DA" w:rsidRPr="00770537" w:rsidRDefault="006C115E" w:rsidP="0004152A">
      <w:pPr>
        <w:spacing w:before="120"/>
        <w:ind w:left="360" w:firstLine="360"/>
        <w:rPr>
          <w:sz w:val="22"/>
          <w:szCs w:val="22"/>
        </w:rPr>
      </w:pPr>
      <w:r w:rsidRPr="00770537">
        <w:rPr>
          <w:sz w:val="22"/>
          <w:szCs w:val="22"/>
        </w:rPr>
        <w:t xml:space="preserve">This data set </w:t>
      </w:r>
      <w:r w:rsidR="00676233" w:rsidRPr="00770537">
        <w:rPr>
          <w:sz w:val="22"/>
          <w:szCs w:val="22"/>
        </w:rPr>
        <w:t xml:space="preserve">includes </w:t>
      </w:r>
      <w:r w:rsidRPr="00770537">
        <w:rPr>
          <w:sz w:val="22"/>
          <w:szCs w:val="22"/>
        </w:rPr>
        <w:t xml:space="preserve">carbon dioxide measurements </w:t>
      </w:r>
      <w:r w:rsidR="006C2996" w:rsidRPr="00770537">
        <w:rPr>
          <w:sz w:val="22"/>
          <w:szCs w:val="22"/>
        </w:rPr>
        <w:t xml:space="preserve">(monthly mean value) </w:t>
      </w:r>
      <w:r w:rsidRPr="00770537">
        <w:rPr>
          <w:sz w:val="22"/>
          <w:szCs w:val="22"/>
        </w:rPr>
        <w:t>at the Mauna Loa Observatory, Hawaii</w:t>
      </w:r>
      <w:r w:rsidR="00F93BF6" w:rsidRPr="00770537">
        <w:rPr>
          <w:sz w:val="22"/>
          <w:szCs w:val="22"/>
        </w:rPr>
        <w:t xml:space="preserve"> from 1958 to 2018</w:t>
      </w:r>
      <w:r w:rsidRPr="00770537">
        <w:rPr>
          <w:sz w:val="22"/>
          <w:szCs w:val="22"/>
        </w:rPr>
        <w:t>.</w:t>
      </w:r>
    </w:p>
    <w:p w14:paraId="1BDDF68D" w14:textId="3ADF0FFF" w:rsidR="00B27388" w:rsidRPr="00770537" w:rsidRDefault="00B64CC7" w:rsidP="0004152A">
      <w:pPr>
        <w:spacing w:before="120"/>
        <w:ind w:left="360" w:firstLine="360"/>
        <w:rPr>
          <w:sz w:val="22"/>
          <w:szCs w:val="22"/>
        </w:rPr>
      </w:pPr>
      <w:r w:rsidRPr="00770537">
        <w:rPr>
          <w:sz w:val="22"/>
          <w:szCs w:val="22"/>
        </w:rPr>
        <w:t>It</w:t>
      </w:r>
      <w:r w:rsidR="00185E08" w:rsidRPr="00770537">
        <w:rPr>
          <w:sz w:val="22"/>
          <w:szCs w:val="22"/>
        </w:rPr>
        <w:t xml:space="preserve"> will</w:t>
      </w:r>
      <w:r w:rsidRPr="00770537">
        <w:rPr>
          <w:sz w:val="22"/>
          <w:szCs w:val="22"/>
        </w:rPr>
        <w:t xml:space="preserve"> load</w:t>
      </w:r>
      <w:r w:rsidR="006679DA" w:rsidRPr="00770537">
        <w:rPr>
          <w:sz w:val="22"/>
          <w:szCs w:val="22"/>
        </w:rPr>
        <w:t xml:space="preserve"> and save a text file entitled: “Example-LaunaLoa-Hawaii-CO2-monthly-mean.txt”.</w:t>
      </w:r>
    </w:p>
    <w:p w14:paraId="1A758594" w14:textId="454523B7" w:rsidR="00944C28" w:rsidRPr="00770537" w:rsidRDefault="00944C28" w:rsidP="0004152A">
      <w:pPr>
        <w:spacing w:before="120"/>
        <w:ind w:left="360" w:firstLine="360"/>
        <w:rPr>
          <w:sz w:val="22"/>
          <w:szCs w:val="22"/>
        </w:rPr>
      </w:pPr>
      <w:r w:rsidRPr="00770537">
        <w:rPr>
          <w:sz w:val="22"/>
          <w:szCs w:val="22"/>
        </w:rPr>
        <w:t xml:space="preserve">Ref: </w:t>
      </w:r>
      <w:hyperlink r:id="rId86" w:history="1">
        <w:r w:rsidRPr="00770537">
          <w:rPr>
            <w:rStyle w:val="Hyperlink"/>
            <w:sz w:val="22"/>
            <w:szCs w:val="22"/>
          </w:rPr>
          <w:t>https://www.esrl.noaa.gov/gmd/ccgg/trends/data.html</w:t>
        </w:r>
      </w:hyperlink>
      <w:r w:rsidRPr="00770537">
        <w:rPr>
          <w:sz w:val="22"/>
          <w:szCs w:val="22"/>
        </w:rPr>
        <w:t xml:space="preserve"> </w:t>
      </w:r>
    </w:p>
    <w:p w14:paraId="0877EBCA" w14:textId="2665C2DA" w:rsidR="00626209" w:rsidRPr="00770537" w:rsidRDefault="00626209" w:rsidP="0004152A">
      <w:pPr>
        <w:spacing w:before="120"/>
        <w:ind w:left="360" w:firstLine="360"/>
        <w:rPr>
          <w:sz w:val="22"/>
          <w:szCs w:val="22"/>
        </w:rPr>
      </w:pPr>
      <w:r w:rsidRPr="00770537">
        <w:rPr>
          <w:noProof/>
          <w:sz w:val="22"/>
          <w:szCs w:val="22"/>
        </w:rPr>
        <w:drawing>
          <wp:inline distT="0" distB="0" distL="0" distR="0" wp14:anchorId="28F0DEF7" wp14:editId="3C64FE86">
            <wp:extent cx="4527550" cy="1746203"/>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cstate="print">
                      <a:extLst>
                        <a:ext uri="{28A0092B-C50C-407E-A947-70E740481C1C}">
                          <a14:useLocalDpi xmlns:a14="http://schemas.microsoft.com/office/drawing/2010/main"/>
                        </a:ext>
                      </a:extLst>
                    </a:blip>
                    <a:stretch>
                      <a:fillRect/>
                    </a:stretch>
                  </pic:blipFill>
                  <pic:spPr>
                    <a:xfrm>
                      <a:off x="0" y="0"/>
                      <a:ext cx="4553082" cy="1756050"/>
                    </a:xfrm>
                    <a:prstGeom prst="rect">
                      <a:avLst/>
                    </a:prstGeom>
                  </pic:spPr>
                </pic:pic>
              </a:graphicData>
            </a:graphic>
          </wp:inline>
        </w:drawing>
      </w:r>
    </w:p>
    <w:p w14:paraId="20F82FAE" w14:textId="7890653C" w:rsidR="00094D51" w:rsidRPr="00770537" w:rsidRDefault="00094D51" w:rsidP="00094D51">
      <w:pPr>
        <w:spacing w:before="120"/>
        <w:ind w:left="360" w:firstLine="360"/>
        <w:rPr>
          <w:b/>
          <w:bCs/>
          <w:sz w:val="22"/>
          <w:szCs w:val="22"/>
        </w:rPr>
      </w:pPr>
      <w:r w:rsidRPr="00770537">
        <w:rPr>
          <w:b/>
          <w:bCs/>
          <w:sz w:val="22"/>
          <w:szCs w:val="22"/>
        </w:rPr>
        <w:t xml:space="preserve">(2) </w:t>
      </w:r>
      <w:r w:rsidR="00C25FE4" w:rsidRPr="00770537">
        <w:rPr>
          <w:b/>
          <w:bCs/>
          <w:sz w:val="22"/>
          <w:szCs w:val="22"/>
        </w:rPr>
        <w:t>Insolation 0-2Ma 65N Jun22</w:t>
      </w:r>
      <w:r w:rsidRPr="00770537">
        <w:rPr>
          <w:b/>
          <w:bCs/>
          <w:sz w:val="22"/>
          <w:szCs w:val="22"/>
        </w:rPr>
        <w:t>:</w:t>
      </w:r>
    </w:p>
    <w:p w14:paraId="6C49E0A7" w14:textId="709D6EF0" w:rsidR="00094D51" w:rsidRPr="00770537" w:rsidRDefault="00094D51" w:rsidP="00094D51">
      <w:pPr>
        <w:spacing w:before="120"/>
        <w:ind w:left="360" w:firstLine="360"/>
        <w:rPr>
          <w:sz w:val="22"/>
          <w:szCs w:val="22"/>
        </w:rPr>
      </w:pPr>
      <w:r w:rsidRPr="00770537">
        <w:rPr>
          <w:sz w:val="22"/>
          <w:szCs w:val="22"/>
        </w:rPr>
        <w:t xml:space="preserve">This data set includes </w:t>
      </w:r>
      <w:r w:rsidR="00CD7E5B" w:rsidRPr="00770537">
        <w:rPr>
          <w:sz w:val="22"/>
          <w:szCs w:val="22"/>
        </w:rPr>
        <w:t>insolation intensity</w:t>
      </w:r>
      <w:r w:rsidR="009A2D41" w:rsidRPr="00770537">
        <w:rPr>
          <w:sz w:val="22"/>
          <w:szCs w:val="22"/>
        </w:rPr>
        <w:t xml:space="preserve"> data</w:t>
      </w:r>
      <w:r w:rsidR="00CD7E5B" w:rsidRPr="00770537">
        <w:rPr>
          <w:sz w:val="22"/>
          <w:szCs w:val="22"/>
        </w:rPr>
        <w:t xml:space="preserve"> at latitude of 65 ° N on June 22 of each year</w:t>
      </w:r>
      <w:r w:rsidR="00E125E2" w:rsidRPr="00770537">
        <w:rPr>
          <w:sz w:val="22"/>
          <w:szCs w:val="22"/>
        </w:rPr>
        <w:t xml:space="preserve"> over the past 2 million years</w:t>
      </w:r>
      <w:r w:rsidR="0022217C" w:rsidRPr="00770537">
        <w:rPr>
          <w:sz w:val="22"/>
          <w:szCs w:val="22"/>
        </w:rPr>
        <w:t>, with a step of 1 kyr.</w:t>
      </w:r>
    </w:p>
    <w:p w14:paraId="693C5A94" w14:textId="3ACAFEE1" w:rsidR="00094D51" w:rsidRPr="00770537" w:rsidRDefault="00094D51" w:rsidP="00094D51">
      <w:pPr>
        <w:spacing w:before="120"/>
        <w:ind w:left="360" w:firstLine="360"/>
        <w:rPr>
          <w:sz w:val="22"/>
          <w:szCs w:val="22"/>
        </w:rPr>
      </w:pPr>
      <w:r w:rsidRPr="00770537">
        <w:rPr>
          <w:sz w:val="22"/>
          <w:szCs w:val="22"/>
        </w:rPr>
        <w:t>It will load and save a text file entitled: “</w:t>
      </w:r>
      <w:r w:rsidR="00357DDB" w:rsidRPr="00770537">
        <w:rPr>
          <w:sz w:val="22"/>
          <w:szCs w:val="22"/>
        </w:rPr>
        <w:t>Example-Insol-t-0-2000ka-day-80-lat-65-meandaily-La04.txt</w:t>
      </w:r>
      <w:r w:rsidRPr="00770537">
        <w:rPr>
          <w:sz w:val="22"/>
          <w:szCs w:val="22"/>
        </w:rPr>
        <w:t>”.</w:t>
      </w:r>
    </w:p>
    <w:p w14:paraId="6EB18C78" w14:textId="67B6CDFD" w:rsidR="00881AB7" w:rsidRPr="00770537" w:rsidRDefault="00881AB7" w:rsidP="00881AB7">
      <w:pPr>
        <w:spacing w:before="120"/>
        <w:ind w:left="360" w:firstLine="360"/>
        <w:rPr>
          <w:b/>
          <w:bCs/>
          <w:sz w:val="22"/>
          <w:szCs w:val="22"/>
        </w:rPr>
      </w:pPr>
      <w:r w:rsidRPr="00770537">
        <w:rPr>
          <w:b/>
          <w:bCs/>
          <w:sz w:val="22"/>
          <w:szCs w:val="22"/>
        </w:rPr>
        <w:t>(</w:t>
      </w:r>
      <w:r w:rsidR="005E7D04" w:rsidRPr="00770537">
        <w:rPr>
          <w:b/>
          <w:bCs/>
          <w:sz w:val="22"/>
          <w:szCs w:val="22"/>
        </w:rPr>
        <w:t>3</w:t>
      </w:r>
      <w:r w:rsidRPr="00770537">
        <w:rPr>
          <w:b/>
          <w:bCs/>
          <w:sz w:val="22"/>
          <w:szCs w:val="22"/>
        </w:rPr>
        <w:t xml:space="preserve">) </w:t>
      </w:r>
      <w:r w:rsidR="00AD5FAD" w:rsidRPr="00770537">
        <w:rPr>
          <w:b/>
          <w:bCs/>
          <w:sz w:val="22"/>
          <w:szCs w:val="22"/>
        </w:rPr>
        <w:t>La2004 0-2Ma ETP</w:t>
      </w:r>
      <w:r w:rsidRPr="00770537">
        <w:rPr>
          <w:b/>
          <w:bCs/>
          <w:sz w:val="22"/>
          <w:szCs w:val="22"/>
        </w:rPr>
        <w:t>:</w:t>
      </w:r>
    </w:p>
    <w:p w14:paraId="2C66C045" w14:textId="66D1D2D7" w:rsidR="00881AB7" w:rsidRPr="00770537" w:rsidRDefault="00881AB7" w:rsidP="00881AB7">
      <w:pPr>
        <w:spacing w:before="120"/>
        <w:ind w:left="360" w:firstLine="360"/>
        <w:rPr>
          <w:sz w:val="22"/>
          <w:szCs w:val="22"/>
        </w:rPr>
      </w:pPr>
      <w:r w:rsidRPr="00770537">
        <w:rPr>
          <w:sz w:val="22"/>
          <w:szCs w:val="22"/>
        </w:rPr>
        <w:t xml:space="preserve">This data set includes </w:t>
      </w:r>
      <w:r w:rsidR="006C2B42" w:rsidRPr="00770537">
        <w:rPr>
          <w:sz w:val="22"/>
          <w:szCs w:val="22"/>
        </w:rPr>
        <w:t xml:space="preserve">La2004 </w:t>
      </w:r>
      <w:r w:rsidR="009B5FE7"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 </w:instrText>
      </w:r>
      <w:r w:rsidR="00BC5E89">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DATA </w:instrText>
      </w:r>
      <w:r w:rsidR="00BC5E89">
        <w:rPr>
          <w:sz w:val="22"/>
          <w:szCs w:val="22"/>
        </w:rPr>
      </w:r>
      <w:r w:rsidR="00BC5E89">
        <w:rPr>
          <w:sz w:val="22"/>
          <w:szCs w:val="22"/>
        </w:rPr>
        <w:fldChar w:fldCharType="end"/>
      </w:r>
      <w:r w:rsidR="009B5FE7" w:rsidRPr="00770537">
        <w:rPr>
          <w:sz w:val="22"/>
          <w:szCs w:val="22"/>
        </w:rPr>
      </w:r>
      <w:r w:rsidR="009B5FE7" w:rsidRPr="00770537">
        <w:rPr>
          <w:sz w:val="22"/>
          <w:szCs w:val="22"/>
        </w:rPr>
        <w:fldChar w:fldCharType="separate"/>
      </w:r>
      <w:r w:rsidR="009B5FE7" w:rsidRPr="00770537">
        <w:rPr>
          <w:noProof/>
          <w:sz w:val="22"/>
          <w:szCs w:val="22"/>
        </w:rPr>
        <w:t>(</w:t>
      </w:r>
      <w:hyperlink w:anchor="_ENREF_6" w:tooltip="Laskar, 2004 #1476" w:history="1">
        <w:r w:rsidR="00BC5E89" w:rsidRPr="00BC5E89">
          <w:rPr>
            <w:rStyle w:val="Hyperlink"/>
          </w:rPr>
          <w:t>Laskar et al., 2004</w:t>
        </w:r>
      </w:hyperlink>
      <w:r w:rsidR="009B5FE7" w:rsidRPr="00770537">
        <w:rPr>
          <w:noProof/>
          <w:sz w:val="22"/>
          <w:szCs w:val="22"/>
        </w:rPr>
        <w:t>)</w:t>
      </w:r>
      <w:r w:rsidR="009B5FE7" w:rsidRPr="00770537">
        <w:rPr>
          <w:sz w:val="22"/>
          <w:szCs w:val="22"/>
        </w:rPr>
        <w:fldChar w:fldCharType="end"/>
      </w:r>
      <w:r w:rsidR="006C2B42" w:rsidRPr="00770537">
        <w:rPr>
          <w:sz w:val="22"/>
          <w:szCs w:val="22"/>
        </w:rPr>
        <w:t xml:space="preserve"> ETP (eccentricity, tilt, and precession)</w:t>
      </w:r>
      <w:r w:rsidRPr="00770537">
        <w:rPr>
          <w:sz w:val="22"/>
          <w:szCs w:val="22"/>
        </w:rPr>
        <w:t xml:space="preserve"> data over the past 2 million years</w:t>
      </w:r>
      <w:r w:rsidR="006C2B42" w:rsidRPr="00770537">
        <w:rPr>
          <w:sz w:val="22"/>
          <w:szCs w:val="22"/>
        </w:rPr>
        <w:t>, with a step of 1 kyr.</w:t>
      </w:r>
      <w:r w:rsidRPr="00770537">
        <w:rPr>
          <w:sz w:val="22"/>
          <w:szCs w:val="22"/>
        </w:rPr>
        <w:t xml:space="preserve"> </w:t>
      </w:r>
    </w:p>
    <w:p w14:paraId="7CEAE776" w14:textId="68A291AF" w:rsidR="00881AB7" w:rsidRPr="00770537" w:rsidRDefault="00881AB7" w:rsidP="00881AB7">
      <w:pPr>
        <w:spacing w:before="120"/>
        <w:ind w:left="360" w:firstLine="360"/>
        <w:rPr>
          <w:sz w:val="22"/>
          <w:szCs w:val="22"/>
        </w:rPr>
      </w:pPr>
      <w:r w:rsidRPr="00770537">
        <w:rPr>
          <w:sz w:val="22"/>
          <w:szCs w:val="22"/>
        </w:rPr>
        <w:t>It will load and save a text file entitled: “</w:t>
      </w:r>
      <w:r w:rsidR="00F26CA8" w:rsidRPr="00770537">
        <w:rPr>
          <w:sz w:val="22"/>
          <w:szCs w:val="22"/>
        </w:rPr>
        <w:t>Example-La2004-1E.5T-1P-0-2000.txt</w:t>
      </w:r>
      <w:r w:rsidRPr="00770537">
        <w:rPr>
          <w:sz w:val="22"/>
          <w:szCs w:val="22"/>
        </w:rPr>
        <w:t>”.</w:t>
      </w:r>
    </w:p>
    <w:p w14:paraId="3F322963" w14:textId="230541D0" w:rsidR="005A795A" w:rsidRPr="00770537" w:rsidRDefault="005A795A" w:rsidP="005A795A">
      <w:pPr>
        <w:spacing w:before="120"/>
        <w:ind w:left="360" w:firstLine="360"/>
        <w:rPr>
          <w:b/>
          <w:bCs/>
          <w:sz w:val="22"/>
          <w:szCs w:val="22"/>
        </w:rPr>
      </w:pPr>
      <w:r w:rsidRPr="00770537">
        <w:rPr>
          <w:b/>
          <w:bCs/>
          <w:sz w:val="22"/>
          <w:szCs w:val="22"/>
        </w:rPr>
        <w:t>(4) Red Noise rho=0.7 2000 points:</w:t>
      </w:r>
    </w:p>
    <w:p w14:paraId="026AA418" w14:textId="40E27477" w:rsidR="005A795A" w:rsidRPr="00770537" w:rsidRDefault="005A795A" w:rsidP="005A795A">
      <w:pPr>
        <w:spacing w:before="120"/>
        <w:ind w:left="360" w:firstLine="360"/>
        <w:rPr>
          <w:sz w:val="22"/>
          <w:szCs w:val="22"/>
        </w:rPr>
      </w:pPr>
      <w:r w:rsidRPr="00770537">
        <w:rPr>
          <w:sz w:val="22"/>
          <w:szCs w:val="22"/>
        </w:rPr>
        <w:t xml:space="preserve">This data set includes </w:t>
      </w:r>
      <w:r w:rsidR="00C30581" w:rsidRPr="00770537">
        <w:rPr>
          <w:sz w:val="22"/>
          <w:szCs w:val="22"/>
        </w:rPr>
        <w:t>a red noise</w:t>
      </w:r>
      <w:r w:rsidRPr="00770537">
        <w:rPr>
          <w:sz w:val="22"/>
          <w:szCs w:val="22"/>
        </w:rPr>
        <w:t xml:space="preserve"> </w:t>
      </w:r>
      <w:r w:rsidR="00C30581" w:rsidRPr="00770537">
        <w:rPr>
          <w:sz w:val="22"/>
          <w:szCs w:val="22"/>
        </w:rPr>
        <w:t>time series</w:t>
      </w:r>
      <w:r w:rsidRPr="00770537">
        <w:rPr>
          <w:sz w:val="22"/>
          <w:szCs w:val="22"/>
        </w:rPr>
        <w:t xml:space="preserve"> </w:t>
      </w:r>
      <w:r w:rsidR="00C30581" w:rsidRPr="00770537">
        <w:rPr>
          <w:sz w:val="22"/>
          <w:szCs w:val="22"/>
        </w:rPr>
        <w:t>with 2000 datapoints and a lag-1 autocorrelation coefficient of 0.7.</w:t>
      </w:r>
    </w:p>
    <w:p w14:paraId="5025DA20" w14:textId="5F25FDFA" w:rsidR="005A795A" w:rsidRPr="00770537" w:rsidRDefault="005A795A" w:rsidP="005A795A">
      <w:pPr>
        <w:spacing w:before="120"/>
        <w:ind w:left="360" w:firstLine="360"/>
        <w:rPr>
          <w:sz w:val="22"/>
          <w:szCs w:val="22"/>
        </w:rPr>
      </w:pPr>
      <w:r w:rsidRPr="00770537">
        <w:rPr>
          <w:sz w:val="22"/>
          <w:szCs w:val="22"/>
        </w:rPr>
        <w:t>It will load and save a text file entitled: “</w:t>
      </w:r>
      <w:r w:rsidR="00AC2839" w:rsidRPr="00770537">
        <w:rPr>
          <w:sz w:val="22"/>
          <w:szCs w:val="22"/>
        </w:rPr>
        <w:t>Example-Rednoise0.7-2000.txt</w:t>
      </w:r>
      <w:r w:rsidRPr="00770537">
        <w:rPr>
          <w:sz w:val="22"/>
          <w:szCs w:val="22"/>
        </w:rPr>
        <w:t>”.</w:t>
      </w:r>
    </w:p>
    <w:p w14:paraId="21138341" w14:textId="1BFED6D4" w:rsidR="00992122" w:rsidRPr="00770537" w:rsidRDefault="00992122" w:rsidP="00992122">
      <w:pPr>
        <w:spacing w:before="120"/>
        <w:ind w:left="360" w:firstLine="360"/>
        <w:rPr>
          <w:b/>
          <w:bCs/>
          <w:sz w:val="22"/>
          <w:szCs w:val="22"/>
        </w:rPr>
      </w:pPr>
      <w:r w:rsidRPr="00770537">
        <w:rPr>
          <w:b/>
          <w:bCs/>
          <w:sz w:val="22"/>
          <w:szCs w:val="22"/>
        </w:rPr>
        <w:t xml:space="preserve">(5) </w:t>
      </w:r>
      <w:r w:rsidR="00B37DB2" w:rsidRPr="00770537">
        <w:rPr>
          <w:b/>
          <w:bCs/>
          <w:sz w:val="22"/>
          <w:szCs w:val="22"/>
        </w:rPr>
        <w:t xml:space="preserve">PETM Svalbard </w:t>
      </w:r>
      <w:proofErr w:type="spellStart"/>
      <w:r w:rsidR="00B37DB2" w:rsidRPr="00770537">
        <w:rPr>
          <w:b/>
          <w:bCs/>
          <w:sz w:val="22"/>
          <w:szCs w:val="22"/>
        </w:rPr>
        <w:t>logFe</w:t>
      </w:r>
      <w:proofErr w:type="spellEnd"/>
      <w:r w:rsidRPr="00770537">
        <w:rPr>
          <w:b/>
          <w:bCs/>
          <w:sz w:val="22"/>
          <w:szCs w:val="22"/>
        </w:rPr>
        <w:t>:</w:t>
      </w:r>
    </w:p>
    <w:p w14:paraId="049F22FE" w14:textId="69247C08" w:rsidR="00992122" w:rsidRPr="00770537" w:rsidRDefault="00992122" w:rsidP="00992122">
      <w:pPr>
        <w:spacing w:before="120"/>
        <w:ind w:left="360" w:firstLine="360"/>
        <w:rPr>
          <w:sz w:val="22"/>
          <w:szCs w:val="22"/>
        </w:rPr>
      </w:pPr>
      <w:r w:rsidRPr="00770537">
        <w:rPr>
          <w:sz w:val="22"/>
          <w:szCs w:val="22"/>
        </w:rPr>
        <w:lastRenderedPageBreak/>
        <w:t xml:space="preserve">This data set includes </w:t>
      </w:r>
      <w:r w:rsidR="00BE12C4" w:rsidRPr="00770537">
        <w:rPr>
          <w:sz w:val="22"/>
          <w:szCs w:val="22"/>
        </w:rPr>
        <w:t>log-transformed iron series for the Paleocene-Eocene thermal maximum event in the Svalbard</w:t>
      </w:r>
      <w:r w:rsidR="00442552" w:rsidRPr="00770537">
        <w:rPr>
          <w:sz w:val="22"/>
          <w:szCs w:val="22"/>
        </w:rPr>
        <w:t xml:space="preserve"> </w:t>
      </w:r>
      <w:r w:rsidR="009B5FE7" w:rsidRPr="00770537">
        <w:rPr>
          <w:sz w:val="22"/>
          <w:szCs w:val="22"/>
        </w:rPr>
        <w:fldChar w:fldCharType="begin"/>
      </w:r>
      <w:r w:rsidR="008B172F" w:rsidRPr="00770537">
        <w:rPr>
          <w:sz w:val="22"/>
          <w:szCs w:val="22"/>
        </w:rPr>
        <w:instrText xml:space="preserve"> ADDIN EN.CITE &lt;EndNote&gt;&lt;Cite&gt;&lt;Author&gt;Charles&lt;/Author&gt;&lt;Year&gt;2011&lt;/Year&gt;&lt;RecNum&gt;4624&lt;/RecNum&gt;&lt;DisplayText&gt;(Charles et al., 2011)&lt;/DisplayText&gt;&lt;record&gt;&lt;rec-number&gt;4624&lt;/rec-number&gt;&lt;foreign-keys&gt;&lt;key app="EN" db-id="pvf5wzwr92w0pvef0d5xrtvd5w2dvf0sfdsf" timestamp="1571489925" guid="1becda12-43f9-41ac-832d-a9ddce7ebda1"&gt;4624&lt;/key&gt;&lt;/foreign-keys&gt;&lt;ref-type name="Journal Article"&gt;17&lt;/ref-type&gt;&lt;contributors&gt;&lt;authors&gt;&lt;author&gt;Charles, Adam J.&lt;/author&gt;&lt;author&gt;Condon, Daniel J.&lt;/author&gt;&lt;author&gt;Harding, Ian C.&lt;/author&gt;&lt;author&gt;Pälike, Heiko&lt;/author&gt;&lt;author&gt;Marshall, John E. A.&lt;/author&gt;&lt;author&gt;Cui, Ying&lt;/author&gt;&lt;author&gt;Kump, Lee&lt;/author&gt;&lt;author&gt;Croudace, Ian W.&lt;/author&gt;&lt;/authors&gt;&lt;/contributors&gt;&lt;titles&gt;&lt;title&gt;Constraints on the numerical age of the Paleocene-Eocene boundary&lt;/title&gt;&lt;secondary-title&gt;Geochemistry, Geophysics, Geosystems&lt;/secondary-title&gt;&lt;/titles&gt;&lt;periodical&gt;&lt;full-title&gt;Geochemistry, Geophysics, Geosystems&lt;/full-title&gt;&lt;/periodical&gt;&lt;pages&gt;n/a-n/a&lt;/pages&gt;&lt;volume&gt;12&lt;/volume&gt;&lt;number&gt;6&lt;/number&gt;&lt;keywords&gt;&lt;keyword&gt;Paleocene&lt;/keyword&gt;&lt;keyword&gt;Eocene&lt;/keyword&gt;&lt;keyword&gt;PETM&lt;/keyword&gt;&lt;keyword&gt;cyclostratigraphy&lt;/keyword&gt;&lt;keyword&gt;radioisotopic dating&lt;/keyword&gt;&lt;keyword&gt;Spitsbergen&lt;/keyword&gt;&lt;keyword&gt;1115 Radioisotope geochronology&lt;/keyword&gt;&lt;keyword&gt;1708 Geochronology&lt;/keyword&gt;&lt;/keywords&gt;&lt;dates&gt;&lt;year&gt;2011&lt;/year&gt;&lt;/dates&gt;&lt;isbn&gt;1525-2027&lt;/isbn&gt;&lt;urls&gt;&lt;related-urls&gt;&lt;url&gt;http://dx.doi.org/10.1029/2010GC003426&lt;/url&gt;&lt;/related-urls&gt;&lt;/urls&gt;&lt;electronic-resource-num&gt;10.1029/2010GC003426&lt;/electronic-resource-num&gt;&lt;modified-date&gt;Q0aa17&lt;/modified-date&gt;&lt;/record&gt;&lt;/Cite&gt;&lt;/EndNote&gt;</w:instrText>
      </w:r>
      <w:r w:rsidR="009B5FE7" w:rsidRPr="00770537">
        <w:rPr>
          <w:sz w:val="22"/>
          <w:szCs w:val="22"/>
        </w:rPr>
        <w:fldChar w:fldCharType="separate"/>
      </w:r>
      <w:r w:rsidR="009B5FE7" w:rsidRPr="00770537">
        <w:rPr>
          <w:noProof/>
          <w:sz w:val="22"/>
          <w:szCs w:val="22"/>
        </w:rPr>
        <w:t>(</w:t>
      </w:r>
      <w:hyperlink w:anchor="_ENREF_2" w:tooltip="Charles, 2011 #4624" w:history="1">
        <w:r w:rsidR="00BC5E89" w:rsidRPr="00BC5E89">
          <w:rPr>
            <w:rStyle w:val="Hyperlink"/>
          </w:rPr>
          <w:t>Charles et al., 2011</w:t>
        </w:r>
      </w:hyperlink>
      <w:r w:rsidR="009B5FE7" w:rsidRPr="00770537">
        <w:rPr>
          <w:noProof/>
          <w:sz w:val="22"/>
          <w:szCs w:val="22"/>
        </w:rPr>
        <w:t>)</w:t>
      </w:r>
      <w:r w:rsidR="009B5FE7" w:rsidRPr="00770537">
        <w:rPr>
          <w:sz w:val="22"/>
          <w:szCs w:val="22"/>
        </w:rPr>
        <w:fldChar w:fldCharType="end"/>
      </w:r>
      <w:r w:rsidRPr="00770537">
        <w:rPr>
          <w:sz w:val="22"/>
          <w:szCs w:val="22"/>
        </w:rPr>
        <w:t>.</w:t>
      </w:r>
    </w:p>
    <w:p w14:paraId="680E1D99" w14:textId="0985277C" w:rsidR="00992122" w:rsidRPr="00770537" w:rsidRDefault="00992122" w:rsidP="00992122">
      <w:pPr>
        <w:spacing w:before="120"/>
        <w:ind w:left="360" w:firstLine="360"/>
        <w:rPr>
          <w:sz w:val="22"/>
          <w:szCs w:val="22"/>
        </w:rPr>
      </w:pPr>
      <w:r w:rsidRPr="00770537">
        <w:rPr>
          <w:sz w:val="22"/>
          <w:szCs w:val="22"/>
        </w:rPr>
        <w:t>It will load and save a text file entitled: “</w:t>
      </w:r>
      <w:r w:rsidR="00B73B89" w:rsidRPr="00770537">
        <w:rPr>
          <w:sz w:val="22"/>
          <w:szCs w:val="22"/>
        </w:rPr>
        <w:t>Example-SvalbardPETM-logFe.txt</w:t>
      </w:r>
      <w:r w:rsidRPr="00770537">
        <w:rPr>
          <w:sz w:val="22"/>
          <w:szCs w:val="22"/>
        </w:rPr>
        <w:t>”.</w:t>
      </w:r>
    </w:p>
    <w:p w14:paraId="54487A7D" w14:textId="327BE1C1" w:rsidR="00626209" w:rsidRPr="00770537" w:rsidRDefault="005A6310" w:rsidP="00992122">
      <w:pPr>
        <w:spacing w:before="120"/>
        <w:ind w:left="360" w:firstLine="360"/>
        <w:rPr>
          <w:sz w:val="22"/>
          <w:szCs w:val="22"/>
        </w:rPr>
      </w:pPr>
      <w:r w:rsidRPr="00770537">
        <w:rPr>
          <w:noProof/>
          <w:sz w:val="22"/>
          <w:szCs w:val="22"/>
        </w:rPr>
        <w:drawing>
          <wp:inline distT="0" distB="0" distL="0" distR="0" wp14:anchorId="55906E1F" wp14:editId="7CE863C2">
            <wp:extent cx="4425950" cy="1889067"/>
            <wp:effectExtent l="0" t="0" r="0" b="381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cstate="print">
                      <a:extLst>
                        <a:ext uri="{28A0092B-C50C-407E-A947-70E740481C1C}">
                          <a14:useLocalDpi xmlns:a14="http://schemas.microsoft.com/office/drawing/2010/main"/>
                        </a:ext>
                      </a:extLst>
                    </a:blip>
                    <a:stretch>
                      <a:fillRect/>
                    </a:stretch>
                  </pic:blipFill>
                  <pic:spPr>
                    <a:xfrm>
                      <a:off x="0" y="0"/>
                      <a:ext cx="4454587" cy="1901290"/>
                    </a:xfrm>
                    <a:prstGeom prst="rect">
                      <a:avLst/>
                    </a:prstGeom>
                  </pic:spPr>
                </pic:pic>
              </a:graphicData>
            </a:graphic>
          </wp:inline>
        </w:drawing>
      </w:r>
    </w:p>
    <w:p w14:paraId="346B60BC" w14:textId="6CF37E5D" w:rsidR="00947021" w:rsidRPr="00770537" w:rsidRDefault="00947021" w:rsidP="00947021">
      <w:pPr>
        <w:spacing w:before="120"/>
        <w:ind w:left="360" w:firstLine="360"/>
        <w:rPr>
          <w:b/>
          <w:bCs/>
          <w:sz w:val="22"/>
          <w:szCs w:val="22"/>
        </w:rPr>
      </w:pPr>
      <w:r w:rsidRPr="00770537">
        <w:rPr>
          <w:b/>
          <w:bCs/>
          <w:sz w:val="22"/>
          <w:szCs w:val="22"/>
        </w:rPr>
        <w:t xml:space="preserve">(6) </w:t>
      </w:r>
      <w:r w:rsidR="00E95C4B" w:rsidRPr="00770537">
        <w:rPr>
          <w:b/>
          <w:bCs/>
          <w:sz w:val="22"/>
          <w:szCs w:val="22"/>
        </w:rPr>
        <w:t>Late Triassic Newark Depth Rank</w:t>
      </w:r>
      <w:r w:rsidRPr="00770537">
        <w:rPr>
          <w:b/>
          <w:bCs/>
          <w:sz w:val="22"/>
          <w:szCs w:val="22"/>
        </w:rPr>
        <w:t>:</w:t>
      </w:r>
    </w:p>
    <w:p w14:paraId="166ACAB7" w14:textId="0DAA0B0A" w:rsidR="00947021" w:rsidRPr="00770537" w:rsidRDefault="00947021" w:rsidP="00947021">
      <w:pPr>
        <w:spacing w:before="120"/>
        <w:ind w:left="360" w:firstLine="360"/>
        <w:rPr>
          <w:sz w:val="22"/>
          <w:szCs w:val="22"/>
        </w:rPr>
      </w:pPr>
      <w:r w:rsidRPr="00770537">
        <w:rPr>
          <w:sz w:val="22"/>
          <w:szCs w:val="22"/>
        </w:rPr>
        <w:t xml:space="preserve">This data set includes </w:t>
      </w:r>
      <w:r w:rsidR="004647AB" w:rsidRPr="00770537">
        <w:rPr>
          <w:sz w:val="22"/>
          <w:szCs w:val="22"/>
        </w:rPr>
        <w:t xml:space="preserve">depth rank series from the Late Triassic in the Newark Basin of the USA </w:t>
      </w:r>
      <w:r w:rsidR="009B5FE7" w:rsidRPr="00770537">
        <w:rPr>
          <w:sz w:val="22"/>
          <w:szCs w:val="22"/>
        </w:rPr>
        <w:fldChar w:fldCharType="begin"/>
      </w:r>
      <w:r w:rsidR="008B172F" w:rsidRPr="00770537">
        <w:rPr>
          <w:sz w:val="22"/>
          <w:szCs w:val="22"/>
        </w:rPr>
        <w:instrText xml:space="preserve"> ADDIN EN.CITE &lt;EndNote&gt;&lt;Cite&gt;&lt;Author&gt;Olsen&lt;/Author&gt;&lt;Year&gt;1996&lt;/Year&gt;&lt;RecNum&gt;2125&lt;/RecNum&gt;&lt;DisplayText&gt;(Olsen and Kent, 1996)&lt;/DisplayText&gt;&lt;record&gt;&lt;rec-number&gt;2125&lt;/rec-number&gt;&lt;foreign-keys&gt;&lt;key app="EN" db-id="pvf5wzwr92w0pvef0d5xrtvd5w2dvf0sfdsf" timestamp="1571424554" guid="140e0a08-5bcf-4cfd-963c-811f74aa17e3"&gt;2125&lt;/key&gt;&lt;/foreign-keys&gt;&lt;ref-type name="Journal Article"&gt;17&lt;/ref-type&gt;&lt;contributors&gt;&lt;authors&gt;&lt;author&gt;Olsen, Paul E.&lt;/author&gt;&lt;author&gt;Kent, Dennis V.&lt;/author&gt;&lt;/authors&gt;&lt;/contributors&gt;&lt;titles&gt;&lt;title&gt;Milankovitch climate forcing in the tropics of Pangaea during the Late Triassic&lt;/title&gt;&lt;secondary-title&gt;Palaeogeography, Palaeoclimatology, Palaeoecology&lt;/secondary-title&gt;&lt;/titles&gt;&lt;periodical&gt;&lt;full-title&gt;Palaeogeography, Palaeoclimatology, Palaeoecology&lt;/full-title&gt;&lt;/periodical&gt;&lt;pages&gt;1-26&lt;/pages&gt;&lt;volume&gt;122&lt;/volume&gt;&lt;number&gt;1–4&lt;/number&gt;&lt;dates&gt;&lt;year&gt;1996&lt;/year&gt;&lt;pub-dates&gt;&lt;date&gt;6//&lt;/date&gt;&lt;/pub-dates&gt;&lt;/dates&gt;&lt;isbn&gt;0031-0182&lt;/isbn&gt;&lt;urls&gt;&lt;related-urls&gt;&lt;url&gt;http://www.sciencedirect.com/science/article/pii/0031018295001719&lt;/url&gt;&lt;/related-urls&gt;&lt;/urls&gt;&lt;electronic-resource-num&gt;10.1016/0031-0182(95)00171-9&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17" w:tooltip="Olsen, 1996 #2125" w:history="1">
        <w:r w:rsidR="00BC5E89" w:rsidRPr="00BC5E89">
          <w:rPr>
            <w:rStyle w:val="Hyperlink"/>
          </w:rPr>
          <w:t>Olsen and Kent, 1996</w:t>
        </w:r>
      </w:hyperlink>
      <w:r w:rsidR="009B5FE7" w:rsidRPr="00770537">
        <w:rPr>
          <w:noProof/>
          <w:sz w:val="22"/>
          <w:szCs w:val="22"/>
        </w:rPr>
        <w:t>)</w:t>
      </w:r>
      <w:r w:rsidR="009B5FE7" w:rsidRPr="00770537">
        <w:rPr>
          <w:sz w:val="22"/>
          <w:szCs w:val="22"/>
        </w:rPr>
        <w:fldChar w:fldCharType="end"/>
      </w:r>
      <w:r w:rsidRPr="00770537">
        <w:rPr>
          <w:sz w:val="22"/>
          <w:szCs w:val="22"/>
        </w:rPr>
        <w:t>.</w:t>
      </w:r>
    </w:p>
    <w:p w14:paraId="19EF8DB9" w14:textId="7A47FCF0" w:rsidR="00947021" w:rsidRPr="00770537" w:rsidRDefault="00947021" w:rsidP="00947021">
      <w:pPr>
        <w:spacing w:before="120"/>
        <w:ind w:left="360" w:firstLine="360"/>
        <w:rPr>
          <w:sz w:val="22"/>
          <w:szCs w:val="22"/>
        </w:rPr>
      </w:pPr>
      <w:r w:rsidRPr="00770537">
        <w:rPr>
          <w:sz w:val="22"/>
          <w:szCs w:val="22"/>
        </w:rPr>
        <w:t>It will load and save a text file entitled: “</w:t>
      </w:r>
      <w:r w:rsidR="009E5FE2" w:rsidRPr="00770537">
        <w:rPr>
          <w:sz w:val="22"/>
          <w:szCs w:val="22"/>
        </w:rPr>
        <w:t>Example-LateTriassicNewarkDepthRank.txt</w:t>
      </w:r>
      <w:r w:rsidRPr="00770537">
        <w:rPr>
          <w:sz w:val="22"/>
          <w:szCs w:val="22"/>
        </w:rPr>
        <w:t>”.</w:t>
      </w:r>
    </w:p>
    <w:p w14:paraId="36BF7FF2" w14:textId="45D4C252" w:rsidR="005A6310" w:rsidRPr="00770537" w:rsidRDefault="000054F7" w:rsidP="00947021">
      <w:pPr>
        <w:spacing w:before="120"/>
        <w:ind w:left="360" w:firstLine="360"/>
        <w:rPr>
          <w:sz w:val="22"/>
          <w:szCs w:val="22"/>
        </w:rPr>
      </w:pPr>
      <w:r w:rsidRPr="00770537">
        <w:rPr>
          <w:noProof/>
          <w:sz w:val="22"/>
          <w:szCs w:val="22"/>
        </w:rPr>
        <w:drawing>
          <wp:inline distT="0" distB="0" distL="0" distR="0" wp14:anchorId="0E2F8C40" wp14:editId="2A0975C5">
            <wp:extent cx="4318000" cy="199707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cstate="print">
                      <a:extLst>
                        <a:ext uri="{28A0092B-C50C-407E-A947-70E740481C1C}">
                          <a14:useLocalDpi xmlns:a14="http://schemas.microsoft.com/office/drawing/2010/main"/>
                        </a:ext>
                      </a:extLst>
                    </a:blip>
                    <a:stretch>
                      <a:fillRect/>
                    </a:stretch>
                  </pic:blipFill>
                  <pic:spPr>
                    <a:xfrm>
                      <a:off x="0" y="0"/>
                      <a:ext cx="4339311" cy="2006931"/>
                    </a:xfrm>
                    <a:prstGeom prst="rect">
                      <a:avLst/>
                    </a:prstGeom>
                  </pic:spPr>
                </pic:pic>
              </a:graphicData>
            </a:graphic>
          </wp:inline>
        </w:drawing>
      </w:r>
    </w:p>
    <w:p w14:paraId="05FCB844" w14:textId="7DD84C3E" w:rsidR="00340BDD" w:rsidRPr="00770537" w:rsidRDefault="00340BDD" w:rsidP="00340BDD">
      <w:pPr>
        <w:spacing w:before="120"/>
        <w:ind w:left="360" w:firstLine="360"/>
        <w:rPr>
          <w:b/>
          <w:bCs/>
          <w:sz w:val="22"/>
          <w:szCs w:val="22"/>
        </w:rPr>
      </w:pPr>
      <w:r w:rsidRPr="00770537">
        <w:rPr>
          <w:b/>
          <w:bCs/>
          <w:sz w:val="22"/>
          <w:szCs w:val="22"/>
        </w:rPr>
        <w:t xml:space="preserve">(7) Late Triassic </w:t>
      </w:r>
      <w:proofErr w:type="spellStart"/>
      <w:r w:rsidR="00DF2928" w:rsidRPr="00770537">
        <w:rPr>
          <w:b/>
          <w:bCs/>
          <w:sz w:val="22"/>
          <w:szCs w:val="22"/>
        </w:rPr>
        <w:t>Wayao</w:t>
      </w:r>
      <w:proofErr w:type="spellEnd"/>
      <w:r w:rsidRPr="00770537">
        <w:rPr>
          <w:b/>
          <w:bCs/>
          <w:sz w:val="22"/>
          <w:szCs w:val="22"/>
        </w:rPr>
        <w:t xml:space="preserve"> </w:t>
      </w:r>
      <w:r w:rsidR="00DF2928" w:rsidRPr="00770537">
        <w:rPr>
          <w:b/>
          <w:bCs/>
          <w:sz w:val="22"/>
          <w:szCs w:val="22"/>
        </w:rPr>
        <w:t>gamma ray</w:t>
      </w:r>
      <w:r w:rsidRPr="00770537">
        <w:rPr>
          <w:b/>
          <w:bCs/>
          <w:sz w:val="22"/>
          <w:szCs w:val="22"/>
        </w:rPr>
        <w:t>:</w:t>
      </w:r>
    </w:p>
    <w:p w14:paraId="4B35CBFD" w14:textId="159159A9" w:rsidR="00340BDD" w:rsidRPr="00770537" w:rsidRDefault="00340BDD" w:rsidP="00340BDD">
      <w:pPr>
        <w:spacing w:before="120"/>
        <w:ind w:left="360" w:firstLine="360"/>
        <w:rPr>
          <w:sz w:val="22"/>
          <w:szCs w:val="22"/>
        </w:rPr>
      </w:pPr>
      <w:r w:rsidRPr="00770537">
        <w:rPr>
          <w:sz w:val="22"/>
          <w:szCs w:val="22"/>
        </w:rPr>
        <w:t xml:space="preserve">This data set includes </w:t>
      </w:r>
      <w:r w:rsidR="00DF028A" w:rsidRPr="00770537">
        <w:rPr>
          <w:sz w:val="22"/>
          <w:szCs w:val="22"/>
        </w:rPr>
        <w:t xml:space="preserve">gamma ray </w:t>
      </w:r>
      <w:r w:rsidRPr="00770537">
        <w:rPr>
          <w:sz w:val="22"/>
          <w:szCs w:val="22"/>
        </w:rPr>
        <w:t>series from the Late Triassic</w:t>
      </w:r>
      <w:r w:rsidR="00975B90" w:rsidRPr="00770537">
        <w:rPr>
          <w:sz w:val="22"/>
          <w:szCs w:val="22"/>
        </w:rPr>
        <w:t xml:space="preserve"> (middle Carnian)</w:t>
      </w:r>
      <w:r w:rsidRPr="00770537">
        <w:rPr>
          <w:sz w:val="22"/>
          <w:szCs w:val="22"/>
        </w:rPr>
        <w:t xml:space="preserve"> </w:t>
      </w:r>
      <w:proofErr w:type="spellStart"/>
      <w:r w:rsidR="00E05695" w:rsidRPr="00770537">
        <w:rPr>
          <w:sz w:val="22"/>
          <w:szCs w:val="22"/>
        </w:rPr>
        <w:t>Wayao</w:t>
      </w:r>
      <w:proofErr w:type="spellEnd"/>
      <w:r w:rsidR="00E05695" w:rsidRPr="00770537">
        <w:rPr>
          <w:sz w:val="22"/>
          <w:szCs w:val="22"/>
        </w:rPr>
        <w:t xml:space="preserve"> section </w:t>
      </w:r>
      <w:r w:rsidR="00975B90" w:rsidRPr="00770537">
        <w:rPr>
          <w:sz w:val="22"/>
          <w:szCs w:val="22"/>
        </w:rPr>
        <w:t xml:space="preserve">of South China </w:t>
      </w:r>
      <w:r w:rsidR="009B5FE7" w:rsidRPr="00770537">
        <w:rPr>
          <w:sz w:val="22"/>
          <w:szCs w:val="22"/>
        </w:rPr>
        <w:fldChar w:fldCharType="begin"/>
      </w:r>
      <w:r w:rsidR="008B172F" w:rsidRPr="00770537">
        <w:rPr>
          <w:sz w:val="22"/>
          <w:szCs w:val="22"/>
        </w:rPr>
        <w:instrText xml:space="preserve"> ADDIN EN.CITE &lt;EndNote&gt;&lt;Cite&gt;&lt;Author&gt;Zhang&lt;/Author&gt;&lt;Year&gt;2015&lt;/Year&gt;&lt;RecNum&gt;3734&lt;/RecNum&gt;&lt;DisplayText&gt;(Zhang et al., 2015)&lt;/DisplayText&gt;&lt;record&gt;&lt;rec-number&gt;3734&lt;/rec-number&gt;&lt;foreign-keys&gt;&lt;key app="EN" db-id="pvf5wzwr92w0pvef0d5xrtvd5w2dvf0sfdsf" timestamp="1571452469" guid="86b49146-99ec-4faa-815f-08d1ca35e848"&gt;3734&lt;/key&gt;&lt;/foreign-keys&gt;&lt;ref-type name="Journal Article"&gt;17&lt;/ref-type&gt;&lt;contributors&gt;&lt;authors&gt;&lt;author&gt;Zhang, Yang&lt;/author&gt;&lt;author&gt;Li, Mingsong&lt;/author&gt;&lt;author&gt;Ogg, James G.&lt;/author&gt;&lt;author&gt;Montgomery, Paul&lt;/author&gt;&lt;author&gt;Huang, Chunju&lt;/author&gt;&lt;author&gt;Chen, Zhong-Qiang&lt;/author&gt;&lt;author&gt;Shi, Zhiqiang&lt;/author&gt;&lt;author&gt;Enos, Paul&lt;/author&gt;&lt;author&gt;Lehrmann, Daniel J.&lt;/author&gt;&lt;/authors&gt;&lt;/contributors&gt;&lt;titles&gt;&lt;title&gt;Cycle-calibrated Magnetostratigraphy of middle Carnian from South China: Implications for Late Triassic Time Scale and Termination of the Yangtze Platform&lt;/title&gt;&lt;secondary-title&gt;Palaeogeography, Palaeoclimatology, Palaeoecology&lt;/secondary-title&gt;&lt;/titles&gt;&lt;periodical&gt;&lt;full-title&gt;Palaeogeography, Palaeoclimatology, Palaeoecology&lt;/full-title&gt;&lt;/periodical&gt;&lt;pages&gt;135-166&lt;/pages&gt;&lt;volume&gt;436&lt;/volume&gt;&lt;keywords&gt;&lt;keyword&gt;Triassic geomagnetic polarity time scale&lt;/keyword&gt;&lt;keyword&gt;Carnian cyclostratigraphy&lt;/keyword&gt;&lt;keyword&gt;405-kyr eccentricity tuning&lt;/keyword&gt;&lt;keyword&gt;Mid-Carnian Pluvial Event&lt;/keyword&gt;&lt;/keywords&gt;&lt;dates&gt;&lt;year&gt;2015&lt;/year&gt;&lt;/dates&gt;&lt;isbn&gt;0031-0182&lt;/isbn&gt;&lt;urls&gt;&lt;related-urls&gt;&lt;url&gt;http://www.sciencedirect.com/science/article/pii/S0031018215002977&lt;/url&gt;&lt;/related-urls&gt;&lt;/urls&gt;&lt;electronic-resource-num&gt;10.1016/j.palaeo.2015.05.033&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28" w:tooltip="Zhang, 2015 #3734" w:history="1">
        <w:r w:rsidR="00BC5E89" w:rsidRPr="00BC5E89">
          <w:rPr>
            <w:rStyle w:val="Hyperlink"/>
          </w:rPr>
          <w:t>Zhang et al., 2015</w:t>
        </w:r>
      </w:hyperlink>
      <w:r w:rsidR="009B5FE7" w:rsidRPr="00770537">
        <w:rPr>
          <w:noProof/>
          <w:sz w:val="22"/>
          <w:szCs w:val="22"/>
        </w:rPr>
        <w:t>)</w:t>
      </w:r>
      <w:r w:rsidR="009B5FE7" w:rsidRPr="00770537">
        <w:rPr>
          <w:sz w:val="22"/>
          <w:szCs w:val="22"/>
        </w:rPr>
        <w:fldChar w:fldCharType="end"/>
      </w:r>
      <w:r w:rsidRPr="00770537">
        <w:rPr>
          <w:sz w:val="22"/>
          <w:szCs w:val="22"/>
        </w:rPr>
        <w:t>.</w:t>
      </w:r>
    </w:p>
    <w:p w14:paraId="69DF8718" w14:textId="47F7CA3A" w:rsidR="00340BDD" w:rsidRPr="00770537" w:rsidRDefault="00340BDD" w:rsidP="00340BDD">
      <w:pPr>
        <w:spacing w:before="120"/>
        <w:ind w:left="360" w:firstLine="360"/>
        <w:rPr>
          <w:sz w:val="22"/>
          <w:szCs w:val="22"/>
        </w:rPr>
      </w:pPr>
      <w:r w:rsidRPr="00770537">
        <w:rPr>
          <w:sz w:val="22"/>
          <w:szCs w:val="22"/>
        </w:rPr>
        <w:t>It will load and save a text file entitled: “</w:t>
      </w:r>
      <w:r w:rsidR="00975B90" w:rsidRPr="00770537">
        <w:rPr>
          <w:sz w:val="22"/>
          <w:szCs w:val="22"/>
        </w:rPr>
        <w:t>Example-WayaoCarnianGR0.txt</w:t>
      </w:r>
      <w:r w:rsidRPr="00770537">
        <w:rPr>
          <w:sz w:val="22"/>
          <w:szCs w:val="22"/>
        </w:rPr>
        <w:t>”.</w:t>
      </w:r>
    </w:p>
    <w:p w14:paraId="0815EDBD" w14:textId="2DA5624F" w:rsidR="000054F7" w:rsidRPr="00770537" w:rsidRDefault="000054F7" w:rsidP="00340BDD">
      <w:pPr>
        <w:spacing w:before="120"/>
        <w:ind w:left="360" w:firstLine="360"/>
        <w:rPr>
          <w:sz w:val="22"/>
          <w:szCs w:val="22"/>
        </w:rPr>
      </w:pPr>
      <w:r w:rsidRPr="00770537">
        <w:rPr>
          <w:noProof/>
          <w:sz w:val="22"/>
          <w:szCs w:val="22"/>
        </w:rPr>
        <w:drawing>
          <wp:inline distT="0" distB="0" distL="0" distR="0" wp14:anchorId="3CB93DF3" wp14:editId="13FFA084">
            <wp:extent cx="4064000" cy="1662072"/>
            <wp:effectExtent l="0" t="0" r="0" b="190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print">
                      <a:extLst>
                        <a:ext uri="{28A0092B-C50C-407E-A947-70E740481C1C}">
                          <a14:useLocalDpi xmlns:a14="http://schemas.microsoft.com/office/drawing/2010/main"/>
                        </a:ext>
                      </a:extLst>
                    </a:blip>
                    <a:stretch>
                      <a:fillRect/>
                    </a:stretch>
                  </pic:blipFill>
                  <pic:spPr>
                    <a:xfrm>
                      <a:off x="0" y="0"/>
                      <a:ext cx="4083743" cy="1670146"/>
                    </a:xfrm>
                    <a:prstGeom prst="rect">
                      <a:avLst/>
                    </a:prstGeom>
                  </pic:spPr>
                </pic:pic>
              </a:graphicData>
            </a:graphic>
          </wp:inline>
        </w:drawing>
      </w:r>
    </w:p>
    <w:p w14:paraId="34C74DA1" w14:textId="3293536F" w:rsidR="00975B90" w:rsidRPr="00770537" w:rsidRDefault="00975B90" w:rsidP="00975B90">
      <w:pPr>
        <w:spacing w:before="120"/>
        <w:ind w:left="360" w:firstLine="360"/>
        <w:rPr>
          <w:b/>
          <w:bCs/>
          <w:sz w:val="22"/>
          <w:szCs w:val="22"/>
        </w:rPr>
      </w:pPr>
      <w:r w:rsidRPr="00770537">
        <w:rPr>
          <w:b/>
          <w:bCs/>
          <w:sz w:val="22"/>
          <w:szCs w:val="22"/>
        </w:rPr>
        <w:lastRenderedPageBreak/>
        <w:t xml:space="preserve">(8) </w:t>
      </w:r>
      <w:r w:rsidR="00C90733" w:rsidRPr="00770537">
        <w:rPr>
          <w:b/>
          <w:bCs/>
          <w:sz w:val="22"/>
          <w:szCs w:val="22"/>
        </w:rPr>
        <w:t>Middle</w:t>
      </w:r>
      <w:r w:rsidRPr="00770537">
        <w:rPr>
          <w:b/>
          <w:bCs/>
          <w:sz w:val="22"/>
          <w:szCs w:val="22"/>
        </w:rPr>
        <w:t xml:space="preserve"> Triassic </w:t>
      </w:r>
      <w:r w:rsidR="00C90733" w:rsidRPr="00770537">
        <w:rPr>
          <w:b/>
          <w:bCs/>
          <w:sz w:val="22"/>
          <w:szCs w:val="22"/>
        </w:rPr>
        <w:t>Guandao2</w:t>
      </w:r>
      <w:r w:rsidRPr="00770537">
        <w:rPr>
          <w:b/>
          <w:bCs/>
          <w:sz w:val="22"/>
          <w:szCs w:val="22"/>
        </w:rPr>
        <w:t xml:space="preserve"> gamma ray:</w:t>
      </w:r>
    </w:p>
    <w:p w14:paraId="5CF9E191" w14:textId="6A46DD48" w:rsidR="00975B90" w:rsidRPr="00770537" w:rsidRDefault="00975B90" w:rsidP="00975B90">
      <w:pPr>
        <w:spacing w:before="120"/>
        <w:ind w:left="360" w:firstLine="360"/>
        <w:rPr>
          <w:sz w:val="22"/>
          <w:szCs w:val="22"/>
        </w:rPr>
      </w:pPr>
      <w:r w:rsidRPr="00770537">
        <w:rPr>
          <w:sz w:val="22"/>
          <w:szCs w:val="22"/>
        </w:rPr>
        <w:t xml:space="preserve">This data set includes gamma ray series from the </w:t>
      </w:r>
      <w:r w:rsidR="00E05695" w:rsidRPr="00770537">
        <w:rPr>
          <w:sz w:val="22"/>
          <w:szCs w:val="22"/>
        </w:rPr>
        <w:t>Middle</w:t>
      </w:r>
      <w:r w:rsidRPr="00770537">
        <w:rPr>
          <w:sz w:val="22"/>
          <w:szCs w:val="22"/>
        </w:rPr>
        <w:t xml:space="preserve"> Triassic </w:t>
      </w:r>
      <w:r w:rsidR="004C2018" w:rsidRPr="00770537">
        <w:rPr>
          <w:sz w:val="22"/>
          <w:szCs w:val="22"/>
        </w:rPr>
        <w:t xml:space="preserve">Guandao section </w:t>
      </w:r>
      <w:r w:rsidRPr="00770537">
        <w:rPr>
          <w:sz w:val="22"/>
          <w:szCs w:val="22"/>
        </w:rPr>
        <w:t xml:space="preserve">of South China </w:t>
      </w:r>
      <w:r w:rsidR="009B5FE7" w:rsidRPr="00770537">
        <w:rPr>
          <w:sz w:val="22"/>
          <w:szCs w:val="22"/>
        </w:rPr>
        <w:fldChar w:fldCharType="begin"/>
      </w:r>
      <w:r w:rsidR="008B172F" w:rsidRPr="00770537">
        <w:rPr>
          <w:sz w:val="22"/>
          <w:szCs w:val="22"/>
        </w:rPr>
        <w:instrText xml:space="preserve"> ADDIN EN.CITE &lt;EndNote&gt;&lt;Cite&gt;&lt;Author&gt;Li&lt;/Author&gt;&lt;Year&gt;2018&lt;/Year&gt;&lt;RecNum&gt;5274&lt;/RecNum&gt;&lt;DisplayText&gt;(Li et al., 2018b)&lt;/DisplayText&gt;&lt;record&gt;&lt;rec-number&gt;5274&lt;/rec-number&gt;&lt;foreign-keys&gt;&lt;key app="EN" db-id="pvf5wzwr92w0pvef0d5xrtvd5w2dvf0sfdsf" timestamp="1571496330" guid="e3ccdfe6-66d0-4d20-a83b-a51ef623bc9f"&gt;5274&lt;/key&gt;&lt;/foreign-keys&gt;&lt;ref-type name="Journal Article"&gt;17&lt;/ref-type&gt;&lt;contributors&gt;&lt;authors&gt;&lt;author&gt;Li, Mingsong&lt;/author&gt;&lt;author&gt;Huang, Chunju&lt;/author&gt;&lt;author&gt;Hinnov, Linda&lt;/author&gt;&lt;author&gt;Chen, Weizhe&lt;/author&gt;&lt;author&gt;Ogg, James&lt;/author&gt;&lt;author&gt;Tian, Wei&lt;/author&gt;&lt;/authors&gt;&lt;/contributors&gt;&lt;titles&gt;&lt;title&gt;Astrochronology of the Anisian stage (Middle Triassic) at the Guandao reference section, South China&lt;/title&gt;&lt;secondary-title&gt;Earth and Planetary Science Letters&lt;/secondary-title&gt;&lt;/titles&gt;&lt;periodical&gt;&lt;full-title&gt;Earth and Planetary Science Letters&lt;/full-title&gt;&lt;/periodical&gt;&lt;pages&gt;591-606&lt;/pages&gt;&lt;volume&gt;482&lt;/volume&gt;&lt;keywords&gt;&lt;keyword&gt;cyclostratigraphy&lt;/keyword&gt;&lt;keyword&gt;paleoclimate change&lt;/keyword&gt;&lt;keyword&gt;magnetostratigraphy&lt;/keyword&gt;&lt;keyword&gt;timescale&lt;/keyword&gt;&lt;keyword&gt;Early Triassic&lt;/keyword&gt;&lt;keyword&gt;Great Bank of Guizhou&lt;/keyword&gt;&lt;/keywords&gt;&lt;dates&gt;&lt;year&gt;2018&lt;/year&gt;&lt;pub-dates&gt;&lt;date&gt;1/15/&lt;/date&gt;&lt;/pub-dates&gt;&lt;/dates&gt;&lt;isbn&gt;0012-821X&lt;/isbn&gt;&lt;urls&gt;&lt;related-urls&gt;&lt;url&gt;https://www.sciencedirect.com/science/article/pii/S0012821X17306866&lt;/url&gt;&lt;/related-urls&gt;&lt;/urls&gt;&lt;electronic-resource-num&gt;https://doi.org/10.1016/j.epsl.2017.11.042&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8" w:tooltip="Li, 2018 #5274" w:history="1">
        <w:r w:rsidR="00BC5E89" w:rsidRPr="00BC5E89">
          <w:rPr>
            <w:rStyle w:val="Hyperlink"/>
          </w:rPr>
          <w:t>Li et al., 2018b</w:t>
        </w:r>
      </w:hyperlink>
      <w:r w:rsidR="009B5FE7" w:rsidRPr="00770537">
        <w:rPr>
          <w:noProof/>
          <w:sz w:val="22"/>
          <w:szCs w:val="22"/>
        </w:rPr>
        <w:t>)</w:t>
      </w:r>
      <w:r w:rsidR="009B5FE7" w:rsidRPr="00770537">
        <w:rPr>
          <w:sz w:val="22"/>
          <w:szCs w:val="22"/>
        </w:rPr>
        <w:fldChar w:fldCharType="end"/>
      </w:r>
      <w:r w:rsidR="00992EDD" w:rsidRPr="00770537">
        <w:rPr>
          <w:sz w:val="22"/>
          <w:szCs w:val="22"/>
        </w:rPr>
        <w:t>.</w:t>
      </w:r>
    </w:p>
    <w:p w14:paraId="794F6DD6" w14:textId="50BDAF0F" w:rsidR="00975B90" w:rsidRPr="00770537" w:rsidRDefault="00975B90" w:rsidP="00975B90">
      <w:pPr>
        <w:spacing w:before="120"/>
        <w:ind w:left="360" w:firstLine="360"/>
        <w:rPr>
          <w:sz w:val="22"/>
          <w:szCs w:val="22"/>
        </w:rPr>
      </w:pPr>
      <w:r w:rsidRPr="00770537">
        <w:rPr>
          <w:sz w:val="22"/>
          <w:szCs w:val="22"/>
        </w:rPr>
        <w:t>It will load and save a text file entitled: “</w:t>
      </w:r>
      <w:r w:rsidR="00F23B0E" w:rsidRPr="00770537">
        <w:rPr>
          <w:sz w:val="22"/>
          <w:szCs w:val="22"/>
        </w:rPr>
        <w:t>Example-Guandao2AnisianGR.txt</w:t>
      </w:r>
      <w:r w:rsidRPr="00770537">
        <w:rPr>
          <w:sz w:val="22"/>
          <w:szCs w:val="22"/>
        </w:rPr>
        <w:t>”.</w:t>
      </w:r>
    </w:p>
    <w:p w14:paraId="17F1BAC1" w14:textId="5B5B607E" w:rsidR="000054F7" w:rsidRPr="00770537" w:rsidRDefault="000054F7" w:rsidP="00975B90">
      <w:pPr>
        <w:spacing w:before="120"/>
        <w:ind w:left="360" w:firstLine="360"/>
        <w:rPr>
          <w:sz w:val="22"/>
          <w:szCs w:val="22"/>
        </w:rPr>
      </w:pPr>
      <w:r w:rsidRPr="00770537">
        <w:rPr>
          <w:noProof/>
          <w:sz w:val="22"/>
          <w:szCs w:val="22"/>
        </w:rPr>
        <w:drawing>
          <wp:inline distT="0" distB="0" distL="0" distR="0" wp14:anchorId="5B91AD85" wp14:editId="55DEE25D">
            <wp:extent cx="4064000" cy="1734581"/>
            <wp:effectExtent l="0" t="0" r="0" b="571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a:ext>
                      </a:extLst>
                    </a:blip>
                    <a:stretch>
                      <a:fillRect/>
                    </a:stretch>
                  </pic:blipFill>
                  <pic:spPr>
                    <a:xfrm>
                      <a:off x="0" y="0"/>
                      <a:ext cx="4104530" cy="1751880"/>
                    </a:xfrm>
                    <a:prstGeom prst="rect">
                      <a:avLst/>
                    </a:prstGeom>
                  </pic:spPr>
                </pic:pic>
              </a:graphicData>
            </a:graphic>
          </wp:inline>
        </w:drawing>
      </w:r>
    </w:p>
    <w:p w14:paraId="17FA98B1" w14:textId="40D394DB" w:rsidR="00693DDD" w:rsidRPr="00770537" w:rsidRDefault="00693DDD" w:rsidP="00693DDD">
      <w:pPr>
        <w:spacing w:before="120"/>
        <w:ind w:left="360" w:firstLine="360"/>
        <w:rPr>
          <w:b/>
          <w:bCs/>
          <w:sz w:val="22"/>
          <w:szCs w:val="22"/>
        </w:rPr>
      </w:pPr>
      <w:r w:rsidRPr="00770537">
        <w:rPr>
          <w:b/>
          <w:bCs/>
          <w:sz w:val="22"/>
          <w:szCs w:val="22"/>
        </w:rPr>
        <w:t xml:space="preserve">(9) </w:t>
      </w:r>
      <w:r w:rsidR="00D166DF" w:rsidRPr="00770537">
        <w:rPr>
          <w:b/>
          <w:bCs/>
          <w:sz w:val="22"/>
          <w:szCs w:val="22"/>
        </w:rPr>
        <w:t>Image from Mars’ HiRISE camera</w:t>
      </w:r>
      <w:r w:rsidRPr="00770537">
        <w:rPr>
          <w:b/>
          <w:bCs/>
          <w:sz w:val="22"/>
          <w:szCs w:val="22"/>
        </w:rPr>
        <w:t>:</w:t>
      </w:r>
    </w:p>
    <w:p w14:paraId="03C0700F" w14:textId="39970A95" w:rsidR="00693DDD" w:rsidRPr="00770537" w:rsidRDefault="00693DDD" w:rsidP="00693DDD">
      <w:pPr>
        <w:spacing w:before="120"/>
        <w:ind w:left="360" w:firstLine="360"/>
        <w:rPr>
          <w:sz w:val="22"/>
          <w:szCs w:val="22"/>
        </w:rPr>
      </w:pPr>
      <w:r w:rsidRPr="00770537">
        <w:rPr>
          <w:sz w:val="22"/>
          <w:szCs w:val="22"/>
        </w:rPr>
        <w:t xml:space="preserve">This data set includes </w:t>
      </w:r>
      <w:r w:rsidR="00525498" w:rsidRPr="00770537">
        <w:rPr>
          <w:sz w:val="22"/>
          <w:szCs w:val="22"/>
        </w:rPr>
        <w:t xml:space="preserve">an image </w:t>
      </w:r>
      <w:r w:rsidRPr="00770537">
        <w:rPr>
          <w:sz w:val="22"/>
          <w:szCs w:val="22"/>
        </w:rPr>
        <w:t xml:space="preserve">from </w:t>
      </w:r>
      <w:r w:rsidR="001A2DA7" w:rsidRPr="00770537">
        <w:rPr>
          <w:sz w:val="22"/>
          <w:szCs w:val="22"/>
        </w:rPr>
        <w:t>Mars’ HiRISE camera</w:t>
      </w:r>
      <w:r w:rsidRPr="00770537">
        <w:rPr>
          <w:sz w:val="22"/>
          <w:szCs w:val="22"/>
        </w:rPr>
        <w:t>.</w:t>
      </w:r>
    </w:p>
    <w:p w14:paraId="089793F1" w14:textId="16B336A0" w:rsidR="00693DDD" w:rsidRPr="00770537" w:rsidRDefault="00693DDD" w:rsidP="00693DDD">
      <w:pPr>
        <w:spacing w:before="120"/>
        <w:ind w:left="360" w:firstLine="360"/>
        <w:rPr>
          <w:sz w:val="22"/>
          <w:szCs w:val="22"/>
        </w:rPr>
      </w:pPr>
      <w:r w:rsidRPr="00770537">
        <w:rPr>
          <w:sz w:val="22"/>
          <w:szCs w:val="22"/>
        </w:rPr>
        <w:t xml:space="preserve">It will </w:t>
      </w:r>
      <w:r w:rsidR="00767C09" w:rsidRPr="00770537">
        <w:rPr>
          <w:sz w:val="22"/>
          <w:szCs w:val="22"/>
        </w:rPr>
        <w:t>show</w:t>
      </w:r>
      <w:r w:rsidRPr="00770537">
        <w:rPr>
          <w:sz w:val="22"/>
          <w:szCs w:val="22"/>
        </w:rPr>
        <w:t xml:space="preserve"> and save a</w:t>
      </w:r>
      <w:r w:rsidR="00A75F11" w:rsidRPr="00770537">
        <w:rPr>
          <w:sz w:val="22"/>
          <w:szCs w:val="22"/>
        </w:rPr>
        <w:t>n image</w:t>
      </w:r>
      <w:r w:rsidRPr="00770537">
        <w:rPr>
          <w:sz w:val="22"/>
          <w:szCs w:val="22"/>
        </w:rPr>
        <w:t xml:space="preserve"> file entitled: “</w:t>
      </w:r>
      <w:r w:rsidR="00712965" w:rsidRPr="00770537">
        <w:rPr>
          <w:sz w:val="22"/>
          <w:szCs w:val="22"/>
        </w:rPr>
        <w:t>Example-HiRISE-PSP_002733_1880_RED.jpg</w:t>
      </w:r>
      <w:r w:rsidRPr="00770537">
        <w:rPr>
          <w:sz w:val="22"/>
          <w:szCs w:val="22"/>
        </w:rPr>
        <w:t>”.</w:t>
      </w:r>
    </w:p>
    <w:p w14:paraId="744368AC" w14:textId="62C8B2F5" w:rsidR="00F11F88" w:rsidRPr="00770537" w:rsidRDefault="00F11F88" w:rsidP="00693DDD">
      <w:pPr>
        <w:spacing w:before="120"/>
        <w:ind w:left="360" w:firstLine="360"/>
        <w:rPr>
          <w:sz w:val="22"/>
          <w:szCs w:val="22"/>
        </w:rPr>
      </w:pPr>
      <w:r w:rsidRPr="00770537">
        <w:rPr>
          <w:sz w:val="22"/>
          <w:szCs w:val="22"/>
        </w:rPr>
        <w:t xml:space="preserve">Ref: </w:t>
      </w:r>
      <w:hyperlink r:id="rId92" w:history="1">
        <w:r w:rsidRPr="00770537">
          <w:rPr>
            <w:rStyle w:val="Hyperlink"/>
            <w:sz w:val="22"/>
            <w:szCs w:val="22"/>
          </w:rPr>
          <w:t>https://www.uahirise.org/PSP_002878_1880</w:t>
        </w:r>
      </w:hyperlink>
      <w:r w:rsidRPr="00770537">
        <w:rPr>
          <w:sz w:val="22"/>
          <w:szCs w:val="22"/>
        </w:rPr>
        <w:t xml:space="preserve"> </w:t>
      </w:r>
    </w:p>
    <w:p w14:paraId="645AB64C" w14:textId="77777777" w:rsidR="00697BB7" w:rsidRPr="00770537" w:rsidRDefault="00697BB7" w:rsidP="00697BB7">
      <w:pPr>
        <w:spacing w:before="120"/>
        <w:ind w:left="360" w:firstLine="360"/>
        <w:rPr>
          <w:b/>
          <w:bCs/>
          <w:sz w:val="22"/>
          <w:szCs w:val="22"/>
        </w:rPr>
      </w:pPr>
      <w:r w:rsidRPr="00770537">
        <w:rPr>
          <w:b/>
          <w:bCs/>
          <w:sz w:val="22"/>
          <w:szCs w:val="22"/>
        </w:rPr>
        <w:t>(10) Image for Plot Digitizer:</w:t>
      </w:r>
    </w:p>
    <w:p w14:paraId="07107168" w14:textId="77777777" w:rsidR="00697BB7" w:rsidRPr="00770537" w:rsidRDefault="00697BB7" w:rsidP="00697BB7">
      <w:pPr>
        <w:spacing w:before="120"/>
        <w:ind w:left="360" w:firstLine="360"/>
        <w:rPr>
          <w:sz w:val="22"/>
          <w:szCs w:val="22"/>
        </w:rPr>
      </w:pPr>
      <w:r w:rsidRPr="00770537">
        <w:rPr>
          <w:sz w:val="22"/>
          <w:szCs w:val="22"/>
        </w:rPr>
        <w:t>This includes an image for the demonstration of the “Plot Digitizer” function.</w:t>
      </w:r>
    </w:p>
    <w:p w14:paraId="1CDB568F" w14:textId="77777777" w:rsidR="00697BB7" w:rsidRPr="00770537" w:rsidRDefault="00697BB7" w:rsidP="00697BB7">
      <w:pPr>
        <w:spacing w:before="120"/>
        <w:ind w:left="360" w:firstLine="360"/>
        <w:rPr>
          <w:sz w:val="22"/>
          <w:szCs w:val="22"/>
        </w:rPr>
      </w:pPr>
      <w:r w:rsidRPr="00770537">
        <w:rPr>
          <w:sz w:val="22"/>
          <w:szCs w:val="22"/>
        </w:rPr>
        <w:t>It will show and save an image file entitled: “Example-PlotDigitizer.jpg”.</w:t>
      </w:r>
    </w:p>
    <w:p w14:paraId="25947322" w14:textId="77777777" w:rsidR="00697BB7" w:rsidRPr="00770537" w:rsidRDefault="00697BB7" w:rsidP="00697BB7">
      <w:pPr>
        <w:spacing w:before="120"/>
        <w:ind w:left="360" w:firstLine="360"/>
        <w:rPr>
          <w:sz w:val="22"/>
          <w:szCs w:val="22"/>
        </w:rPr>
      </w:pPr>
    </w:p>
    <w:p w14:paraId="4886543E" w14:textId="77777777" w:rsidR="00697BB7" w:rsidRPr="00770537" w:rsidRDefault="00697BB7" w:rsidP="00693DDD">
      <w:pPr>
        <w:spacing w:before="120"/>
        <w:ind w:left="360" w:firstLine="360"/>
        <w:rPr>
          <w:sz w:val="22"/>
          <w:szCs w:val="22"/>
        </w:rPr>
      </w:pPr>
    </w:p>
    <w:p w14:paraId="559E2BCB" w14:textId="4B11A842" w:rsidR="00697BB7" w:rsidRPr="00770537" w:rsidRDefault="00697BB7" w:rsidP="00693DDD">
      <w:pPr>
        <w:spacing w:before="120"/>
        <w:ind w:left="360" w:firstLine="360"/>
        <w:rPr>
          <w:noProof/>
        </w:rPr>
      </w:pPr>
      <w:r w:rsidRPr="00770537">
        <w:rPr>
          <w:noProof/>
          <w:sz w:val="22"/>
          <w:szCs w:val="22"/>
        </w:rPr>
        <w:lastRenderedPageBreak/>
        <w:drawing>
          <wp:inline distT="0" distB="0" distL="0" distR="0" wp14:anchorId="650A2C9F" wp14:editId="27ACC05F">
            <wp:extent cx="3092450" cy="3693013"/>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098278" cy="3699973"/>
                    </a:xfrm>
                    <a:prstGeom prst="rect">
                      <a:avLst/>
                    </a:prstGeom>
                  </pic:spPr>
                </pic:pic>
              </a:graphicData>
            </a:graphic>
          </wp:inline>
        </w:drawing>
      </w:r>
      <w:r w:rsidRPr="00770537">
        <w:rPr>
          <w:noProof/>
        </w:rPr>
        <w:t xml:space="preserve">   </w:t>
      </w:r>
      <w:r w:rsidRPr="00770537">
        <w:rPr>
          <w:noProof/>
          <w:sz w:val="22"/>
          <w:szCs w:val="22"/>
        </w:rPr>
        <w:drawing>
          <wp:inline distT="0" distB="0" distL="0" distR="0" wp14:anchorId="6B4005B4" wp14:editId="0665E2F2">
            <wp:extent cx="1647570" cy="3695265"/>
            <wp:effectExtent l="0" t="0" r="3810" b="63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cstate="print">
                      <a:extLst>
                        <a:ext uri="{28A0092B-C50C-407E-A947-70E740481C1C}">
                          <a14:useLocalDpi xmlns:a14="http://schemas.microsoft.com/office/drawing/2010/main"/>
                        </a:ext>
                      </a:extLst>
                    </a:blip>
                    <a:stretch>
                      <a:fillRect/>
                    </a:stretch>
                  </pic:blipFill>
                  <pic:spPr>
                    <a:xfrm>
                      <a:off x="0" y="0"/>
                      <a:ext cx="1665672" cy="3735866"/>
                    </a:xfrm>
                    <a:prstGeom prst="rect">
                      <a:avLst/>
                    </a:prstGeom>
                  </pic:spPr>
                </pic:pic>
              </a:graphicData>
            </a:graphic>
          </wp:inline>
        </w:drawing>
      </w:r>
    </w:p>
    <w:p w14:paraId="7F70BBB2" w14:textId="5D702F75" w:rsidR="00697BB7" w:rsidRPr="00770537" w:rsidRDefault="00697BB7" w:rsidP="00697BB7">
      <w:pPr>
        <w:spacing w:before="120"/>
        <w:ind w:left="360" w:firstLine="360"/>
        <w:jc w:val="center"/>
        <w:rPr>
          <w:sz w:val="22"/>
          <w:szCs w:val="22"/>
        </w:rPr>
      </w:pPr>
      <w:r w:rsidRPr="00770537">
        <w:rPr>
          <w:noProof/>
        </w:rPr>
        <w:t xml:space="preserve">(9)    </w:t>
      </w:r>
      <w:r w:rsidRPr="00770537">
        <w:rPr>
          <w:noProof/>
        </w:rPr>
        <w:tab/>
      </w:r>
      <w:r w:rsidRPr="00770537">
        <w:rPr>
          <w:noProof/>
        </w:rPr>
        <w:tab/>
      </w:r>
      <w:r w:rsidRPr="00770537">
        <w:rPr>
          <w:noProof/>
        </w:rPr>
        <w:tab/>
      </w:r>
      <w:r w:rsidRPr="00770537">
        <w:rPr>
          <w:noProof/>
        </w:rPr>
        <w:tab/>
      </w:r>
      <w:r w:rsidRPr="00770537">
        <w:rPr>
          <w:noProof/>
        </w:rPr>
        <w:tab/>
        <w:t xml:space="preserve"> (10)</w:t>
      </w:r>
    </w:p>
    <w:p w14:paraId="25C1B0A2" w14:textId="46B42056" w:rsidR="00B27388" w:rsidRPr="00770537" w:rsidRDefault="00B27388" w:rsidP="0004152A">
      <w:pPr>
        <w:spacing w:before="120"/>
        <w:ind w:left="360" w:firstLine="360"/>
        <w:rPr>
          <w:sz w:val="22"/>
          <w:szCs w:val="22"/>
        </w:rPr>
      </w:pPr>
    </w:p>
    <w:p w14:paraId="7F9DF112" w14:textId="77777777" w:rsidR="00FB544A" w:rsidRPr="00770537" w:rsidRDefault="00FB544A">
      <w:pPr>
        <w:rPr>
          <w:rFonts w:eastAsiaTheme="majorEastAsia"/>
          <w:b/>
          <w:color w:val="000000" w:themeColor="text1"/>
          <w:sz w:val="28"/>
          <w:szCs w:val="28"/>
        </w:rPr>
      </w:pPr>
      <w:r w:rsidRPr="00770537">
        <w:rPr>
          <w:b/>
          <w:color w:val="000000" w:themeColor="text1"/>
          <w:sz w:val="28"/>
          <w:szCs w:val="28"/>
        </w:rPr>
        <w:br w:type="page"/>
      </w:r>
    </w:p>
    <w:p w14:paraId="3BF79532" w14:textId="6CF762C6" w:rsidR="00B14015" w:rsidRPr="00770537" w:rsidRDefault="00A85637" w:rsidP="00627F3D">
      <w:pPr>
        <w:pStyle w:val="Heading2"/>
        <w:rPr>
          <w:rFonts w:ascii="Times New Roman" w:hAnsi="Times New Roman" w:cs="Times New Roman"/>
          <w:b/>
          <w:color w:val="000000" w:themeColor="text1"/>
          <w:sz w:val="28"/>
          <w:szCs w:val="28"/>
        </w:rPr>
      </w:pPr>
      <w:bookmarkStart w:id="37" w:name="_Toc47539130"/>
      <w:r w:rsidRPr="00770537">
        <w:rPr>
          <w:rFonts w:ascii="Times New Roman" w:hAnsi="Times New Roman" w:cs="Times New Roman"/>
          <w:b/>
          <w:color w:val="000000" w:themeColor="text1"/>
          <w:sz w:val="28"/>
          <w:szCs w:val="28"/>
        </w:rPr>
        <w:lastRenderedPageBreak/>
        <w:t>4.6</w:t>
      </w:r>
      <w:r w:rsidR="00B14015" w:rsidRPr="00770537">
        <w:rPr>
          <w:rFonts w:ascii="Times New Roman" w:hAnsi="Times New Roman" w:cs="Times New Roman"/>
          <w:b/>
          <w:color w:val="000000" w:themeColor="text1"/>
          <w:sz w:val="28"/>
          <w:szCs w:val="28"/>
        </w:rPr>
        <w:t xml:space="preserve"> </w:t>
      </w:r>
      <w:r w:rsidR="003C62BF" w:rsidRPr="00770537">
        <w:rPr>
          <w:rFonts w:ascii="Times New Roman" w:hAnsi="Times New Roman" w:cs="Times New Roman"/>
          <w:b/>
          <w:color w:val="000000" w:themeColor="text1"/>
          <w:sz w:val="28"/>
          <w:szCs w:val="28"/>
        </w:rPr>
        <w:t>Math</w:t>
      </w:r>
      <w:bookmarkEnd w:id="37"/>
    </w:p>
    <w:p w14:paraId="6B9EBFFC" w14:textId="3BA739BF" w:rsidR="00216145" w:rsidRPr="00770537" w:rsidRDefault="008F41CF" w:rsidP="00216145">
      <w:pPr>
        <w:jc w:val="center"/>
      </w:pPr>
      <w:r w:rsidRPr="008F41CF">
        <w:rPr>
          <w:noProof/>
        </w:rPr>
        <w:t xml:space="preserve"> </w:t>
      </w:r>
      <w:r w:rsidR="00370074" w:rsidRPr="00370074">
        <w:rPr>
          <w:noProof/>
        </w:rPr>
        <w:t xml:space="preserve"> </w:t>
      </w:r>
      <w:r w:rsidR="00370074" w:rsidRPr="00370074">
        <w:rPr>
          <w:noProof/>
        </w:rPr>
        <w:drawing>
          <wp:inline distT="0" distB="0" distL="0" distR="0" wp14:anchorId="7B567726" wp14:editId="510B5ACD">
            <wp:extent cx="2329931" cy="4247644"/>
            <wp:effectExtent l="0" t="0" r="0" b="0"/>
            <wp:docPr id="67" name="Picture 6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2357573" cy="4298038"/>
                    </a:xfrm>
                    <a:prstGeom prst="rect">
                      <a:avLst/>
                    </a:prstGeom>
                  </pic:spPr>
                </pic:pic>
              </a:graphicData>
            </a:graphic>
          </wp:inline>
        </w:drawing>
      </w:r>
    </w:p>
    <w:p w14:paraId="2EE78C0A" w14:textId="77777777" w:rsidR="004F5988" w:rsidRPr="00770537" w:rsidRDefault="004F5988" w:rsidP="00216145">
      <w:pPr>
        <w:jc w:val="center"/>
      </w:pPr>
    </w:p>
    <w:p w14:paraId="5B4783C7" w14:textId="646F18A2" w:rsidR="00E10A74" w:rsidRPr="00770537" w:rsidRDefault="005A5075" w:rsidP="001D0735">
      <w:pPr>
        <w:pStyle w:val="Heading3"/>
        <w:rPr>
          <w:rFonts w:ascii="Times New Roman" w:hAnsi="Times New Roman" w:cs="Times New Roman"/>
          <w:b/>
        </w:rPr>
      </w:pPr>
      <w:bookmarkStart w:id="38" w:name="_Toc47539131"/>
      <w:r w:rsidRPr="00770537">
        <w:rPr>
          <w:rFonts w:ascii="Times New Roman" w:hAnsi="Times New Roman" w:cs="Times New Roman"/>
          <w:b/>
        </w:rPr>
        <w:t>Sort/Unique/Delete-empty</w:t>
      </w:r>
      <w:bookmarkEnd w:id="38"/>
    </w:p>
    <w:p w14:paraId="6197436E" w14:textId="286E812D" w:rsidR="00E10A74" w:rsidRPr="00770537" w:rsidRDefault="00E10A74" w:rsidP="00E10A74">
      <w:pPr>
        <w:spacing w:before="120"/>
        <w:ind w:left="360" w:firstLine="360"/>
        <w:rPr>
          <w:sz w:val="22"/>
          <w:szCs w:val="22"/>
        </w:rPr>
      </w:pPr>
      <w:r w:rsidRPr="00770537">
        <w:rPr>
          <w:sz w:val="22"/>
          <w:szCs w:val="22"/>
        </w:rPr>
        <w:t>This function will sort the selected data file</w:t>
      </w:r>
      <w:r w:rsidR="00F37210" w:rsidRPr="00770537">
        <w:rPr>
          <w:sz w:val="22"/>
          <w:szCs w:val="22"/>
        </w:rPr>
        <w:t xml:space="preserve"> like MS Excel’s </w:t>
      </w:r>
      <w:r w:rsidR="006732B4" w:rsidRPr="00770537">
        <w:rPr>
          <w:sz w:val="22"/>
          <w:szCs w:val="22"/>
        </w:rPr>
        <w:t>SORT function</w:t>
      </w:r>
      <w:r w:rsidR="00F37210" w:rsidRPr="00770537">
        <w:rPr>
          <w:sz w:val="22"/>
          <w:szCs w:val="22"/>
        </w:rPr>
        <w:t>.</w:t>
      </w:r>
      <w:r w:rsidR="00F85C77" w:rsidRPr="00770537">
        <w:rPr>
          <w:sz w:val="22"/>
          <w:szCs w:val="22"/>
        </w:rPr>
        <w:t xml:space="preserve"> If a dataset contains 2 or more data</w:t>
      </w:r>
      <w:r w:rsidR="005E605A" w:rsidRPr="00770537">
        <w:rPr>
          <w:sz w:val="22"/>
          <w:szCs w:val="22"/>
        </w:rPr>
        <w:t xml:space="preserve"> </w:t>
      </w:r>
      <w:r w:rsidR="00F85C77" w:rsidRPr="00770537">
        <w:rPr>
          <w:sz w:val="22"/>
          <w:szCs w:val="22"/>
        </w:rPr>
        <w:t xml:space="preserve">points with the same time/depth, then these </w:t>
      </w:r>
      <w:r w:rsidR="005E605A" w:rsidRPr="00770537">
        <w:rPr>
          <w:sz w:val="22"/>
          <w:szCs w:val="22"/>
        </w:rPr>
        <w:t xml:space="preserve">data </w:t>
      </w:r>
      <w:r w:rsidR="00F85C77" w:rsidRPr="00770537">
        <w:rPr>
          <w:sz w:val="22"/>
          <w:szCs w:val="22"/>
        </w:rPr>
        <w:t xml:space="preserve">points will be replaced by </w:t>
      </w:r>
      <w:r w:rsidR="00C56330" w:rsidRPr="00770537">
        <w:rPr>
          <w:sz w:val="22"/>
          <w:szCs w:val="22"/>
        </w:rPr>
        <w:t>their</w:t>
      </w:r>
      <w:r w:rsidR="00F85C77" w:rsidRPr="00770537">
        <w:rPr>
          <w:sz w:val="22"/>
          <w:szCs w:val="22"/>
        </w:rPr>
        <w:t xml:space="preserve"> mean value</w:t>
      </w:r>
      <w:r w:rsidR="005A5075" w:rsidRPr="00770537">
        <w:rPr>
          <w:sz w:val="22"/>
          <w:szCs w:val="22"/>
        </w:rPr>
        <w:t>s</w:t>
      </w:r>
      <w:r w:rsidR="00F85C77" w:rsidRPr="00770537">
        <w:rPr>
          <w:sz w:val="22"/>
          <w:szCs w:val="22"/>
        </w:rPr>
        <w:t>.</w:t>
      </w:r>
      <w:r w:rsidR="00810C78" w:rsidRPr="00770537">
        <w:rPr>
          <w:sz w:val="22"/>
          <w:szCs w:val="22"/>
        </w:rPr>
        <w:t xml:space="preserve"> </w:t>
      </w:r>
    </w:p>
    <w:p w14:paraId="1AA99E69" w14:textId="2B2CF4F2" w:rsidR="00810C78" w:rsidRPr="00770537" w:rsidRDefault="00810C78" w:rsidP="00E10A74">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U</w:t>
      </w:r>
      <w:r w:rsidRPr="00770537">
        <w:rPr>
          <w:b/>
          <w:i/>
          <w:sz w:val="22"/>
          <w:szCs w:val="22"/>
        </w:rPr>
        <w:t xml:space="preserve">; [Windows]: </w:t>
      </w:r>
      <w:r w:rsidRPr="00770537">
        <w:rPr>
          <w:b/>
          <w:i/>
          <w:sz w:val="22"/>
          <w:szCs w:val="22"/>
          <w:bdr w:val="single" w:sz="4" w:space="0" w:color="auto"/>
        </w:rPr>
        <w:t>Ctrl + U</w:t>
      </w:r>
    </w:p>
    <w:p w14:paraId="450BB75D" w14:textId="2B85BAA9" w:rsidR="00EE0A78" w:rsidRPr="00770537" w:rsidRDefault="00EE0A78" w:rsidP="00E10A74">
      <w:pPr>
        <w:spacing w:before="120"/>
        <w:ind w:left="360" w:firstLine="360"/>
        <w:rPr>
          <w:sz w:val="22"/>
          <w:szCs w:val="22"/>
        </w:rPr>
      </w:pPr>
      <w:r w:rsidRPr="00770537">
        <w:rPr>
          <w:sz w:val="22"/>
          <w:szCs w:val="22"/>
        </w:rPr>
        <w:t>New file name</w:t>
      </w:r>
      <w:r w:rsidR="00596675" w:rsidRPr="00770537">
        <w:rPr>
          <w:sz w:val="22"/>
          <w:szCs w:val="22"/>
        </w:rPr>
        <w:t>:</w:t>
      </w:r>
      <w:r w:rsidRPr="00770537">
        <w:rPr>
          <w:sz w:val="22"/>
          <w:szCs w:val="22"/>
        </w:rPr>
        <w:t xml:space="preserve"> *-su</w:t>
      </w:r>
      <w:r w:rsidR="00A549CE" w:rsidRPr="00770537">
        <w:rPr>
          <w:sz w:val="22"/>
          <w:szCs w:val="22"/>
        </w:rPr>
        <w:t>e</w:t>
      </w:r>
      <w:r w:rsidRPr="00770537">
        <w:rPr>
          <w:sz w:val="22"/>
          <w:szCs w:val="22"/>
        </w:rPr>
        <w:t>.txt</w:t>
      </w:r>
      <w:r w:rsidR="00E53042" w:rsidRPr="00770537">
        <w:rPr>
          <w:sz w:val="22"/>
          <w:szCs w:val="22"/>
        </w:rPr>
        <w:t xml:space="preserve"> or *-s.txt or *-u.txt</w:t>
      </w:r>
    </w:p>
    <w:p w14:paraId="69672573" w14:textId="77777777" w:rsidR="00D156FA" w:rsidRPr="00770537" w:rsidRDefault="00D156FA" w:rsidP="00D156FA">
      <w:pPr>
        <w:pStyle w:val="Heading3"/>
        <w:rPr>
          <w:rFonts w:ascii="Times New Roman" w:hAnsi="Times New Roman" w:cs="Times New Roman"/>
          <w:b/>
        </w:rPr>
      </w:pPr>
      <w:bookmarkStart w:id="39" w:name="_Toc47539132"/>
      <w:r w:rsidRPr="00770537">
        <w:rPr>
          <w:rFonts w:ascii="Times New Roman" w:hAnsi="Times New Roman" w:cs="Times New Roman"/>
          <w:b/>
        </w:rPr>
        <w:t>Interpolation</w:t>
      </w:r>
      <w:bookmarkEnd w:id="39"/>
    </w:p>
    <w:p w14:paraId="35148E69" w14:textId="77777777" w:rsidR="00D156FA" w:rsidRPr="00770537" w:rsidRDefault="00D156FA" w:rsidP="00D156FA">
      <w:pPr>
        <w:spacing w:before="120"/>
        <w:ind w:left="360" w:firstLine="360"/>
        <w:rPr>
          <w:sz w:val="22"/>
          <w:szCs w:val="22"/>
        </w:rPr>
      </w:pPr>
      <w:r w:rsidRPr="00770537">
        <w:rPr>
          <w:sz w:val="22"/>
          <w:szCs w:val="22"/>
        </w:rPr>
        <w:t xml:space="preserve">Linear interpolation using MatLab’s </w:t>
      </w:r>
      <w:r w:rsidRPr="00770537">
        <w:rPr>
          <w:i/>
          <w:sz w:val="22"/>
          <w:szCs w:val="22"/>
        </w:rPr>
        <w:t>interp1</w:t>
      </w:r>
      <w:r w:rsidRPr="00770537">
        <w:rPr>
          <w:sz w:val="22"/>
          <w:szCs w:val="22"/>
        </w:rPr>
        <w:t xml:space="preserve"> function.</w:t>
      </w:r>
    </w:p>
    <w:p w14:paraId="70A81F9E" w14:textId="77777777" w:rsidR="00D156FA" w:rsidRPr="00770537" w:rsidRDefault="00D156FA" w:rsidP="00D156FA">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I</w:t>
      </w:r>
      <w:r w:rsidRPr="00770537">
        <w:rPr>
          <w:b/>
          <w:i/>
          <w:sz w:val="22"/>
          <w:szCs w:val="22"/>
        </w:rPr>
        <w:t xml:space="preserve">; [Windows]: </w:t>
      </w:r>
      <w:r w:rsidRPr="00770537">
        <w:rPr>
          <w:b/>
          <w:i/>
          <w:sz w:val="22"/>
          <w:szCs w:val="22"/>
          <w:bdr w:val="single" w:sz="4" w:space="0" w:color="auto"/>
        </w:rPr>
        <w:t>Ctrl + I</w:t>
      </w:r>
    </w:p>
    <w:p w14:paraId="7CD1E98E" w14:textId="290ED960" w:rsidR="00D156FA" w:rsidRPr="00770537" w:rsidRDefault="00D156FA" w:rsidP="00D156FA">
      <w:pPr>
        <w:spacing w:before="120"/>
        <w:ind w:left="360" w:firstLine="360"/>
        <w:rPr>
          <w:sz w:val="22"/>
          <w:szCs w:val="22"/>
        </w:rPr>
      </w:pPr>
      <w:r w:rsidRPr="00770537">
        <w:rPr>
          <w:sz w:val="22"/>
          <w:szCs w:val="22"/>
        </w:rPr>
        <w:t>New file name: *-rsp0.3.txt, where 0.3 is user-defined interpolation sampling rate.</w:t>
      </w:r>
      <w:r w:rsidR="00D02F3A" w:rsidRPr="00770537">
        <w:rPr>
          <w:sz w:val="22"/>
          <w:szCs w:val="22"/>
        </w:rPr>
        <w:t xml:space="preserve"> Default value is the </w:t>
      </w:r>
      <w:r w:rsidR="00D02F3A" w:rsidRPr="00770537">
        <w:rPr>
          <w:b/>
          <w:sz w:val="22"/>
          <w:szCs w:val="22"/>
        </w:rPr>
        <w:t>median</w:t>
      </w:r>
      <w:r w:rsidR="00D02F3A" w:rsidRPr="00770537">
        <w:rPr>
          <w:sz w:val="22"/>
          <w:szCs w:val="22"/>
        </w:rPr>
        <w:t xml:space="preserve"> </w:t>
      </w:r>
      <w:r w:rsidR="00B974CB" w:rsidRPr="00770537">
        <w:rPr>
          <w:sz w:val="22"/>
          <w:szCs w:val="22"/>
        </w:rPr>
        <w:t>of the sampling rate.</w:t>
      </w:r>
    </w:p>
    <w:p w14:paraId="6E548E39" w14:textId="6D0EB950" w:rsidR="0092412D" w:rsidRPr="00770537" w:rsidRDefault="0092412D" w:rsidP="0092412D">
      <w:pPr>
        <w:pStyle w:val="Heading3"/>
        <w:rPr>
          <w:rFonts w:ascii="Times New Roman" w:hAnsi="Times New Roman" w:cs="Times New Roman"/>
          <w:b/>
        </w:rPr>
      </w:pPr>
      <w:bookmarkStart w:id="40" w:name="_Toc47539133"/>
      <w:r w:rsidRPr="00770537">
        <w:rPr>
          <w:rFonts w:ascii="Times New Roman" w:hAnsi="Times New Roman" w:cs="Times New Roman"/>
          <w:b/>
        </w:rPr>
        <w:t>Interpolation</w:t>
      </w:r>
      <w:r>
        <w:rPr>
          <w:rFonts w:ascii="Times New Roman" w:hAnsi="Times New Roman" w:cs="Times New Roman"/>
          <w:b/>
        </w:rPr>
        <w:t xml:space="preserve"> Series</w:t>
      </w:r>
      <w:bookmarkEnd w:id="40"/>
    </w:p>
    <w:p w14:paraId="3CE10809" w14:textId="2B69BFA0" w:rsidR="0092412D" w:rsidRDefault="00880642" w:rsidP="0092412D">
      <w:pPr>
        <w:spacing w:before="120"/>
        <w:ind w:left="360" w:firstLine="360"/>
        <w:rPr>
          <w:sz w:val="22"/>
          <w:szCs w:val="22"/>
        </w:rPr>
      </w:pPr>
      <w:r w:rsidRPr="00880642">
        <w:rPr>
          <w:sz w:val="22"/>
          <w:szCs w:val="22"/>
        </w:rPr>
        <w:t>Changing sampling rates of a target series using a given reference series</w:t>
      </w:r>
      <w:r>
        <w:rPr>
          <w:sz w:val="22"/>
          <w:szCs w:val="22"/>
        </w:rPr>
        <w:t xml:space="preserve">. </w:t>
      </w:r>
      <w:r w:rsidR="0092412D" w:rsidRPr="00770537">
        <w:rPr>
          <w:sz w:val="22"/>
          <w:szCs w:val="22"/>
        </w:rPr>
        <w:t xml:space="preserve">Linear interpolation using MatLab’s </w:t>
      </w:r>
      <w:r w:rsidR="0092412D" w:rsidRPr="00770537">
        <w:rPr>
          <w:i/>
          <w:sz w:val="22"/>
          <w:szCs w:val="22"/>
        </w:rPr>
        <w:t>interp1</w:t>
      </w:r>
      <w:r w:rsidR="0092412D" w:rsidRPr="00770537">
        <w:rPr>
          <w:sz w:val="22"/>
          <w:szCs w:val="22"/>
        </w:rPr>
        <w:t xml:space="preserve"> function.</w:t>
      </w:r>
    </w:p>
    <w:p w14:paraId="2064A2A7" w14:textId="386733BC" w:rsidR="00605A71" w:rsidRDefault="00605A71" w:rsidP="0092412D">
      <w:pPr>
        <w:spacing w:before="120"/>
        <w:ind w:left="360" w:firstLine="360"/>
        <w:rPr>
          <w:sz w:val="22"/>
          <w:szCs w:val="22"/>
        </w:rPr>
      </w:pPr>
      <w:r>
        <w:rPr>
          <w:sz w:val="22"/>
          <w:szCs w:val="22"/>
        </w:rPr>
        <w:t>Select a reference series, select a target series, click interpolation.</w:t>
      </w:r>
    </w:p>
    <w:p w14:paraId="204F3FFE" w14:textId="7A768B0B" w:rsidR="00647D62" w:rsidRDefault="00647D62" w:rsidP="00647D62">
      <w:pPr>
        <w:spacing w:before="120"/>
        <w:ind w:left="360" w:hanging="360"/>
        <w:rPr>
          <w:sz w:val="22"/>
          <w:szCs w:val="22"/>
        </w:rPr>
      </w:pPr>
      <w:r w:rsidRPr="00647D62">
        <w:rPr>
          <w:noProof/>
          <w:sz w:val="22"/>
          <w:szCs w:val="22"/>
        </w:rPr>
        <w:lastRenderedPageBreak/>
        <w:drawing>
          <wp:inline distT="0" distB="0" distL="0" distR="0" wp14:anchorId="34D99F98" wp14:editId="7D352CB3">
            <wp:extent cx="5943600" cy="1699260"/>
            <wp:effectExtent l="0" t="0" r="0" b="2540"/>
            <wp:docPr id="78" name="Picture 7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943600" cy="1699260"/>
                    </a:xfrm>
                    <a:prstGeom prst="rect">
                      <a:avLst/>
                    </a:prstGeom>
                  </pic:spPr>
                </pic:pic>
              </a:graphicData>
            </a:graphic>
          </wp:inline>
        </w:drawing>
      </w:r>
    </w:p>
    <w:p w14:paraId="4A28FF51" w14:textId="4C6561EC" w:rsidR="000046FF" w:rsidRPr="00770537" w:rsidRDefault="005F09B4" w:rsidP="005F09B4">
      <w:pPr>
        <w:spacing w:before="120"/>
        <w:ind w:left="360" w:hanging="360"/>
        <w:jc w:val="center"/>
        <w:rPr>
          <w:sz w:val="22"/>
          <w:szCs w:val="22"/>
        </w:rPr>
      </w:pPr>
      <w:r w:rsidRPr="005F09B4">
        <w:rPr>
          <w:noProof/>
          <w:sz w:val="22"/>
          <w:szCs w:val="22"/>
        </w:rPr>
        <w:drawing>
          <wp:inline distT="0" distB="0" distL="0" distR="0" wp14:anchorId="6270CFB2" wp14:editId="1CDCD933">
            <wp:extent cx="4069492" cy="3317767"/>
            <wp:effectExtent l="0" t="0" r="0" b="0"/>
            <wp:docPr id="79" name="Picture 7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084498" cy="3330001"/>
                    </a:xfrm>
                    <a:prstGeom prst="rect">
                      <a:avLst/>
                    </a:prstGeom>
                  </pic:spPr>
                </pic:pic>
              </a:graphicData>
            </a:graphic>
          </wp:inline>
        </w:drawing>
      </w:r>
    </w:p>
    <w:p w14:paraId="6F6BF4FC" w14:textId="72071C08" w:rsidR="0092412D" w:rsidRDefault="0092412D" w:rsidP="0092412D">
      <w:pPr>
        <w:spacing w:before="120"/>
        <w:ind w:left="360" w:firstLine="360"/>
        <w:rPr>
          <w:sz w:val="22"/>
          <w:szCs w:val="22"/>
        </w:rPr>
      </w:pPr>
      <w:r w:rsidRPr="00770537">
        <w:rPr>
          <w:sz w:val="22"/>
          <w:szCs w:val="22"/>
        </w:rPr>
        <w:t xml:space="preserve">New file name: </w:t>
      </w:r>
      <w:r w:rsidR="00C14213" w:rsidRPr="00764197">
        <w:rPr>
          <w:i/>
          <w:iCs/>
          <w:sz w:val="22"/>
          <w:szCs w:val="22"/>
        </w:rPr>
        <w:t>Target</w:t>
      </w:r>
      <w:r w:rsidR="000A18FB">
        <w:rPr>
          <w:i/>
          <w:iCs/>
          <w:sz w:val="22"/>
          <w:szCs w:val="22"/>
        </w:rPr>
        <w:t>Series</w:t>
      </w:r>
      <w:r w:rsidR="00C14213" w:rsidRPr="00764197">
        <w:rPr>
          <w:i/>
          <w:iCs/>
          <w:sz w:val="22"/>
          <w:szCs w:val="22"/>
        </w:rPr>
        <w:t>Name</w:t>
      </w:r>
      <w:r w:rsidRPr="00770537">
        <w:rPr>
          <w:sz w:val="22"/>
          <w:szCs w:val="22"/>
        </w:rPr>
        <w:t>-</w:t>
      </w:r>
      <w:r w:rsidR="00C14213" w:rsidRPr="00764197">
        <w:rPr>
          <w:i/>
          <w:iCs/>
          <w:sz w:val="22"/>
          <w:szCs w:val="22"/>
        </w:rPr>
        <w:t>Reference</w:t>
      </w:r>
      <w:r w:rsidR="000A18FB">
        <w:rPr>
          <w:i/>
          <w:iCs/>
          <w:sz w:val="22"/>
          <w:szCs w:val="22"/>
        </w:rPr>
        <w:t>Series</w:t>
      </w:r>
      <w:r w:rsidR="00C14213" w:rsidRPr="00764197">
        <w:rPr>
          <w:rFonts w:hint="eastAsia"/>
          <w:i/>
          <w:iCs/>
          <w:sz w:val="22"/>
          <w:szCs w:val="22"/>
        </w:rPr>
        <w:t>Name</w:t>
      </w:r>
      <w:r w:rsidRPr="00770537">
        <w:rPr>
          <w:sz w:val="22"/>
          <w:szCs w:val="22"/>
        </w:rPr>
        <w:t>.tx</w:t>
      </w:r>
      <w:r w:rsidR="00764197">
        <w:rPr>
          <w:sz w:val="22"/>
          <w:szCs w:val="22"/>
        </w:rPr>
        <w:t>t</w:t>
      </w:r>
      <w:r w:rsidRPr="00770537">
        <w:rPr>
          <w:sz w:val="22"/>
          <w:szCs w:val="22"/>
        </w:rPr>
        <w:t xml:space="preserve">. </w:t>
      </w:r>
    </w:p>
    <w:p w14:paraId="15CB426A" w14:textId="30DF1D5F" w:rsidR="005F09B4" w:rsidRPr="00770537" w:rsidRDefault="005F09B4" w:rsidP="005F09B4">
      <w:pPr>
        <w:spacing w:before="120"/>
        <w:ind w:left="360" w:hanging="360"/>
        <w:jc w:val="center"/>
        <w:rPr>
          <w:sz w:val="22"/>
          <w:szCs w:val="22"/>
        </w:rPr>
      </w:pPr>
    </w:p>
    <w:p w14:paraId="33CE9B91" w14:textId="2B57BC0C" w:rsidR="00070BC7" w:rsidRPr="00770537" w:rsidRDefault="00070BC7" w:rsidP="001D0735">
      <w:pPr>
        <w:pStyle w:val="Heading3"/>
        <w:rPr>
          <w:rFonts w:ascii="Times New Roman" w:hAnsi="Times New Roman" w:cs="Times New Roman"/>
          <w:b/>
        </w:rPr>
      </w:pPr>
      <w:bookmarkStart w:id="41" w:name="_Toc47539134"/>
      <w:r w:rsidRPr="00770537">
        <w:rPr>
          <w:rFonts w:ascii="Times New Roman" w:hAnsi="Times New Roman" w:cs="Times New Roman"/>
          <w:b/>
        </w:rPr>
        <w:t>Select Parts</w:t>
      </w:r>
      <w:bookmarkEnd w:id="41"/>
    </w:p>
    <w:p w14:paraId="3EF5D475" w14:textId="6624F6E1" w:rsidR="009F3804" w:rsidRPr="00770537" w:rsidRDefault="00070BC7" w:rsidP="00070BC7">
      <w:pPr>
        <w:spacing w:before="120"/>
        <w:ind w:left="360" w:firstLine="360"/>
        <w:rPr>
          <w:sz w:val="22"/>
          <w:szCs w:val="22"/>
        </w:rPr>
      </w:pPr>
      <w:r w:rsidRPr="00770537">
        <w:rPr>
          <w:sz w:val="22"/>
          <w:szCs w:val="22"/>
        </w:rPr>
        <w:t xml:space="preserve">This function </w:t>
      </w:r>
      <w:r w:rsidR="00064951" w:rsidRPr="00770537">
        <w:rPr>
          <w:sz w:val="22"/>
          <w:szCs w:val="22"/>
        </w:rPr>
        <w:t xml:space="preserve">generates a new series from the selected data using user-defined ‘start’ and ‘end’ of </w:t>
      </w:r>
      <w:r w:rsidR="0006602D" w:rsidRPr="00770537">
        <w:rPr>
          <w:sz w:val="22"/>
          <w:szCs w:val="22"/>
        </w:rPr>
        <w:t xml:space="preserve">the </w:t>
      </w:r>
      <w:r w:rsidR="00064951" w:rsidRPr="00770537">
        <w:rPr>
          <w:sz w:val="22"/>
          <w:szCs w:val="22"/>
        </w:rPr>
        <w:t>interval.</w:t>
      </w:r>
    </w:p>
    <w:p w14:paraId="11D1E036" w14:textId="444E37FD" w:rsidR="00766168" w:rsidRPr="00770537" w:rsidRDefault="00766168" w:rsidP="00070BC7">
      <w:pPr>
        <w:spacing w:before="120"/>
        <w:ind w:left="360" w:firstLine="360"/>
        <w:rPr>
          <w:sz w:val="22"/>
          <w:szCs w:val="22"/>
        </w:rPr>
      </w:pPr>
      <w:r w:rsidRPr="00770537">
        <w:rPr>
          <w:sz w:val="22"/>
          <w:szCs w:val="22"/>
        </w:rPr>
        <w:t>New file name: *-a-b.txt, where a is the “start” and b is the “end”.</w:t>
      </w:r>
    </w:p>
    <w:p w14:paraId="73A94701" w14:textId="77777777" w:rsidR="009D445D" w:rsidRPr="00770537" w:rsidRDefault="009D445D" w:rsidP="009D445D">
      <w:pPr>
        <w:pStyle w:val="Heading3"/>
        <w:rPr>
          <w:rFonts w:ascii="Times New Roman" w:hAnsi="Times New Roman" w:cs="Times New Roman"/>
          <w:b/>
        </w:rPr>
      </w:pPr>
      <w:bookmarkStart w:id="42" w:name="_Toc47539135"/>
      <w:r w:rsidRPr="00770537">
        <w:rPr>
          <w:rFonts w:ascii="Times New Roman" w:hAnsi="Times New Roman" w:cs="Times New Roman"/>
          <w:b/>
        </w:rPr>
        <w:t>Merge Series</w:t>
      </w:r>
      <w:bookmarkEnd w:id="42"/>
    </w:p>
    <w:p w14:paraId="4015F157" w14:textId="238F83AA" w:rsidR="009D445D" w:rsidRPr="00770537" w:rsidRDefault="009D445D" w:rsidP="009D445D">
      <w:pPr>
        <w:spacing w:before="120"/>
        <w:ind w:left="360" w:firstLine="360"/>
        <w:rPr>
          <w:sz w:val="22"/>
          <w:szCs w:val="22"/>
        </w:rPr>
      </w:pPr>
      <w:r w:rsidRPr="00770537">
        <w:rPr>
          <w:sz w:val="22"/>
          <w:szCs w:val="22"/>
        </w:rPr>
        <w:t>Two selected series may be merged</w:t>
      </w:r>
      <w:r w:rsidR="00760F43">
        <w:rPr>
          <w:sz w:val="22"/>
          <w:szCs w:val="22"/>
        </w:rPr>
        <w:t xml:space="preserve"> (the 2</w:t>
      </w:r>
      <w:r w:rsidR="00760F43" w:rsidRPr="00760F43">
        <w:rPr>
          <w:sz w:val="22"/>
          <w:szCs w:val="22"/>
          <w:vertAlign w:val="superscript"/>
        </w:rPr>
        <w:t>nd</w:t>
      </w:r>
      <w:r w:rsidR="00760F43">
        <w:rPr>
          <w:sz w:val="22"/>
          <w:szCs w:val="22"/>
        </w:rPr>
        <w:t xml:space="preserve"> column)</w:t>
      </w:r>
      <w:r w:rsidRPr="00770537">
        <w:rPr>
          <w:sz w:val="22"/>
          <w:szCs w:val="22"/>
        </w:rPr>
        <w:t xml:space="preserve"> if their first columns are exactly the same.</w:t>
      </w:r>
    </w:p>
    <w:p w14:paraId="24D879BD" w14:textId="77777777" w:rsidR="009D445D" w:rsidRPr="00770537" w:rsidRDefault="009D445D" w:rsidP="009D445D">
      <w:pPr>
        <w:spacing w:before="120"/>
        <w:ind w:left="360" w:firstLine="360"/>
        <w:rPr>
          <w:sz w:val="22"/>
          <w:szCs w:val="22"/>
        </w:rPr>
      </w:pPr>
      <w:r w:rsidRPr="00770537">
        <w:rPr>
          <w:sz w:val="22"/>
          <w:szCs w:val="22"/>
        </w:rPr>
        <w:t>New file name: mergedseries.txt.</w:t>
      </w:r>
    </w:p>
    <w:p w14:paraId="1FC3070D" w14:textId="46AB99CD" w:rsidR="009D445D" w:rsidRPr="00770537" w:rsidRDefault="009D445D" w:rsidP="009D445D">
      <w:pPr>
        <w:pStyle w:val="Heading3"/>
        <w:rPr>
          <w:rFonts w:ascii="Times New Roman" w:hAnsi="Times New Roman" w:cs="Times New Roman"/>
          <w:b/>
        </w:rPr>
      </w:pPr>
      <w:bookmarkStart w:id="43" w:name="_Toc47539136"/>
      <w:r>
        <w:rPr>
          <w:rFonts w:ascii="Times New Roman" w:hAnsi="Times New Roman" w:cs="Times New Roman"/>
          <w:b/>
        </w:rPr>
        <w:t>Multiply</w:t>
      </w:r>
      <w:r w:rsidRPr="00770537">
        <w:rPr>
          <w:rFonts w:ascii="Times New Roman" w:hAnsi="Times New Roman" w:cs="Times New Roman"/>
          <w:b/>
        </w:rPr>
        <w:t xml:space="preserve"> Series</w:t>
      </w:r>
      <w:bookmarkEnd w:id="43"/>
    </w:p>
    <w:p w14:paraId="17F24AD4" w14:textId="5B759E3A" w:rsidR="009D445D" w:rsidRPr="00770537" w:rsidRDefault="009D445D" w:rsidP="009D445D">
      <w:pPr>
        <w:spacing w:before="120"/>
        <w:ind w:left="360" w:firstLine="360"/>
        <w:rPr>
          <w:sz w:val="22"/>
          <w:szCs w:val="22"/>
        </w:rPr>
      </w:pPr>
      <w:r w:rsidRPr="00770537">
        <w:rPr>
          <w:sz w:val="22"/>
          <w:szCs w:val="22"/>
        </w:rPr>
        <w:t xml:space="preserve">Two selected series may be </w:t>
      </w:r>
      <w:r w:rsidR="000A2F4C">
        <w:rPr>
          <w:sz w:val="22"/>
          <w:szCs w:val="22"/>
        </w:rPr>
        <w:t>multiplied</w:t>
      </w:r>
      <w:r w:rsidRPr="00770537">
        <w:rPr>
          <w:sz w:val="22"/>
          <w:szCs w:val="22"/>
        </w:rPr>
        <w:t xml:space="preserve"> </w:t>
      </w:r>
      <w:r w:rsidR="00760F43">
        <w:rPr>
          <w:sz w:val="22"/>
          <w:szCs w:val="22"/>
        </w:rPr>
        <w:t>(the 2</w:t>
      </w:r>
      <w:r w:rsidR="00760F43" w:rsidRPr="00760F43">
        <w:rPr>
          <w:sz w:val="22"/>
          <w:szCs w:val="22"/>
          <w:vertAlign w:val="superscript"/>
        </w:rPr>
        <w:t>nd</w:t>
      </w:r>
      <w:r w:rsidR="00760F43">
        <w:rPr>
          <w:sz w:val="22"/>
          <w:szCs w:val="22"/>
        </w:rPr>
        <w:t xml:space="preserve"> column) </w:t>
      </w:r>
      <w:r w:rsidRPr="00770537">
        <w:rPr>
          <w:sz w:val="22"/>
          <w:szCs w:val="22"/>
        </w:rPr>
        <w:t>if their first columns are exactly the same.</w:t>
      </w:r>
    </w:p>
    <w:p w14:paraId="452D56F8" w14:textId="33B597B6" w:rsidR="009D445D" w:rsidRPr="00770537" w:rsidRDefault="009D445D" w:rsidP="009D445D">
      <w:pPr>
        <w:spacing w:before="120"/>
        <w:ind w:left="360" w:firstLine="360"/>
        <w:rPr>
          <w:sz w:val="22"/>
          <w:szCs w:val="22"/>
        </w:rPr>
      </w:pPr>
      <w:r w:rsidRPr="00770537">
        <w:rPr>
          <w:sz w:val="22"/>
          <w:szCs w:val="22"/>
        </w:rPr>
        <w:t xml:space="preserve">New file name: </w:t>
      </w:r>
      <w:r w:rsidR="00D97EA6" w:rsidRPr="00D97EA6">
        <w:rPr>
          <w:sz w:val="22"/>
          <w:szCs w:val="22"/>
        </w:rPr>
        <w:t>multipliedseries1.txt</w:t>
      </w:r>
      <w:r w:rsidR="00D97EA6">
        <w:rPr>
          <w:sz w:val="22"/>
          <w:szCs w:val="22"/>
        </w:rPr>
        <w:t xml:space="preserve"> and </w:t>
      </w:r>
      <w:r w:rsidR="00D97EA6" w:rsidRPr="00D97EA6">
        <w:rPr>
          <w:sz w:val="22"/>
          <w:szCs w:val="22"/>
        </w:rPr>
        <w:t>multipliedseries</w:t>
      </w:r>
      <w:r w:rsidR="00D97EA6">
        <w:rPr>
          <w:sz w:val="22"/>
          <w:szCs w:val="22"/>
        </w:rPr>
        <w:t>2</w:t>
      </w:r>
      <w:r w:rsidR="00D97EA6" w:rsidRPr="00D97EA6">
        <w:rPr>
          <w:sz w:val="22"/>
          <w:szCs w:val="22"/>
        </w:rPr>
        <w:t>.txt</w:t>
      </w:r>
    </w:p>
    <w:p w14:paraId="0210596D" w14:textId="2A526763" w:rsidR="00C34FBE" w:rsidRPr="00770537" w:rsidRDefault="00C34FBE" w:rsidP="001D0735">
      <w:pPr>
        <w:pStyle w:val="Heading3"/>
        <w:rPr>
          <w:rFonts w:ascii="Times New Roman" w:hAnsi="Times New Roman" w:cs="Times New Roman"/>
          <w:b/>
        </w:rPr>
      </w:pPr>
      <w:bookmarkStart w:id="44" w:name="_Toc47539137"/>
      <w:r w:rsidRPr="00770537">
        <w:rPr>
          <w:rFonts w:ascii="Times New Roman" w:hAnsi="Times New Roman" w:cs="Times New Roman"/>
          <w:b/>
        </w:rPr>
        <w:lastRenderedPageBreak/>
        <w:t>Add Gaps</w:t>
      </w:r>
      <w:bookmarkEnd w:id="44"/>
    </w:p>
    <w:p w14:paraId="484354EF" w14:textId="5CD379D2" w:rsidR="00C34FBE" w:rsidRPr="00770537" w:rsidRDefault="00FC5D9E" w:rsidP="00C34FBE">
      <w:pPr>
        <w:spacing w:before="120"/>
        <w:ind w:left="360" w:firstLine="360"/>
        <w:rPr>
          <w:sz w:val="22"/>
          <w:szCs w:val="22"/>
        </w:rPr>
      </w:pPr>
      <w:r w:rsidRPr="00770537">
        <w:rPr>
          <w:sz w:val="22"/>
          <w:szCs w:val="22"/>
        </w:rPr>
        <w:t xml:space="preserve">This function </w:t>
      </w:r>
      <w:r w:rsidR="001C4EB9" w:rsidRPr="00770537">
        <w:rPr>
          <w:sz w:val="22"/>
          <w:szCs w:val="22"/>
        </w:rPr>
        <w:t>generates</w:t>
      </w:r>
      <w:r w:rsidR="00DB204A" w:rsidRPr="00770537">
        <w:rPr>
          <w:sz w:val="22"/>
          <w:szCs w:val="22"/>
        </w:rPr>
        <w:t xml:space="preserve"> a new series based on the selected data file via adding a gap or gaps using user-defined location and duration of the gap(s)</w:t>
      </w:r>
      <w:r w:rsidR="00C34FBE" w:rsidRPr="00770537">
        <w:rPr>
          <w:sz w:val="22"/>
          <w:szCs w:val="22"/>
        </w:rPr>
        <w:t>.</w:t>
      </w:r>
      <w:r w:rsidR="00DB204A" w:rsidRPr="00770537">
        <w:rPr>
          <w:sz w:val="22"/>
          <w:szCs w:val="22"/>
        </w:rPr>
        <w:t xml:space="preserve"> Format</w:t>
      </w:r>
      <w:r w:rsidR="001E3E03" w:rsidRPr="00770537">
        <w:rPr>
          <w:sz w:val="22"/>
          <w:szCs w:val="22"/>
        </w:rPr>
        <w:t>, comma delimited:</w:t>
      </w:r>
    </w:p>
    <w:p w14:paraId="6DE56FCF" w14:textId="37F55417" w:rsidR="00DB204A" w:rsidRPr="00770537" w:rsidRDefault="00DB204A" w:rsidP="00C34FBE">
      <w:pPr>
        <w:spacing w:before="120"/>
        <w:ind w:left="360" w:firstLine="360"/>
        <w:rPr>
          <w:sz w:val="22"/>
          <w:szCs w:val="22"/>
        </w:rPr>
      </w:pPr>
      <w:r w:rsidRPr="00770537">
        <w:rPr>
          <w:sz w:val="22"/>
          <w:szCs w:val="22"/>
        </w:rPr>
        <w:t>10.5, 3.2</w:t>
      </w:r>
    </w:p>
    <w:p w14:paraId="7C85607A" w14:textId="2B5E6699" w:rsidR="00DB204A" w:rsidRPr="00770537" w:rsidRDefault="002645A6" w:rsidP="00C34FBE">
      <w:pPr>
        <w:spacing w:before="120"/>
        <w:ind w:left="360" w:firstLine="360"/>
        <w:rPr>
          <w:i/>
          <w:sz w:val="22"/>
          <w:szCs w:val="22"/>
        </w:rPr>
      </w:pPr>
      <w:r w:rsidRPr="00770537">
        <w:rPr>
          <w:i/>
          <w:sz w:val="22"/>
          <w:szCs w:val="22"/>
        </w:rPr>
        <w:t>Add a 3.2-</w:t>
      </w:r>
      <w:r w:rsidR="00DB204A" w:rsidRPr="00770537">
        <w:rPr>
          <w:i/>
          <w:sz w:val="22"/>
          <w:szCs w:val="22"/>
        </w:rPr>
        <w:t>unit gap a</w:t>
      </w:r>
      <w:r w:rsidR="001E3E03" w:rsidRPr="00770537">
        <w:rPr>
          <w:i/>
          <w:sz w:val="22"/>
          <w:szCs w:val="22"/>
        </w:rPr>
        <w:t xml:space="preserve">t the depth/time of 10.5 unit, </w:t>
      </w:r>
      <w:r w:rsidR="00DB204A" w:rsidRPr="00770537">
        <w:rPr>
          <w:i/>
          <w:sz w:val="22"/>
          <w:szCs w:val="22"/>
        </w:rPr>
        <w:t>or</w:t>
      </w:r>
      <w:r w:rsidR="00DB204A" w:rsidRPr="00770537">
        <w:rPr>
          <w:i/>
          <w:sz w:val="22"/>
          <w:szCs w:val="22"/>
        </w:rPr>
        <w:tab/>
      </w:r>
    </w:p>
    <w:p w14:paraId="36247BFF" w14:textId="30B5B849" w:rsidR="00DB204A" w:rsidRPr="00770537" w:rsidRDefault="00DB204A" w:rsidP="00DB204A">
      <w:pPr>
        <w:spacing w:before="120"/>
        <w:ind w:left="360" w:firstLine="360"/>
        <w:rPr>
          <w:sz w:val="22"/>
          <w:szCs w:val="22"/>
        </w:rPr>
      </w:pPr>
      <w:r w:rsidRPr="00770537">
        <w:rPr>
          <w:sz w:val="22"/>
          <w:szCs w:val="22"/>
        </w:rPr>
        <w:t>10.5, 3.2, 13.3, 1.5</w:t>
      </w:r>
    </w:p>
    <w:p w14:paraId="14413585" w14:textId="6D789871" w:rsidR="00DB204A" w:rsidRPr="00770537" w:rsidRDefault="002645A6" w:rsidP="00DB204A">
      <w:pPr>
        <w:spacing w:before="120"/>
        <w:ind w:left="360" w:firstLine="360"/>
        <w:rPr>
          <w:i/>
          <w:sz w:val="22"/>
          <w:szCs w:val="22"/>
        </w:rPr>
      </w:pPr>
      <w:r w:rsidRPr="00770537">
        <w:rPr>
          <w:i/>
          <w:sz w:val="22"/>
          <w:szCs w:val="22"/>
        </w:rPr>
        <w:t>Add a 3.2-</w:t>
      </w:r>
      <w:r w:rsidR="00DB204A" w:rsidRPr="00770537">
        <w:rPr>
          <w:i/>
          <w:sz w:val="22"/>
          <w:szCs w:val="22"/>
        </w:rPr>
        <w:t>unit gap at the depth/time of 10.5 unit</w:t>
      </w:r>
      <w:r w:rsidRPr="00770537">
        <w:rPr>
          <w:i/>
          <w:sz w:val="22"/>
          <w:szCs w:val="22"/>
        </w:rPr>
        <w:t xml:space="preserve"> and add </w:t>
      </w:r>
      <w:r w:rsidR="0006602D" w:rsidRPr="00770537">
        <w:rPr>
          <w:i/>
          <w:sz w:val="22"/>
          <w:szCs w:val="22"/>
        </w:rPr>
        <w:t>the</w:t>
      </w:r>
      <w:r w:rsidRPr="00770537">
        <w:rPr>
          <w:i/>
          <w:sz w:val="22"/>
          <w:szCs w:val="22"/>
        </w:rPr>
        <w:t xml:space="preserve"> second 1.5-</w:t>
      </w:r>
      <w:r w:rsidR="00DB204A" w:rsidRPr="00770537">
        <w:rPr>
          <w:i/>
          <w:sz w:val="22"/>
          <w:szCs w:val="22"/>
        </w:rPr>
        <w:t>unit gap at the depth/time of 13.3 unit.</w:t>
      </w:r>
    </w:p>
    <w:p w14:paraId="40B2D591" w14:textId="3655090C" w:rsidR="00C34FBE" w:rsidRPr="00770537" w:rsidRDefault="00C34FBE" w:rsidP="001D0735">
      <w:pPr>
        <w:pStyle w:val="Heading3"/>
        <w:rPr>
          <w:rFonts w:ascii="Times New Roman" w:hAnsi="Times New Roman" w:cs="Times New Roman"/>
          <w:b/>
        </w:rPr>
      </w:pPr>
      <w:bookmarkStart w:id="45" w:name="_Toc47539138"/>
      <w:r w:rsidRPr="00770537">
        <w:rPr>
          <w:rFonts w:ascii="Times New Roman" w:hAnsi="Times New Roman" w:cs="Times New Roman"/>
          <w:b/>
        </w:rPr>
        <w:t>Remove Parts</w:t>
      </w:r>
      <w:bookmarkEnd w:id="45"/>
    </w:p>
    <w:p w14:paraId="213CFF9C" w14:textId="40479D85" w:rsidR="00A711BC" w:rsidRPr="00770537" w:rsidRDefault="001E3E03" w:rsidP="00A711BC">
      <w:pPr>
        <w:spacing w:before="120"/>
        <w:ind w:left="360" w:firstLine="360"/>
        <w:rPr>
          <w:sz w:val="22"/>
          <w:szCs w:val="22"/>
        </w:rPr>
      </w:pPr>
      <w:r w:rsidRPr="00770537">
        <w:rPr>
          <w:sz w:val="22"/>
          <w:szCs w:val="22"/>
        </w:rPr>
        <w:t>This function generates a new series based on the selected data file via removing an user-defined interval(s)</w:t>
      </w:r>
      <w:r w:rsidR="00A711BC" w:rsidRPr="00770537">
        <w:rPr>
          <w:sz w:val="22"/>
          <w:szCs w:val="22"/>
        </w:rPr>
        <w:t>.</w:t>
      </w:r>
      <w:r w:rsidR="002645A6" w:rsidRPr="00770537">
        <w:rPr>
          <w:sz w:val="22"/>
          <w:szCs w:val="22"/>
        </w:rPr>
        <w:t xml:space="preserve"> Format, comma delimited</w:t>
      </w:r>
    </w:p>
    <w:p w14:paraId="44E5D5CB" w14:textId="4CB509E0" w:rsidR="002645A6" w:rsidRPr="00770537" w:rsidRDefault="002645A6" w:rsidP="00A711BC">
      <w:pPr>
        <w:spacing w:before="120"/>
        <w:ind w:left="360" w:firstLine="360"/>
        <w:rPr>
          <w:sz w:val="22"/>
          <w:szCs w:val="22"/>
        </w:rPr>
      </w:pPr>
      <w:r w:rsidRPr="00770537">
        <w:rPr>
          <w:sz w:val="22"/>
          <w:szCs w:val="22"/>
        </w:rPr>
        <w:t>15, 3, 20.2, 4</w:t>
      </w:r>
    </w:p>
    <w:p w14:paraId="1672C9D1" w14:textId="195E56F8" w:rsidR="002645A6" w:rsidRPr="00770537" w:rsidRDefault="002645A6" w:rsidP="00A711BC">
      <w:pPr>
        <w:spacing w:before="120"/>
        <w:ind w:left="360" w:firstLine="360"/>
        <w:rPr>
          <w:i/>
          <w:sz w:val="22"/>
          <w:szCs w:val="22"/>
        </w:rPr>
      </w:pPr>
      <w:r w:rsidRPr="00770537">
        <w:rPr>
          <w:i/>
          <w:sz w:val="22"/>
          <w:szCs w:val="22"/>
        </w:rPr>
        <w:t>Remove 3-unit da</w:t>
      </w:r>
      <w:r w:rsidR="0006602D" w:rsidRPr="00770537">
        <w:rPr>
          <w:i/>
          <w:sz w:val="22"/>
          <w:szCs w:val="22"/>
        </w:rPr>
        <w:t>ta at the 15 unit (remove 15-18-</w:t>
      </w:r>
      <w:r w:rsidRPr="00770537">
        <w:rPr>
          <w:i/>
          <w:sz w:val="22"/>
          <w:szCs w:val="22"/>
        </w:rPr>
        <w:t xml:space="preserve">unit data) and remove </w:t>
      </w:r>
      <w:r w:rsidR="0006602D" w:rsidRPr="00770537">
        <w:rPr>
          <w:i/>
          <w:sz w:val="22"/>
          <w:szCs w:val="22"/>
        </w:rPr>
        <w:t>the second interval of 20.2-24.2-</w:t>
      </w:r>
      <w:r w:rsidRPr="00770537">
        <w:rPr>
          <w:i/>
          <w:sz w:val="22"/>
          <w:szCs w:val="22"/>
        </w:rPr>
        <w:t>unit.</w:t>
      </w:r>
    </w:p>
    <w:p w14:paraId="0D22F9E1" w14:textId="7748E128" w:rsidR="00C34FBE" w:rsidRPr="00770537" w:rsidRDefault="00C34FBE" w:rsidP="004A5ADB">
      <w:pPr>
        <w:pStyle w:val="Heading3"/>
        <w:rPr>
          <w:rFonts w:ascii="Times New Roman" w:hAnsi="Times New Roman" w:cs="Times New Roman"/>
          <w:b/>
        </w:rPr>
      </w:pPr>
      <w:bookmarkStart w:id="46" w:name="_Toc47539139"/>
      <w:r w:rsidRPr="00770537">
        <w:rPr>
          <w:rFonts w:ascii="Times New Roman" w:hAnsi="Times New Roman" w:cs="Times New Roman"/>
          <w:b/>
        </w:rPr>
        <w:t>Remove Peaks</w:t>
      </w:r>
      <w:bookmarkEnd w:id="46"/>
    </w:p>
    <w:p w14:paraId="3C26B640" w14:textId="2EEB0C72" w:rsidR="00A711BC" w:rsidRPr="00770537" w:rsidRDefault="00DB6E8C" w:rsidP="00A711BC">
      <w:pPr>
        <w:spacing w:before="120"/>
        <w:ind w:left="360" w:firstLine="360"/>
        <w:rPr>
          <w:sz w:val="22"/>
          <w:szCs w:val="22"/>
        </w:rPr>
      </w:pPr>
      <w:r w:rsidRPr="00770537">
        <w:rPr>
          <w:sz w:val="22"/>
          <w:szCs w:val="22"/>
        </w:rPr>
        <w:t>This function generates a new series based on the selected data file via converting any (2</w:t>
      </w:r>
      <w:r w:rsidRPr="00770537">
        <w:rPr>
          <w:sz w:val="22"/>
          <w:szCs w:val="22"/>
          <w:vertAlign w:val="superscript"/>
        </w:rPr>
        <w:t>nd</w:t>
      </w:r>
      <w:r w:rsidRPr="00770537">
        <w:rPr>
          <w:sz w:val="22"/>
          <w:szCs w:val="22"/>
        </w:rPr>
        <w:t xml:space="preserve"> column) </w:t>
      </w:r>
      <w:r w:rsidR="007041B3" w:rsidRPr="00770537">
        <w:rPr>
          <w:sz w:val="22"/>
          <w:szCs w:val="22"/>
        </w:rPr>
        <w:t xml:space="preserve">data </w:t>
      </w:r>
      <w:r w:rsidRPr="00770537">
        <w:rPr>
          <w:sz w:val="22"/>
          <w:szCs w:val="22"/>
        </w:rPr>
        <w:t xml:space="preserve">higher than </w:t>
      </w:r>
      <w:r w:rsidR="007041B3" w:rsidRPr="00770537">
        <w:rPr>
          <w:sz w:val="22"/>
          <w:szCs w:val="22"/>
        </w:rPr>
        <w:t xml:space="preserve">the </w:t>
      </w:r>
      <w:r w:rsidRPr="00770537">
        <w:rPr>
          <w:sz w:val="22"/>
          <w:szCs w:val="22"/>
        </w:rPr>
        <w:t>user-defined Maximum value to that value and any data smaller than Minimum value to that value</w:t>
      </w:r>
      <w:r w:rsidR="00A711BC" w:rsidRPr="00770537">
        <w:rPr>
          <w:sz w:val="22"/>
          <w:szCs w:val="22"/>
        </w:rPr>
        <w:t>.</w:t>
      </w:r>
    </w:p>
    <w:p w14:paraId="2E7DE6D2" w14:textId="41F2A687" w:rsidR="00707B90" w:rsidRPr="00770537" w:rsidRDefault="00707B90" w:rsidP="00707B90">
      <w:pPr>
        <w:pStyle w:val="Heading3"/>
        <w:rPr>
          <w:rFonts w:ascii="Times New Roman" w:hAnsi="Times New Roman" w:cs="Times New Roman"/>
          <w:b/>
        </w:rPr>
      </w:pPr>
      <w:bookmarkStart w:id="47" w:name="_Toc47539140"/>
      <w:r w:rsidRPr="00770537">
        <w:rPr>
          <w:rFonts w:ascii="Times New Roman" w:hAnsi="Times New Roman" w:cs="Times New Roman"/>
          <w:b/>
        </w:rPr>
        <w:t>Clipping</w:t>
      </w:r>
      <w:bookmarkEnd w:id="47"/>
    </w:p>
    <w:p w14:paraId="2F0CD4BE" w14:textId="7AB37A44" w:rsidR="00707B90" w:rsidRPr="00770537" w:rsidRDefault="00707B90" w:rsidP="00707B90">
      <w:pPr>
        <w:spacing w:before="120"/>
        <w:ind w:left="360" w:firstLine="360"/>
        <w:rPr>
          <w:sz w:val="22"/>
          <w:szCs w:val="22"/>
        </w:rPr>
      </w:pPr>
      <w:r w:rsidRPr="00770537">
        <w:rPr>
          <w:sz w:val="22"/>
          <w:szCs w:val="22"/>
        </w:rPr>
        <w:t>This function generates a new series based on the selected data file via clipping data higher or smaller than the user-defined threshold value.</w:t>
      </w:r>
    </w:p>
    <w:p w14:paraId="52667F9C" w14:textId="66908D97" w:rsidR="00A37B49" w:rsidRPr="00770537" w:rsidRDefault="00A37B49" w:rsidP="00707B90">
      <w:pPr>
        <w:spacing w:before="120"/>
        <w:ind w:left="360" w:firstLine="360"/>
        <w:rPr>
          <w:sz w:val="22"/>
          <w:szCs w:val="22"/>
        </w:rPr>
      </w:pPr>
      <w:r w:rsidRPr="00770537">
        <w:rPr>
          <w:noProof/>
          <w:sz w:val="22"/>
          <w:szCs w:val="22"/>
        </w:rPr>
        <w:drawing>
          <wp:inline distT="0" distB="0" distL="0" distR="0" wp14:anchorId="74DFC38F" wp14:editId="26FB88A2">
            <wp:extent cx="3003550" cy="2427871"/>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cstate="print">
                      <a:extLst>
                        <a:ext uri="{28A0092B-C50C-407E-A947-70E740481C1C}">
                          <a14:useLocalDpi xmlns:a14="http://schemas.microsoft.com/office/drawing/2010/main"/>
                        </a:ext>
                      </a:extLst>
                    </a:blip>
                    <a:stretch>
                      <a:fillRect/>
                    </a:stretch>
                  </pic:blipFill>
                  <pic:spPr>
                    <a:xfrm>
                      <a:off x="0" y="0"/>
                      <a:ext cx="3017995" cy="2439547"/>
                    </a:xfrm>
                    <a:prstGeom prst="rect">
                      <a:avLst/>
                    </a:prstGeom>
                  </pic:spPr>
                </pic:pic>
              </a:graphicData>
            </a:graphic>
          </wp:inline>
        </w:drawing>
      </w:r>
    </w:p>
    <w:p w14:paraId="5294D124" w14:textId="6EBC7C55" w:rsidR="00A37B49" w:rsidRPr="00770537" w:rsidRDefault="00A37B49" w:rsidP="00707B90">
      <w:pPr>
        <w:spacing w:before="120"/>
        <w:ind w:left="360" w:firstLine="360"/>
        <w:rPr>
          <w:i/>
          <w:sz w:val="22"/>
          <w:szCs w:val="22"/>
        </w:rPr>
      </w:pPr>
      <w:r w:rsidRPr="00770537">
        <w:rPr>
          <w:i/>
          <w:sz w:val="22"/>
          <w:szCs w:val="22"/>
        </w:rPr>
        <w:t>Raw and clipped insolation series</w:t>
      </w:r>
    </w:p>
    <w:p w14:paraId="156F9765" w14:textId="20153277" w:rsidR="00E30C76" w:rsidRPr="00770537" w:rsidRDefault="00E30C76" w:rsidP="00E30C76">
      <w:pPr>
        <w:pStyle w:val="Heading3"/>
        <w:rPr>
          <w:rFonts w:ascii="Times New Roman" w:hAnsi="Times New Roman" w:cs="Times New Roman"/>
          <w:b/>
        </w:rPr>
      </w:pPr>
      <w:bookmarkStart w:id="48" w:name="_Toc47539141"/>
      <w:r w:rsidRPr="00770537">
        <w:rPr>
          <w:rFonts w:ascii="Times New Roman" w:hAnsi="Times New Roman" w:cs="Times New Roman"/>
          <w:b/>
        </w:rPr>
        <w:t>Changepoint</w:t>
      </w:r>
      <w:bookmarkEnd w:id="48"/>
    </w:p>
    <w:p w14:paraId="5C62F08F" w14:textId="014405A4" w:rsidR="003C556F" w:rsidRPr="00770537" w:rsidRDefault="003C556F" w:rsidP="003C556F">
      <w:pPr>
        <w:spacing w:before="120"/>
        <w:ind w:left="360" w:firstLine="360"/>
        <w:rPr>
          <w:sz w:val="22"/>
          <w:szCs w:val="22"/>
        </w:rPr>
      </w:pPr>
      <w:r w:rsidRPr="00770537">
        <w:rPr>
          <w:sz w:val="22"/>
          <w:szCs w:val="22"/>
        </w:rPr>
        <w:t xml:space="preserve">The Bayesian Change Point algorithm - </w:t>
      </w:r>
      <w:r w:rsidR="00ED5C25" w:rsidRPr="00770537">
        <w:rPr>
          <w:sz w:val="22"/>
          <w:szCs w:val="22"/>
        </w:rPr>
        <w:t>a</w:t>
      </w:r>
      <w:r w:rsidRPr="00770537">
        <w:rPr>
          <w:sz w:val="22"/>
          <w:szCs w:val="22"/>
        </w:rPr>
        <w:t xml:space="preserve"> program to </w:t>
      </w:r>
      <w:r w:rsidR="00673560" w:rsidRPr="00770537">
        <w:rPr>
          <w:sz w:val="22"/>
          <w:szCs w:val="22"/>
        </w:rPr>
        <w:t>calculate</w:t>
      </w:r>
      <w:r w:rsidRPr="00770537">
        <w:rPr>
          <w:sz w:val="22"/>
          <w:szCs w:val="22"/>
        </w:rPr>
        <w:t xml:space="preserve"> the posterior probability of a change point in a time series.</w:t>
      </w:r>
    </w:p>
    <w:p w14:paraId="7F675976" w14:textId="77777777" w:rsidR="003C556F" w:rsidRPr="00770537" w:rsidRDefault="003C556F" w:rsidP="003C556F">
      <w:pPr>
        <w:spacing w:before="120"/>
        <w:ind w:left="360" w:firstLine="360"/>
        <w:rPr>
          <w:sz w:val="22"/>
          <w:szCs w:val="22"/>
        </w:rPr>
      </w:pPr>
      <w:r w:rsidRPr="00770537">
        <w:rPr>
          <w:sz w:val="22"/>
          <w:szCs w:val="22"/>
        </w:rPr>
        <w:t>Please acknowledge the program author on any publication of scientific results based in part on use of the program and cite the following article in which the program was described</w:t>
      </w:r>
    </w:p>
    <w:p w14:paraId="62CD9CAF" w14:textId="77777777" w:rsidR="003C556F" w:rsidRPr="00770537" w:rsidRDefault="003C556F" w:rsidP="003C556F">
      <w:pPr>
        <w:spacing w:before="120"/>
        <w:ind w:left="360" w:firstLine="360"/>
        <w:rPr>
          <w:sz w:val="22"/>
          <w:szCs w:val="22"/>
        </w:rPr>
      </w:pPr>
      <w:r w:rsidRPr="00770537">
        <w:rPr>
          <w:sz w:val="22"/>
          <w:szCs w:val="22"/>
        </w:rPr>
        <w:lastRenderedPageBreak/>
        <w:t xml:space="preserve"> E. Ruggieri (2013) "A Bayesian Approach to Detecting Change Points in Climatic Records," International Journal of Climatology, 33: 520-528. </w:t>
      </w:r>
      <w:proofErr w:type="spellStart"/>
      <w:r w:rsidRPr="00770537">
        <w:rPr>
          <w:sz w:val="22"/>
          <w:szCs w:val="22"/>
        </w:rPr>
        <w:t>doi</w:t>
      </w:r>
      <w:proofErr w:type="spellEnd"/>
      <w:r w:rsidRPr="00770537">
        <w:rPr>
          <w:sz w:val="22"/>
          <w:szCs w:val="22"/>
        </w:rPr>
        <w:t>: 10.1002/joc.3447</w:t>
      </w:r>
    </w:p>
    <w:p w14:paraId="56CC7EED" w14:textId="7C6E6413" w:rsidR="003C556F" w:rsidRPr="00770537" w:rsidRDefault="003C556F" w:rsidP="003B3E28">
      <w:pPr>
        <w:ind w:left="357" w:firstLine="357"/>
        <w:rPr>
          <w:sz w:val="22"/>
          <w:szCs w:val="22"/>
        </w:rPr>
      </w:pPr>
      <w:r w:rsidRPr="00770537">
        <w:rPr>
          <w:sz w:val="22"/>
          <w:szCs w:val="22"/>
        </w:rPr>
        <w:t>Author: Eric Ruggieri</w:t>
      </w:r>
    </w:p>
    <w:p w14:paraId="7E2E1B8B" w14:textId="783472E1" w:rsidR="003C556F" w:rsidRPr="00770537" w:rsidRDefault="003C556F" w:rsidP="003B3E28">
      <w:pPr>
        <w:ind w:left="357" w:firstLine="357"/>
        <w:rPr>
          <w:sz w:val="22"/>
          <w:szCs w:val="22"/>
        </w:rPr>
      </w:pPr>
      <w:r w:rsidRPr="00770537">
        <w:rPr>
          <w:sz w:val="22"/>
          <w:szCs w:val="22"/>
        </w:rPr>
        <w:t>College of the Holy Cross</w:t>
      </w:r>
    </w:p>
    <w:p w14:paraId="49E38E58" w14:textId="6EFB704B" w:rsidR="003C556F" w:rsidRPr="00770537" w:rsidRDefault="003C556F" w:rsidP="003B3E28">
      <w:pPr>
        <w:ind w:left="357" w:firstLine="357"/>
        <w:rPr>
          <w:sz w:val="22"/>
          <w:szCs w:val="22"/>
        </w:rPr>
      </w:pPr>
      <w:r w:rsidRPr="00770537">
        <w:rPr>
          <w:sz w:val="22"/>
          <w:szCs w:val="22"/>
        </w:rPr>
        <w:t>Worcester, MA 01610</w:t>
      </w:r>
    </w:p>
    <w:p w14:paraId="622820D2" w14:textId="46CB8BAE" w:rsidR="003C556F" w:rsidRPr="00770537" w:rsidRDefault="003C556F" w:rsidP="003B3E28">
      <w:pPr>
        <w:ind w:left="357" w:firstLine="357"/>
        <w:rPr>
          <w:sz w:val="22"/>
          <w:szCs w:val="22"/>
        </w:rPr>
      </w:pPr>
      <w:r w:rsidRPr="00770537">
        <w:rPr>
          <w:sz w:val="22"/>
          <w:szCs w:val="22"/>
        </w:rPr>
        <w:t xml:space="preserve">Email:  </w:t>
      </w:r>
      <w:hyperlink r:id="rId99" w:history="1">
        <w:r w:rsidR="000615A4" w:rsidRPr="00770537">
          <w:rPr>
            <w:rStyle w:val="Hyperlink"/>
            <w:sz w:val="22"/>
            <w:szCs w:val="22"/>
          </w:rPr>
          <w:t>eruggier@holycross.edu</w:t>
        </w:r>
      </w:hyperlink>
    </w:p>
    <w:p w14:paraId="2EE22444" w14:textId="729C7AC6" w:rsidR="000615A4" w:rsidRPr="00770537" w:rsidRDefault="000615A4" w:rsidP="003C556F">
      <w:pPr>
        <w:spacing w:before="120"/>
        <w:ind w:left="360" w:firstLine="360"/>
        <w:rPr>
          <w:sz w:val="22"/>
          <w:szCs w:val="22"/>
        </w:rPr>
      </w:pPr>
      <w:r w:rsidRPr="00770537">
        <w:rPr>
          <w:noProof/>
          <w:sz w:val="22"/>
          <w:szCs w:val="22"/>
        </w:rPr>
        <w:drawing>
          <wp:inline distT="0" distB="0" distL="0" distR="0" wp14:anchorId="571DEA11" wp14:editId="6305DA81">
            <wp:extent cx="3873500" cy="2206571"/>
            <wp:effectExtent l="0" t="0" r="0" b="381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print">
                      <a:extLst>
                        <a:ext uri="{28A0092B-C50C-407E-A947-70E740481C1C}">
                          <a14:useLocalDpi xmlns:a14="http://schemas.microsoft.com/office/drawing/2010/main"/>
                        </a:ext>
                      </a:extLst>
                    </a:blip>
                    <a:stretch>
                      <a:fillRect/>
                    </a:stretch>
                  </pic:blipFill>
                  <pic:spPr>
                    <a:xfrm>
                      <a:off x="0" y="0"/>
                      <a:ext cx="3882898" cy="2211924"/>
                    </a:xfrm>
                    <a:prstGeom prst="rect">
                      <a:avLst/>
                    </a:prstGeom>
                  </pic:spPr>
                </pic:pic>
              </a:graphicData>
            </a:graphic>
          </wp:inline>
        </w:drawing>
      </w:r>
    </w:p>
    <w:p w14:paraId="781EFE0E" w14:textId="5A0511B4" w:rsidR="000615A4" w:rsidRPr="00770537" w:rsidRDefault="000615A4" w:rsidP="003C556F">
      <w:pPr>
        <w:spacing w:before="120"/>
        <w:ind w:left="360" w:firstLine="360"/>
        <w:rPr>
          <w:i/>
          <w:sz w:val="22"/>
          <w:szCs w:val="22"/>
        </w:rPr>
      </w:pPr>
      <w:r w:rsidRPr="00770537">
        <w:rPr>
          <w:i/>
          <w:sz w:val="22"/>
          <w:szCs w:val="22"/>
        </w:rPr>
        <w:t>This tool enables a</w:t>
      </w:r>
      <w:r w:rsidR="00C372B2" w:rsidRPr="00770537">
        <w:rPr>
          <w:i/>
          <w:sz w:val="22"/>
          <w:szCs w:val="22"/>
        </w:rPr>
        <w:t>n</w:t>
      </w:r>
      <w:r w:rsidRPr="00770537">
        <w:rPr>
          <w:i/>
          <w:sz w:val="22"/>
          <w:szCs w:val="22"/>
        </w:rPr>
        <w:t xml:space="preserve"> </w:t>
      </w:r>
      <w:r w:rsidR="00C372B2" w:rsidRPr="00770537">
        <w:rPr>
          <w:i/>
          <w:sz w:val="22"/>
          <w:szCs w:val="22"/>
        </w:rPr>
        <w:t>objective detection of the “tipping” point at -157 m.</w:t>
      </w:r>
    </w:p>
    <w:p w14:paraId="4A582D39" w14:textId="28114E1B" w:rsidR="00E30C76" w:rsidRPr="007744B0" w:rsidRDefault="00E30C76" w:rsidP="007744B0"/>
    <w:p w14:paraId="2701AF78" w14:textId="38EF2B2D" w:rsidR="00C34FBE" w:rsidRPr="00770537" w:rsidRDefault="00C34FBE" w:rsidP="004A5ADB">
      <w:pPr>
        <w:pStyle w:val="Heading3"/>
        <w:rPr>
          <w:rFonts w:ascii="Times New Roman" w:hAnsi="Times New Roman" w:cs="Times New Roman"/>
          <w:b/>
        </w:rPr>
      </w:pPr>
      <w:bookmarkStart w:id="49" w:name="_Toc47539142"/>
      <w:r w:rsidRPr="00770537">
        <w:rPr>
          <w:rFonts w:ascii="Times New Roman" w:hAnsi="Times New Roman" w:cs="Times New Roman"/>
          <w:b/>
        </w:rPr>
        <w:t>Standardize</w:t>
      </w:r>
      <w:bookmarkEnd w:id="49"/>
    </w:p>
    <w:p w14:paraId="56C2BCE8" w14:textId="0583C853" w:rsidR="00A711BC" w:rsidRPr="00770537" w:rsidRDefault="00586118" w:rsidP="00A711BC">
      <w:pPr>
        <w:spacing w:before="120"/>
        <w:ind w:left="360" w:firstLine="360"/>
        <w:rPr>
          <w:sz w:val="22"/>
          <w:szCs w:val="22"/>
        </w:rPr>
      </w:pPr>
      <w:r w:rsidRPr="00770537">
        <w:rPr>
          <w:sz w:val="22"/>
          <w:szCs w:val="22"/>
        </w:rPr>
        <w:t xml:space="preserve">Using MatLab’s </w:t>
      </w:r>
      <w:proofErr w:type="spellStart"/>
      <w:r w:rsidRPr="00770537">
        <w:rPr>
          <w:i/>
          <w:sz w:val="22"/>
          <w:szCs w:val="22"/>
        </w:rPr>
        <w:t>zscore</w:t>
      </w:r>
      <w:proofErr w:type="spellEnd"/>
      <w:r w:rsidRPr="00770537">
        <w:rPr>
          <w:sz w:val="22"/>
          <w:szCs w:val="22"/>
        </w:rPr>
        <w:t xml:space="preserve"> function</w:t>
      </w:r>
      <w:r w:rsidR="00A711BC" w:rsidRPr="00770537">
        <w:rPr>
          <w:sz w:val="22"/>
          <w:szCs w:val="22"/>
        </w:rPr>
        <w:t>.</w:t>
      </w:r>
    </w:p>
    <w:p w14:paraId="2BA8BFA4" w14:textId="270F3BCF" w:rsidR="00586118" w:rsidRPr="00770537" w:rsidRDefault="00586118" w:rsidP="00A711BC">
      <w:pPr>
        <w:spacing w:before="120"/>
        <w:ind w:left="360" w:firstLine="360"/>
        <w:rPr>
          <w:sz w:val="22"/>
          <w:szCs w:val="22"/>
        </w:rPr>
      </w:pPr>
      <w:r w:rsidRPr="00770537">
        <w:rPr>
          <w:sz w:val="22"/>
          <w:szCs w:val="22"/>
        </w:rPr>
        <w:t xml:space="preserve">Z = (X-u)/σ, where X is the second column data, u is </w:t>
      </w:r>
      <w:r w:rsidR="0006602D" w:rsidRPr="00770537">
        <w:rPr>
          <w:sz w:val="22"/>
          <w:szCs w:val="22"/>
        </w:rPr>
        <w:t xml:space="preserve">the </w:t>
      </w:r>
      <w:r w:rsidRPr="00770537">
        <w:rPr>
          <w:sz w:val="22"/>
          <w:szCs w:val="22"/>
        </w:rPr>
        <w:t>mean of X, and σ is the standard deviation of X.</w:t>
      </w:r>
    </w:p>
    <w:p w14:paraId="5518F090" w14:textId="1092FB34" w:rsidR="00966BC2" w:rsidRPr="00770537" w:rsidRDefault="00966BC2" w:rsidP="00966BC2">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w:t>
      </w:r>
      <w:r w:rsidR="0099680E" w:rsidRPr="00770537">
        <w:rPr>
          <w:sz w:val="22"/>
          <w:szCs w:val="22"/>
        </w:rPr>
        <w:t>stand</w:t>
      </w:r>
      <w:r w:rsidRPr="00770537">
        <w:rPr>
          <w:sz w:val="22"/>
          <w:szCs w:val="22"/>
        </w:rPr>
        <w:t>.txt</w:t>
      </w:r>
    </w:p>
    <w:p w14:paraId="67D58746" w14:textId="42BA21C2" w:rsidR="00C34FBE" w:rsidRPr="00770537" w:rsidRDefault="00C34FBE" w:rsidP="004A5ADB">
      <w:pPr>
        <w:pStyle w:val="Heading3"/>
        <w:rPr>
          <w:rFonts w:ascii="Times New Roman" w:hAnsi="Times New Roman" w:cs="Times New Roman"/>
          <w:b/>
        </w:rPr>
      </w:pPr>
      <w:bookmarkStart w:id="50" w:name="_Toc47539143"/>
      <w:r w:rsidRPr="00770537">
        <w:rPr>
          <w:rFonts w:ascii="Times New Roman" w:hAnsi="Times New Roman" w:cs="Times New Roman"/>
          <w:b/>
        </w:rPr>
        <w:t>Principal Component</w:t>
      </w:r>
      <w:bookmarkEnd w:id="50"/>
    </w:p>
    <w:p w14:paraId="07D6064C" w14:textId="6C170E34" w:rsidR="00A711BC" w:rsidRPr="00770537" w:rsidRDefault="00C429EC" w:rsidP="00A711BC">
      <w:pPr>
        <w:spacing w:before="120"/>
        <w:ind w:left="360" w:firstLine="360"/>
        <w:rPr>
          <w:sz w:val="22"/>
          <w:szCs w:val="22"/>
        </w:rPr>
      </w:pPr>
      <w:r w:rsidRPr="00770537">
        <w:rPr>
          <w:sz w:val="22"/>
          <w:szCs w:val="22"/>
        </w:rPr>
        <w:t>This function</w:t>
      </w:r>
      <w:r w:rsidR="00156E2D" w:rsidRPr="00770537">
        <w:rPr>
          <w:sz w:val="22"/>
          <w:szCs w:val="22"/>
        </w:rPr>
        <w:t xml:space="preserve"> has different requirements of the data inputs</w:t>
      </w:r>
      <w:r w:rsidR="00A711BC" w:rsidRPr="00770537">
        <w:rPr>
          <w:sz w:val="22"/>
          <w:szCs w:val="22"/>
        </w:rPr>
        <w:t>.</w:t>
      </w:r>
      <w:r w:rsidR="00156E2D" w:rsidRPr="00770537">
        <w:rPr>
          <w:sz w:val="22"/>
          <w:szCs w:val="22"/>
        </w:rPr>
        <w:t xml:space="preserve"> </w:t>
      </w:r>
      <w:r w:rsidRPr="00770537">
        <w:rPr>
          <w:sz w:val="22"/>
          <w:szCs w:val="22"/>
        </w:rPr>
        <w:t>All column (including the first column) of</w:t>
      </w:r>
      <w:r w:rsidR="00156E2D" w:rsidRPr="00770537">
        <w:rPr>
          <w:sz w:val="22"/>
          <w:szCs w:val="22"/>
        </w:rPr>
        <w:t xml:space="preserve"> data should be </w:t>
      </w:r>
      <w:r w:rsidRPr="00770537">
        <w:rPr>
          <w:sz w:val="22"/>
          <w:szCs w:val="22"/>
        </w:rPr>
        <w:t>value, not depth or time.</w:t>
      </w:r>
    </w:p>
    <w:p w14:paraId="32056E20" w14:textId="1F52CA53" w:rsidR="00C34FBE" w:rsidRPr="00770537" w:rsidRDefault="00C34FBE" w:rsidP="004A5ADB">
      <w:pPr>
        <w:pStyle w:val="Heading3"/>
        <w:rPr>
          <w:rFonts w:ascii="Times New Roman" w:hAnsi="Times New Roman" w:cs="Times New Roman"/>
          <w:b/>
        </w:rPr>
      </w:pPr>
      <w:bookmarkStart w:id="51" w:name="_Toc47539144"/>
      <w:r w:rsidRPr="00770537">
        <w:rPr>
          <w:rFonts w:ascii="Times New Roman" w:hAnsi="Times New Roman" w:cs="Times New Roman"/>
          <w:b/>
        </w:rPr>
        <w:t>Log-transform</w:t>
      </w:r>
      <w:bookmarkEnd w:id="51"/>
    </w:p>
    <w:p w14:paraId="38BC484F" w14:textId="51319953" w:rsidR="00A711BC" w:rsidRPr="00770537" w:rsidRDefault="00970DA0" w:rsidP="00A711BC">
      <w:pPr>
        <w:spacing w:before="120"/>
        <w:ind w:left="360" w:firstLine="360"/>
        <w:rPr>
          <w:sz w:val="22"/>
          <w:szCs w:val="22"/>
        </w:rPr>
      </w:pPr>
      <w:r w:rsidRPr="00770537">
        <w:rPr>
          <w:sz w:val="22"/>
          <w:szCs w:val="22"/>
        </w:rPr>
        <w:t>This function generates a new data file based on selected data file using log10 transformation of the second column of the selected data</w:t>
      </w:r>
      <w:r w:rsidR="00A711BC" w:rsidRPr="00770537">
        <w:rPr>
          <w:sz w:val="22"/>
          <w:szCs w:val="22"/>
        </w:rPr>
        <w:t>.</w:t>
      </w:r>
    </w:p>
    <w:p w14:paraId="76D3ED73" w14:textId="0667FD48" w:rsidR="00970DA0" w:rsidRPr="00770537" w:rsidRDefault="00970DA0" w:rsidP="00A711BC">
      <w:pPr>
        <w:spacing w:before="120"/>
        <w:ind w:left="360" w:firstLine="360"/>
        <w:rPr>
          <w:sz w:val="22"/>
          <w:szCs w:val="22"/>
        </w:rPr>
      </w:pPr>
      <w:r w:rsidRPr="00770537">
        <w:rPr>
          <w:i/>
          <w:sz w:val="22"/>
          <w:szCs w:val="22"/>
        </w:rPr>
        <w:t>X</w:t>
      </w:r>
      <w:r w:rsidRPr="00770537">
        <w:rPr>
          <w:i/>
          <w:sz w:val="22"/>
          <w:szCs w:val="22"/>
          <w:vertAlign w:val="subscript"/>
        </w:rPr>
        <w:t>i</w:t>
      </w:r>
      <w:r w:rsidRPr="00770537">
        <w:rPr>
          <w:sz w:val="22"/>
          <w:szCs w:val="22"/>
        </w:rPr>
        <w:t xml:space="preserve"> = log</w:t>
      </w:r>
      <w:r w:rsidRPr="00770537">
        <w:rPr>
          <w:sz w:val="22"/>
          <w:szCs w:val="22"/>
          <w:vertAlign w:val="subscript"/>
        </w:rPr>
        <w:t>10</w:t>
      </w:r>
      <w:r w:rsidRPr="00770537">
        <w:rPr>
          <w:sz w:val="22"/>
          <w:szCs w:val="22"/>
        </w:rPr>
        <w:t>(</w:t>
      </w:r>
      <w:r w:rsidRPr="00770537">
        <w:rPr>
          <w:i/>
          <w:sz w:val="22"/>
          <w:szCs w:val="22"/>
        </w:rPr>
        <w:t>X</w:t>
      </w:r>
      <w:r w:rsidRPr="00770537">
        <w:rPr>
          <w:i/>
          <w:sz w:val="22"/>
          <w:szCs w:val="22"/>
          <w:vertAlign w:val="subscript"/>
        </w:rPr>
        <w:t>i</w:t>
      </w:r>
      <w:r w:rsidRPr="00770537">
        <w:rPr>
          <w:sz w:val="22"/>
          <w:szCs w:val="22"/>
        </w:rPr>
        <w:t>)</w:t>
      </w:r>
    </w:p>
    <w:p w14:paraId="6290F86F" w14:textId="520CBBFF" w:rsidR="00573EE0" w:rsidRPr="00770537" w:rsidRDefault="00966BC2" w:rsidP="00E94248">
      <w:pPr>
        <w:spacing w:before="120"/>
        <w:ind w:left="360" w:firstLine="360"/>
        <w:rPr>
          <w:sz w:val="22"/>
          <w:szCs w:val="22"/>
        </w:rPr>
      </w:pPr>
      <w:r w:rsidRPr="00770537">
        <w:rPr>
          <w:sz w:val="22"/>
          <w:szCs w:val="22"/>
        </w:rPr>
        <w:lastRenderedPageBreak/>
        <w:t xml:space="preserve">New file </w:t>
      </w:r>
      <w:r w:rsidR="00624E2A" w:rsidRPr="00770537">
        <w:rPr>
          <w:sz w:val="22"/>
          <w:szCs w:val="22"/>
        </w:rPr>
        <w:t>name</w:t>
      </w:r>
      <w:r w:rsidRPr="00770537">
        <w:rPr>
          <w:sz w:val="22"/>
          <w:szCs w:val="22"/>
        </w:rPr>
        <w:t>: *-log10.txt</w:t>
      </w:r>
      <w:r w:rsidR="00003C13" w:rsidRPr="00770537">
        <w:rPr>
          <w:noProof/>
          <w:sz w:val="22"/>
          <w:szCs w:val="22"/>
        </w:rPr>
        <w:drawing>
          <wp:anchor distT="0" distB="0" distL="114300" distR="114300" simplePos="0" relativeHeight="251659264" behindDoc="0" locked="0" layoutInCell="1" allowOverlap="1" wp14:anchorId="469BEEA5" wp14:editId="68C56292">
            <wp:simplePos x="0" y="0"/>
            <wp:positionH relativeFrom="column">
              <wp:posOffset>4055110</wp:posOffset>
            </wp:positionH>
            <wp:positionV relativeFrom="paragraph">
              <wp:posOffset>2540</wp:posOffset>
            </wp:positionV>
            <wp:extent cx="1820545" cy="2288540"/>
            <wp:effectExtent l="0" t="0" r="0" b="0"/>
            <wp:wrapTight wrapText="bothSides">
              <wp:wrapPolygon edited="0">
                <wp:start x="0" y="0"/>
                <wp:lineTo x="0" y="21456"/>
                <wp:lineTo x="21397" y="21456"/>
                <wp:lineTo x="21397"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a:ext>
                      </a:extLst>
                    </a:blip>
                    <a:stretch>
                      <a:fillRect/>
                    </a:stretch>
                  </pic:blipFill>
                  <pic:spPr>
                    <a:xfrm>
                      <a:off x="0" y="0"/>
                      <a:ext cx="1820545" cy="2288540"/>
                    </a:xfrm>
                    <a:prstGeom prst="rect">
                      <a:avLst/>
                    </a:prstGeom>
                  </pic:spPr>
                </pic:pic>
              </a:graphicData>
            </a:graphic>
            <wp14:sizeRelH relativeFrom="page">
              <wp14:pctWidth>0</wp14:pctWidth>
            </wp14:sizeRelH>
            <wp14:sizeRelV relativeFrom="page">
              <wp14:pctHeight>0</wp14:pctHeight>
            </wp14:sizeRelV>
          </wp:anchor>
        </w:drawing>
      </w:r>
    </w:p>
    <w:p w14:paraId="5FFDE1D3" w14:textId="20A5E918" w:rsidR="00602AB2" w:rsidRPr="00770537" w:rsidRDefault="00602AB2" w:rsidP="00602AB2">
      <w:pPr>
        <w:pStyle w:val="Heading3"/>
        <w:rPr>
          <w:rFonts w:ascii="Times New Roman" w:hAnsi="Times New Roman" w:cs="Times New Roman"/>
          <w:b/>
        </w:rPr>
      </w:pPr>
      <w:bookmarkStart w:id="52" w:name="_Toc47539145"/>
      <w:r w:rsidRPr="00770537">
        <w:rPr>
          <w:rFonts w:ascii="Times New Roman" w:hAnsi="Times New Roman" w:cs="Times New Roman"/>
          <w:b/>
        </w:rPr>
        <w:t>Derivative</w:t>
      </w:r>
      <w:bookmarkEnd w:id="52"/>
    </w:p>
    <w:p w14:paraId="4424AAEF" w14:textId="4E30FE3C" w:rsidR="00602AB2" w:rsidRPr="00770537" w:rsidRDefault="00602AB2" w:rsidP="00602AB2">
      <w:pPr>
        <w:spacing w:before="120"/>
        <w:ind w:left="360" w:firstLine="360"/>
        <w:rPr>
          <w:sz w:val="22"/>
          <w:szCs w:val="22"/>
        </w:rPr>
      </w:pPr>
      <w:r w:rsidRPr="00770537">
        <w:rPr>
          <w:sz w:val="22"/>
          <w:szCs w:val="22"/>
        </w:rPr>
        <w:t>Approximate derivatives</w:t>
      </w:r>
      <w:r w:rsidR="00E4686D" w:rsidRPr="00770537">
        <w:rPr>
          <w:sz w:val="22"/>
          <w:szCs w:val="22"/>
        </w:rPr>
        <w:t xml:space="preserve"> (first, second, third, …)</w:t>
      </w:r>
      <w:r w:rsidRPr="00770537">
        <w:rPr>
          <w:sz w:val="22"/>
          <w:szCs w:val="22"/>
        </w:rPr>
        <w:t>.</w:t>
      </w:r>
    </w:p>
    <w:p w14:paraId="4DBE59B5" w14:textId="0C40DBB3" w:rsidR="00602AB2" w:rsidRPr="00770537" w:rsidRDefault="00602AB2" w:rsidP="00602AB2">
      <w:pPr>
        <w:spacing w:before="120"/>
        <w:ind w:left="360" w:firstLine="360"/>
        <w:rPr>
          <w:sz w:val="22"/>
          <w:szCs w:val="22"/>
        </w:rPr>
      </w:pPr>
      <w:r w:rsidRPr="00770537">
        <w:rPr>
          <w:sz w:val="22"/>
          <w:szCs w:val="22"/>
        </w:rPr>
        <w:t>New file name: *-1derv.txt</w:t>
      </w:r>
    </w:p>
    <w:p w14:paraId="2DA718F5" w14:textId="7B454DDD" w:rsidR="00C34FBE" w:rsidRPr="00770537" w:rsidRDefault="00C34FBE" w:rsidP="004A5ADB">
      <w:pPr>
        <w:pStyle w:val="Heading3"/>
        <w:rPr>
          <w:rFonts w:ascii="Times New Roman" w:hAnsi="Times New Roman" w:cs="Times New Roman"/>
          <w:b/>
        </w:rPr>
      </w:pPr>
      <w:bookmarkStart w:id="53" w:name="_Toc47539146"/>
      <w:r w:rsidRPr="00770537">
        <w:rPr>
          <w:rFonts w:ascii="Times New Roman" w:hAnsi="Times New Roman" w:cs="Times New Roman"/>
          <w:b/>
        </w:rPr>
        <w:t>Simple Function</w:t>
      </w:r>
      <w:bookmarkEnd w:id="53"/>
    </w:p>
    <w:p w14:paraId="5CD9192B" w14:textId="79A1E301" w:rsidR="00E62418" w:rsidRDefault="00883257" w:rsidP="00A711BC">
      <w:pPr>
        <w:spacing w:before="120"/>
        <w:ind w:left="360" w:firstLine="360"/>
        <w:rPr>
          <w:sz w:val="22"/>
          <w:szCs w:val="22"/>
        </w:rPr>
      </w:pPr>
      <w:r w:rsidRPr="00770537">
        <w:rPr>
          <w:sz w:val="22"/>
          <w:szCs w:val="22"/>
        </w:rPr>
        <w:t>This function is very useful</w:t>
      </w:r>
      <w:r w:rsidR="008E09E3" w:rsidRPr="00770537">
        <w:rPr>
          <w:sz w:val="22"/>
          <w:szCs w:val="22"/>
        </w:rPr>
        <w:t xml:space="preserve">. </w:t>
      </w:r>
      <w:r w:rsidR="00E62418">
        <w:rPr>
          <w:sz w:val="22"/>
          <w:szCs w:val="22"/>
        </w:rPr>
        <w:t xml:space="preserve">See </w:t>
      </w:r>
      <w:r w:rsidR="00666514">
        <w:rPr>
          <w:sz w:val="22"/>
          <w:szCs w:val="22"/>
        </w:rPr>
        <w:t xml:space="preserve">the </w:t>
      </w:r>
      <w:r w:rsidR="00E62418">
        <w:rPr>
          <w:sz w:val="22"/>
          <w:szCs w:val="22"/>
        </w:rPr>
        <w:t>GUI in the right.</w:t>
      </w:r>
    </w:p>
    <w:p w14:paraId="5FE5D272" w14:textId="5876B3B5" w:rsidR="00A711BC" w:rsidRPr="00770537" w:rsidRDefault="008E09E3" w:rsidP="00A711BC">
      <w:pPr>
        <w:spacing w:before="120"/>
        <w:ind w:left="360" w:firstLine="360"/>
        <w:rPr>
          <w:sz w:val="22"/>
          <w:szCs w:val="22"/>
        </w:rPr>
      </w:pPr>
      <w:r w:rsidRPr="00770537">
        <w:rPr>
          <w:sz w:val="22"/>
          <w:szCs w:val="22"/>
        </w:rPr>
        <w:t xml:space="preserve">It generates a new data file based on </w:t>
      </w:r>
      <w:r w:rsidR="004874B0" w:rsidRPr="00770537">
        <w:rPr>
          <w:sz w:val="22"/>
          <w:szCs w:val="22"/>
        </w:rPr>
        <w:t xml:space="preserve">the </w:t>
      </w:r>
      <w:r w:rsidRPr="00770537">
        <w:rPr>
          <w:sz w:val="22"/>
          <w:szCs w:val="22"/>
        </w:rPr>
        <w:t>selected data file. Both column</w:t>
      </w:r>
      <w:r w:rsidR="004874B0" w:rsidRPr="00770537">
        <w:rPr>
          <w:sz w:val="22"/>
          <w:szCs w:val="22"/>
        </w:rPr>
        <w:t>s (1</w:t>
      </w:r>
      <w:r w:rsidR="004874B0" w:rsidRPr="00770537">
        <w:rPr>
          <w:sz w:val="22"/>
          <w:szCs w:val="22"/>
          <w:vertAlign w:val="superscript"/>
        </w:rPr>
        <w:t>st</w:t>
      </w:r>
      <w:r w:rsidR="004874B0" w:rsidRPr="00770537">
        <w:rPr>
          <w:sz w:val="22"/>
          <w:szCs w:val="22"/>
        </w:rPr>
        <w:t xml:space="preserve"> or X column and 2</w:t>
      </w:r>
      <w:r w:rsidR="004874B0" w:rsidRPr="00770537">
        <w:rPr>
          <w:sz w:val="22"/>
          <w:szCs w:val="22"/>
          <w:vertAlign w:val="superscript"/>
        </w:rPr>
        <w:t>nd</w:t>
      </w:r>
      <w:r w:rsidR="004874B0" w:rsidRPr="00770537">
        <w:rPr>
          <w:sz w:val="22"/>
          <w:szCs w:val="22"/>
        </w:rPr>
        <w:t xml:space="preserve"> or Y column)</w:t>
      </w:r>
      <w:r w:rsidRPr="00770537">
        <w:rPr>
          <w:sz w:val="22"/>
          <w:szCs w:val="22"/>
        </w:rPr>
        <w:t xml:space="preserve"> can be modified. See below case study.</w:t>
      </w:r>
    </w:p>
    <w:p w14:paraId="468AA715" w14:textId="32B042AB" w:rsidR="00F438A5" w:rsidRPr="00770537" w:rsidRDefault="00F438A5" w:rsidP="00A711BC">
      <w:pPr>
        <w:spacing w:before="120"/>
        <w:ind w:left="360" w:firstLine="360"/>
        <w:rPr>
          <w:i/>
          <w:sz w:val="22"/>
          <w:szCs w:val="22"/>
        </w:rPr>
      </w:pPr>
      <w:r w:rsidRPr="00770537">
        <w:rPr>
          <w:i/>
          <w:sz w:val="22"/>
          <w:szCs w:val="22"/>
        </w:rPr>
        <w:t>X</w:t>
      </w:r>
      <w:r w:rsidRPr="00770537">
        <w:rPr>
          <w:i/>
          <w:sz w:val="22"/>
          <w:szCs w:val="22"/>
          <w:vertAlign w:val="subscript"/>
        </w:rPr>
        <w:t>(i)</w:t>
      </w:r>
      <w:r w:rsidRPr="00770537">
        <w:rPr>
          <w:i/>
          <w:sz w:val="22"/>
          <w:szCs w:val="22"/>
        </w:rPr>
        <w:t xml:space="preserve"> = a * X</w:t>
      </w:r>
      <w:r w:rsidRPr="00770537">
        <w:rPr>
          <w:i/>
          <w:sz w:val="22"/>
          <w:szCs w:val="22"/>
          <w:vertAlign w:val="subscript"/>
        </w:rPr>
        <w:t>(i)</w:t>
      </w:r>
      <w:r w:rsidRPr="00770537">
        <w:rPr>
          <w:i/>
          <w:sz w:val="22"/>
          <w:szCs w:val="22"/>
        </w:rPr>
        <w:t xml:space="preserve"> + b</w:t>
      </w:r>
    </w:p>
    <w:p w14:paraId="73E9906D" w14:textId="57808C10" w:rsidR="00F438A5" w:rsidRPr="00770537" w:rsidRDefault="00F438A5" w:rsidP="00A711BC">
      <w:pPr>
        <w:spacing w:before="120"/>
        <w:ind w:left="360" w:firstLine="360"/>
        <w:rPr>
          <w:sz w:val="22"/>
          <w:szCs w:val="22"/>
        </w:rPr>
      </w:pPr>
      <w:r w:rsidRPr="00770537">
        <w:rPr>
          <w:i/>
          <w:sz w:val="22"/>
          <w:szCs w:val="22"/>
        </w:rPr>
        <w:t>Y</w:t>
      </w:r>
      <w:r w:rsidRPr="00770537">
        <w:rPr>
          <w:i/>
          <w:sz w:val="22"/>
          <w:szCs w:val="22"/>
          <w:vertAlign w:val="subscript"/>
        </w:rPr>
        <w:t>(i)</w:t>
      </w:r>
      <w:r w:rsidRPr="00770537">
        <w:rPr>
          <w:i/>
          <w:sz w:val="22"/>
          <w:szCs w:val="22"/>
        </w:rPr>
        <w:t xml:space="preserve"> = c * Y</w:t>
      </w:r>
      <w:r w:rsidRPr="00770537">
        <w:rPr>
          <w:i/>
          <w:sz w:val="22"/>
          <w:szCs w:val="22"/>
          <w:vertAlign w:val="subscript"/>
        </w:rPr>
        <w:t>(i)</w:t>
      </w:r>
      <w:r w:rsidRPr="00770537">
        <w:rPr>
          <w:i/>
          <w:sz w:val="22"/>
          <w:szCs w:val="22"/>
        </w:rPr>
        <w:t xml:space="preserve"> + d</w:t>
      </w:r>
    </w:p>
    <w:p w14:paraId="1AFE7A5E" w14:textId="26701EA7" w:rsidR="008E09E3" w:rsidRPr="00770537" w:rsidRDefault="008E09E3" w:rsidP="00C50EF2">
      <w:pPr>
        <w:spacing w:before="120"/>
        <w:ind w:left="360" w:firstLine="360"/>
        <w:jc w:val="center"/>
        <w:rPr>
          <w:sz w:val="22"/>
          <w:szCs w:val="22"/>
        </w:rPr>
      </w:pPr>
    </w:p>
    <w:p w14:paraId="666D6D1B" w14:textId="44A7363C" w:rsidR="008E09E3" w:rsidRPr="00770537" w:rsidRDefault="00003C13" w:rsidP="00C50EF2">
      <w:pPr>
        <w:spacing w:before="120"/>
        <w:ind w:left="360" w:firstLine="360"/>
        <w:rPr>
          <w:i/>
          <w:sz w:val="22"/>
          <w:szCs w:val="22"/>
        </w:rPr>
      </w:pPr>
      <w:r w:rsidRPr="00770537">
        <w:rPr>
          <w:i/>
          <w:noProof/>
          <w:sz w:val="22"/>
          <w:szCs w:val="22"/>
        </w:rPr>
        <mc:AlternateContent>
          <mc:Choice Requires="wpg">
            <w:drawing>
              <wp:anchor distT="0" distB="0" distL="114300" distR="114300" simplePos="0" relativeHeight="251669504" behindDoc="0" locked="0" layoutInCell="1" allowOverlap="1" wp14:anchorId="5DD86EF7" wp14:editId="6A34CD5F">
                <wp:simplePos x="0" y="0"/>
                <wp:positionH relativeFrom="column">
                  <wp:posOffset>3937000</wp:posOffset>
                </wp:positionH>
                <wp:positionV relativeFrom="paragraph">
                  <wp:posOffset>487045</wp:posOffset>
                </wp:positionV>
                <wp:extent cx="1969135" cy="3545840"/>
                <wp:effectExtent l="0" t="0" r="12065" b="10160"/>
                <wp:wrapThrough wrapText="bothSides">
                  <wp:wrapPolygon edited="0">
                    <wp:start x="0" y="0"/>
                    <wp:lineTo x="0" y="21507"/>
                    <wp:lineTo x="21454" y="21507"/>
                    <wp:lineTo x="21454" y="0"/>
                    <wp:lineTo x="0" y="0"/>
                  </wp:wrapPolygon>
                </wp:wrapThrough>
                <wp:docPr id="6" name="Group 6"/>
                <wp:cNvGraphicFramePr/>
                <a:graphic xmlns:a="http://schemas.openxmlformats.org/drawingml/2006/main">
                  <a:graphicData uri="http://schemas.microsoft.com/office/word/2010/wordprocessingGroup">
                    <wpg:wgp>
                      <wpg:cNvGrpSpPr/>
                      <wpg:grpSpPr>
                        <a:xfrm>
                          <a:off x="0" y="0"/>
                          <a:ext cx="1969135" cy="3545840"/>
                          <a:chOff x="0" y="0"/>
                          <a:chExt cx="1969135" cy="3545840"/>
                        </a:xfrm>
                      </wpg:grpSpPr>
                      <pic:pic xmlns:pic="http://schemas.openxmlformats.org/drawingml/2006/picture">
                        <pic:nvPicPr>
                          <pic:cNvPr id="2" name="Picture 2"/>
                          <pic:cNvPicPr>
                            <a:picLocks noChangeAspect="1"/>
                          </pic:cNvPicPr>
                        </pic:nvPicPr>
                        <pic:blipFill>
                          <a:blip r:embed="rId102" cstate="print">
                            <a:extLst>
                              <a:ext uri="{28A0092B-C50C-407E-A947-70E740481C1C}">
                                <a14:useLocalDpi xmlns:a14="http://schemas.microsoft.com/office/drawing/2010/main"/>
                              </a:ext>
                            </a:extLst>
                          </a:blip>
                          <a:stretch>
                            <a:fillRect/>
                          </a:stretch>
                        </pic:blipFill>
                        <pic:spPr>
                          <a:xfrm>
                            <a:off x="0" y="0"/>
                            <a:ext cx="1969135" cy="3545840"/>
                          </a:xfrm>
                          <a:prstGeom prst="rect">
                            <a:avLst/>
                          </a:prstGeom>
                        </pic:spPr>
                      </pic:pic>
                      <wps:wsp>
                        <wps:cNvPr id="5" name="Straight Connector 5"/>
                        <wps:cNvCnPr/>
                        <wps:spPr>
                          <a:xfrm flipH="1">
                            <a:off x="571500" y="2039620"/>
                            <a:ext cx="921385" cy="701040"/>
                          </a:xfrm>
                          <a:prstGeom prst="line">
                            <a:avLst/>
                          </a:prstGeom>
                          <a:ln w="28575">
                            <a:solidFill>
                              <a:srgbClr val="00B05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mo="http://schemas.microsoft.com/office/mac/office/2008/main" xmlns:mv="urn:schemas-microsoft-com:mac:vml">
            <w:pict>
              <v:group w14:anchorId="57ECD891" id="Group 6" o:spid="_x0000_s1026" style="position:absolute;margin-left:310pt;margin-top:38.35pt;width:155.05pt;height:279.2pt;z-index:251669504" coordsize="1969135,35458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1969135;height:3545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b&#10;7TfDAAAA2gAAAA8AAABkcnMvZG93bnJldi54bWxEj0FrwkAUhO8F/8PyBG91o4e2RFdR0eKxpiIe&#10;n9lnNpp9G7Ibjf31XaHQ4zAz3zDTeWcrcaPGl44VjIYJCOLc6ZILBfvvzesHCB+QNVaOScGDPMxn&#10;vZcpptrdeUe3LBQiQtinqMCEUKdS+tyQRT90NXH0zq6xGKJsCqkbvEe4reQ4Sd6kxZLjgsGaVoby&#10;a9ZaBdXy80CXL9M+9r79ydr16XxM3pUa9LvFBESgLvyH/9pbrWAMzyvxBsjZL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09vtN8MAAADaAAAADwAAAAAAAAAAAAAAAACcAgAA&#10;ZHJzL2Rvd25yZXYueG1sUEsFBgAAAAAEAAQA9wAAAIwDAAAAAA==&#10;">
                  <v:imagedata r:id="rId110" o:title=""/>
                  <v:path arrowok="t"/>
                </v:shape>
                <v:line id="Straight Connector 5" o:spid="_x0000_s1028" style="position:absolute;flip:x;visibility:visible;mso-wrap-style:square" from="571500,2039620" to="1492885,27406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mEY3cAAAADaAAAADwAAAGRycy9kb3ducmV2LnhtbESPT4vCMBTE78J+h/AEbzati7JUo5QF&#10;YWG9+Gfvz+bZFpuXkmRt/fZGEDwOM/MbZrUZTCtu5HxjWUGWpCCIS6sbrhScjtvpFwgfkDW2lknB&#10;nTxs1h+jFeba9ryn2yFUIkLY56igDqHLpfRlTQZ9Yjvi6F2sMxiidJXUDvsIN62cpelCGmw4LtTY&#10;0XdN5fXwbxT0lMrfszzu8FL8ZabVuv90QanJeCiWIAIN4R1+tX+0gjk8r8QbINcP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5hGN3AAAAA2gAAAA8AAAAAAAAAAAAAAAAA&#10;oQIAAGRycy9kb3ducmV2LnhtbFBLBQYAAAAABAAEAPkAAACOAwAAAAA=&#10;" strokecolor="#00b050" strokeweight="2.25pt">
                  <v:stroke joinstyle="miter"/>
                </v:line>
                <w10:wrap type="through"/>
              </v:group>
            </w:pict>
          </mc:Fallback>
        </mc:AlternateContent>
      </w:r>
      <w:r w:rsidR="008E09E3" w:rsidRPr="00770537">
        <w:rPr>
          <w:i/>
          <w:sz w:val="22"/>
          <w:szCs w:val="22"/>
        </w:rPr>
        <w:t>The selected data: all value in the first column data will be</w:t>
      </w:r>
      <w:r w:rsidR="00C50EF2" w:rsidRPr="00770537">
        <w:rPr>
          <w:i/>
          <w:sz w:val="22"/>
          <w:szCs w:val="22"/>
        </w:rPr>
        <w:t xml:space="preserve"> transformed using the equation </w:t>
      </w:r>
      <w:r w:rsidR="008E09E3" w:rsidRPr="00770537">
        <w:rPr>
          <w:i/>
          <w:sz w:val="22"/>
          <w:szCs w:val="22"/>
        </w:rPr>
        <w:t>X</w:t>
      </w:r>
      <w:r w:rsidR="008E09E3" w:rsidRPr="00770537">
        <w:rPr>
          <w:i/>
          <w:sz w:val="22"/>
          <w:szCs w:val="22"/>
          <w:vertAlign w:val="subscript"/>
        </w:rPr>
        <w:t>(i)</w:t>
      </w:r>
      <w:r w:rsidR="008E09E3" w:rsidRPr="00770537">
        <w:rPr>
          <w:i/>
          <w:sz w:val="22"/>
          <w:szCs w:val="22"/>
        </w:rPr>
        <w:t xml:space="preserve"> = 1.5 * X</w:t>
      </w:r>
      <w:r w:rsidR="008E09E3" w:rsidRPr="00770537">
        <w:rPr>
          <w:i/>
          <w:sz w:val="22"/>
          <w:szCs w:val="22"/>
          <w:vertAlign w:val="subscript"/>
        </w:rPr>
        <w:t>(i)</w:t>
      </w:r>
      <w:r w:rsidR="008E09E3" w:rsidRPr="00770537">
        <w:rPr>
          <w:i/>
          <w:sz w:val="22"/>
          <w:szCs w:val="22"/>
        </w:rPr>
        <w:t xml:space="preserve"> + 1; and all value in the second column data will be transformed using the equation</w:t>
      </w:r>
      <w:r w:rsidR="00C50EF2" w:rsidRPr="00770537">
        <w:rPr>
          <w:i/>
          <w:sz w:val="22"/>
          <w:szCs w:val="22"/>
        </w:rPr>
        <w:t xml:space="preserve"> </w:t>
      </w:r>
      <w:r w:rsidR="008E09E3" w:rsidRPr="00770537">
        <w:rPr>
          <w:i/>
          <w:sz w:val="22"/>
          <w:szCs w:val="22"/>
        </w:rPr>
        <w:t>Y</w:t>
      </w:r>
      <w:r w:rsidR="008E09E3" w:rsidRPr="00770537">
        <w:rPr>
          <w:i/>
          <w:sz w:val="22"/>
          <w:szCs w:val="22"/>
          <w:vertAlign w:val="subscript"/>
        </w:rPr>
        <w:t>(i)</w:t>
      </w:r>
      <w:r w:rsidR="008E09E3" w:rsidRPr="00770537">
        <w:rPr>
          <w:i/>
          <w:sz w:val="22"/>
          <w:szCs w:val="22"/>
        </w:rPr>
        <w:t xml:space="preserve"> = 0.8 * Y</w:t>
      </w:r>
      <w:r w:rsidR="008E09E3" w:rsidRPr="00770537">
        <w:rPr>
          <w:i/>
          <w:sz w:val="22"/>
          <w:szCs w:val="22"/>
          <w:vertAlign w:val="subscript"/>
        </w:rPr>
        <w:t>(i)</w:t>
      </w:r>
      <w:r w:rsidR="008E09E3" w:rsidRPr="00770537">
        <w:rPr>
          <w:i/>
          <w:sz w:val="22"/>
          <w:szCs w:val="22"/>
        </w:rPr>
        <w:t xml:space="preserve"> + (-3)</w:t>
      </w:r>
      <w:r w:rsidR="00C50EF2" w:rsidRPr="00770537">
        <w:rPr>
          <w:i/>
          <w:sz w:val="22"/>
          <w:szCs w:val="22"/>
        </w:rPr>
        <w:t>.</w:t>
      </w:r>
    </w:p>
    <w:p w14:paraId="349E95ED" w14:textId="4524059F" w:rsidR="00C06AF7" w:rsidRPr="00770537" w:rsidRDefault="00D95526" w:rsidP="006C6A27">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new.txt</w:t>
      </w:r>
    </w:p>
    <w:p w14:paraId="372BE4D8" w14:textId="79ADDB87" w:rsidR="00C06AF7" w:rsidRPr="00770537" w:rsidRDefault="00C06AF7" w:rsidP="00C06AF7">
      <w:pPr>
        <w:pStyle w:val="Heading3"/>
        <w:rPr>
          <w:rFonts w:ascii="Times New Roman" w:hAnsi="Times New Roman" w:cs="Times New Roman"/>
          <w:b/>
        </w:rPr>
      </w:pPr>
      <w:bookmarkStart w:id="54" w:name="_Toc47539147"/>
      <w:r w:rsidRPr="00770537">
        <w:rPr>
          <w:rFonts w:ascii="Times New Roman" w:hAnsi="Times New Roman" w:cs="Times New Roman"/>
          <w:b/>
        </w:rPr>
        <w:t>Utilities</w:t>
      </w:r>
      <w:bookmarkEnd w:id="54"/>
    </w:p>
    <w:p w14:paraId="625E7FBB" w14:textId="0382DBDD" w:rsidR="00C06AF7" w:rsidRPr="00770537" w:rsidRDefault="00C06AF7" w:rsidP="00C06AF7">
      <w:pPr>
        <w:pStyle w:val="Heading3"/>
        <w:rPr>
          <w:rFonts w:ascii="Times New Roman" w:hAnsi="Times New Roman" w:cs="Times New Roman"/>
          <w:b/>
        </w:rPr>
      </w:pPr>
      <w:r w:rsidRPr="00770537">
        <w:rPr>
          <w:rFonts w:ascii="Times New Roman" w:hAnsi="Times New Roman" w:cs="Times New Roman"/>
          <w:b/>
        </w:rPr>
        <w:tab/>
      </w:r>
      <w:bookmarkStart w:id="55" w:name="_Toc47539148"/>
      <w:r w:rsidRPr="00770537">
        <w:rPr>
          <w:rFonts w:ascii="Times New Roman" w:hAnsi="Times New Roman" w:cs="Times New Roman"/>
          <w:b/>
        </w:rPr>
        <w:t>Find max/min</w:t>
      </w:r>
      <w:bookmarkEnd w:id="55"/>
    </w:p>
    <w:p w14:paraId="5E57070B" w14:textId="2D5583D0" w:rsidR="00C06AF7" w:rsidRPr="00770537" w:rsidRDefault="00C06AF7" w:rsidP="00C06AF7">
      <w:pPr>
        <w:spacing w:before="120"/>
        <w:ind w:left="360" w:firstLine="360"/>
        <w:rPr>
          <w:sz w:val="22"/>
          <w:szCs w:val="22"/>
        </w:rPr>
      </w:pPr>
      <w:r w:rsidRPr="00770537">
        <w:rPr>
          <w:sz w:val="22"/>
          <w:szCs w:val="22"/>
        </w:rPr>
        <w:t>Find max/min value within a user-defined interval.</w:t>
      </w:r>
      <w:r w:rsidR="005C7F8E" w:rsidRPr="00770537">
        <w:rPr>
          <w:sz w:val="22"/>
          <w:szCs w:val="22"/>
        </w:rPr>
        <w:t xml:space="preserve"> Output will be displayed in command window only. </w:t>
      </w:r>
    </w:p>
    <w:p w14:paraId="04D94E2E" w14:textId="7DC6DD01" w:rsidR="003251E4" w:rsidRPr="00770537" w:rsidRDefault="003251E4" w:rsidP="003251E4">
      <w:pPr>
        <w:pStyle w:val="Heading3"/>
        <w:rPr>
          <w:rFonts w:ascii="Times New Roman" w:hAnsi="Times New Roman" w:cs="Times New Roman"/>
          <w:b/>
        </w:rPr>
      </w:pPr>
      <w:bookmarkStart w:id="56" w:name="_Toc47539149"/>
      <w:r w:rsidRPr="00770537">
        <w:rPr>
          <w:rFonts w:ascii="Times New Roman" w:hAnsi="Times New Roman" w:cs="Times New Roman"/>
          <w:b/>
        </w:rPr>
        <w:t>Image:</w:t>
      </w:r>
      <w:bookmarkEnd w:id="56"/>
    </w:p>
    <w:p w14:paraId="1F98F9E1" w14:textId="6961662F"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7" w:name="_Toc47539150"/>
      <w:r w:rsidRPr="00770537">
        <w:rPr>
          <w:rFonts w:ascii="Times New Roman" w:hAnsi="Times New Roman" w:cs="Times New Roman"/>
          <w:b/>
        </w:rPr>
        <w:t>Show Image</w:t>
      </w:r>
      <w:bookmarkEnd w:id="57"/>
    </w:p>
    <w:p w14:paraId="4AB6E4EF" w14:textId="11150343" w:rsidR="003251E4" w:rsidRPr="00770537" w:rsidRDefault="003251E4" w:rsidP="003251E4">
      <w:pPr>
        <w:spacing w:before="120"/>
        <w:ind w:left="360" w:firstLine="360"/>
        <w:rPr>
          <w:sz w:val="22"/>
          <w:szCs w:val="22"/>
        </w:rPr>
      </w:pPr>
      <w:r w:rsidRPr="00770537">
        <w:rPr>
          <w:sz w:val="22"/>
          <w:szCs w:val="22"/>
        </w:rPr>
        <w:t xml:space="preserve">Plot selected image file. </w:t>
      </w:r>
    </w:p>
    <w:p w14:paraId="5969C4C6" w14:textId="71BA8F57"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8" w:name="_Toc47539151"/>
      <w:r w:rsidRPr="00770537">
        <w:rPr>
          <w:rFonts w:ascii="Times New Roman" w:hAnsi="Times New Roman" w:cs="Times New Roman"/>
          <w:b/>
        </w:rPr>
        <w:t>RGB to Grayscale</w:t>
      </w:r>
      <w:bookmarkEnd w:id="58"/>
    </w:p>
    <w:p w14:paraId="49AECF93" w14:textId="01D54BF2" w:rsidR="003251E4" w:rsidRPr="00770537" w:rsidRDefault="003251E4" w:rsidP="003251E4">
      <w:pPr>
        <w:spacing w:before="120"/>
        <w:ind w:left="360" w:firstLine="360"/>
        <w:rPr>
          <w:sz w:val="22"/>
          <w:szCs w:val="22"/>
        </w:rPr>
      </w:pPr>
      <w:r w:rsidRPr="00770537">
        <w:rPr>
          <w:sz w:val="22"/>
          <w:szCs w:val="22"/>
        </w:rPr>
        <w:t xml:space="preserve">Convert a image file in RGB format to a grayscale format, save new image . </w:t>
      </w:r>
    </w:p>
    <w:p w14:paraId="173A64F4" w14:textId="7B2FECA0" w:rsidR="003251E4" w:rsidRPr="00770537" w:rsidRDefault="003251E4" w:rsidP="003251E4">
      <w:pPr>
        <w:spacing w:before="120"/>
        <w:ind w:left="360" w:firstLine="360"/>
        <w:rPr>
          <w:sz w:val="22"/>
          <w:szCs w:val="22"/>
        </w:rPr>
      </w:pPr>
      <w:r w:rsidRPr="00770537">
        <w:rPr>
          <w:sz w:val="22"/>
          <w:szCs w:val="22"/>
        </w:rPr>
        <w:t>New image name: *-</w:t>
      </w:r>
      <w:proofErr w:type="spellStart"/>
      <w:r w:rsidRPr="00770537">
        <w:rPr>
          <w:sz w:val="22"/>
          <w:szCs w:val="22"/>
        </w:rPr>
        <w:t>gray.tif</w:t>
      </w:r>
      <w:proofErr w:type="spellEnd"/>
    </w:p>
    <w:p w14:paraId="7A8858A6" w14:textId="2382696A"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9" w:name="_Toc47539152"/>
      <w:r w:rsidR="00DA2708" w:rsidRPr="00770537">
        <w:rPr>
          <w:rFonts w:ascii="Times New Roman" w:hAnsi="Times New Roman" w:cs="Times New Roman"/>
          <w:b/>
        </w:rPr>
        <w:t>Image Profile</w:t>
      </w:r>
      <w:bookmarkEnd w:id="59"/>
    </w:p>
    <w:p w14:paraId="5BBDD86E" w14:textId="2E390FCF" w:rsidR="003251E4" w:rsidRPr="00770537" w:rsidRDefault="00C70603" w:rsidP="003251E4">
      <w:pPr>
        <w:spacing w:before="120"/>
        <w:ind w:left="360" w:firstLine="360"/>
        <w:rPr>
          <w:sz w:val="22"/>
          <w:szCs w:val="22"/>
        </w:rPr>
      </w:pPr>
      <w:r w:rsidRPr="00770537">
        <w:rPr>
          <w:sz w:val="22"/>
          <w:szCs w:val="22"/>
        </w:rPr>
        <w:t>Get the grayscale profile from a line constrained by two user-selected dots.</w:t>
      </w:r>
    </w:p>
    <w:p w14:paraId="1D24E52E" w14:textId="3CADFD6B" w:rsidR="003251E4" w:rsidRPr="00770537" w:rsidRDefault="003251E4" w:rsidP="003251E4">
      <w:pPr>
        <w:spacing w:before="120"/>
        <w:ind w:left="360" w:firstLine="360"/>
        <w:rPr>
          <w:sz w:val="22"/>
          <w:szCs w:val="22"/>
        </w:rPr>
      </w:pPr>
      <w:r w:rsidRPr="00770537">
        <w:rPr>
          <w:sz w:val="22"/>
          <w:szCs w:val="22"/>
        </w:rPr>
        <w:t xml:space="preserve">New </w:t>
      </w:r>
      <w:r w:rsidR="00A22E84" w:rsidRPr="00770537">
        <w:rPr>
          <w:sz w:val="22"/>
          <w:szCs w:val="22"/>
        </w:rPr>
        <w:t>file</w:t>
      </w:r>
      <w:r w:rsidRPr="00770537">
        <w:rPr>
          <w:sz w:val="22"/>
          <w:szCs w:val="22"/>
        </w:rPr>
        <w:t xml:space="preserve"> name: *-</w:t>
      </w:r>
      <w:r w:rsidR="00A22E84" w:rsidRPr="00770537">
        <w:rPr>
          <w:sz w:val="22"/>
          <w:szCs w:val="22"/>
        </w:rPr>
        <w:t xml:space="preserve">profile.txt  </w:t>
      </w:r>
      <w:r w:rsidR="00A22E84" w:rsidRPr="00770537">
        <w:rPr>
          <w:sz w:val="22"/>
          <w:szCs w:val="22"/>
        </w:rPr>
        <w:tab/>
      </w:r>
      <w:r w:rsidR="00A22E84" w:rsidRPr="00770537">
        <w:rPr>
          <w:sz w:val="22"/>
          <w:szCs w:val="22"/>
        </w:rPr>
        <w:tab/>
        <w:t>% grayscale profile</w:t>
      </w:r>
    </w:p>
    <w:p w14:paraId="1CDFBACF" w14:textId="1882E335" w:rsidR="00A22E84" w:rsidRPr="00770537" w:rsidRDefault="00A22E84" w:rsidP="00A22E84">
      <w:pPr>
        <w:spacing w:before="120"/>
        <w:ind w:left="360" w:firstLine="360"/>
        <w:rPr>
          <w:sz w:val="22"/>
          <w:szCs w:val="22"/>
        </w:rPr>
      </w:pPr>
      <w:r w:rsidRPr="00770537">
        <w:rPr>
          <w:sz w:val="22"/>
          <w:szCs w:val="22"/>
        </w:rPr>
        <w:t>New file name: *-controlpoints.txt</w:t>
      </w:r>
      <w:r w:rsidRPr="00770537">
        <w:rPr>
          <w:sz w:val="22"/>
          <w:szCs w:val="22"/>
        </w:rPr>
        <w:tab/>
        <w:t>% location of two control points</w:t>
      </w:r>
    </w:p>
    <w:p w14:paraId="0C185774" w14:textId="06B7AB87" w:rsidR="00A22E84" w:rsidRPr="00770537" w:rsidRDefault="00003C13" w:rsidP="003251E4">
      <w:pPr>
        <w:spacing w:before="120"/>
        <w:ind w:left="360" w:firstLine="360"/>
        <w:rPr>
          <w:sz w:val="21"/>
          <w:szCs w:val="21"/>
        </w:rPr>
      </w:pPr>
      <w:r w:rsidRPr="00770537">
        <w:rPr>
          <w:sz w:val="21"/>
          <w:szCs w:val="21"/>
        </w:rPr>
        <w:t>Step 1: Choose the image file, select “Math - Image – Image Profile” function.</w:t>
      </w:r>
    </w:p>
    <w:p w14:paraId="68793459" w14:textId="77777777" w:rsidR="00003C13" w:rsidRPr="00770537" w:rsidRDefault="00003C13" w:rsidP="003251E4">
      <w:pPr>
        <w:spacing w:before="120"/>
        <w:ind w:left="360" w:firstLine="360"/>
        <w:rPr>
          <w:sz w:val="21"/>
          <w:szCs w:val="21"/>
        </w:rPr>
      </w:pPr>
      <w:r w:rsidRPr="00770537">
        <w:rPr>
          <w:sz w:val="21"/>
          <w:szCs w:val="21"/>
        </w:rPr>
        <w:t>Step 2: Click data cursor tool (</w:t>
      </w:r>
      <w:r w:rsidRPr="00770537">
        <w:rPr>
          <w:b/>
          <w:color w:val="FF0000"/>
          <w:sz w:val="21"/>
          <w:szCs w:val="21"/>
        </w:rPr>
        <w:t>1</w:t>
      </w:r>
      <w:r w:rsidRPr="00770537">
        <w:rPr>
          <w:sz w:val="21"/>
          <w:szCs w:val="21"/>
        </w:rPr>
        <w:t xml:space="preserve">), press </w:t>
      </w:r>
      <w:r w:rsidRPr="00770537">
        <w:rPr>
          <w:sz w:val="21"/>
          <w:szCs w:val="21"/>
          <w:shd w:val="pct15" w:color="auto" w:fill="FFFFFF"/>
        </w:rPr>
        <w:t>ALT</w:t>
      </w:r>
      <w:r w:rsidRPr="00770537">
        <w:rPr>
          <w:sz w:val="21"/>
          <w:szCs w:val="21"/>
        </w:rPr>
        <w:t xml:space="preserve"> key and click 2 points. </w:t>
      </w:r>
    </w:p>
    <w:p w14:paraId="31CC9B41" w14:textId="49FF347D" w:rsidR="00003C13" w:rsidRPr="00770537" w:rsidRDefault="00003C13" w:rsidP="003251E4">
      <w:pPr>
        <w:spacing w:before="120"/>
        <w:ind w:left="360" w:firstLine="360"/>
        <w:rPr>
          <w:sz w:val="21"/>
          <w:szCs w:val="21"/>
        </w:rPr>
      </w:pPr>
      <w:r w:rsidRPr="00770537">
        <w:rPr>
          <w:sz w:val="21"/>
          <w:szCs w:val="21"/>
        </w:rPr>
        <w:t xml:space="preserve">Step 3: </w:t>
      </w:r>
      <w:r w:rsidR="00BA0D9E" w:rsidRPr="00770537">
        <w:rPr>
          <w:sz w:val="21"/>
          <w:szCs w:val="21"/>
        </w:rPr>
        <w:t xml:space="preserve">For the </w:t>
      </w:r>
      <w:r w:rsidR="00BA0D9E" w:rsidRPr="00770537">
        <w:rPr>
          <w:b/>
          <w:bCs/>
          <w:sz w:val="21"/>
          <w:szCs w:val="21"/>
        </w:rPr>
        <w:t>MatLab</w:t>
      </w:r>
      <w:r w:rsidR="00BA0D9E" w:rsidRPr="00770537">
        <w:rPr>
          <w:sz w:val="21"/>
          <w:szCs w:val="21"/>
        </w:rPr>
        <w:t xml:space="preserve"> version of </w:t>
      </w:r>
      <w:r w:rsidR="00111B47" w:rsidRPr="00111B47">
        <w:rPr>
          <w:i/>
          <w:sz w:val="21"/>
          <w:szCs w:val="21"/>
        </w:rPr>
        <w:t>Acycle</w:t>
      </w:r>
      <w:r w:rsidR="00BA0D9E" w:rsidRPr="00770537">
        <w:rPr>
          <w:sz w:val="21"/>
          <w:szCs w:val="21"/>
        </w:rPr>
        <w:t xml:space="preserve">: </w:t>
      </w:r>
      <w:r w:rsidRPr="00770537">
        <w:rPr>
          <w:sz w:val="21"/>
          <w:szCs w:val="21"/>
        </w:rPr>
        <w:t xml:space="preserve">Press </w:t>
      </w:r>
      <w:r w:rsidRPr="00770537">
        <w:rPr>
          <w:sz w:val="21"/>
          <w:szCs w:val="21"/>
          <w:shd w:val="pct15" w:color="auto" w:fill="FFFFFF"/>
        </w:rPr>
        <w:t>Enter</w:t>
      </w:r>
      <w:r w:rsidRPr="00770537">
        <w:rPr>
          <w:sz w:val="21"/>
          <w:szCs w:val="21"/>
        </w:rPr>
        <w:t xml:space="preserve"> key. Grayscale profile data will be picked up </w:t>
      </w:r>
      <w:r w:rsidR="00E54CEB" w:rsidRPr="00770537">
        <w:rPr>
          <w:sz w:val="21"/>
          <w:szCs w:val="21"/>
        </w:rPr>
        <w:t xml:space="preserve">and saved </w:t>
      </w:r>
      <w:r w:rsidRPr="00770537">
        <w:rPr>
          <w:sz w:val="21"/>
          <w:szCs w:val="21"/>
        </w:rPr>
        <w:t>along the</w:t>
      </w:r>
      <w:r w:rsidR="00E54CEB" w:rsidRPr="00770537">
        <w:rPr>
          <w:sz w:val="21"/>
          <w:szCs w:val="21"/>
        </w:rPr>
        <w:t xml:space="preserve"> green</w:t>
      </w:r>
      <w:r w:rsidRPr="00770537">
        <w:rPr>
          <w:sz w:val="21"/>
          <w:szCs w:val="21"/>
        </w:rPr>
        <w:t xml:space="preserve"> line</w:t>
      </w:r>
      <w:r w:rsidR="00E54CEB" w:rsidRPr="00770537">
        <w:rPr>
          <w:sz w:val="21"/>
          <w:szCs w:val="21"/>
        </w:rPr>
        <w:t>.</w:t>
      </w:r>
    </w:p>
    <w:p w14:paraId="09140D06" w14:textId="74771DA9" w:rsidR="00BA0D9E" w:rsidRPr="00770537" w:rsidRDefault="000A7630" w:rsidP="00BA0D9E">
      <w:pPr>
        <w:spacing w:before="120"/>
        <w:ind w:left="360" w:firstLine="360"/>
        <w:rPr>
          <w:sz w:val="21"/>
          <w:szCs w:val="21"/>
        </w:rPr>
      </w:pPr>
      <w:r w:rsidRPr="00770537">
        <w:rPr>
          <w:sz w:val="21"/>
          <w:szCs w:val="21"/>
        </w:rPr>
        <w:t xml:space="preserve">* </w:t>
      </w:r>
      <w:r w:rsidR="00BA0D9E" w:rsidRPr="00770537">
        <w:rPr>
          <w:sz w:val="21"/>
          <w:szCs w:val="21"/>
        </w:rPr>
        <w:t xml:space="preserve">Step 3: </w:t>
      </w:r>
      <w:r w:rsidR="00BA0D9E" w:rsidRPr="00770537">
        <w:rPr>
          <w:b/>
          <w:bCs/>
          <w:sz w:val="21"/>
          <w:szCs w:val="21"/>
        </w:rPr>
        <w:t xml:space="preserve">For the standalone version of </w:t>
      </w:r>
      <w:r w:rsidR="00111B47" w:rsidRPr="00111B47">
        <w:rPr>
          <w:b/>
          <w:bCs/>
          <w:i/>
          <w:sz w:val="21"/>
          <w:szCs w:val="21"/>
        </w:rPr>
        <w:t>Acycle</w:t>
      </w:r>
      <w:r w:rsidR="00BA0D9E" w:rsidRPr="00770537">
        <w:rPr>
          <w:sz w:val="21"/>
          <w:szCs w:val="21"/>
        </w:rPr>
        <w:t xml:space="preserve">: </w:t>
      </w:r>
      <w:r w:rsidR="00BA0D9E" w:rsidRPr="00770537">
        <w:rPr>
          <w:sz w:val="21"/>
          <w:szCs w:val="21"/>
          <w:u w:val="single"/>
        </w:rPr>
        <w:t xml:space="preserve">Go to the </w:t>
      </w:r>
      <w:r w:rsidR="00BA0D9E" w:rsidRPr="00770537">
        <w:rPr>
          <w:sz w:val="21"/>
          <w:szCs w:val="21"/>
          <w:u w:val="single"/>
          <w:shd w:val="pct15" w:color="auto" w:fill="FFFFFF"/>
        </w:rPr>
        <w:t>Mac terminal</w:t>
      </w:r>
      <w:r w:rsidR="00BA0D9E" w:rsidRPr="00770537">
        <w:rPr>
          <w:sz w:val="21"/>
          <w:szCs w:val="21"/>
          <w:u w:val="single"/>
        </w:rPr>
        <w:t xml:space="preserve"> or </w:t>
      </w:r>
      <w:r w:rsidR="00BA0D9E" w:rsidRPr="00770537">
        <w:rPr>
          <w:sz w:val="21"/>
          <w:szCs w:val="21"/>
          <w:u w:val="single"/>
          <w:shd w:val="pct15" w:color="auto" w:fill="FFFFFF"/>
        </w:rPr>
        <w:t>Windows command</w:t>
      </w:r>
      <w:r w:rsidR="00BA0D9E" w:rsidRPr="00770537">
        <w:rPr>
          <w:sz w:val="21"/>
          <w:szCs w:val="21"/>
          <w:u w:val="single"/>
        </w:rPr>
        <w:t xml:space="preserve"> window</w:t>
      </w:r>
      <w:r w:rsidR="00BA0D9E" w:rsidRPr="00770537">
        <w:rPr>
          <w:sz w:val="21"/>
          <w:szCs w:val="21"/>
        </w:rPr>
        <w:t xml:space="preserve">, press the </w:t>
      </w:r>
      <w:r w:rsidR="00BA0D9E" w:rsidRPr="00770537">
        <w:rPr>
          <w:sz w:val="21"/>
          <w:szCs w:val="21"/>
          <w:shd w:val="pct15" w:color="auto" w:fill="FFFFFF"/>
        </w:rPr>
        <w:t>Enter</w:t>
      </w:r>
      <w:r w:rsidR="00BA0D9E" w:rsidRPr="00770537">
        <w:rPr>
          <w:sz w:val="21"/>
          <w:szCs w:val="21"/>
        </w:rPr>
        <w:t xml:space="preserve"> key.</w:t>
      </w:r>
    </w:p>
    <w:p w14:paraId="6B9C79FB" w14:textId="77777777" w:rsidR="00BC6C34" w:rsidRPr="00770537" w:rsidRDefault="00BC6C34" w:rsidP="00BA0D9E">
      <w:pPr>
        <w:spacing w:before="120"/>
        <w:ind w:left="360" w:firstLine="360"/>
        <w:rPr>
          <w:sz w:val="21"/>
          <w:szCs w:val="21"/>
        </w:rPr>
      </w:pPr>
    </w:p>
    <w:p w14:paraId="69AFEE86" w14:textId="397B591F" w:rsidR="002D3B56" w:rsidRPr="00770537" w:rsidRDefault="002D3B56" w:rsidP="002D3B56">
      <w:pPr>
        <w:pStyle w:val="Heading3"/>
        <w:rPr>
          <w:rFonts w:ascii="Times New Roman" w:hAnsi="Times New Roman" w:cs="Times New Roman"/>
          <w:b/>
        </w:rPr>
      </w:pPr>
      <w:bookmarkStart w:id="60" w:name="_Toc47539153"/>
      <w:r w:rsidRPr="00770537">
        <w:rPr>
          <w:rFonts w:ascii="Times New Roman" w:hAnsi="Times New Roman" w:cs="Times New Roman"/>
          <w:b/>
        </w:rPr>
        <w:t>Plot Digitizer</w:t>
      </w:r>
      <w:bookmarkEnd w:id="60"/>
    </w:p>
    <w:p w14:paraId="118578E7" w14:textId="0AC6E01B" w:rsidR="008C31B3" w:rsidRPr="00770537" w:rsidRDefault="007402A0" w:rsidP="009A654F">
      <w:pPr>
        <w:spacing w:before="120"/>
        <w:ind w:left="360" w:firstLine="360"/>
        <w:rPr>
          <w:sz w:val="22"/>
          <w:szCs w:val="22"/>
        </w:rPr>
      </w:pPr>
      <w:r w:rsidRPr="00770537">
        <w:rPr>
          <w:sz w:val="22"/>
          <w:szCs w:val="22"/>
        </w:rPr>
        <w:t>Digitize data points from an image file.</w:t>
      </w:r>
      <w:r w:rsidR="009A654F" w:rsidRPr="00770537">
        <w:rPr>
          <w:sz w:val="22"/>
          <w:szCs w:val="22"/>
        </w:rPr>
        <w:t xml:space="preserve"> </w:t>
      </w:r>
      <w:r w:rsidR="008C31B3" w:rsidRPr="00770537">
        <w:rPr>
          <w:sz w:val="22"/>
          <w:szCs w:val="22"/>
        </w:rPr>
        <w:t>Example:</w:t>
      </w:r>
    </w:p>
    <w:p w14:paraId="2024BFFB" w14:textId="4C735FB9" w:rsidR="002A33C6" w:rsidRPr="00770537" w:rsidRDefault="008C31B3" w:rsidP="00922681">
      <w:pPr>
        <w:spacing w:before="120"/>
        <w:ind w:left="360" w:firstLine="360"/>
        <w:rPr>
          <w:b/>
          <w:sz w:val="21"/>
          <w:szCs w:val="21"/>
        </w:rPr>
      </w:pPr>
      <w:r w:rsidRPr="00770537">
        <w:rPr>
          <w:b/>
          <w:sz w:val="21"/>
          <w:szCs w:val="21"/>
        </w:rPr>
        <w:t xml:space="preserve">Load </w:t>
      </w:r>
      <w:r w:rsidR="005A6101" w:rsidRPr="00770537">
        <w:rPr>
          <w:b/>
          <w:sz w:val="21"/>
          <w:szCs w:val="21"/>
        </w:rPr>
        <w:t>“Example-PlotDigitizer.jpg”</w:t>
      </w:r>
      <w:r w:rsidR="00F65FED" w:rsidRPr="00770537">
        <w:rPr>
          <w:b/>
          <w:sz w:val="21"/>
          <w:szCs w:val="21"/>
        </w:rPr>
        <w:t xml:space="preserve"> and </w:t>
      </w:r>
      <w:r w:rsidR="003E2E5F" w:rsidRPr="00770537">
        <w:rPr>
          <w:b/>
          <w:sz w:val="21"/>
          <w:szCs w:val="21"/>
        </w:rPr>
        <w:t>run</w:t>
      </w:r>
      <w:r w:rsidR="00F65FED" w:rsidRPr="00770537">
        <w:rPr>
          <w:b/>
          <w:sz w:val="21"/>
          <w:szCs w:val="21"/>
        </w:rPr>
        <w:t xml:space="preserve"> “Plot Digitizer”</w:t>
      </w:r>
    </w:p>
    <w:p w14:paraId="37AB4A58" w14:textId="341837E3" w:rsidR="00922681" w:rsidRPr="00770537" w:rsidRDefault="008C31B3" w:rsidP="00922681">
      <w:pPr>
        <w:spacing w:before="120"/>
        <w:ind w:left="360" w:firstLine="360"/>
        <w:rPr>
          <w:sz w:val="21"/>
          <w:szCs w:val="21"/>
        </w:rPr>
      </w:pPr>
      <w:r w:rsidRPr="00770537">
        <w:rPr>
          <w:sz w:val="21"/>
          <w:szCs w:val="21"/>
        </w:rPr>
        <w:t xml:space="preserve">“Basic Series” </w:t>
      </w:r>
      <w:r w:rsidRPr="00770537">
        <w:rPr>
          <w:sz w:val="21"/>
          <w:szCs w:val="21"/>
        </w:rPr>
        <w:sym w:font="Wingdings" w:char="F0E0"/>
      </w:r>
      <w:r w:rsidRPr="00770537">
        <w:rPr>
          <w:sz w:val="21"/>
          <w:szCs w:val="21"/>
        </w:rPr>
        <w:t xml:space="preserve"> “Examples” </w:t>
      </w:r>
      <w:r w:rsidRPr="00770537">
        <w:rPr>
          <w:sz w:val="21"/>
          <w:szCs w:val="21"/>
        </w:rPr>
        <w:sym w:font="Wingdings" w:char="F0E0"/>
      </w:r>
      <w:r w:rsidRPr="00770537">
        <w:rPr>
          <w:sz w:val="21"/>
          <w:szCs w:val="21"/>
        </w:rPr>
        <w:t xml:space="preserve"> “Image for Plot Digitizer”</w:t>
      </w:r>
      <w:r w:rsidR="00922681" w:rsidRPr="00770537">
        <w:rPr>
          <w:sz w:val="21"/>
          <w:szCs w:val="21"/>
        </w:rPr>
        <w:t xml:space="preserve">. </w:t>
      </w:r>
    </w:p>
    <w:p w14:paraId="4DE35EB5" w14:textId="2C033A55" w:rsidR="002D3B56" w:rsidRPr="00770537" w:rsidRDefault="00C97811" w:rsidP="00D46022">
      <w:pPr>
        <w:spacing w:before="120"/>
        <w:ind w:left="360" w:firstLine="360"/>
        <w:rPr>
          <w:sz w:val="21"/>
          <w:szCs w:val="21"/>
        </w:rPr>
      </w:pPr>
      <w:r w:rsidRPr="00770537">
        <w:rPr>
          <w:sz w:val="21"/>
          <w:szCs w:val="21"/>
        </w:rPr>
        <w:t>Left click to s</w:t>
      </w:r>
      <w:r w:rsidR="007402A0" w:rsidRPr="00770537">
        <w:rPr>
          <w:sz w:val="21"/>
          <w:szCs w:val="21"/>
        </w:rPr>
        <w:t xml:space="preserve">elect </w:t>
      </w:r>
      <w:r w:rsidR="005A6101" w:rsidRPr="00770537">
        <w:rPr>
          <w:sz w:val="21"/>
          <w:szCs w:val="21"/>
        </w:rPr>
        <w:t>the</w:t>
      </w:r>
      <w:r w:rsidR="007402A0" w:rsidRPr="00770537">
        <w:rPr>
          <w:sz w:val="21"/>
          <w:szCs w:val="21"/>
        </w:rPr>
        <w:t xml:space="preserve"> image file</w:t>
      </w:r>
      <w:r w:rsidR="005A6101" w:rsidRPr="00770537">
        <w:rPr>
          <w:sz w:val="21"/>
          <w:szCs w:val="21"/>
        </w:rPr>
        <w:t xml:space="preserve"> (or your own image</w:t>
      </w:r>
      <w:r w:rsidRPr="00770537">
        <w:rPr>
          <w:sz w:val="21"/>
          <w:szCs w:val="21"/>
        </w:rPr>
        <w:t xml:space="preserve"> -- </w:t>
      </w:r>
      <w:r w:rsidR="007402A0" w:rsidRPr="00770537">
        <w:rPr>
          <w:sz w:val="21"/>
          <w:szCs w:val="21"/>
        </w:rPr>
        <w:t>a plot with data points</w:t>
      </w:r>
      <w:r w:rsidRPr="00770537">
        <w:rPr>
          <w:sz w:val="21"/>
          <w:szCs w:val="21"/>
        </w:rPr>
        <w:t>)</w:t>
      </w:r>
      <w:r w:rsidR="00413E05" w:rsidRPr="00770537">
        <w:rPr>
          <w:sz w:val="21"/>
          <w:szCs w:val="21"/>
        </w:rPr>
        <w:t xml:space="preserve"> in the </w:t>
      </w:r>
      <w:r w:rsidR="00111B47" w:rsidRPr="00111B47">
        <w:rPr>
          <w:i/>
          <w:sz w:val="21"/>
          <w:szCs w:val="21"/>
        </w:rPr>
        <w:t>Acycle</w:t>
      </w:r>
      <w:r w:rsidR="00413E05" w:rsidRPr="00770537">
        <w:rPr>
          <w:sz w:val="21"/>
          <w:szCs w:val="21"/>
        </w:rPr>
        <w:t xml:space="preserve"> main window</w:t>
      </w:r>
      <w:r w:rsidRPr="00770537">
        <w:rPr>
          <w:sz w:val="21"/>
          <w:szCs w:val="21"/>
        </w:rPr>
        <w:t xml:space="preserve">, select “Math” </w:t>
      </w:r>
      <w:r w:rsidRPr="00770537">
        <w:rPr>
          <w:sz w:val="21"/>
          <w:szCs w:val="21"/>
        </w:rPr>
        <w:sym w:font="Wingdings" w:char="F0E0"/>
      </w:r>
      <w:r w:rsidRPr="00770537">
        <w:rPr>
          <w:sz w:val="21"/>
          <w:szCs w:val="21"/>
        </w:rPr>
        <w:t xml:space="preserve"> “Plot Digitizer” to run this </w:t>
      </w:r>
      <w:r w:rsidR="00EC57B9" w:rsidRPr="00770537">
        <w:rPr>
          <w:sz w:val="21"/>
          <w:szCs w:val="21"/>
        </w:rPr>
        <w:t>GUI</w:t>
      </w:r>
      <w:r w:rsidR="00F30C44" w:rsidRPr="00770537">
        <w:rPr>
          <w:sz w:val="21"/>
          <w:szCs w:val="21"/>
        </w:rPr>
        <w:t xml:space="preserve"> (</w:t>
      </w:r>
      <w:r w:rsidR="00EC57B9" w:rsidRPr="00770537">
        <w:rPr>
          <w:sz w:val="21"/>
          <w:szCs w:val="21"/>
        </w:rPr>
        <w:t xml:space="preserve">see </w:t>
      </w:r>
      <w:r w:rsidR="005D79E9" w:rsidRPr="00770537">
        <w:rPr>
          <w:sz w:val="21"/>
          <w:szCs w:val="21"/>
        </w:rPr>
        <w:t>figures</w:t>
      </w:r>
      <w:r w:rsidR="00FC221F" w:rsidRPr="00770537">
        <w:rPr>
          <w:sz w:val="21"/>
          <w:szCs w:val="21"/>
        </w:rPr>
        <w:t xml:space="preserve"> below</w:t>
      </w:r>
      <w:r w:rsidR="00F30C44" w:rsidRPr="00770537">
        <w:rPr>
          <w:sz w:val="21"/>
          <w:szCs w:val="21"/>
        </w:rPr>
        <w:t>)</w:t>
      </w:r>
      <w:r w:rsidR="002D0419" w:rsidRPr="00770537">
        <w:rPr>
          <w:sz w:val="21"/>
          <w:szCs w:val="21"/>
        </w:rPr>
        <w:t>.</w:t>
      </w:r>
    </w:p>
    <w:p w14:paraId="459AEB57" w14:textId="77777777" w:rsidR="003E2E5F" w:rsidRPr="00770537" w:rsidRDefault="00A130A2" w:rsidP="00A130A2">
      <w:pPr>
        <w:spacing w:before="120"/>
        <w:ind w:left="360"/>
        <w:rPr>
          <w:sz w:val="22"/>
          <w:szCs w:val="22"/>
        </w:rPr>
      </w:pPr>
      <w:r w:rsidRPr="00770537">
        <w:rPr>
          <w:noProof/>
          <w:sz w:val="21"/>
          <w:szCs w:val="21"/>
        </w:rPr>
        <w:drawing>
          <wp:inline distT="0" distB="0" distL="0" distR="0" wp14:anchorId="701F9A81" wp14:editId="07774AE4">
            <wp:extent cx="5943600" cy="163630"/>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cstate="print">
                      <a:extLst>
                        <a:ext uri="{28A0092B-C50C-407E-A947-70E740481C1C}">
                          <a14:useLocalDpi xmlns:a14="http://schemas.microsoft.com/office/drawing/2010/main"/>
                        </a:ext>
                      </a:extLst>
                    </a:blip>
                    <a:srcRect/>
                    <a:stretch/>
                  </pic:blipFill>
                  <pic:spPr bwMode="auto">
                    <a:xfrm>
                      <a:off x="0" y="0"/>
                      <a:ext cx="5943600" cy="163630"/>
                    </a:xfrm>
                    <a:prstGeom prst="rect">
                      <a:avLst/>
                    </a:prstGeom>
                    <a:ln>
                      <a:noFill/>
                    </a:ln>
                    <a:extLst>
                      <a:ext uri="{53640926-AAD7-44D8-BBD7-CCE9431645EC}">
                        <a14:shadowObscured xmlns:a14="http://schemas.microsoft.com/office/drawing/2010/main"/>
                      </a:ext>
                    </a:extLst>
                  </pic:spPr>
                </pic:pic>
              </a:graphicData>
            </a:graphic>
          </wp:inline>
        </w:drawing>
      </w:r>
      <w:r w:rsidRPr="00770537">
        <w:rPr>
          <w:noProof/>
          <w:sz w:val="22"/>
          <w:szCs w:val="22"/>
        </w:rPr>
        <w:drawing>
          <wp:inline distT="0" distB="0" distL="0" distR="0" wp14:anchorId="0680C268" wp14:editId="72C476FF">
            <wp:extent cx="5939505" cy="8508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cstate="print">
                      <a:extLst>
                        <a:ext uri="{28A0092B-C50C-407E-A947-70E740481C1C}">
                          <a14:useLocalDpi xmlns:a14="http://schemas.microsoft.com/office/drawing/2010/main"/>
                        </a:ext>
                      </a:extLst>
                    </a:blip>
                    <a:srcRect/>
                    <a:stretch/>
                  </pic:blipFill>
                  <pic:spPr bwMode="auto">
                    <a:xfrm>
                      <a:off x="0" y="0"/>
                      <a:ext cx="5939505" cy="850822"/>
                    </a:xfrm>
                    <a:prstGeom prst="rect">
                      <a:avLst/>
                    </a:prstGeom>
                    <a:ln>
                      <a:noFill/>
                    </a:ln>
                    <a:extLst>
                      <a:ext uri="{53640926-AAD7-44D8-BBD7-CCE9431645EC}">
                        <a14:shadowObscured xmlns:a14="http://schemas.microsoft.com/office/drawing/2010/main"/>
                      </a:ext>
                    </a:extLst>
                  </pic:spPr>
                </pic:pic>
              </a:graphicData>
            </a:graphic>
          </wp:inline>
        </w:drawing>
      </w:r>
    </w:p>
    <w:p w14:paraId="6B70ADC7" w14:textId="08BB71BA" w:rsidR="00A130A2" w:rsidRPr="00770537" w:rsidRDefault="00A130A2" w:rsidP="00EA558F">
      <w:pPr>
        <w:spacing w:before="120"/>
        <w:ind w:left="360"/>
        <w:rPr>
          <w:sz w:val="22"/>
          <w:szCs w:val="22"/>
        </w:rPr>
      </w:pPr>
      <w:r w:rsidRPr="00770537">
        <w:rPr>
          <w:noProof/>
          <w:sz w:val="22"/>
          <w:szCs w:val="22"/>
        </w:rPr>
        <w:drawing>
          <wp:inline distT="0" distB="0" distL="0" distR="0" wp14:anchorId="0ECAB50F" wp14:editId="400DD6F5">
            <wp:extent cx="2428406" cy="25438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cstate="print">
                      <a:extLst>
                        <a:ext uri="{28A0092B-C50C-407E-A947-70E740481C1C}">
                          <a14:useLocalDpi xmlns:a14="http://schemas.microsoft.com/office/drawing/2010/main"/>
                        </a:ext>
                      </a:extLst>
                    </a:blip>
                    <a:stretch>
                      <a:fillRect/>
                    </a:stretch>
                  </pic:blipFill>
                  <pic:spPr>
                    <a:xfrm>
                      <a:off x="0" y="0"/>
                      <a:ext cx="2482541" cy="2600517"/>
                    </a:xfrm>
                    <a:prstGeom prst="rect">
                      <a:avLst/>
                    </a:prstGeom>
                  </pic:spPr>
                </pic:pic>
              </a:graphicData>
            </a:graphic>
          </wp:inline>
        </w:drawing>
      </w:r>
      <w:r w:rsidR="003E2E5F" w:rsidRPr="00770537">
        <w:rPr>
          <w:sz w:val="22"/>
          <w:szCs w:val="22"/>
        </w:rPr>
        <w:t xml:space="preserve">    </w:t>
      </w:r>
      <w:r w:rsidRPr="00770537">
        <w:rPr>
          <w:noProof/>
        </w:rPr>
        <w:drawing>
          <wp:inline distT="0" distB="0" distL="0" distR="0" wp14:anchorId="77283EB5" wp14:editId="5DFA9698">
            <wp:extent cx="1617044" cy="187151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cstate="print">
                      <a:extLst>
                        <a:ext uri="{28A0092B-C50C-407E-A947-70E740481C1C}">
                          <a14:useLocalDpi xmlns:a14="http://schemas.microsoft.com/office/drawing/2010/main"/>
                        </a:ext>
                      </a:extLst>
                    </a:blip>
                    <a:stretch>
                      <a:fillRect/>
                    </a:stretch>
                  </pic:blipFill>
                  <pic:spPr>
                    <a:xfrm>
                      <a:off x="0" y="0"/>
                      <a:ext cx="1648215" cy="1907590"/>
                    </a:xfrm>
                    <a:prstGeom prst="rect">
                      <a:avLst/>
                    </a:prstGeom>
                  </pic:spPr>
                </pic:pic>
              </a:graphicData>
            </a:graphic>
          </wp:inline>
        </w:drawing>
      </w:r>
    </w:p>
    <w:p w14:paraId="2901CD80" w14:textId="73F324F5" w:rsidR="00922681" w:rsidRPr="00770537" w:rsidRDefault="003E3BC9" w:rsidP="007F583F">
      <w:pPr>
        <w:spacing w:before="120"/>
        <w:ind w:left="360" w:firstLine="360"/>
        <w:rPr>
          <w:sz w:val="21"/>
          <w:szCs w:val="21"/>
        </w:rPr>
      </w:pPr>
      <w:r w:rsidRPr="00770537">
        <w:rPr>
          <w:sz w:val="21"/>
          <w:szCs w:val="21"/>
        </w:rPr>
        <w:t>You will see the</w:t>
      </w:r>
      <w:r w:rsidR="002D0419" w:rsidRPr="00770537">
        <w:rPr>
          <w:sz w:val="21"/>
          <w:szCs w:val="21"/>
        </w:rPr>
        <w:t xml:space="preserve"> pop-up window </w:t>
      </w:r>
      <w:r w:rsidR="006E3B34" w:rsidRPr="00770537">
        <w:rPr>
          <w:sz w:val="21"/>
          <w:szCs w:val="21"/>
        </w:rPr>
        <w:t xml:space="preserve">of </w:t>
      </w:r>
      <w:r w:rsidR="002D0419" w:rsidRPr="00770537">
        <w:rPr>
          <w:sz w:val="21"/>
          <w:szCs w:val="21"/>
        </w:rPr>
        <w:t>“</w:t>
      </w:r>
      <w:r w:rsidR="00111B47" w:rsidRPr="00111B47">
        <w:rPr>
          <w:i/>
          <w:sz w:val="21"/>
          <w:szCs w:val="21"/>
        </w:rPr>
        <w:t>Acycle</w:t>
      </w:r>
      <w:r w:rsidR="007663E2" w:rsidRPr="00770537">
        <w:rPr>
          <w:sz w:val="21"/>
          <w:szCs w:val="21"/>
        </w:rPr>
        <w:t xml:space="preserve">: </w:t>
      </w:r>
      <w:r w:rsidR="00D76E10" w:rsidRPr="00770537">
        <w:rPr>
          <w:sz w:val="21"/>
          <w:szCs w:val="21"/>
        </w:rPr>
        <w:t>Plot Digitizer</w:t>
      </w:r>
      <w:r w:rsidR="002D0419" w:rsidRPr="00770537">
        <w:rPr>
          <w:sz w:val="21"/>
          <w:szCs w:val="21"/>
        </w:rPr>
        <w:t>”</w:t>
      </w:r>
      <w:r w:rsidR="00820E6C" w:rsidRPr="00770537">
        <w:rPr>
          <w:sz w:val="21"/>
          <w:szCs w:val="21"/>
        </w:rPr>
        <w:t xml:space="preserve"> (top panel)</w:t>
      </w:r>
      <w:r w:rsidR="0087135E" w:rsidRPr="00770537">
        <w:rPr>
          <w:sz w:val="21"/>
          <w:szCs w:val="21"/>
        </w:rPr>
        <w:t>.</w:t>
      </w:r>
      <w:r w:rsidR="00217898" w:rsidRPr="00770537">
        <w:rPr>
          <w:sz w:val="21"/>
          <w:szCs w:val="21"/>
        </w:rPr>
        <w:t xml:space="preserve"> </w:t>
      </w:r>
      <w:r w:rsidR="0087135E" w:rsidRPr="00770537">
        <w:rPr>
          <w:sz w:val="21"/>
          <w:szCs w:val="21"/>
        </w:rPr>
        <w:t>F</w:t>
      </w:r>
      <w:r w:rsidR="003C44F4" w:rsidRPr="00770537">
        <w:rPr>
          <w:sz w:val="21"/>
          <w:szCs w:val="21"/>
        </w:rPr>
        <w:t xml:space="preserve">ollow the instructions in </w:t>
      </w:r>
      <w:r w:rsidR="003C44F4" w:rsidRPr="00770537">
        <w:rPr>
          <w:b/>
          <w:color w:val="0432FF"/>
          <w:sz w:val="21"/>
          <w:szCs w:val="21"/>
        </w:rPr>
        <w:t>blue text</w:t>
      </w:r>
      <w:r w:rsidR="003C44F4" w:rsidRPr="00770537">
        <w:rPr>
          <w:color w:val="0432FF"/>
          <w:sz w:val="21"/>
          <w:szCs w:val="21"/>
        </w:rPr>
        <w:t xml:space="preserve"> </w:t>
      </w:r>
      <w:r w:rsidR="003C44F4" w:rsidRPr="00770537">
        <w:rPr>
          <w:sz w:val="21"/>
          <w:szCs w:val="21"/>
        </w:rPr>
        <w:t>(</w:t>
      </w:r>
      <w:r w:rsidR="00EC56F3" w:rsidRPr="00770537">
        <w:rPr>
          <w:sz w:val="21"/>
          <w:szCs w:val="21"/>
        </w:rPr>
        <w:t>bottom left corner</w:t>
      </w:r>
      <w:r w:rsidR="003C44F4" w:rsidRPr="00770537">
        <w:rPr>
          <w:sz w:val="21"/>
          <w:szCs w:val="21"/>
        </w:rPr>
        <w:t>)</w:t>
      </w:r>
      <w:r w:rsidR="0087135E" w:rsidRPr="00770537">
        <w:rPr>
          <w:sz w:val="21"/>
          <w:szCs w:val="21"/>
        </w:rPr>
        <w:t>:</w:t>
      </w:r>
    </w:p>
    <w:p w14:paraId="34A45C0B" w14:textId="77777777" w:rsidR="001D5C1A" w:rsidRPr="00770537" w:rsidRDefault="007B1B17" w:rsidP="007F583F">
      <w:pPr>
        <w:spacing w:before="120"/>
        <w:ind w:left="360" w:firstLine="360"/>
        <w:rPr>
          <w:b/>
          <w:sz w:val="21"/>
          <w:szCs w:val="21"/>
        </w:rPr>
      </w:pPr>
      <w:r w:rsidRPr="00770537">
        <w:rPr>
          <w:b/>
          <w:sz w:val="21"/>
          <w:szCs w:val="21"/>
        </w:rPr>
        <w:t xml:space="preserve">1) </w:t>
      </w:r>
      <w:r w:rsidR="00922681" w:rsidRPr="00770537">
        <w:rPr>
          <w:b/>
          <w:sz w:val="21"/>
          <w:szCs w:val="21"/>
        </w:rPr>
        <w:t>Click the “Calibrate axis” button</w:t>
      </w:r>
    </w:p>
    <w:p w14:paraId="30396650" w14:textId="0E036FF3" w:rsidR="00687DF5" w:rsidRPr="00770537" w:rsidRDefault="001D5C1A" w:rsidP="007F583F">
      <w:pPr>
        <w:spacing w:before="120"/>
        <w:ind w:left="360" w:firstLine="360"/>
        <w:rPr>
          <w:b/>
          <w:sz w:val="21"/>
          <w:szCs w:val="21"/>
        </w:rPr>
      </w:pPr>
      <w:r w:rsidRPr="00770537">
        <w:rPr>
          <w:b/>
          <w:sz w:val="21"/>
          <w:szCs w:val="21"/>
        </w:rPr>
        <w:t xml:space="preserve">2) </w:t>
      </w:r>
      <w:r w:rsidR="00687DF5" w:rsidRPr="00770537">
        <w:rPr>
          <w:b/>
          <w:sz w:val="21"/>
          <w:szCs w:val="21"/>
        </w:rPr>
        <w:t>Pick-up axes limits</w:t>
      </w:r>
    </w:p>
    <w:p w14:paraId="5D3F8FB9" w14:textId="6C173172" w:rsidR="001D5C1A" w:rsidRPr="00770537" w:rsidRDefault="0045539D" w:rsidP="007F583F">
      <w:pPr>
        <w:spacing w:before="120"/>
        <w:ind w:left="360" w:firstLine="360"/>
        <w:rPr>
          <w:sz w:val="21"/>
          <w:szCs w:val="21"/>
        </w:rPr>
      </w:pPr>
      <w:r w:rsidRPr="00770537">
        <w:rPr>
          <w:sz w:val="21"/>
          <w:szCs w:val="21"/>
        </w:rPr>
        <w:t xml:space="preserve">In the image plot figure, click four points in the correct order: minimum </w:t>
      </w:r>
      <w:r w:rsidR="00EA558F" w:rsidRPr="00770537">
        <w:rPr>
          <w:sz w:val="21"/>
          <w:szCs w:val="21"/>
        </w:rPr>
        <w:t xml:space="preserve">limit </w:t>
      </w:r>
      <w:r w:rsidRPr="00770537">
        <w:rPr>
          <w:sz w:val="21"/>
          <w:szCs w:val="21"/>
        </w:rPr>
        <w:t>of x-axis</w:t>
      </w:r>
      <w:r w:rsidR="00C712E8" w:rsidRPr="00770537">
        <w:rPr>
          <w:sz w:val="21"/>
          <w:szCs w:val="21"/>
        </w:rPr>
        <w:t xml:space="preserve"> (2.1)</w:t>
      </w:r>
      <w:r w:rsidRPr="00770537">
        <w:rPr>
          <w:sz w:val="21"/>
          <w:szCs w:val="21"/>
        </w:rPr>
        <w:t xml:space="preserve">, maximum </w:t>
      </w:r>
      <w:r w:rsidR="00EA558F" w:rsidRPr="00770537">
        <w:rPr>
          <w:sz w:val="21"/>
          <w:szCs w:val="21"/>
        </w:rPr>
        <w:t xml:space="preserve">limit </w:t>
      </w:r>
      <w:r w:rsidRPr="00770537">
        <w:rPr>
          <w:sz w:val="21"/>
          <w:szCs w:val="21"/>
        </w:rPr>
        <w:t>of x-axis</w:t>
      </w:r>
      <w:r w:rsidR="00C712E8" w:rsidRPr="00770537">
        <w:rPr>
          <w:sz w:val="21"/>
          <w:szCs w:val="21"/>
        </w:rPr>
        <w:t xml:space="preserve"> (2.2)</w:t>
      </w:r>
      <w:r w:rsidRPr="00770537">
        <w:rPr>
          <w:sz w:val="21"/>
          <w:szCs w:val="21"/>
        </w:rPr>
        <w:t xml:space="preserve">, minimum </w:t>
      </w:r>
      <w:r w:rsidR="00EA558F" w:rsidRPr="00770537">
        <w:rPr>
          <w:sz w:val="21"/>
          <w:szCs w:val="21"/>
        </w:rPr>
        <w:t xml:space="preserve">limit </w:t>
      </w:r>
      <w:r w:rsidRPr="00770537">
        <w:rPr>
          <w:sz w:val="21"/>
          <w:szCs w:val="21"/>
        </w:rPr>
        <w:t>of y-axis</w:t>
      </w:r>
      <w:r w:rsidR="00C712E8" w:rsidRPr="00770537">
        <w:rPr>
          <w:sz w:val="21"/>
          <w:szCs w:val="21"/>
        </w:rPr>
        <w:t xml:space="preserve"> (2.3)</w:t>
      </w:r>
      <w:r w:rsidRPr="00770537">
        <w:rPr>
          <w:sz w:val="21"/>
          <w:szCs w:val="21"/>
        </w:rPr>
        <w:t xml:space="preserve">, and maximum </w:t>
      </w:r>
      <w:r w:rsidR="00EA558F" w:rsidRPr="00770537">
        <w:rPr>
          <w:sz w:val="21"/>
          <w:szCs w:val="21"/>
        </w:rPr>
        <w:t xml:space="preserve">limit </w:t>
      </w:r>
      <w:r w:rsidRPr="00770537">
        <w:rPr>
          <w:sz w:val="21"/>
          <w:szCs w:val="21"/>
        </w:rPr>
        <w:t>of y-axis</w:t>
      </w:r>
      <w:r w:rsidR="00C712E8" w:rsidRPr="00770537">
        <w:rPr>
          <w:sz w:val="21"/>
          <w:szCs w:val="21"/>
        </w:rPr>
        <w:t xml:space="preserve"> (2.4)</w:t>
      </w:r>
      <w:r w:rsidRPr="00770537">
        <w:rPr>
          <w:sz w:val="21"/>
          <w:szCs w:val="21"/>
        </w:rPr>
        <w:t>.</w:t>
      </w:r>
    </w:p>
    <w:p w14:paraId="71999769" w14:textId="39EC6BB9" w:rsidR="00F34D0D" w:rsidRPr="00770537" w:rsidRDefault="006E3B34" w:rsidP="007F583F">
      <w:pPr>
        <w:spacing w:before="120"/>
        <w:ind w:left="360" w:firstLine="360"/>
        <w:rPr>
          <w:b/>
          <w:sz w:val="21"/>
          <w:szCs w:val="21"/>
        </w:rPr>
      </w:pPr>
      <w:r w:rsidRPr="00770537">
        <w:rPr>
          <w:b/>
          <w:sz w:val="21"/>
          <w:szCs w:val="21"/>
        </w:rPr>
        <w:t xml:space="preserve">3) </w:t>
      </w:r>
      <w:r w:rsidR="00687DF5" w:rsidRPr="00770537">
        <w:rPr>
          <w:b/>
          <w:sz w:val="21"/>
          <w:szCs w:val="21"/>
        </w:rPr>
        <w:t>Set a</w:t>
      </w:r>
      <w:r w:rsidR="00F34D0D" w:rsidRPr="00770537">
        <w:rPr>
          <w:b/>
          <w:sz w:val="21"/>
          <w:szCs w:val="21"/>
        </w:rPr>
        <w:t>xes limit</w:t>
      </w:r>
      <w:r w:rsidR="005B5D84" w:rsidRPr="00770537">
        <w:rPr>
          <w:b/>
          <w:sz w:val="21"/>
          <w:szCs w:val="21"/>
        </w:rPr>
        <w:t xml:space="preserve"> values</w:t>
      </w:r>
    </w:p>
    <w:p w14:paraId="5A6EA10B" w14:textId="40B610DF" w:rsidR="006E3B34" w:rsidRPr="00770537" w:rsidRDefault="006E3B34" w:rsidP="007F583F">
      <w:pPr>
        <w:spacing w:before="120"/>
        <w:ind w:left="360" w:firstLine="360"/>
        <w:rPr>
          <w:sz w:val="21"/>
          <w:szCs w:val="21"/>
        </w:rPr>
      </w:pPr>
      <w:r w:rsidRPr="00770537">
        <w:rPr>
          <w:sz w:val="21"/>
          <w:szCs w:val="21"/>
        </w:rPr>
        <w:t>Return the window of “</w:t>
      </w:r>
      <w:r w:rsidR="00111B47" w:rsidRPr="00111B47">
        <w:rPr>
          <w:i/>
          <w:sz w:val="21"/>
          <w:szCs w:val="21"/>
        </w:rPr>
        <w:t>Acycle</w:t>
      </w:r>
      <w:r w:rsidRPr="00770537">
        <w:rPr>
          <w:sz w:val="21"/>
          <w:szCs w:val="21"/>
        </w:rPr>
        <w:t>: Plot Digitizer”</w:t>
      </w:r>
      <w:r w:rsidR="006A2DF8" w:rsidRPr="00770537">
        <w:rPr>
          <w:sz w:val="21"/>
          <w:szCs w:val="21"/>
        </w:rPr>
        <w:t>, type the value of x- and y- axis limits. And select “Linear” or “Log” model.</w:t>
      </w:r>
    </w:p>
    <w:p w14:paraId="4CF6C42D" w14:textId="105257EF" w:rsidR="001A23DD" w:rsidRPr="00770537" w:rsidRDefault="006A2DF8" w:rsidP="007F583F">
      <w:pPr>
        <w:spacing w:before="120"/>
        <w:ind w:left="360" w:firstLine="360"/>
        <w:rPr>
          <w:b/>
          <w:sz w:val="21"/>
          <w:szCs w:val="21"/>
        </w:rPr>
      </w:pPr>
      <w:r w:rsidRPr="00770537">
        <w:rPr>
          <w:b/>
          <w:sz w:val="21"/>
          <w:szCs w:val="21"/>
        </w:rPr>
        <w:t xml:space="preserve">4) </w:t>
      </w:r>
      <w:r w:rsidR="001A23DD" w:rsidRPr="00770537">
        <w:rPr>
          <w:b/>
          <w:sz w:val="21"/>
          <w:szCs w:val="21"/>
        </w:rPr>
        <w:t>Digitize</w:t>
      </w:r>
    </w:p>
    <w:p w14:paraId="31C60427" w14:textId="77777777" w:rsidR="001A23DD" w:rsidRPr="00770537" w:rsidRDefault="001A23DD" w:rsidP="007F583F">
      <w:pPr>
        <w:spacing w:before="120"/>
        <w:ind w:left="360" w:firstLine="360"/>
        <w:rPr>
          <w:sz w:val="21"/>
          <w:szCs w:val="21"/>
        </w:rPr>
      </w:pPr>
      <w:r w:rsidRPr="00770537">
        <w:rPr>
          <w:sz w:val="21"/>
          <w:szCs w:val="21"/>
        </w:rPr>
        <w:t xml:space="preserve">Click “Digitize” button, you are able to click in the image figure to select data points. </w:t>
      </w:r>
    </w:p>
    <w:p w14:paraId="20B9631B" w14:textId="56DD1036" w:rsidR="006A2DF8" w:rsidRPr="00770537" w:rsidRDefault="008C3A50" w:rsidP="007F583F">
      <w:pPr>
        <w:spacing w:before="120"/>
        <w:ind w:left="360" w:firstLine="360"/>
        <w:rPr>
          <w:sz w:val="21"/>
          <w:szCs w:val="21"/>
        </w:rPr>
      </w:pPr>
      <w:r w:rsidRPr="00770537">
        <w:rPr>
          <w:sz w:val="21"/>
          <w:szCs w:val="21"/>
        </w:rPr>
        <w:t>Data points</w:t>
      </w:r>
      <w:r w:rsidR="001A23DD" w:rsidRPr="00770537">
        <w:rPr>
          <w:sz w:val="21"/>
          <w:szCs w:val="21"/>
        </w:rPr>
        <w:t xml:space="preserve"> will be recorded </w:t>
      </w:r>
      <w:r w:rsidR="00A80488" w:rsidRPr="00770537">
        <w:rPr>
          <w:sz w:val="21"/>
          <w:szCs w:val="21"/>
        </w:rPr>
        <w:t xml:space="preserve">and displayed </w:t>
      </w:r>
      <w:r w:rsidR="001A23DD" w:rsidRPr="00770537">
        <w:rPr>
          <w:sz w:val="21"/>
          <w:szCs w:val="21"/>
        </w:rPr>
        <w:t>in “Data Extra Tab” GUI.</w:t>
      </w:r>
    </w:p>
    <w:p w14:paraId="79B680A0" w14:textId="06AE3129" w:rsidR="001A23DD" w:rsidRPr="00770537" w:rsidRDefault="001A23DD" w:rsidP="007F583F">
      <w:pPr>
        <w:spacing w:before="120"/>
        <w:ind w:left="360" w:firstLine="360"/>
        <w:rPr>
          <w:sz w:val="21"/>
          <w:szCs w:val="21"/>
        </w:rPr>
      </w:pPr>
      <w:r w:rsidRPr="00770537">
        <w:rPr>
          <w:sz w:val="21"/>
          <w:szCs w:val="21"/>
        </w:rPr>
        <w:t>Right click to terminate the digitizer</w:t>
      </w:r>
      <w:r w:rsidR="00EE3196" w:rsidRPr="00770537">
        <w:rPr>
          <w:sz w:val="21"/>
          <w:szCs w:val="21"/>
        </w:rPr>
        <w:t>;</w:t>
      </w:r>
      <w:r w:rsidR="00286D46" w:rsidRPr="00770537">
        <w:rPr>
          <w:sz w:val="21"/>
          <w:szCs w:val="21"/>
        </w:rPr>
        <w:t xml:space="preserve"> press “Digitize” to continue.</w:t>
      </w:r>
    </w:p>
    <w:p w14:paraId="72079AC8" w14:textId="3986CE63" w:rsidR="007C0203" w:rsidRPr="00770537" w:rsidRDefault="007C0203" w:rsidP="007F583F">
      <w:pPr>
        <w:spacing w:before="120"/>
        <w:ind w:left="360" w:firstLine="360"/>
        <w:rPr>
          <w:b/>
          <w:sz w:val="21"/>
          <w:szCs w:val="21"/>
        </w:rPr>
      </w:pPr>
      <w:r w:rsidRPr="00770537">
        <w:rPr>
          <w:b/>
          <w:sz w:val="21"/>
          <w:szCs w:val="21"/>
        </w:rPr>
        <w:t xml:space="preserve">5) </w:t>
      </w:r>
      <w:r w:rsidR="00FC0ECD" w:rsidRPr="00770537">
        <w:rPr>
          <w:b/>
          <w:sz w:val="21"/>
          <w:szCs w:val="21"/>
        </w:rPr>
        <w:t>Save Data</w:t>
      </w:r>
    </w:p>
    <w:p w14:paraId="03A8782C" w14:textId="75BA80CA" w:rsidR="00FC0ECD" w:rsidRPr="00770537" w:rsidRDefault="00FC0ECD" w:rsidP="007F583F">
      <w:pPr>
        <w:spacing w:before="120"/>
        <w:ind w:left="360" w:firstLine="360"/>
        <w:rPr>
          <w:sz w:val="21"/>
          <w:szCs w:val="21"/>
        </w:rPr>
      </w:pPr>
      <w:r w:rsidRPr="00770537">
        <w:rPr>
          <w:sz w:val="21"/>
          <w:szCs w:val="21"/>
        </w:rPr>
        <w:lastRenderedPageBreak/>
        <w:t xml:space="preserve">Click “Save Data” button to save </w:t>
      </w:r>
      <w:r w:rsidR="00F939BF" w:rsidRPr="00770537">
        <w:rPr>
          <w:sz w:val="21"/>
          <w:szCs w:val="21"/>
        </w:rPr>
        <w:t xml:space="preserve">digitized </w:t>
      </w:r>
      <w:r w:rsidRPr="00770537">
        <w:rPr>
          <w:sz w:val="21"/>
          <w:szCs w:val="21"/>
        </w:rPr>
        <w:t>data points in text files.</w:t>
      </w:r>
    </w:p>
    <w:p w14:paraId="3A2530E7" w14:textId="77777777" w:rsidR="0067520F" w:rsidRPr="00770537" w:rsidRDefault="0067520F" w:rsidP="0067520F">
      <w:pPr>
        <w:spacing w:before="120"/>
        <w:ind w:left="360" w:firstLine="360"/>
        <w:rPr>
          <w:b/>
          <w:sz w:val="21"/>
          <w:szCs w:val="21"/>
        </w:rPr>
      </w:pPr>
      <w:r w:rsidRPr="00770537">
        <w:rPr>
          <w:b/>
          <w:sz w:val="21"/>
          <w:szCs w:val="21"/>
        </w:rPr>
        <w:t>6) Undo</w:t>
      </w:r>
    </w:p>
    <w:p w14:paraId="06AC1AD4" w14:textId="53A62A76" w:rsidR="0067520F" w:rsidRPr="00770537" w:rsidRDefault="0067520F" w:rsidP="0067520F">
      <w:pPr>
        <w:spacing w:before="120"/>
        <w:ind w:left="360" w:firstLine="360"/>
        <w:rPr>
          <w:sz w:val="21"/>
          <w:szCs w:val="21"/>
        </w:rPr>
      </w:pPr>
      <w:r w:rsidRPr="00770537">
        <w:rPr>
          <w:sz w:val="21"/>
          <w:szCs w:val="21"/>
        </w:rPr>
        <w:t>Press “Undo” to remove the last data point</w:t>
      </w:r>
      <w:r w:rsidR="00AF7E96" w:rsidRPr="00770537">
        <w:rPr>
          <w:sz w:val="21"/>
          <w:szCs w:val="21"/>
        </w:rPr>
        <w:t>(s)</w:t>
      </w:r>
      <w:r w:rsidRPr="00770537">
        <w:rPr>
          <w:sz w:val="21"/>
          <w:szCs w:val="21"/>
        </w:rPr>
        <w:t>.</w:t>
      </w:r>
    </w:p>
    <w:p w14:paraId="1392D107" w14:textId="0F1E9D75" w:rsidR="004851E2" w:rsidRPr="00770537" w:rsidRDefault="004851E2" w:rsidP="002D3B56">
      <w:pPr>
        <w:spacing w:before="120"/>
        <w:ind w:left="360" w:firstLine="360"/>
        <w:rPr>
          <w:sz w:val="22"/>
          <w:szCs w:val="22"/>
        </w:rPr>
      </w:pPr>
    </w:p>
    <w:p w14:paraId="3A35D23C" w14:textId="42EA7233" w:rsidR="00C8434B" w:rsidRPr="00770537" w:rsidRDefault="00C8434B" w:rsidP="006C6A27">
      <w:pPr>
        <w:spacing w:before="120"/>
        <w:ind w:left="360" w:firstLine="360"/>
        <w:rPr>
          <w:sz w:val="22"/>
          <w:szCs w:val="22"/>
        </w:rPr>
      </w:pPr>
      <w:r w:rsidRPr="00770537">
        <w:rPr>
          <w:b/>
          <w:color w:val="000000" w:themeColor="text1"/>
          <w:sz w:val="28"/>
          <w:szCs w:val="28"/>
        </w:rPr>
        <w:br w:type="page"/>
      </w:r>
    </w:p>
    <w:p w14:paraId="5CF4965E" w14:textId="30F4CBA9" w:rsidR="00E16241" w:rsidRPr="00770537" w:rsidRDefault="00A85637" w:rsidP="00A85637">
      <w:pPr>
        <w:pStyle w:val="Heading2"/>
        <w:rPr>
          <w:rFonts w:ascii="Times New Roman" w:hAnsi="Times New Roman" w:cs="Times New Roman"/>
          <w:b/>
          <w:color w:val="000000" w:themeColor="text1"/>
          <w:sz w:val="28"/>
          <w:szCs w:val="28"/>
        </w:rPr>
      </w:pPr>
      <w:bookmarkStart w:id="61" w:name="_Toc47539154"/>
      <w:r w:rsidRPr="00770537">
        <w:rPr>
          <w:rFonts w:ascii="Times New Roman" w:hAnsi="Times New Roman" w:cs="Times New Roman"/>
          <w:b/>
          <w:color w:val="000000" w:themeColor="text1"/>
          <w:sz w:val="28"/>
          <w:szCs w:val="28"/>
        </w:rPr>
        <w:lastRenderedPageBreak/>
        <w:t>4.7</w:t>
      </w:r>
      <w:r w:rsidR="00E16241" w:rsidRPr="00770537">
        <w:rPr>
          <w:rFonts w:ascii="Times New Roman" w:hAnsi="Times New Roman" w:cs="Times New Roman"/>
          <w:b/>
          <w:color w:val="000000" w:themeColor="text1"/>
          <w:sz w:val="28"/>
          <w:szCs w:val="28"/>
        </w:rPr>
        <w:t xml:space="preserve"> Time series</w:t>
      </w:r>
      <w:bookmarkEnd w:id="61"/>
    </w:p>
    <w:p w14:paraId="2DB8E6C9" w14:textId="203D63EC" w:rsidR="00C34FBE" w:rsidRPr="00770537" w:rsidRDefault="003C3795" w:rsidP="00673560">
      <w:pPr>
        <w:spacing w:before="120"/>
        <w:ind w:left="360" w:firstLine="360"/>
        <w:jc w:val="center"/>
        <w:rPr>
          <w:sz w:val="22"/>
          <w:szCs w:val="22"/>
        </w:rPr>
      </w:pPr>
      <w:r w:rsidRPr="003C3795">
        <w:rPr>
          <w:noProof/>
        </w:rPr>
        <w:t xml:space="preserve"> </w:t>
      </w:r>
      <w:r w:rsidR="0052138A" w:rsidRPr="0052138A">
        <w:rPr>
          <w:noProof/>
        </w:rPr>
        <w:t xml:space="preserve"> </w:t>
      </w:r>
      <w:r w:rsidR="0050057D" w:rsidRPr="0050057D">
        <w:rPr>
          <w:noProof/>
        </w:rPr>
        <w:t xml:space="preserve"> </w:t>
      </w:r>
      <w:r w:rsidR="0050057D" w:rsidRPr="0050057D">
        <w:rPr>
          <w:noProof/>
        </w:rPr>
        <w:drawing>
          <wp:inline distT="0" distB="0" distL="0" distR="0" wp14:anchorId="649D96BB" wp14:editId="36F99DDB">
            <wp:extent cx="2351293" cy="3822700"/>
            <wp:effectExtent l="0" t="0" r="0" b="0"/>
            <wp:docPr id="81" name="Picture 8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A screenshot of a cell phone&#10;&#10;Description automatically generated"/>
                    <pic:cNvPicPr/>
                  </pic:nvPicPr>
                  <pic:blipFill>
                    <a:blip r:embed="rId115"/>
                    <a:stretch>
                      <a:fillRect/>
                    </a:stretch>
                  </pic:blipFill>
                  <pic:spPr>
                    <a:xfrm>
                      <a:off x="0" y="0"/>
                      <a:ext cx="2357762" cy="3833218"/>
                    </a:xfrm>
                    <a:prstGeom prst="rect">
                      <a:avLst/>
                    </a:prstGeom>
                  </pic:spPr>
                </pic:pic>
              </a:graphicData>
            </a:graphic>
          </wp:inline>
        </w:drawing>
      </w:r>
    </w:p>
    <w:p w14:paraId="46723879" w14:textId="77777777" w:rsidR="00673560" w:rsidRPr="00770537" w:rsidRDefault="00673560" w:rsidP="00C34FBE">
      <w:pPr>
        <w:spacing w:before="120"/>
        <w:ind w:left="360" w:firstLine="360"/>
        <w:rPr>
          <w:sz w:val="22"/>
          <w:szCs w:val="22"/>
        </w:rPr>
      </w:pPr>
    </w:p>
    <w:p w14:paraId="312FD32B" w14:textId="6BBB552E" w:rsidR="00C34FBE" w:rsidRPr="00770537" w:rsidRDefault="00A873A9" w:rsidP="004A5ADB">
      <w:pPr>
        <w:pStyle w:val="Heading3"/>
        <w:rPr>
          <w:rFonts w:ascii="Times New Roman" w:hAnsi="Times New Roman" w:cs="Times New Roman"/>
          <w:b/>
        </w:rPr>
      </w:pPr>
      <w:bookmarkStart w:id="62" w:name="_Toc47539155"/>
      <w:r w:rsidRPr="00770537">
        <w:rPr>
          <w:rFonts w:ascii="Times New Roman" w:hAnsi="Times New Roman" w:cs="Times New Roman"/>
          <w:b/>
        </w:rPr>
        <w:t>Detrend</w:t>
      </w:r>
      <w:r w:rsidR="00C34FBE" w:rsidRPr="00770537">
        <w:rPr>
          <w:rFonts w:ascii="Times New Roman" w:hAnsi="Times New Roman" w:cs="Times New Roman"/>
          <w:b/>
        </w:rPr>
        <w:t>ing</w:t>
      </w:r>
      <w:r w:rsidR="00AC409E" w:rsidRPr="00770537">
        <w:rPr>
          <w:rFonts w:ascii="Times New Roman" w:hAnsi="Times New Roman" w:cs="Times New Roman"/>
          <w:b/>
        </w:rPr>
        <w:t xml:space="preserve"> | Curve Fitting</w:t>
      </w:r>
      <w:bookmarkEnd w:id="62"/>
    </w:p>
    <w:p w14:paraId="0EC73DC1" w14:textId="09EC44CB" w:rsidR="00A711BC" w:rsidRPr="00770537" w:rsidRDefault="00775A4A" w:rsidP="00A711BC">
      <w:pPr>
        <w:spacing w:before="120"/>
        <w:ind w:left="360" w:firstLine="360"/>
        <w:rPr>
          <w:sz w:val="22"/>
          <w:szCs w:val="22"/>
        </w:rPr>
      </w:pPr>
      <w:r w:rsidRPr="00770537">
        <w:rPr>
          <w:sz w:val="22"/>
          <w:szCs w:val="22"/>
        </w:rPr>
        <w:t xml:space="preserve">This </w:t>
      </w:r>
      <w:r w:rsidR="00A873A9" w:rsidRPr="00770537">
        <w:rPr>
          <w:sz w:val="22"/>
          <w:szCs w:val="22"/>
        </w:rPr>
        <w:t>detrend</w:t>
      </w:r>
      <w:r w:rsidR="000D6481" w:rsidRPr="00770537">
        <w:rPr>
          <w:sz w:val="22"/>
          <w:szCs w:val="22"/>
        </w:rPr>
        <w:t xml:space="preserve">ing </w:t>
      </w:r>
      <w:r w:rsidRPr="00770537">
        <w:rPr>
          <w:sz w:val="22"/>
          <w:szCs w:val="22"/>
        </w:rPr>
        <w:t>function generates 2 new data files based on the selected d</w:t>
      </w:r>
      <w:r w:rsidR="00953EEA" w:rsidRPr="00770537">
        <w:rPr>
          <w:sz w:val="22"/>
          <w:szCs w:val="22"/>
        </w:rPr>
        <w:t>ata file and user-defined parameters: window length and detrending method.</w:t>
      </w:r>
      <w:r w:rsidR="006B2ED6" w:rsidRPr="00770537">
        <w:rPr>
          <w:sz w:val="22"/>
          <w:szCs w:val="22"/>
        </w:rPr>
        <w:t xml:space="preserve"> Steps:</w:t>
      </w:r>
    </w:p>
    <w:p w14:paraId="01E99ADD" w14:textId="2646E03A" w:rsidR="00C56AEF" w:rsidRPr="00770537" w:rsidRDefault="00C56AEF" w:rsidP="005D50B0">
      <w:pPr>
        <w:spacing w:before="120"/>
        <w:ind w:left="360" w:firstLine="360"/>
        <w:rPr>
          <w:sz w:val="22"/>
          <w:szCs w:val="22"/>
        </w:rPr>
      </w:pPr>
      <w:r w:rsidRPr="00770537">
        <w:rPr>
          <w:sz w:val="22"/>
          <w:szCs w:val="22"/>
        </w:rPr>
        <w:t>(</w:t>
      </w:r>
      <w:r w:rsidR="005D50B0" w:rsidRPr="00770537">
        <w:rPr>
          <w:sz w:val="22"/>
          <w:szCs w:val="22"/>
        </w:rPr>
        <w:t>0</w:t>
      </w:r>
      <w:r w:rsidRPr="00770537">
        <w:rPr>
          <w:sz w:val="22"/>
          <w:szCs w:val="22"/>
        </w:rPr>
        <w:t>) Select</w:t>
      </w:r>
      <w:r w:rsidR="006B2ED6" w:rsidRPr="00770537">
        <w:rPr>
          <w:sz w:val="22"/>
          <w:szCs w:val="22"/>
        </w:rPr>
        <w:t xml:space="preserve"> a data file in the Main Window</w:t>
      </w:r>
      <w:r w:rsidR="005D50B0" w:rsidRPr="00770537">
        <w:rPr>
          <w:sz w:val="22"/>
          <w:szCs w:val="22"/>
        </w:rPr>
        <w:t xml:space="preserve">;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2E0BED" w:rsidRPr="00770537">
        <w:rPr>
          <w:b/>
          <w:sz w:val="22"/>
          <w:szCs w:val="22"/>
        </w:rPr>
        <w:t>Detrend</w:t>
      </w:r>
      <w:r w:rsidRPr="00770537">
        <w:rPr>
          <w:b/>
          <w:sz w:val="22"/>
          <w:szCs w:val="22"/>
        </w:rPr>
        <w:t>ing</w:t>
      </w:r>
      <w:r w:rsidRPr="00770537">
        <w:rPr>
          <w:sz w:val="22"/>
          <w:szCs w:val="22"/>
        </w:rPr>
        <w:t xml:space="preserve"> menu</w:t>
      </w:r>
    </w:p>
    <w:p w14:paraId="3E4AE997" w14:textId="78BB9AAE" w:rsidR="00C56AEF" w:rsidRPr="00770537" w:rsidRDefault="00C56AEF" w:rsidP="00A711BC">
      <w:pPr>
        <w:spacing w:before="120"/>
        <w:ind w:left="360" w:firstLine="360"/>
        <w:rPr>
          <w:sz w:val="22"/>
          <w:szCs w:val="22"/>
        </w:rPr>
      </w:pPr>
      <w:r w:rsidRPr="00770537">
        <w:rPr>
          <w:sz w:val="22"/>
          <w:szCs w:val="22"/>
        </w:rPr>
        <w:t>(</w:t>
      </w:r>
      <w:r w:rsidR="005D50B0" w:rsidRPr="00770537">
        <w:rPr>
          <w:sz w:val="22"/>
          <w:szCs w:val="22"/>
        </w:rPr>
        <w:t>1</w:t>
      </w:r>
      <w:r w:rsidRPr="00770537">
        <w:rPr>
          <w:sz w:val="22"/>
          <w:szCs w:val="22"/>
        </w:rPr>
        <w:t xml:space="preserve">) Type </w:t>
      </w:r>
      <w:r w:rsidR="006B2ED6" w:rsidRPr="00770537">
        <w:rPr>
          <w:sz w:val="22"/>
          <w:szCs w:val="22"/>
        </w:rPr>
        <w:t xml:space="preserve">a </w:t>
      </w:r>
      <w:r w:rsidRPr="00770537">
        <w:rPr>
          <w:sz w:val="22"/>
          <w:szCs w:val="22"/>
        </w:rPr>
        <w:t xml:space="preserve">window length </w:t>
      </w:r>
      <w:r w:rsidR="00721BA3">
        <w:rPr>
          <w:sz w:val="22"/>
          <w:szCs w:val="22"/>
        </w:rPr>
        <w:t>OR</w:t>
      </w:r>
      <w:r w:rsidRPr="00770537">
        <w:rPr>
          <w:sz w:val="22"/>
          <w:szCs w:val="22"/>
        </w:rPr>
        <w:t xml:space="preserve"> </w:t>
      </w:r>
      <w:r w:rsidR="006B2ED6" w:rsidRPr="00770537">
        <w:rPr>
          <w:sz w:val="22"/>
          <w:szCs w:val="22"/>
        </w:rPr>
        <w:t xml:space="preserve">a </w:t>
      </w:r>
      <w:r w:rsidR="002869DE" w:rsidRPr="00770537">
        <w:rPr>
          <w:sz w:val="22"/>
          <w:szCs w:val="22"/>
        </w:rPr>
        <w:t xml:space="preserve">percentage </w:t>
      </w:r>
      <w:r w:rsidR="00721BA3">
        <w:rPr>
          <w:sz w:val="22"/>
          <w:szCs w:val="22"/>
        </w:rPr>
        <w:t>OR</w:t>
      </w:r>
      <w:r w:rsidRPr="00770537">
        <w:rPr>
          <w:sz w:val="22"/>
          <w:szCs w:val="22"/>
        </w:rPr>
        <w:t xml:space="preserve"> </w:t>
      </w:r>
      <w:r w:rsidR="006B2ED6" w:rsidRPr="00770537">
        <w:rPr>
          <w:sz w:val="22"/>
          <w:szCs w:val="22"/>
        </w:rPr>
        <w:t>move</w:t>
      </w:r>
      <w:r w:rsidRPr="00770537">
        <w:rPr>
          <w:sz w:val="22"/>
          <w:szCs w:val="22"/>
        </w:rPr>
        <w:t xml:space="preserve"> </w:t>
      </w:r>
      <w:r w:rsidR="006B2ED6" w:rsidRPr="00770537">
        <w:rPr>
          <w:sz w:val="22"/>
          <w:szCs w:val="22"/>
        </w:rPr>
        <w:t xml:space="preserve">the </w:t>
      </w:r>
      <w:r w:rsidRPr="00770537">
        <w:rPr>
          <w:sz w:val="22"/>
          <w:szCs w:val="22"/>
        </w:rPr>
        <w:t>slid</w:t>
      </w:r>
      <w:r w:rsidR="006B2ED6" w:rsidRPr="00770537">
        <w:rPr>
          <w:sz w:val="22"/>
          <w:szCs w:val="22"/>
        </w:rPr>
        <w:t>er</w:t>
      </w:r>
      <w:r w:rsidRPr="00770537">
        <w:rPr>
          <w:sz w:val="22"/>
          <w:szCs w:val="22"/>
        </w:rPr>
        <w:t>. Default value is 35% of the total le</w:t>
      </w:r>
      <w:r w:rsidR="006B2ED6" w:rsidRPr="00770537">
        <w:rPr>
          <w:sz w:val="22"/>
          <w:szCs w:val="22"/>
        </w:rPr>
        <w:t>ngth</w:t>
      </w:r>
      <w:r w:rsidR="00A32832" w:rsidRPr="00770537">
        <w:rPr>
          <w:sz w:val="22"/>
          <w:szCs w:val="22"/>
        </w:rPr>
        <w:t>, that is, if a data length is 100 m, then a window is 35 m.</w:t>
      </w:r>
    </w:p>
    <w:p w14:paraId="18120C4C" w14:textId="7F4FBE8A" w:rsidR="00C56AEF" w:rsidRPr="00770537" w:rsidRDefault="00C56AEF" w:rsidP="00A711BC">
      <w:pPr>
        <w:spacing w:before="120"/>
        <w:ind w:left="360" w:firstLine="360"/>
        <w:rPr>
          <w:sz w:val="22"/>
          <w:szCs w:val="22"/>
        </w:rPr>
      </w:pPr>
      <w:r w:rsidRPr="00770537">
        <w:rPr>
          <w:sz w:val="22"/>
          <w:szCs w:val="22"/>
        </w:rPr>
        <w:t>(</w:t>
      </w:r>
      <w:r w:rsidR="004D360B" w:rsidRPr="00770537">
        <w:rPr>
          <w:sz w:val="22"/>
          <w:szCs w:val="22"/>
        </w:rPr>
        <w:t>2</w:t>
      </w:r>
      <w:r w:rsidRPr="00770537">
        <w:rPr>
          <w:sz w:val="22"/>
          <w:szCs w:val="22"/>
        </w:rPr>
        <w:t xml:space="preserve">) Tick one or more </w:t>
      </w:r>
      <w:r w:rsidR="009A220B" w:rsidRPr="00770537">
        <w:rPr>
          <w:sz w:val="22"/>
          <w:szCs w:val="22"/>
        </w:rPr>
        <w:t>detrend</w:t>
      </w:r>
      <w:r w:rsidRPr="00770537">
        <w:rPr>
          <w:sz w:val="22"/>
          <w:szCs w:val="22"/>
        </w:rPr>
        <w:t>ing method</w:t>
      </w:r>
      <w:r w:rsidR="006F2C81">
        <w:rPr>
          <w:sz w:val="22"/>
          <w:szCs w:val="22"/>
        </w:rPr>
        <w:t>.</w:t>
      </w:r>
    </w:p>
    <w:p w14:paraId="170F8D39" w14:textId="54746B9A" w:rsidR="00C56AEF" w:rsidRPr="00770537" w:rsidRDefault="00C56AEF" w:rsidP="00A711BC">
      <w:pPr>
        <w:spacing w:before="120"/>
        <w:ind w:left="360" w:firstLine="360"/>
        <w:rPr>
          <w:sz w:val="22"/>
          <w:szCs w:val="22"/>
        </w:rPr>
      </w:pPr>
      <w:r w:rsidRPr="00770537">
        <w:rPr>
          <w:sz w:val="22"/>
          <w:szCs w:val="22"/>
        </w:rPr>
        <w:t>(</w:t>
      </w:r>
      <w:r w:rsidR="004D360B" w:rsidRPr="00770537">
        <w:rPr>
          <w:sz w:val="22"/>
          <w:szCs w:val="22"/>
        </w:rPr>
        <w:t>3</w:t>
      </w:r>
      <w:r w:rsidRPr="00770537">
        <w:rPr>
          <w:sz w:val="22"/>
          <w:szCs w:val="22"/>
        </w:rPr>
        <w:t xml:space="preserve">) Click </w:t>
      </w:r>
      <w:r w:rsidR="00F21E9E">
        <w:rPr>
          <w:sz w:val="22"/>
          <w:szCs w:val="22"/>
          <w:bdr w:val="single" w:sz="4" w:space="0" w:color="auto"/>
        </w:rPr>
        <w:t>PLOT</w:t>
      </w:r>
      <w:r w:rsidRPr="00770537">
        <w:rPr>
          <w:sz w:val="22"/>
          <w:szCs w:val="22"/>
        </w:rPr>
        <w:t xml:space="preserve"> button, wait for several seconds</w:t>
      </w:r>
      <w:r w:rsidR="00FB056F" w:rsidRPr="00770537">
        <w:rPr>
          <w:sz w:val="22"/>
          <w:szCs w:val="22"/>
        </w:rPr>
        <w:t xml:space="preserve"> (up to a minute</w:t>
      </w:r>
      <w:r w:rsidR="002E2D87" w:rsidRPr="00770537">
        <w:rPr>
          <w:sz w:val="22"/>
          <w:szCs w:val="22"/>
        </w:rPr>
        <w:t>,</w:t>
      </w:r>
      <w:r w:rsidR="00FB056F" w:rsidRPr="00770537">
        <w:rPr>
          <w:sz w:val="22"/>
          <w:szCs w:val="22"/>
        </w:rPr>
        <w:t xml:space="preserve"> depending on the </w:t>
      </w:r>
      <w:r w:rsidR="003B17A1" w:rsidRPr="00770537">
        <w:rPr>
          <w:sz w:val="22"/>
          <w:szCs w:val="22"/>
        </w:rPr>
        <w:t xml:space="preserve">length of the dataset and the </w:t>
      </w:r>
      <w:r w:rsidR="00FB056F" w:rsidRPr="00770537">
        <w:rPr>
          <w:sz w:val="22"/>
          <w:szCs w:val="22"/>
        </w:rPr>
        <w:t xml:space="preserve">speed of your </w:t>
      </w:r>
      <w:r w:rsidR="003B17A1" w:rsidRPr="00770537">
        <w:rPr>
          <w:sz w:val="22"/>
          <w:szCs w:val="22"/>
        </w:rPr>
        <w:t>machine</w:t>
      </w:r>
      <w:r w:rsidR="00FB056F" w:rsidRPr="00770537">
        <w:rPr>
          <w:sz w:val="22"/>
          <w:szCs w:val="22"/>
        </w:rPr>
        <w:t>)</w:t>
      </w:r>
      <w:r w:rsidRPr="00770537">
        <w:rPr>
          <w:sz w:val="22"/>
          <w:szCs w:val="22"/>
        </w:rPr>
        <w:t xml:space="preserve">. A new window </w:t>
      </w:r>
      <w:r w:rsidR="004D360B" w:rsidRPr="00770537">
        <w:rPr>
          <w:sz w:val="22"/>
          <w:szCs w:val="22"/>
        </w:rPr>
        <w:t>(</w:t>
      </w:r>
      <w:r w:rsidR="003C58C9">
        <w:rPr>
          <w:rFonts w:hint="eastAsia"/>
          <w:sz w:val="22"/>
          <w:szCs w:val="22"/>
        </w:rPr>
        <w:t>right</w:t>
      </w:r>
      <w:r w:rsidR="003C58C9">
        <w:rPr>
          <w:sz w:val="22"/>
          <w:szCs w:val="22"/>
        </w:rPr>
        <w:t xml:space="preserve"> panel below</w:t>
      </w:r>
      <w:r w:rsidR="004D360B" w:rsidRPr="00770537">
        <w:rPr>
          <w:sz w:val="22"/>
          <w:szCs w:val="22"/>
        </w:rPr>
        <w:t xml:space="preserve">) </w:t>
      </w:r>
      <w:r w:rsidRPr="00770537">
        <w:rPr>
          <w:sz w:val="22"/>
          <w:szCs w:val="22"/>
        </w:rPr>
        <w:t>will pop</w:t>
      </w:r>
      <w:r w:rsidR="00C842C7" w:rsidRPr="00770537">
        <w:rPr>
          <w:sz w:val="22"/>
          <w:szCs w:val="22"/>
        </w:rPr>
        <w:t xml:space="preserve">up showing the data and its 35% </w:t>
      </w:r>
      <w:r w:rsidRPr="00770537">
        <w:rPr>
          <w:sz w:val="22"/>
          <w:szCs w:val="22"/>
        </w:rPr>
        <w:t>trend</w:t>
      </w:r>
      <w:r w:rsidR="00FB056F" w:rsidRPr="00770537">
        <w:rPr>
          <w:sz w:val="22"/>
          <w:szCs w:val="22"/>
        </w:rPr>
        <w:t>(s)</w:t>
      </w:r>
      <w:r w:rsidR="003B17A1" w:rsidRPr="00770537">
        <w:rPr>
          <w:sz w:val="22"/>
          <w:szCs w:val="22"/>
        </w:rPr>
        <w:t>.</w:t>
      </w:r>
    </w:p>
    <w:p w14:paraId="3A932074" w14:textId="18EBF761" w:rsidR="00C56AEF" w:rsidRPr="00770537" w:rsidRDefault="00C56AEF" w:rsidP="00A711BC">
      <w:pPr>
        <w:spacing w:before="120"/>
        <w:ind w:left="360" w:firstLine="360"/>
        <w:rPr>
          <w:sz w:val="22"/>
          <w:szCs w:val="22"/>
        </w:rPr>
      </w:pPr>
      <w:r w:rsidRPr="00770537">
        <w:rPr>
          <w:sz w:val="22"/>
          <w:szCs w:val="22"/>
        </w:rPr>
        <w:t>(</w:t>
      </w:r>
      <w:r w:rsidR="00480885">
        <w:rPr>
          <w:sz w:val="22"/>
          <w:szCs w:val="22"/>
        </w:rPr>
        <w:t>4</w:t>
      </w:r>
      <w:r w:rsidRPr="00770537">
        <w:rPr>
          <w:sz w:val="22"/>
          <w:szCs w:val="22"/>
        </w:rPr>
        <w:t>) In the “</w:t>
      </w:r>
      <w:r w:rsidRPr="00770537">
        <w:rPr>
          <w:sz w:val="22"/>
          <w:szCs w:val="22"/>
          <w:bdr w:val="single" w:sz="4" w:space="0" w:color="auto"/>
        </w:rPr>
        <w:t xml:space="preserve">Select &amp; Save </w:t>
      </w:r>
      <w:r w:rsidR="00824344" w:rsidRPr="00770537">
        <w:rPr>
          <w:sz w:val="22"/>
          <w:szCs w:val="22"/>
          <w:bdr w:val="single" w:sz="4" w:space="0" w:color="auto"/>
        </w:rPr>
        <w:t>detrend</w:t>
      </w:r>
      <w:r w:rsidRPr="00770537">
        <w:rPr>
          <w:sz w:val="22"/>
          <w:szCs w:val="22"/>
          <w:bdr w:val="single" w:sz="4" w:space="0" w:color="auto"/>
        </w:rPr>
        <w:t>ing Model</w:t>
      </w:r>
      <w:r w:rsidRPr="00770537">
        <w:rPr>
          <w:sz w:val="22"/>
          <w:szCs w:val="22"/>
        </w:rPr>
        <w:t>” panel, select the preferred trend. The trend and detrended file will be displayed in the Main Window.</w:t>
      </w:r>
    </w:p>
    <w:p w14:paraId="7FE6AA29" w14:textId="70583CF7" w:rsidR="001A6E30" w:rsidRPr="00770537" w:rsidRDefault="001A6E30" w:rsidP="00A711BC">
      <w:pPr>
        <w:spacing w:before="120"/>
        <w:ind w:left="360" w:firstLine="360"/>
        <w:rPr>
          <w:sz w:val="22"/>
          <w:szCs w:val="22"/>
        </w:rPr>
      </w:pPr>
      <w:r w:rsidRPr="00770537">
        <w:rPr>
          <w:sz w:val="22"/>
          <w:szCs w:val="22"/>
        </w:rPr>
        <w:t>(</w:t>
      </w:r>
      <w:r w:rsidR="006A341E" w:rsidRPr="00770537">
        <w:rPr>
          <w:sz w:val="22"/>
          <w:szCs w:val="22"/>
        </w:rPr>
        <w:t>Tips</w:t>
      </w:r>
      <w:r w:rsidRPr="00770537">
        <w:rPr>
          <w:sz w:val="22"/>
          <w:szCs w:val="22"/>
        </w:rPr>
        <w:t>) Change window size</w:t>
      </w:r>
      <w:r w:rsidR="00D03FFE" w:rsidRPr="00770537">
        <w:rPr>
          <w:sz w:val="22"/>
          <w:szCs w:val="22"/>
        </w:rPr>
        <w:t>s</w:t>
      </w:r>
      <w:r w:rsidRPr="00770537">
        <w:rPr>
          <w:sz w:val="22"/>
          <w:szCs w:val="22"/>
        </w:rPr>
        <w:t xml:space="preserve">, the trend lines </w:t>
      </w:r>
      <w:r w:rsidR="00F92E08" w:rsidRPr="00770537">
        <w:rPr>
          <w:sz w:val="22"/>
          <w:szCs w:val="22"/>
        </w:rPr>
        <w:t xml:space="preserve">in the right panel </w:t>
      </w:r>
      <w:r w:rsidRPr="00770537">
        <w:rPr>
          <w:sz w:val="22"/>
          <w:szCs w:val="22"/>
        </w:rPr>
        <w:t xml:space="preserve">will </w:t>
      </w:r>
      <w:r w:rsidR="00763C0B" w:rsidRPr="00770537">
        <w:rPr>
          <w:sz w:val="22"/>
          <w:szCs w:val="22"/>
        </w:rPr>
        <w:t xml:space="preserve">be </w:t>
      </w:r>
      <w:r w:rsidRPr="00770537">
        <w:rPr>
          <w:sz w:val="22"/>
          <w:szCs w:val="22"/>
        </w:rPr>
        <w:t>update</w:t>
      </w:r>
      <w:r w:rsidR="00763C0B" w:rsidRPr="00770537">
        <w:rPr>
          <w:sz w:val="22"/>
          <w:szCs w:val="22"/>
        </w:rPr>
        <w:t>d</w:t>
      </w:r>
      <w:r w:rsidRPr="00770537">
        <w:rPr>
          <w:sz w:val="22"/>
          <w:szCs w:val="22"/>
        </w:rPr>
        <w:t xml:space="preserve"> automatically.</w:t>
      </w:r>
    </w:p>
    <w:p w14:paraId="06871925" w14:textId="7CEAC4A9" w:rsidR="00535CFB" w:rsidRPr="00770537" w:rsidRDefault="00535CFB"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T</w:t>
      </w:r>
      <w:r w:rsidRPr="00770537">
        <w:rPr>
          <w:b/>
          <w:i/>
          <w:sz w:val="22"/>
          <w:szCs w:val="22"/>
        </w:rPr>
        <w:t xml:space="preserve">; [Windows]: </w:t>
      </w:r>
      <w:r w:rsidRPr="00770537">
        <w:rPr>
          <w:b/>
          <w:i/>
          <w:sz w:val="22"/>
          <w:szCs w:val="22"/>
          <w:bdr w:val="single" w:sz="4" w:space="0" w:color="auto"/>
        </w:rPr>
        <w:t>Ctrl + T</w:t>
      </w:r>
    </w:p>
    <w:p w14:paraId="7868D8C2" w14:textId="77777777" w:rsidR="00C842C7" w:rsidRPr="00770537" w:rsidRDefault="00C842C7" w:rsidP="00C842C7">
      <w:pPr>
        <w:spacing w:before="120"/>
        <w:ind w:left="360" w:firstLine="360"/>
        <w:rPr>
          <w:sz w:val="22"/>
          <w:szCs w:val="22"/>
        </w:rPr>
      </w:pPr>
      <w:r w:rsidRPr="00770537">
        <w:rPr>
          <w:sz w:val="22"/>
          <w:szCs w:val="22"/>
        </w:rPr>
        <w:t>New file names: *-80-LOWESS.txt AND *-80-LOWESStrend.txt</w:t>
      </w:r>
    </w:p>
    <w:p w14:paraId="6623E4BC" w14:textId="7F0CE121" w:rsidR="00953EEA" w:rsidRPr="00770537" w:rsidRDefault="00103B24" w:rsidP="00326CEF">
      <w:pPr>
        <w:spacing w:before="120"/>
        <w:jc w:val="center"/>
        <w:rPr>
          <w:sz w:val="22"/>
          <w:szCs w:val="22"/>
        </w:rPr>
      </w:pPr>
      <w:r w:rsidRPr="00103B24">
        <w:rPr>
          <w:noProof/>
          <w:sz w:val="22"/>
          <w:szCs w:val="22"/>
        </w:rPr>
        <w:lastRenderedPageBreak/>
        <w:drawing>
          <wp:inline distT="0" distB="0" distL="0" distR="0" wp14:anchorId="2717D980" wp14:editId="7EFA6937">
            <wp:extent cx="2601202" cy="3410465"/>
            <wp:effectExtent l="0" t="0" r="2540" b="6350"/>
            <wp:docPr id="84" name="Picture 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605922" cy="3416654"/>
                    </a:xfrm>
                    <a:prstGeom prst="rect">
                      <a:avLst/>
                    </a:prstGeom>
                  </pic:spPr>
                </pic:pic>
              </a:graphicData>
            </a:graphic>
          </wp:inline>
        </w:drawing>
      </w:r>
      <w:r w:rsidR="00326CEF" w:rsidRPr="00770537">
        <w:rPr>
          <w:sz w:val="22"/>
          <w:szCs w:val="22"/>
        </w:rPr>
        <w:t xml:space="preserve"> </w:t>
      </w:r>
      <w:r w:rsidRPr="00103B24">
        <w:rPr>
          <w:noProof/>
          <w:sz w:val="22"/>
          <w:szCs w:val="22"/>
        </w:rPr>
        <w:drawing>
          <wp:inline distT="0" distB="0" distL="0" distR="0" wp14:anchorId="2C25A9DF" wp14:editId="78A5BD34">
            <wp:extent cx="3219842" cy="2766104"/>
            <wp:effectExtent l="0" t="0" r="6350" b="2540"/>
            <wp:docPr id="85" name="Picture 8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3227423" cy="2772617"/>
                    </a:xfrm>
                    <a:prstGeom prst="rect">
                      <a:avLst/>
                    </a:prstGeom>
                  </pic:spPr>
                </pic:pic>
              </a:graphicData>
            </a:graphic>
          </wp:inline>
        </w:drawing>
      </w:r>
    </w:p>
    <w:p w14:paraId="69D2205F" w14:textId="28397039" w:rsidR="00624E2A" w:rsidRPr="00770537" w:rsidRDefault="00624E2A" w:rsidP="0022428E">
      <w:pPr>
        <w:spacing w:before="120"/>
        <w:ind w:left="360" w:hanging="360"/>
        <w:jc w:val="center"/>
        <w:rPr>
          <w:sz w:val="22"/>
          <w:szCs w:val="22"/>
        </w:rPr>
      </w:pPr>
    </w:p>
    <w:p w14:paraId="735020DB" w14:textId="29A71AB1" w:rsidR="005E7126" w:rsidRPr="00770537" w:rsidRDefault="005E7126" w:rsidP="005E7126">
      <w:pPr>
        <w:pStyle w:val="Heading3"/>
        <w:rPr>
          <w:rFonts w:ascii="Times New Roman" w:hAnsi="Times New Roman" w:cs="Times New Roman"/>
          <w:b/>
        </w:rPr>
      </w:pPr>
      <w:bookmarkStart w:id="63" w:name="_Toc47539156"/>
      <w:r w:rsidRPr="00770537">
        <w:rPr>
          <w:rFonts w:ascii="Times New Roman" w:hAnsi="Times New Roman" w:cs="Times New Roman"/>
          <w:b/>
        </w:rPr>
        <w:t>Smoothing</w:t>
      </w:r>
      <w:bookmarkEnd w:id="63"/>
    </w:p>
    <w:p w14:paraId="64097521" w14:textId="77777777" w:rsidR="005E7126" w:rsidRPr="00770537" w:rsidRDefault="005E7126" w:rsidP="005E7126">
      <w:pPr>
        <w:pStyle w:val="Heading3"/>
        <w:rPr>
          <w:rFonts w:ascii="Times New Roman" w:hAnsi="Times New Roman" w:cs="Times New Roman"/>
          <w:b/>
        </w:rPr>
      </w:pPr>
      <w:r w:rsidRPr="00770537">
        <w:rPr>
          <w:rFonts w:ascii="Times New Roman" w:hAnsi="Times New Roman" w:cs="Times New Roman"/>
          <w:b/>
        </w:rPr>
        <w:tab/>
      </w:r>
      <w:bookmarkStart w:id="64" w:name="_Toc47539157"/>
      <w:r w:rsidRPr="00770537">
        <w:rPr>
          <w:rFonts w:ascii="Times New Roman" w:hAnsi="Times New Roman" w:cs="Times New Roman"/>
          <w:b/>
        </w:rPr>
        <w:t>Moving Average</w:t>
      </w:r>
      <w:bookmarkEnd w:id="64"/>
    </w:p>
    <w:p w14:paraId="59DF71B1" w14:textId="77777777" w:rsidR="005E7126" w:rsidRPr="00770537" w:rsidRDefault="005E7126" w:rsidP="005E7126">
      <w:pPr>
        <w:spacing w:before="120"/>
        <w:ind w:left="360" w:firstLine="360"/>
        <w:rPr>
          <w:sz w:val="22"/>
          <w:szCs w:val="22"/>
        </w:rPr>
      </w:pPr>
      <w:r w:rsidRPr="00770537">
        <w:rPr>
          <w:sz w:val="22"/>
          <w:szCs w:val="22"/>
        </w:rPr>
        <w:t xml:space="preserve">This function generates a new series based on selected data file using </w:t>
      </w:r>
      <w:r w:rsidRPr="00770537">
        <w:rPr>
          <w:i/>
          <w:sz w:val="22"/>
          <w:szCs w:val="22"/>
        </w:rPr>
        <w:t>n</w:t>
      </w:r>
      <w:r w:rsidRPr="00770537">
        <w:rPr>
          <w:sz w:val="22"/>
          <w:szCs w:val="22"/>
        </w:rPr>
        <w:t xml:space="preserve">-points smoothing, where </w:t>
      </w:r>
      <w:r w:rsidRPr="00770537">
        <w:rPr>
          <w:i/>
          <w:sz w:val="22"/>
          <w:szCs w:val="22"/>
        </w:rPr>
        <w:t>n</w:t>
      </w:r>
      <w:r w:rsidRPr="00770537">
        <w:rPr>
          <w:sz w:val="22"/>
          <w:szCs w:val="22"/>
        </w:rPr>
        <w:t xml:space="preserve"> is a user-defined parameter.</w:t>
      </w:r>
    </w:p>
    <w:p w14:paraId="6C19730F" w14:textId="77777777" w:rsidR="005E7126" w:rsidRPr="00770537" w:rsidRDefault="005E7126" w:rsidP="005E7126">
      <w:pPr>
        <w:spacing w:before="120"/>
        <w:ind w:left="360" w:firstLine="360"/>
        <w:rPr>
          <w:sz w:val="22"/>
          <w:szCs w:val="22"/>
        </w:rPr>
      </w:pPr>
      <w:r w:rsidRPr="00770537">
        <w:rPr>
          <w:sz w:val="22"/>
          <w:szCs w:val="22"/>
        </w:rPr>
        <w:t>New file name: *-3ptsm.txt, means 3 points smoothing output.</w:t>
      </w:r>
    </w:p>
    <w:p w14:paraId="275FE589" w14:textId="77777777" w:rsidR="005E7126" w:rsidRPr="00770537" w:rsidRDefault="005E7126" w:rsidP="005E7126">
      <w:pPr>
        <w:pStyle w:val="Heading3"/>
        <w:rPr>
          <w:rFonts w:ascii="Times New Roman" w:hAnsi="Times New Roman" w:cs="Times New Roman"/>
          <w:b/>
        </w:rPr>
      </w:pPr>
      <w:r w:rsidRPr="00770537">
        <w:rPr>
          <w:rFonts w:ascii="Times New Roman" w:hAnsi="Times New Roman" w:cs="Times New Roman"/>
          <w:b/>
        </w:rPr>
        <w:tab/>
      </w:r>
      <w:bookmarkStart w:id="65" w:name="_Toc47539158"/>
      <w:r w:rsidRPr="00770537">
        <w:rPr>
          <w:rFonts w:ascii="Times New Roman" w:hAnsi="Times New Roman" w:cs="Times New Roman"/>
          <w:b/>
        </w:rPr>
        <w:t>Moving Median</w:t>
      </w:r>
      <w:bookmarkEnd w:id="65"/>
    </w:p>
    <w:p w14:paraId="24F57F94" w14:textId="77777777" w:rsidR="005E7126" w:rsidRPr="00770537" w:rsidRDefault="005E7126" w:rsidP="005E7126">
      <w:pPr>
        <w:spacing w:before="120"/>
        <w:ind w:left="360" w:firstLine="360"/>
        <w:rPr>
          <w:sz w:val="22"/>
          <w:szCs w:val="22"/>
        </w:rPr>
      </w:pPr>
      <w:r w:rsidRPr="00770537">
        <w:rPr>
          <w:sz w:val="22"/>
          <w:szCs w:val="22"/>
        </w:rPr>
        <w:t xml:space="preserve">This function generates a new series based on selected data file using </w:t>
      </w:r>
      <w:r w:rsidRPr="00770537">
        <w:rPr>
          <w:i/>
          <w:sz w:val="22"/>
          <w:szCs w:val="22"/>
        </w:rPr>
        <w:t>x%</w:t>
      </w:r>
      <w:r w:rsidRPr="00770537">
        <w:rPr>
          <w:sz w:val="22"/>
          <w:szCs w:val="22"/>
        </w:rPr>
        <w:t xml:space="preserve"> median smoothing, where </w:t>
      </w:r>
      <w:r w:rsidRPr="00770537">
        <w:rPr>
          <w:i/>
          <w:sz w:val="22"/>
          <w:szCs w:val="22"/>
        </w:rPr>
        <w:t>x</w:t>
      </w:r>
      <w:r w:rsidRPr="00770537">
        <w:rPr>
          <w:sz w:val="22"/>
          <w:szCs w:val="22"/>
        </w:rPr>
        <w:t xml:space="preserve"> is a user-defined parameter. The default value is 0.2 (20%).</w:t>
      </w:r>
    </w:p>
    <w:p w14:paraId="792C1D30" w14:textId="77777777" w:rsidR="005E7126" w:rsidRPr="00770537" w:rsidRDefault="005E7126" w:rsidP="005E7126">
      <w:pPr>
        <w:spacing w:before="120"/>
        <w:ind w:left="360" w:firstLine="360"/>
        <w:rPr>
          <w:sz w:val="22"/>
          <w:szCs w:val="22"/>
        </w:rPr>
      </w:pPr>
      <w:r w:rsidRPr="00770537">
        <w:rPr>
          <w:sz w:val="22"/>
          <w:szCs w:val="22"/>
        </w:rPr>
        <w:t>New file name: *-20%-median.txt, means a 20% median smoothing output.</w:t>
      </w:r>
    </w:p>
    <w:p w14:paraId="2C68C522" w14:textId="77777777" w:rsidR="005E7126" w:rsidRPr="00770537" w:rsidRDefault="005E7126" w:rsidP="005E7126">
      <w:pPr>
        <w:pStyle w:val="Heading3"/>
        <w:rPr>
          <w:rFonts w:ascii="Times New Roman" w:hAnsi="Times New Roman" w:cs="Times New Roman"/>
          <w:b/>
        </w:rPr>
      </w:pPr>
      <w:r w:rsidRPr="00770537">
        <w:rPr>
          <w:rFonts w:ascii="Times New Roman" w:hAnsi="Times New Roman" w:cs="Times New Roman"/>
          <w:b/>
        </w:rPr>
        <w:tab/>
      </w:r>
      <w:bookmarkStart w:id="66" w:name="_Toc47539159"/>
      <w:r w:rsidRPr="00770537">
        <w:rPr>
          <w:rFonts w:ascii="Times New Roman" w:hAnsi="Times New Roman" w:cs="Times New Roman"/>
          <w:b/>
        </w:rPr>
        <w:t>Bootstrap</w:t>
      </w:r>
      <w:bookmarkEnd w:id="66"/>
    </w:p>
    <w:p w14:paraId="4A5F6538" w14:textId="77777777" w:rsidR="005E7126" w:rsidRPr="00770537" w:rsidRDefault="005E7126" w:rsidP="005E7126">
      <w:pPr>
        <w:spacing w:before="120"/>
        <w:ind w:left="360" w:firstLine="360"/>
        <w:rPr>
          <w:sz w:val="22"/>
          <w:szCs w:val="22"/>
        </w:rPr>
      </w:pPr>
      <w:r w:rsidRPr="00770537">
        <w:rPr>
          <w:sz w:val="22"/>
          <w:szCs w:val="22"/>
        </w:rPr>
        <w:t xml:space="preserve">This function generates two new series based on selected data file using </w:t>
      </w:r>
      <w:r w:rsidRPr="00770537">
        <w:rPr>
          <w:i/>
          <w:sz w:val="22"/>
          <w:szCs w:val="22"/>
        </w:rPr>
        <w:t>user-defined</w:t>
      </w:r>
      <w:r w:rsidRPr="00770537">
        <w:rPr>
          <w:sz w:val="22"/>
          <w:szCs w:val="22"/>
        </w:rPr>
        <w:t xml:space="preserve"> smoothing window, smoothing method, and number of bootstrap sampling.</w:t>
      </w:r>
    </w:p>
    <w:p w14:paraId="0F2D9C98" w14:textId="57DD73E4" w:rsidR="003B7148" w:rsidRDefault="005E7126" w:rsidP="005E7126">
      <w:pPr>
        <w:spacing w:before="120"/>
        <w:ind w:left="360" w:firstLine="360"/>
        <w:rPr>
          <w:sz w:val="22"/>
          <w:szCs w:val="22"/>
        </w:rPr>
      </w:pPr>
      <w:r w:rsidRPr="00770537">
        <w:rPr>
          <w:sz w:val="22"/>
          <w:szCs w:val="22"/>
        </w:rPr>
        <w:t>New file nam</w:t>
      </w:r>
      <w:r w:rsidR="003B7148">
        <w:rPr>
          <w:sz w:val="22"/>
          <w:szCs w:val="22"/>
        </w:rPr>
        <w:t>es</w:t>
      </w:r>
      <w:r w:rsidRPr="00770537">
        <w:rPr>
          <w:sz w:val="22"/>
          <w:szCs w:val="22"/>
        </w:rPr>
        <w:t xml:space="preserve">: </w:t>
      </w:r>
    </w:p>
    <w:p w14:paraId="563FE14B" w14:textId="00B2B2C9" w:rsidR="003B7148" w:rsidRDefault="005E7126" w:rsidP="005E7126">
      <w:pPr>
        <w:spacing w:before="120"/>
        <w:ind w:left="360" w:firstLine="360"/>
        <w:rPr>
          <w:sz w:val="22"/>
          <w:szCs w:val="22"/>
        </w:rPr>
      </w:pPr>
      <w:r w:rsidRPr="00770537">
        <w:rPr>
          <w:sz w:val="22"/>
          <w:szCs w:val="22"/>
        </w:rPr>
        <w:t>*-WINDOW-METHOD-NUMBER-bootstp-meanstd.txt</w:t>
      </w:r>
      <w:r w:rsidR="003B7148">
        <w:rPr>
          <w:sz w:val="22"/>
          <w:szCs w:val="22"/>
        </w:rPr>
        <w:tab/>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58"/>
        <w:gridCol w:w="1558"/>
        <w:gridCol w:w="1558"/>
        <w:gridCol w:w="1558"/>
        <w:gridCol w:w="1559"/>
        <w:gridCol w:w="1559"/>
      </w:tblGrid>
      <w:tr w:rsidR="003B7148" w14:paraId="3781C178" w14:textId="77777777" w:rsidTr="003B7148">
        <w:trPr>
          <w:jc w:val="center"/>
        </w:trPr>
        <w:tc>
          <w:tcPr>
            <w:tcW w:w="1558" w:type="dxa"/>
          </w:tcPr>
          <w:p w14:paraId="1A623E4E" w14:textId="60785227" w:rsidR="003B7148" w:rsidRDefault="003B7148" w:rsidP="005E7126">
            <w:pPr>
              <w:spacing w:before="120"/>
              <w:rPr>
                <w:sz w:val="22"/>
                <w:szCs w:val="22"/>
              </w:rPr>
            </w:pPr>
            <w:r>
              <w:rPr>
                <w:sz w:val="22"/>
                <w:szCs w:val="22"/>
              </w:rPr>
              <w:t>column 1</w:t>
            </w:r>
          </w:p>
        </w:tc>
        <w:tc>
          <w:tcPr>
            <w:tcW w:w="1558" w:type="dxa"/>
          </w:tcPr>
          <w:p w14:paraId="45FCF44D" w14:textId="3E021945" w:rsidR="003B7148" w:rsidRDefault="003B7148" w:rsidP="005E7126">
            <w:pPr>
              <w:spacing w:before="120"/>
              <w:rPr>
                <w:sz w:val="22"/>
                <w:szCs w:val="22"/>
              </w:rPr>
            </w:pPr>
            <w:r>
              <w:rPr>
                <w:sz w:val="22"/>
                <w:szCs w:val="22"/>
              </w:rPr>
              <w:t>column 2</w:t>
            </w:r>
          </w:p>
        </w:tc>
        <w:tc>
          <w:tcPr>
            <w:tcW w:w="1558" w:type="dxa"/>
          </w:tcPr>
          <w:p w14:paraId="14351022" w14:textId="43895381" w:rsidR="003B7148" w:rsidRDefault="003B7148" w:rsidP="005E7126">
            <w:pPr>
              <w:spacing w:before="120"/>
              <w:rPr>
                <w:sz w:val="22"/>
                <w:szCs w:val="22"/>
              </w:rPr>
            </w:pPr>
            <w:r>
              <w:rPr>
                <w:sz w:val="22"/>
                <w:szCs w:val="22"/>
              </w:rPr>
              <w:t>column 3</w:t>
            </w:r>
          </w:p>
        </w:tc>
        <w:tc>
          <w:tcPr>
            <w:tcW w:w="1558" w:type="dxa"/>
          </w:tcPr>
          <w:p w14:paraId="52B899E1" w14:textId="143B5B41" w:rsidR="003B7148" w:rsidRDefault="003B7148" w:rsidP="005E7126">
            <w:pPr>
              <w:spacing w:before="120"/>
              <w:rPr>
                <w:sz w:val="22"/>
                <w:szCs w:val="22"/>
              </w:rPr>
            </w:pPr>
            <w:r>
              <w:rPr>
                <w:sz w:val="22"/>
                <w:szCs w:val="22"/>
              </w:rPr>
              <w:t>column 4</w:t>
            </w:r>
          </w:p>
        </w:tc>
        <w:tc>
          <w:tcPr>
            <w:tcW w:w="1559" w:type="dxa"/>
          </w:tcPr>
          <w:p w14:paraId="0EF4290E" w14:textId="60E94279" w:rsidR="003B7148" w:rsidRDefault="003B7148" w:rsidP="005E7126">
            <w:pPr>
              <w:spacing w:before="120"/>
              <w:rPr>
                <w:sz w:val="22"/>
                <w:szCs w:val="22"/>
              </w:rPr>
            </w:pPr>
            <w:r>
              <w:rPr>
                <w:sz w:val="22"/>
                <w:szCs w:val="22"/>
              </w:rPr>
              <w:t>column 5</w:t>
            </w:r>
          </w:p>
        </w:tc>
        <w:tc>
          <w:tcPr>
            <w:tcW w:w="1559" w:type="dxa"/>
          </w:tcPr>
          <w:p w14:paraId="47D7A92B" w14:textId="1D92767C" w:rsidR="003B7148" w:rsidRDefault="003B7148" w:rsidP="005E7126">
            <w:pPr>
              <w:spacing w:before="120"/>
              <w:rPr>
                <w:sz w:val="22"/>
                <w:szCs w:val="22"/>
              </w:rPr>
            </w:pPr>
            <w:r>
              <w:rPr>
                <w:sz w:val="22"/>
                <w:szCs w:val="22"/>
              </w:rPr>
              <w:t>column 6</w:t>
            </w:r>
          </w:p>
        </w:tc>
      </w:tr>
      <w:tr w:rsidR="003B7148" w14:paraId="1CEE66A2" w14:textId="77777777" w:rsidTr="003B7148">
        <w:trPr>
          <w:jc w:val="center"/>
        </w:trPr>
        <w:tc>
          <w:tcPr>
            <w:tcW w:w="1558" w:type="dxa"/>
          </w:tcPr>
          <w:p w14:paraId="07E7F330" w14:textId="63A504C7" w:rsidR="003B7148" w:rsidRDefault="003B7148" w:rsidP="005E7126">
            <w:pPr>
              <w:spacing w:before="120"/>
              <w:rPr>
                <w:sz w:val="22"/>
                <w:szCs w:val="22"/>
              </w:rPr>
            </w:pPr>
            <w:r>
              <w:rPr>
                <w:sz w:val="22"/>
                <w:szCs w:val="22"/>
              </w:rPr>
              <w:t>depth/time</w:t>
            </w:r>
          </w:p>
        </w:tc>
        <w:tc>
          <w:tcPr>
            <w:tcW w:w="1558" w:type="dxa"/>
          </w:tcPr>
          <w:p w14:paraId="68691CB3" w14:textId="08E330AA" w:rsidR="003B7148" w:rsidRDefault="00813B44" w:rsidP="005E7126">
            <w:pPr>
              <w:spacing w:before="120"/>
              <w:rPr>
                <w:sz w:val="22"/>
                <w:szCs w:val="22"/>
              </w:rPr>
            </w:pPr>
            <w:r>
              <w:rPr>
                <w:sz w:val="22"/>
                <w:szCs w:val="22"/>
              </w:rPr>
              <w:t>M</w:t>
            </w:r>
            <w:r w:rsidR="003B7148">
              <w:rPr>
                <w:sz w:val="22"/>
                <w:szCs w:val="22"/>
              </w:rPr>
              <w:t>ean</w:t>
            </w:r>
            <w:r>
              <w:rPr>
                <w:sz w:val="22"/>
                <w:szCs w:val="22"/>
              </w:rPr>
              <w:t xml:space="preserve"> </w:t>
            </w:r>
            <w:r w:rsidR="003B7148">
              <w:rPr>
                <w:sz w:val="22"/>
                <w:szCs w:val="22"/>
              </w:rPr>
              <w:t>-</w:t>
            </w:r>
            <w:r>
              <w:rPr>
                <w:sz w:val="22"/>
                <w:szCs w:val="22"/>
              </w:rPr>
              <w:t xml:space="preserve"> </w:t>
            </w:r>
            <w:r w:rsidR="003B7148">
              <w:rPr>
                <w:sz w:val="22"/>
                <w:szCs w:val="22"/>
              </w:rPr>
              <w:t>2</w:t>
            </w:r>
            <w:r w:rsidR="003B7148" w:rsidRPr="003B7148">
              <w:rPr>
                <w:rFonts w:eastAsiaTheme="minorEastAsia"/>
                <w:sz w:val="22"/>
                <w:szCs w:val="22"/>
              </w:rPr>
              <w:t>σ</w:t>
            </w:r>
          </w:p>
        </w:tc>
        <w:tc>
          <w:tcPr>
            <w:tcW w:w="1558" w:type="dxa"/>
          </w:tcPr>
          <w:p w14:paraId="237EFBEF" w14:textId="569DCC84" w:rsidR="003B7148" w:rsidRDefault="00813B44" w:rsidP="005E7126">
            <w:pPr>
              <w:spacing w:before="120"/>
              <w:rPr>
                <w:sz w:val="22"/>
                <w:szCs w:val="22"/>
              </w:rPr>
            </w:pPr>
            <w:r w:rsidRPr="00770537">
              <w:rPr>
                <w:sz w:val="22"/>
                <w:szCs w:val="22"/>
              </w:rPr>
              <w:t>M</w:t>
            </w:r>
            <w:r w:rsidR="003B7148" w:rsidRPr="00770537">
              <w:rPr>
                <w:sz w:val="22"/>
                <w:szCs w:val="22"/>
              </w:rPr>
              <w:t>ean</w:t>
            </w:r>
            <w:r>
              <w:rPr>
                <w:sz w:val="22"/>
                <w:szCs w:val="22"/>
              </w:rPr>
              <w:t xml:space="preserve"> </w:t>
            </w:r>
            <w:r w:rsidR="003B7148">
              <w:rPr>
                <w:sz w:val="22"/>
                <w:szCs w:val="22"/>
              </w:rPr>
              <w:t>-</w:t>
            </w:r>
            <w:r>
              <w:rPr>
                <w:sz w:val="22"/>
                <w:szCs w:val="22"/>
              </w:rPr>
              <w:t xml:space="preserve"> </w:t>
            </w:r>
            <w:r w:rsidR="003B7148" w:rsidRPr="003B7148">
              <w:rPr>
                <w:rFonts w:eastAsiaTheme="minorEastAsia"/>
                <w:sz w:val="22"/>
                <w:szCs w:val="22"/>
              </w:rPr>
              <w:t>σ</w:t>
            </w:r>
          </w:p>
        </w:tc>
        <w:tc>
          <w:tcPr>
            <w:tcW w:w="1558" w:type="dxa"/>
          </w:tcPr>
          <w:p w14:paraId="5993D1CB" w14:textId="2EB1FFA6" w:rsidR="003B7148" w:rsidRDefault="003B7148" w:rsidP="005E7126">
            <w:pPr>
              <w:spacing w:before="120"/>
              <w:rPr>
                <w:sz w:val="22"/>
                <w:szCs w:val="22"/>
              </w:rPr>
            </w:pPr>
            <w:r>
              <w:rPr>
                <w:sz w:val="22"/>
                <w:szCs w:val="22"/>
              </w:rPr>
              <w:t>mean</w:t>
            </w:r>
          </w:p>
        </w:tc>
        <w:tc>
          <w:tcPr>
            <w:tcW w:w="1559" w:type="dxa"/>
          </w:tcPr>
          <w:p w14:paraId="16E44E03" w14:textId="0760B8E6" w:rsidR="003B7148" w:rsidRDefault="003B7148" w:rsidP="005E7126">
            <w:pPr>
              <w:spacing w:before="120"/>
              <w:rPr>
                <w:sz w:val="22"/>
                <w:szCs w:val="22"/>
              </w:rPr>
            </w:pPr>
            <w:r>
              <w:rPr>
                <w:sz w:val="22"/>
                <w:szCs w:val="22"/>
              </w:rPr>
              <w:t>m</w:t>
            </w:r>
            <w:r w:rsidRPr="00770537">
              <w:rPr>
                <w:sz w:val="22"/>
                <w:szCs w:val="22"/>
              </w:rPr>
              <w:t>ean</w:t>
            </w:r>
            <w:r w:rsidR="00813B44">
              <w:rPr>
                <w:sz w:val="22"/>
                <w:szCs w:val="22"/>
              </w:rPr>
              <w:t xml:space="preserve"> </w:t>
            </w:r>
            <w:r>
              <w:rPr>
                <w:sz w:val="22"/>
                <w:szCs w:val="22"/>
              </w:rPr>
              <w:t>+</w:t>
            </w:r>
            <w:r w:rsidR="00813B44">
              <w:rPr>
                <w:sz w:val="22"/>
                <w:szCs w:val="22"/>
              </w:rPr>
              <w:t xml:space="preserve"> </w:t>
            </w:r>
            <w:r w:rsidRPr="003B7148">
              <w:rPr>
                <w:rFonts w:eastAsiaTheme="minorEastAsia"/>
                <w:sz w:val="22"/>
                <w:szCs w:val="22"/>
              </w:rPr>
              <w:t>σ</w:t>
            </w:r>
          </w:p>
        </w:tc>
        <w:tc>
          <w:tcPr>
            <w:tcW w:w="1559" w:type="dxa"/>
          </w:tcPr>
          <w:p w14:paraId="4F9186D5" w14:textId="77638FAD" w:rsidR="003B7148" w:rsidRDefault="003B7148" w:rsidP="005E7126">
            <w:pPr>
              <w:spacing w:before="120"/>
              <w:rPr>
                <w:sz w:val="22"/>
                <w:szCs w:val="22"/>
              </w:rPr>
            </w:pPr>
            <w:r>
              <w:rPr>
                <w:sz w:val="22"/>
                <w:szCs w:val="22"/>
              </w:rPr>
              <w:t>m</w:t>
            </w:r>
            <w:r w:rsidRPr="00770537">
              <w:rPr>
                <w:sz w:val="22"/>
                <w:szCs w:val="22"/>
              </w:rPr>
              <w:t>ean</w:t>
            </w:r>
            <w:r w:rsidR="00813B44">
              <w:rPr>
                <w:sz w:val="22"/>
                <w:szCs w:val="22"/>
              </w:rPr>
              <w:t xml:space="preserve"> </w:t>
            </w:r>
            <w:r>
              <w:rPr>
                <w:sz w:val="22"/>
                <w:szCs w:val="22"/>
              </w:rPr>
              <w:t>+</w:t>
            </w:r>
            <w:r w:rsidR="00813B44">
              <w:rPr>
                <w:sz w:val="22"/>
                <w:szCs w:val="22"/>
              </w:rPr>
              <w:t xml:space="preserve"> </w:t>
            </w:r>
            <w:r>
              <w:rPr>
                <w:sz w:val="22"/>
                <w:szCs w:val="22"/>
              </w:rPr>
              <w:t>2</w:t>
            </w:r>
            <w:r w:rsidRPr="003B7148">
              <w:rPr>
                <w:rFonts w:eastAsiaTheme="minorEastAsia"/>
                <w:sz w:val="22"/>
                <w:szCs w:val="22"/>
              </w:rPr>
              <w:t>σ</w:t>
            </w:r>
          </w:p>
        </w:tc>
      </w:tr>
    </w:tbl>
    <w:p w14:paraId="0247346C" w14:textId="77777777" w:rsidR="00A43298" w:rsidRDefault="00A43298" w:rsidP="005E7126">
      <w:pPr>
        <w:spacing w:before="120"/>
        <w:ind w:left="360" w:firstLine="360"/>
        <w:rPr>
          <w:sz w:val="22"/>
          <w:szCs w:val="22"/>
        </w:rPr>
      </w:pPr>
    </w:p>
    <w:p w14:paraId="42E9203B" w14:textId="3265B115" w:rsidR="003B7148" w:rsidRDefault="005E7126" w:rsidP="005E7126">
      <w:pPr>
        <w:spacing w:before="120"/>
        <w:ind w:left="360" w:firstLine="360"/>
        <w:rPr>
          <w:sz w:val="22"/>
          <w:szCs w:val="22"/>
        </w:rPr>
      </w:pPr>
      <w:r w:rsidRPr="00770537">
        <w:rPr>
          <w:sz w:val="22"/>
          <w:szCs w:val="22"/>
        </w:rPr>
        <w:t>*-WINDOW-METHOD-NUMBER-bootstp-percentile.txt</w:t>
      </w:r>
    </w:p>
    <w:tbl>
      <w:tblPr>
        <w:tblStyle w:val="TableGrid"/>
        <w:tblW w:w="9580"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164"/>
        <w:gridCol w:w="929"/>
        <w:gridCol w:w="934"/>
        <w:gridCol w:w="925"/>
        <w:gridCol w:w="921"/>
        <w:gridCol w:w="928"/>
        <w:gridCol w:w="921"/>
        <w:gridCol w:w="921"/>
        <w:gridCol w:w="1005"/>
        <w:gridCol w:w="932"/>
      </w:tblGrid>
      <w:tr w:rsidR="003B7148" w14:paraId="3775F3E8" w14:textId="77777777" w:rsidTr="00E24B7C">
        <w:trPr>
          <w:jc w:val="center"/>
        </w:trPr>
        <w:tc>
          <w:tcPr>
            <w:tcW w:w="1164" w:type="dxa"/>
          </w:tcPr>
          <w:p w14:paraId="133D21BB" w14:textId="665DF0AF" w:rsidR="003B7148" w:rsidRDefault="003D5E55" w:rsidP="00E24B7C">
            <w:pPr>
              <w:spacing w:before="120"/>
              <w:jc w:val="center"/>
              <w:rPr>
                <w:sz w:val="22"/>
                <w:szCs w:val="22"/>
              </w:rPr>
            </w:pPr>
            <w:r>
              <w:rPr>
                <w:sz w:val="22"/>
                <w:szCs w:val="22"/>
              </w:rPr>
              <w:t>c</w:t>
            </w:r>
            <w:r w:rsidR="003B7148">
              <w:rPr>
                <w:sz w:val="22"/>
                <w:szCs w:val="22"/>
              </w:rPr>
              <w:t>olumn 1</w:t>
            </w:r>
          </w:p>
        </w:tc>
        <w:tc>
          <w:tcPr>
            <w:tcW w:w="929" w:type="dxa"/>
          </w:tcPr>
          <w:p w14:paraId="2B43B763" w14:textId="6B57C183" w:rsidR="003B7148" w:rsidRDefault="003B7148" w:rsidP="00E24B7C">
            <w:pPr>
              <w:spacing w:before="120"/>
              <w:jc w:val="center"/>
              <w:rPr>
                <w:sz w:val="22"/>
                <w:szCs w:val="22"/>
              </w:rPr>
            </w:pPr>
            <w:r>
              <w:rPr>
                <w:sz w:val="22"/>
                <w:szCs w:val="22"/>
              </w:rPr>
              <w:t>2</w:t>
            </w:r>
          </w:p>
        </w:tc>
        <w:tc>
          <w:tcPr>
            <w:tcW w:w="934" w:type="dxa"/>
          </w:tcPr>
          <w:p w14:paraId="5FDF0A22" w14:textId="20A7B3EE" w:rsidR="003B7148" w:rsidRDefault="003B7148" w:rsidP="00E24B7C">
            <w:pPr>
              <w:spacing w:before="120"/>
              <w:jc w:val="center"/>
              <w:rPr>
                <w:sz w:val="22"/>
                <w:szCs w:val="22"/>
              </w:rPr>
            </w:pPr>
            <w:r>
              <w:rPr>
                <w:sz w:val="22"/>
                <w:szCs w:val="22"/>
              </w:rPr>
              <w:t>3</w:t>
            </w:r>
          </w:p>
        </w:tc>
        <w:tc>
          <w:tcPr>
            <w:tcW w:w="925" w:type="dxa"/>
          </w:tcPr>
          <w:p w14:paraId="0A94AAE6" w14:textId="5CAE7652" w:rsidR="003B7148" w:rsidRDefault="003B7148" w:rsidP="00E24B7C">
            <w:pPr>
              <w:spacing w:before="120"/>
              <w:jc w:val="center"/>
              <w:rPr>
                <w:sz w:val="22"/>
                <w:szCs w:val="22"/>
              </w:rPr>
            </w:pPr>
            <w:r>
              <w:rPr>
                <w:sz w:val="22"/>
                <w:szCs w:val="22"/>
              </w:rPr>
              <w:t>4</w:t>
            </w:r>
          </w:p>
        </w:tc>
        <w:tc>
          <w:tcPr>
            <w:tcW w:w="921" w:type="dxa"/>
          </w:tcPr>
          <w:p w14:paraId="046CE64A" w14:textId="2BFDFEDB" w:rsidR="003B7148" w:rsidRDefault="003B7148" w:rsidP="00E24B7C">
            <w:pPr>
              <w:spacing w:before="120"/>
              <w:jc w:val="center"/>
              <w:rPr>
                <w:sz w:val="22"/>
                <w:szCs w:val="22"/>
              </w:rPr>
            </w:pPr>
            <w:r>
              <w:rPr>
                <w:sz w:val="22"/>
                <w:szCs w:val="22"/>
              </w:rPr>
              <w:t>5</w:t>
            </w:r>
          </w:p>
        </w:tc>
        <w:tc>
          <w:tcPr>
            <w:tcW w:w="928" w:type="dxa"/>
          </w:tcPr>
          <w:p w14:paraId="60CB6937" w14:textId="4A26F3F2" w:rsidR="003B7148" w:rsidRDefault="003B7148" w:rsidP="00E24B7C">
            <w:pPr>
              <w:spacing w:before="120"/>
              <w:jc w:val="center"/>
              <w:rPr>
                <w:sz w:val="22"/>
                <w:szCs w:val="22"/>
              </w:rPr>
            </w:pPr>
            <w:r>
              <w:rPr>
                <w:sz w:val="22"/>
                <w:szCs w:val="22"/>
              </w:rPr>
              <w:t>6</w:t>
            </w:r>
          </w:p>
        </w:tc>
        <w:tc>
          <w:tcPr>
            <w:tcW w:w="921" w:type="dxa"/>
          </w:tcPr>
          <w:p w14:paraId="769055FE" w14:textId="53696354" w:rsidR="003B7148" w:rsidRDefault="003B7148" w:rsidP="00E24B7C">
            <w:pPr>
              <w:spacing w:before="120"/>
              <w:jc w:val="center"/>
              <w:rPr>
                <w:sz w:val="22"/>
                <w:szCs w:val="22"/>
              </w:rPr>
            </w:pPr>
            <w:r>
              <w:rPr>
                <w:sz w:val="22"/>
                <w:szCs w:val="22"/>
              </w:rPr>
              <w:t>7</w:t>
            </w:r>
          </w:p>
        </w:tc>
        <w:tc>
          <w:tcPr>
            <w:tcW w:w="921" w:type="dxa"/>
          </w:tcPr>
          <w:p w14:paraId="1A3FEA83" w14:textId="0D14743F" w:rsidR="003B7148" w:rsidRDefault="003B7148" w:rsidP="00E24B7C">
            <w:pPr>
              <w:spacing w:before="120"/>
              <w:jc w:val="center"/>
              <w:rPr>
                <w:sz w:val="22"/>
                <w:szCs w:val="22"/>
              </w:rPr>
            </w:pPr>
            <w:r>
              <w:rPr>
                <w:sz w:val="22"/>
                <w:szCs w:val="22"/>
              </w:rPr>
              <w:t>8</w:t>
            </w:r>
          </w:p>
        </w:tc>
        <w:tc>
          <w:tcPr>
            <w:tcW w:w="1005" w:type="dxa"/>
          </w:tcPr>
          <w:p w14:paraId="2114532C" w14:textId="64BC497C" w:rsidR="003B7148" w:rsidRDefault="003B7148" w:rsidP="00E24B7C">
            <w:pPr>
              <w:spacing w:before="120"/>
              <w:jc w:val="center"/>
              <w:rPr>
                <w:sz w:val="22"/>
                <w:szCs w:val="22"/>
              </w:rPr>
            </w:pPr>
            <w:r>
              <w:rPr>
                <w:sz w:val="22"/>
                <w:szCs w:val="22"/>
              </w:rPr>
              <w:t>9</w:t>
            </w:r>
          </w:p>
        </w:tc>
        <w:tc>
          <w:tcPr>
            <w:tcW w:w="932" w:type="dxa"/>
          </w:tcPr>
          <w:p w14:paraId="23C77F93" w14:textId="33993B41" w:rsidR="003B7148" w:rsidRDefault="003B7148" w:rsidP="00E24B7C">
            <w:pPr>
              <w:spacing w:before="120"/>
              <w:jc w:val="center"/>
              <w:rPr>
                <w:sz w:val="22"/>
                <w:szCs w:val="22"/>
              </w:rPr>
            </w:pPr>
            <w:r>
              <w:rPr>
                <w:sz w:val="22"/>
                <w:szCs w:val="22"/>
              </w:rPr>
              <w:t>10</w:t>
            </w:r>
          </w:p>
        </w:tc>
      </w:tr>
      <w:tr w:rsidR="00C1269F" w14:paraId="7C6A2EE1" w14:textId="77777777" w:rsidTr="00E24B7C">
        <w:trPr>
          <w:jc w:val="center"/>
        </w:trPr>
        <w:tc>
          <w:tcPr>
            <w:tcW w:w="1164" w:type="dxa"/>
          </w:tcPr>
          <w:p w14:paraId="431AEC63" w14:textId="46A81517" w:rsidR="00C1269F" w:rsidRDefault="00C1269F" w:rsidP="00E24B7C">
            <w:pPr>
              <w:spacing w:before="120"/>
              <w:jc w:val="center"/>
              <w:rPr>
                <w:sz w:val="22"/>
                <w:szCs w:val="22"/>
              </w:rPr>
            </w:pPr>
            <w:r>
              <w:rPr>
                <w:sz w:val="22"/>
                <w:szCs w:val="22"/>
              </w:rPr>
              <w:t>depth/time</w:t>
            </w:r>
          </w:p>
        </w:tc>
        <w:tc>
          <w:tcPr>
            <w:tcW w:w="929" w:type="dxa"/>
          </w:tcPr>
          <w:p w14:paraId="7AEB7B63" w14:textId="6789EBB8" w:rsidR="00C1269F" w:rsidRDefault="00C1269F" w:rsidP="00E24B7C">
            <w:pPr>
              <w:spacing w:before="120"/>
              <w:jc w:val="center"/>
              <w:rPr>
                <w:sz w:val="22"/>
                <w:szCs w:val="22"/>
              </w:rPr>
            </w:pPr>
            <w:r w:rsidRPr="00770537">
              <w:rPr>
                <w:sz w:val="22"/>
                <w:szCs w:val="22"/>
              </w:rPr>
              <w:t>0.5%</w:t>
            </w:r>
          </w:p>
        </w:tc>
        <w:tc>
          <w:tcPr>
            <w:tcW w:w="934" w:type="dxa"/>
          </w:tcPr>
          <w:p w14:paraId="36E9749C" w14:textId="7F38F55B" w:rsidR="00C1269F" w:rsidRDefault="00C1269F" w:rsidP="00E24B7C">
            <w:pPr>
              <w:spacing w:before="120"/>
              <w:jc w:val="center"/>
              <w:rPr>
                <w:sz w:val="22"/>
                <w:szCs w:val="22"/>
              </w:rPr>
            </w:pPr>
            <w:r w:rsidRPr="00770537">
              <w:rPr>
                <w:sz w:val="22"/>
                <w:szCs w:val="22"/>
              </w:rPr>
              <w:t>2.275%</w:t>
            </w:r>
          </w:p>
        </w:tc>
        <w:tc>
          <w:tcPr>
            <w:tcW w:w="925" w:type="dxa"/>
          </w:tcPr>
          <w:p w14:paraId="352B5106" w14:textId="3A03BDDD" w:rsidR="00C1269F" w:rsidRDefault="00C1269F" w:rsidP="00E24B7C">
            <w:pPr>
              <w:spacing w:before="120"/>
              <w:jc w:val="center"/>
              <w:rPr>
                <w:sz w:val="22"/>
                <w:szCs w:val="22"/>
              </w:rPr>
            </w:pPr>
            <w:r>
              <w:rPr>
                <w:sz w:val="22"/>
                <w:szCs w:val="22"/>
              </w:rPr>
              <w:t>5%</w:t>
            </w:r>
          </w:p>
        </w:tc>
        <w:tc>
          <w:tcPr>
            <w:tcW w:w="921" w:type="dxa"/>
          </w:tcPr>
          <w:p w14:paraId="59D0308A" w14:textId="5131DA39" w:rsidR="00C1269F" w:rsidRDefault="00C1269F" w:rsidP="00E24B7C">
            <w:pPr>
              <w:spacing w:before="120"/>
              <w:jc w:val="center"/>
              <w:rPr>
                <w:sz w:val="22"/>
                <w:szCs w:val="22"/>
              </w:rPr>
            </w:pPr>
            <w:r>
              <w:rPr>
                <w:sz w:val="22"/>
                <w:szCs w:val="22"/>
              </w:rPr>
              <w:t>25%</w:t>
            </w:r>
          </w:p>
        </w:tc>
        <w:tc>
          <w:tcPr>
            <w:tcW w:w="928" w:type="dxa"/>
          </w:tcPr>
          <w:p w14:paraId="22E30469" w14:textId="6075C1AA" w:rsidR="00C1269F" w:rsidRDefault="00C1269F" w:rsidP="00E24B7C">
            <w:pPr>
              <w:spacing w:before="120"/>
              <w:jc w:val="center"/>
              <w:rPr>
                <w:sz w:val="22"/>
                <w:szCs w:val="22"/>
              </w:rPr>
            </w:pPr>
            <w:r w:rsidRPr="00770537">
              <w:rPr>
                <w:sz w:val="22"/>
                <w:szCs w:val="22"/>
              </w:rPr>
              <w:t>50%</w:t>
            </w:r>
          </w:p>
        </w:tc>
        <w:tc>
          <w:tcPr>
            <w:tcW w:w="921" w:type="dxa"/>
          </w:tcPr>
          <w:p w14:paraId="7A2D07A8" w14:textId="1E929000" w:rsidR="00C1269F" w:rsidRDefault="00C1269F" w:rsidP="00E24B7C">
            <w:pPr>
              <w:spacing w:before="120"/>
              <w:jc w:val="center"/>
              <w:rPr>
                <w:sz w:val="22"/>
                <w:szCs w:val="22"/>
              </w:rPr>
            </w:pPr>
            <w:r>
              <w:rPr>
                <w:sz w:val="22"/>
                <w:szCs w:val="22"/>
              </w:rPr>
              <w:t>75%</w:t>
            </w:r>
          </w:p>
        </w:tc>
        <w:tc>
          <w:tcPr>
            <w:tcW w:w="921" w:type="dxa"/>
          </w:tcPr>
          <w:p w14:paraId="2C8BBE3B" w14:textId="08287DDD" w:rsidR="00C1269F" w:rsidRDefault="00C1269F" w:rsidP="00E24B7C">
            <w:pPr>
              <w:spacing w:before="120"/>
              <w:jc w:val="center"/>
              <w:rPr>
                <w:sz w:val="22"/>
                <w:szCs w:val="22"/>
              </w:rPr>
            </w:pPr>
            <w:r>
              <w:rPr>
                <w:sz w:val="22"/>
                <w:szCs w:val="22"/>
              </w:rPr>
              <w:t>95%</w:t>
            </w:r>
          </w:p>
        </w:tc>
        <w:tc>
          <w:tcPr>
            <w:tcW w:w="1005" w:type="dxa"/>
          </w:tcPr>
          <w:p w14:paraId="080D9D34" w14:textId="17F972F5" w:rsidR="00C1269F" w:rsidRDefault="00C1269F" w:rsidP="00E24B7C">
            <w:pPr>
              <w:spacing w:before="120"/>
              <w:jc w:val="center"/>
              <w:rPr>
                <w:sz w:val="22"/>
                <w:szCs w:val="22"/>
              </w:rPr>
            </w:pPr>
            <w:r w:rsidRPr="00770537">
              <w:rPr>
                <w:sz w:val="22"/>
                <w:szCs w:val="22"/>
              </w:rPr>
              <w:t>97.725%</w:t>
            </w:r>
          </w:p>
        </w:tc>
        <w:tc>
          <w:tcPr>
            <w:tcW w:w="932" w:type="dxa"/>
          </w:tcPr>
          <w:p w14:paraId="0D54771C" w14:textId="55DA1972" w:rsidR="00C1269F" w:rsidRDefault="00C1269F" w:rsidP="00E24B7C">
            <w:pPr>
              <w:spacing w:before="120"/>
              <w:jc w:val="center"/>
              <w:rPr>
                <w:sz w:val="22"/>
                <w:szCs w:val="22"/>
              </w:rPr>
            </w:pPr>
            <w:r w:rsidRPr="00770537">
              <w:rPr>
                <w:sz w:val="22"/>
                <w:szCs w:val="22"/>
              </w:rPr>
              <w:t>99.5%</w:t>
            </w:r>
          </w:p>
        </w:tc>
      </w:tr>
    </w:tbl>
    <w:p w14:paraId="30B7B2CB" w14:textId="77777777" w:rsidR="003B7148" w:rsidRDefault="003B7148" w:rsidP="003B7148">
      <w:pPr>
        <w:spacing w:before="120"/>
        <w:rPr>
          <w:sz w:val="22"/>
          <w:szCs w:val="22"/>
        </w:rPr>
      </w:pPr>
    </w:p>
    <w:p w14:paraId="2EAEC274" w14:textId="39DF74BD" w:rsidR="005E7126" w:rsidRPr="00770537" w:rsidRDefault="00443859" w:rsidP="0008340B">
      <w:pPr>
        <w:spacing w:before="120"/>
        <w:ind w:left="360" w:hanging="360"/>
        <w:rPr>
          <w:sz w:val="22"/>
          <w:szCs w:val="22"/>
        </w:rPr>
      </w:pPr>
      <w:r w:rsidRPr="00443859">
        <w:rPr>
          <w:noProof/>
          <w:sz w:val="22"/>
          <w:szCs w:val="22"/>
        </w:rPr>
        <w:drawing>
          <wp:inline distT="0" distB="0" distL="0" distR="0" wp14:anchorId="4C8E36F3" wp14:editId="5EA8A65E">
            <wp:extent cx="5943600" cy="1898015"/>
            <wp:effectExtent l="0" t="0" r="0" b="0"/>
            <wp:docPr id="76" name="Picture 7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943600" cy="1898015"/>
                    </a:xfrm>
                    <a:prstGeom prst="rect">
                      <a:avLst/>
                    </a:prstGeom>
                  </pic:spPr>
                </pic:pic>
              </a:graphicData>
            </a:graphic>
          </wp:inline>
        </w:drawing>
      </w:r>
    </w:p>
    <w:p w14:paraId="01669D1C" w14:textId="74743E60" w:rsidR="005E7126" w:rsidRPr="00770537" w:rsidRDefault="005E7126" w:rsidP="005E7126">
      <w:pPr>
        <w:spacing w:before="120"/>
        <w:ind w:left="360" w:firstLine="360"/>
        <w:rPr>
          <w:i/>
          <w:sz w:val="22"/>
          <w:szCs w:val="22"/>
        </w:rPr>
      </w:pPr>
      <w:r w:rsidRPr="00770537">
        <w:rPr>
          <w:i/>
          <w:sz w:val="22"/>
          <w:szCs w:val="22"/>
        </w:rPr>
        <w:t>Bootstrap Smoothin</w:t>
      </w:r>
      <w:r w:rsidR="00C054EF">
        <w:rPr>
          <w:i/>
          <w:sz w:val="22"/>
          <w:szCs w:val="22"/>
        </w:rPr>
        <w:t>g</w:t>
      </w:r>
      <w:r w:rsidRPr="00770537">
        <w:rPr>
          <w:i/>
          <w:sz w:val="22"/>
          <w:szCs w:val="22"/>
        </w:rPr>
        <w:t xml:space="preserve"> is </w:t>
      </w:r>
      <w:r w:rsidR="00E20A18">
        <w:rPr>
          <w:i/>
          <w:sz w:val="22"/>
          <w:szCs w:val="22"/>
        </w:rPr>
        <w:t>useful</w:t>
      </w:r>
      <w:r w:rsidRPr="00770537">
        <w:rPr>
          <w:i/>
          <w:sz w:val="22"/>
          <w:szCs w:val="22"/>
        </w:rPr>
        <w:t xml:space="preserve"> estimating confidence intervals of </w:t>
      </w:r>
      <w:r w:rsidR="00745F53">
        <w:rPr>
          <w:rFonts w:hint="eastAsia"/>
          <w:i/>
          <w:sz w:val="22"/>
          <w:szCs w:val="22"/>
        </w:rPr>
        <w:t>t</w:t>
      </w:r>
      <w:r w:rsidR="00745F53">
        <w:rPr>
          <w:i/>
          <w:sz w:val="22"/>
          <w:szCs w:val="22"/>
        </w:rPr>
        <w:t xml:space="preserve">he </w:t>
      </w:r>
      <w:r w:rsidRPr="00770537">
        <w:rPr>
          <w:i/>
          <w:sz w:val="22"/>
          <w:szCs w:val="22"/>
        </w:rPr>
        <w:t>dataset.</w:t>
      </w:r>
    </w:p>
    <w:p w14:paraId="58A5DACA" w14:textId="77777777" w:rsidR="005E7126" w:rsidRPr="00770537" w:rsidRDefault="005E7126" w:rsidP="005E7126">
      <w:pPr>
        <w:spacing w:before="120"/>
        <w:ind w:left="360" w:firstLine="360"/>
        <w:rPr>
          <w:sz w:val="22"/>
          <w:szCs w:val="22"/>
        </w:rPr>
      </w:pPr>
    </w:p>
    <w:p w14:paraId="2A5D1DFC" w14:textId="3626EED9" w:rsidR="00E94248" w:rsidRPr="00770537" w:rsidRDefault="00270FEB" w:rsidP="00E94248">
      <w:pPr>
        <w:pStyle w:val="Heading3"/>
        <w:rPr>
          <w:rFonts w:ascii="Times New Roman" w:hAnsi="Times New Roman" w:cs="Times New Roman"/>
          <w:b/>
        </w:rPr>
      </w:pPr>
      <w:bookmarkStart w:id="67" w:name="_Toc47539160"/>
      <w:r w:rsidRPr="00770537">
        <w:rPr>
          <w:rFonts w:ascii="Times New Roman" w:hAnsi="Times New Roman" w:cs="Times New Roman"/>
          <w:b/>
        </w:rPr>
        <w:t>Prewhitening</w:t>
      </w:r>
      <w:bookmarkEnd w:id="67"/>
    </w:p>
    <w:p w14:paraId="5154062A" w14:textId="01194C3E" w:rsidR="00E94248" w:rsidRPr="00770537" w:rsidRDefault="004A2B7D" w:rsidP="00E94248">
      <w:pPr>
        <w:spacing w:before="120"/>
        <w:ind w:left="360" w:firstLine="360"/>
        <w:rPr>
          <w:sz w:val="22"/>
          <w:szCs w:val="22"/>
        </w:rPr>
      </w:pPr>
      <w:r>
        <w:rPr>
          <w:sz w:val="22"/>
          <w:szCs w:val="22"/>
        </w:rPr>
        <w:t xml:space="preserve">Set ‘User-defined’ value to 1: </w:t>
      </w:r>
      <w:r w:rsidR="00E94248" w:rsidRPr="00770537">
        <w:rPr>
          <w:sz w:val="22"/>
          <w:szCs w:val="22"/>
        </w:rPr>
        <w:t>Differences using MatLab’s diff function.</w:t>
      </w:r>
    </w:p>
    <w:p w14:paraId="1F7D6D40" w14:textId="77777777" w:rsidR="00E94248" w:rsidRPr="00770537" w:rsidRDefault="00E94248" w:rsidP="00E94248">
      <w:pPr>
        <w:spacing w:before="120"/>
        <w:ind w:left="360" w:firstLine="360"/>
        <w:rPr>
          <w:sz w:val="22"/>
          <w:szCs w:val="22"/>
        </w:rPr>
      </w:pPr>
      <w:r w:rsidRPr="00770537">
        <w:rPr>
          <w:i/>
          <w:sz w:val="22"/>
          <w:szCs w:val="22"/>
        </w:rPr>
        <w:t>Y</w:t>
      </w:r>
      <w:r w:rsidRPr="00770537">
        <w:rPr>
          <w:sz w:val="22"/>
          <w:szCs w:val="22"/>
        </w:rPr>
        <w:t xml:space="preserve"> = diff(</w:t>
      </w:r>
      <w:r w:rsidRPr="00770537">
        <w:rPr>
          <w:i/>
          <w:sz w:val="22"/>
          <w:szCs w:val="22"/>
        </w:rPr>
        <w:t>X</w:t>
      </w:r>
      <w:r w:rsidRPr="00770537">
        <w:rPr>
          <w:sz w:val="22"/>
          <w:szCs w:val="22"/>
        </w:rPr>
        <w:t xml:space="preserve">), calculates differences between adjacent elements of </w:t>
      </w:r>
      <w:r w:rsidRPr="00770537">
        <w:rPr>
          <w:i/>
          <w:sz w:val="22"/>
          <w:szCs w:val="22"/>
        </w:rPr>
        <w:t>X</w:t>
      </w:r>
      <w:r w:rsidRPr="00770537">
        <w:rPr>
          <w:sz w:val="22"/>
          <w:szCs w:val="22"/>
        </w:rPr>
        <w:t>.</w:t>
      </w:r>
    </w:p>
    <w:p w14:paraId="3E930CC1" w14:textId="6990127F" w:rsidR="00E94248" w:rsidRDefault="00E94248" w:rsidP="00E94248">
      <w:pPr>
        <w:spacing w:before="120"/>
        <w:ind w:left="360" w:firstLine="360"/>
        <w:rPr>
          <w:sz w:val="22"/>
          <w:szCs w:val="22"/>
        </w:rPr>
      </w:pPr>
      <w:r w:rsidRPr="00770537">
        <w:rPr>
          <w:sz w:val="22"/>
          <w:szCs w:val="22"/>
        </w:rPr>
        <w:t>New file name: *</w:t>
      </w:r>
      <w:r w:rsidR="0070355E" w:rsidRPr="0070355E">
        <w:rPr>
          <w:sz w:val="22"/>
          <w:szCs w:val="22"/>
        </w:rPr>
        <w:t>-prewhiten-1.txt</w:t>
      </w:r>
    </w:p>
    <w:p w14:paraId="57228F0B" w14:textId="63D66AF7" w:rsidR="003B70AD" w:rsidRDefault="003B70AD" w:rsidP="00E94248">
      <w:pPr>
        <w:spacing w:before="120"/>
        <w:ind w:left="360" w:firstLine="360"/>
        <w:rPr>
          <w:sz w:val="22"/>
          <w:szCs w:val="22"/>
        </w:rPr>
      </w:pPr>
    </w:p>
    <w:p w14:paraId="3780F245" w14:textId="2A746EBE" w:rsidR="00C34FBE" w:rsidRPr="00770537" w:rsidRDefault="00C34FBE" w:rsidP="004A5ADB">
      <w:pPr>
        <w:pStyle w:val="Heading3"/>
        <w:rPr>
          <w:rFonts w:ascii="Times New Roman" w:hAnsi="Times New Roman" w:cs="Times New Roman"/>
          <w:b/>
        </w:rPr>
      </w:pPr>
      <w:bookmarkStart w:id="68" w:name="_Toc47539161"/>
      <w:r w:rsidRPr="00770537">
        <w:rPr>
          <w:rFonts w:ascii="Times New Roman" w:hAnsi="Times New Roman" w:cs="Times New Roman"/>
          <w:b/>
        </w:rPr>
        <w:t>Spectral Analysis</w:t>
      </w:r>
      <w:bookmarkEnd w:id="68"/>
    </w:p>
    <w:p w14:paraId="0C98BC87" w14:textId="68CA24EF" w:rsidR="00A711BC" w:rsidRPr="00770537" w:rsidRDefault="0034535F" w:rsidP="00A711BC">
      <w:pPr>
        <w:spacing w:before="120"/>
        <w:ind w:left="360" w:firstLine="360"/>
        <w:rPr>
          <w:sz w:val="22"/>
          <w:szCs w:val="22"/>
        </w:rPr>
      </w:pPr>
      <w:r w:rsidRPr="00770537">
        <w:rPr>
          <w:sz w:val="22"/>
          <w:szCs w:val="22"/>
        </w:rPr>
        <w:t>This function conduct</w:t>
      </w:r>
      <w:r w:rsidR="0006602D" w:rsidRPr="00770537">
        <w:rPr>
          <w:sz w:val="22"/>
          <w:szCs w:val="22"/>
        </w:rPr>
        <w:t>s</w:t>
      </w:r>
      <w:r w:rsidRPr="00770537">
        <w:rPr>
          <w:sz w:val="22"/>
          <w:szCs w:val="22"/>
        </w:rPr>
        <w:t xml:space="preserve"> spectral analysis with user-defined parameters</w:t>
      </w:r>
      <w:r w:rsidR="00A711BC" w:rsidRPr="00770537">
        <w:rPr>
          <w:sz w:val="22"/>
          <w:szCs w:val="22"/>
        </w:rPr>
        <w:t>.</w:t>
      </w:r>
      <w:r w:rsidR="007C4E3B" w:rsidRPr="00770537">
        <w:rPr>
          <w:sz w:val="22"/>
          <w:szCs w:val="22"/>
        </w:rPr>
        <w:t xml:space="preserve"> Steps:</w:t>
      </w:r>
    </w:p>
    <w:p w14:paraId="369AC943" w14:textId="77777777" w:rsidR="007C4E3B" w:rsidRPr="00770537" w:rsidRDefault="007C4E3B" w:rsidP="007C4E3B">
      <w:pPr>
        <w:spacing w:before="120"/>
        <w:ind w:left="360" w:firstLine="360"/>
        <w:rPr>
          <w:sz w:val="22"/>
          <w:szCs w:val="22"/>
        </w:rPr>
      </w:pPr>
      <w:r w:rsidRPr="00770537">
        <w:rPr>
          <w:sz w:val="22"/>
          <w:szCs w:val="22"/>
        </w:rPr>
        <w:t>(1) Select a data file in the Main Window</w:t>
      </w:r>
    </w:p>
    <w:p w14:paraId="6B27D10D" w14:textId="4111772A" w:rsidR="007C4E3B" w:rsidRPr="00770537" w:rsidRDefault="007C4E3B" w:rsidP="007C4E3B">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Pr="00770537">
        <w:rPr>
          <w:b/>
          <w:sz w:val="22"/>
          <w:szCs w:val="22"/>
        </w:rPr>
        <w:t>Spectral Analysis</w:t>
      </w:r>
      <w:r w:rsidRPr="00770537">
        <w:rPr>
          <w:sz w:val="22"/>
          <w:szCs w:val="22"/>
        </w:rPr>
        <w:t xml:space="preserve"> menu</w:t>
      </w:r>
    </w:p>
    <w:p w14:paraId="08613243" w14:textId="2B214E4C" w:rsidR="00E3410B" w:rsidRPr="00770537" w:rsidRDefault="00E3410B" w:rsidP="007C4E3B">
      <w:pPr>
        <w:spacing w:before="120"/>
        <w:ind w:left="360" w:firstLine="360"/>
        <w:rPr>
          <w:sz w:val="22"/>
          <w:szCs w:val="22"/>
        </w:rPr>
      </w:pPr>
      <w:r w:rsidRPr="00770537">
        <w:rPr>
          <w:sz w:val="22"/>
          <w:szCs w:val="22"/>
        </w:rPr>
        <w:t>(3) Select one method for spectral analysis. Options are Multi</w:t>
      </w:r>
      <w:r w:rsidR="00820123" w:rsidRPr="00770537">
        <w:rPr>
          <w:sz w:val="22"/>
          <w:szCs w:val="22"/>
        </w:rPr>
        <w:t>-</w:t>
      </w:r>
      <w:r w:rsidRPr="00770537">
        <w:rPr>
          <w:sz w:val="22"/>
          <w:szCs w:val="22"/>
        </w:rPr>
        <w:t>taper method</w:t>
      </w:r>
      <w:r w:rsidR="00820123" w:rsidRPr="00770537">
        <w:rPr>
          <w:sz w:val="22"/>
          <w:szCs w:val="22"/>
        </w:rPr>
        <w:t xml:space="preserve"> (MTM)</w:t>
      </w:r>
      <w:r w:rsidRPr="00770537">
        <w:rPr>
          <w:sz w:val="22"/>
          <w:szCs w:val="22"/>
        </w:rPr>
        <w:t xml:space="preserve"> </w:t>
      </w:r>
      <w:r w:rsidRPr="00770537">
        <w:rPr>
          <w:sz w:val="22"/>
          <w:szCs w:val="22"/>
        </w:rPr>
        <w:fldChar w:fldCharType="begin"/>
      </w:r>
      <w:r w:rsidR="008B172F" w:rsidRPr="00770537">
        <w:rPr>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 guid="5509bdab-ec95-4c09-ad08-85d0a5d43eba"&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Pr="00770537">
        <w:rPr>
          <w:sz w:val="22"/>
          <w:szCs w:val="22"/>
        </w:rPr>
        <w:fldChar w:fldCharType="separate"/>
      </w:r>
      <w:r w:rsidRPr="00770537">
        <w:rPr>
          <w:noProof/>
          <w:sz w:val="22"/>
          <w:szCs w:val="22"/>
        </w:rPr>
        <w:t>(</w:t>
      </w:r>
      <w:hyperlink w:anchor="_ENREF_21" w:tooltip="Thomson, 1982 #2825" w:history="1">
        <w:r w:rsidR="00BC5E89" w:rsidRPr="00BC5E89">
          <w:rPr>
            <w:rStyle w:val="Hyperlink"/>
          </w:rPr>
          <w:t>Thomson, 1982</w:t>
        </w:r>
      </w:hyperlink>
      <w:r w:rsidRPr="00770537">
        <w:rPr>
          <w:noProof/>
          <w:sz w:val="22"/>
          <w:szCs w:val="22"/>
        </w:rPr>
        <w:t>)</w:t>
      </w:r>
      <w:r w:rsidRPr="00770537">
        <w:rPr>
          <w:sz w:val="22"/>
          <w:szCs w:val="22"/>
        </w:rPr>
        <w:fldChar w:fldCharType="end"/>
      </w:r>
      <w:r w:rsidRPr="00770537">
        <w:rPr>
          <w:sz w:val="22"/>
          <w:szCs w:val="22"/>
        </w:rPr>
        <w:t xml:space="preserve">, Lomb-Scargle spectrum </w:t>
      </w:r>
      <w:r w:rsidRPr="00770537">
        <w:rPr>
          <w:sz w:val="22"/>
          <w:szCs w:val="22"/>
        </w:rPr>
        <w:fldChar w:fldCharType="begin"/>
      </w:r>
      <w:r w:rsidR="008B172F" w:rsidRPr="00770537">
        <w:rPr>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 guid="b006e823-917c-4188-8fdc-331663999f10"&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 guid="71a6346d-98fd-4f80-ba17-0e948fac085e"&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Pr="00770537">
        <w:rPr>
          <w:sz w:val="22"/>
          <w:szCs w:val="22"/>
        </w:rPr>
        <w:fldChar w:fldCharType="separate"/>
      </w:r>
      <w:r w:rsidR="00820123" w:rsidRPr="00770537">
        <w:rPr>
          <w:noProof/>
          <w:sz w:val="22"/>
          <w:szCs w:val="22"/>
        </w:rPr>
        <w:t>(</w:t>
      </w:r>
      <w:hyperlink w:anchor="_ENREF_12" w:tooltip="Lomb, 1976 #5117" w:history="1">
        <w:r w:rsidR="00BC5E89" w:rsidRPr="00BC5E89">
          <w:rPr>
            <w:rStyle w:val="Hyperlink"/>
          </w:rPr>
          <w:t>Lomb, 1976</w:t>
        </w:r>
      </w:hyperlink>
      <w:r w:rsidR="00820123" w:rsidRPr="00770537">
        <w:rPr>
          <w:noProof/>
          <w:sz w:val="22"/>
          <w:szCs w:val="22"/>
        </w:rPr>
        <w:t xml:space="preserve">; </w:t>
      </w:r>
      <w:hyperlink w:anchor="_ENREF_19" w:tooltip="Scargle, 1982 #3865" w:history="1">
        <w:r w:rsidR="00BC5E89" w:rsidRPr="00BC5E89">
          <w:rPr>
            <w:rStyle w:val="Hyperlink"/>
          </w:rPr>
          <w:t>Scargle, 1982</w:t>
        </w:r>
      </w:hyperlink>
      <w:r w:rsidR="00820123" w:rsidRPr="00770537">
        <w:rPr>
          <w:noProof/>
          <w:sz w:val="22"/>
          <w:szCs w:val="22"/>
        </w:rPr>
        <w:t>)</w:t>
      </w:r>
      <w:r w:rsidRPr="00770537">
        <w:rPr>
          <w:sz w:val="22"/>
          <w:szCs w:val="22"/>
        </w:rPr>
        <w:fldChar w:fldCharType="end"/>
      </w:r>
      <w:r w:rsidRPr="00770537">
        <w:rPr>
          <w:sz w:val="22"/>
          <w:szCs w:val="22"/>
        </w:rPr>
        <w:t>, and MatLab’s periodogram.</w:t>
      </w:r>
    </w:p>
    <w:p w14:paraId="48869147" w14:textId="1AF83240" w:rsidR="00E3410B" w:rsidRPr="00770537" w:rsidRDefault="00E3410B" w:rsidP="007C4E3B">
      <w:pPr>
        <w:spacing w:before="120"/>
        <w:ind w:left="360" w:firstLine="360"/>
        <w:rPr>
          <w:sz w:val="22"/>
          <w:szCs w:val="22"/>
        </w:rPr>
      </w:pPr>
      <w:r w:rsidRPr="00770537">
        <w:rPr>
          <w:sz w:val="22"/>
          <w:szCs w:val="22"/>
        </w:rPr>
        <w:t xml:space="preserve">(4) </w:t>
      </w:r>
      <w:r w:rsidR="00BA2AAC" w:rsidRPr="00770537">
        <w:rPr>
          <w:sz w:val="22"/>
          <w:szCs w:val="22"/>
        </w:rPr>
        <w:t xml:space="preserve">If Multi-taper method (MTM) is selected, then the Method panel may be changed. The default uses three 2π prolate tapers with no zero-padding. Users can use any positive real number </w:t>
      </w:r>
      <w:proofErr w:type="spellStart"/>
      <w:r w:rsidR="00874FEA">
        <w:rPr>
          <w:i/>
          <w:sz w:val="22"/>
          <w:szCs w:val="22"/>
        </w:rPr>
        <w:t>nw</w:t>
      </w:r>
      <w:proofErr w:type="spellEnd"/>
      <w:r w:rsidR="00BA2AAC" w:rsidRPr="00770537">
        <w:rPr>
          <w:sz w:val="22"/>
          <w:szCs w:val="22"/>
        </w:rPr>
        <w:t xml:space="preserve"> before π; the number of tapers that will be used is 2</w:t>
      </w:r>
      <w:r w:rsidR="004D10C4">
        <w:rPr>
          <w:sz w:val="22"/>
          <w:szCs w:val="22"/>
        </w:rPr>
        <w:t>*</w:t>
      </w:r>
      <w:proofErr w:type="spellStart"/>
      <w:r w:rsidR="004D10C4" w:rsidRPr="004D10C4">
        <w:rPr>
          <w:i/>
          <w:iCs/>
          <w:sz w:val="22"/>
          <w:szCs w:val="22"/>
        </w:rPr>
        <w:t>nw</w:t>
      </w:r>
      <w:proofErr w:type="spellEnd"/>
      <w:r w:rsidR="00BA2AAC" w:rsidRPr="00770537">
        <w:rPr>
          <w:sz w:val="22"/>
          <w:szCs w:val="22"/>
        </w:rPr>
        <w:t xml:space="preserve"> -1 truncated to the nearest integer.</w:t>
      </w:r>
    </w:p>
    <w:p w14:paraId="724277DF" w14:textId="4589DDCC" w:rsidR="00820123" w:rsidRPr="00770537" w:rsidRDefault="00820123" w:rsidP="007C4E3B">
      <w:pPr>
        <w:spacing w:before="120"/>
        <w:ind w:left="360" w:firstLine="360"/>
        <w:rPr>
          <w:sz w:val="22"/>
          <w:szCs w:val="22"/>
        </w:rPr>
      </w:pPr>
      <w:r w:rsidRPr="00770537">
        <w:rPr>
          <w:sz w:val="22"/>
          <w:szCs w:val="22"/>
        </w:rPr>
        <w:t>(5) Plot panel: set the max frequency in the coming figure.</w:t>
      </w:r>
      <w:r w:rsidR="00E76ED1" w:rsidRPr="00770537">
        <w:rPr>
          <w:sz w:val="22"/>
          <w:szCs w:val="22"/>
        </w:rPr>
        <w:t xml:space="preserve"> Linear or log model for x axis and y axis.</w:t>
      </w:r>
    </w:p>
    <w:p w14:paraId="70B8D3E5" w14:textId="084B242B" w:rsidR="00820123" w:rsidRPr="00770537" w:rsidRDefault="00820123" w:rsidP="007C4E3B">
      <w:pPr>
        <w:spacing w:before="120"/>
        <w:ind w:left="360" w:firstLine="360"/>
        <w:rPr>
          <w:sz w:val="22"/>
          <w:szCs w:val="22"/>
        </w:rPr>
      </w:pPr>
      <w:r w:rsidRPr="00770537">
        <w:rPr>
          <w:sz w:val="22"/>
          <w:szCs w:val="22"/>
        </w:rPr>
        <w:t xml:space="preserve">(6) Red Noise panel: AR(1) noise model using </w:t>
      </w:r>
      <w:proofErr w:type="spellStart"/>
      <w:r w:rsidRPr="00770537">
        <w:rPr>
          <w:sz w:val="22"/>
          <w:szCs w:val="22"/>
        </w:rPr>
        <w:t>RedNoise.m</w:t>
      </w:r>
      <w:proofErr w:type="spellEnd"/>
      <w:r w:rsidRPr="00770537">
        <w:rPr>
          <w:sz w:val="22"/>
          <w:szCs w:val="22"/>
        </w:rPr>
        <w:t xml:space="preserve"> by </w:t>
      </w:r>
      <w:hyperlink w:anchor="_ENREF_3" w:tooltip="Husson, 2014 #4143" w:history="1">
        <w:r w:rsidR="00BC5E89" w:rsidRPr="00BC5E89">
          <w:rPr>
            <w:rStyle w:val="Hyperlink"/>
          </w:rPr>
          <w:fldChar w:fldCharType="begin"/>
        </w:r>
        <w:r w:rsidR="00BC5E89" w:rsidRPr="00BC5E89">
          <w:rPr>
            <w:rStyle w:val="Hyperlink"/>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 guid="0b2b5fa6-51f8-4263-bfb2-636a90393622"&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BC5E89" w:rsidRPr="00BC5E89">
          <w:rPr>
            <w:rStyle w:val="Hyperlink"/>
          </w:rPr>
          <w:fldChar w:fldCharType="separate"/>
        </w:r>
        <w:r w:rsidR="00BC5E89" w:rsidRPr="00BC5E89">
          <w:rPr>
            <w:rStyle w:val="Hyperlink"/>
          </w:rPr>
          <w:t>Husson (2014)</w:t>
        </w:r>
        <w:r w:rsidR="00BC5E89" w:rsidRPr="00BC5E89">
          <w:rPr>
            <w:rStyle w:val="Hyperlink"/>
          </w:rPr>
          <w:fldChar w:fldCharType="end"/>
        </w:r>
      </w:hyperlink>
      <w:r w:rsidR="00A34446" w:rsidRPr="00770537">
        <w:rPr>
          <w:sz w:val="22"/>
          <w:szCs w:val="22"/>
        </w:rPr>
        <w:t xml:space="preserve"> and </w:t>
      </w:r>
      <w:r w:rsidR="00E30838" w:rsidRPr="00770537">
        <w:rPr>
          <w:sz w:val="22"/>
          <w:szCs w:val="22"/>
        </w:rPr>
        <w:t xml:space="preserve">corrected </w:t>
      </w:r>
      <w:r w:rsidR="00A34446" w:rsidRPr="00770537">
        <w:rPr>
          <w:sz w:val="22"/>
          <w:szCs w:val="22"/>
        </w:rPr>
        <w:t>by Linda Hinnov.</w:t>
      </w:r>
      <w:r w:rsidR="00853C1F" w:rsidRPr="00770537">
        <w:rPr>
          <w:sz w:val="22"/>
          <w:szCs w:val="22"/>
        </w:rPr>
        <w:t xml:space="preserve"> Robust AR(1) noise model follows </w:t>
      </w:r>
      <w:hyperlink w:anchor="_ENREF_13" w:tooltip="Mann, 1996 #2826" w:history="1">
        <w:r w:rsidR="00BC5E89" w:rsidRPr="00BC5E89">
          <w:rPr>
            <w:rStyle w:val="Hyperlink"/>
          </w:rPr>
          <w:fldChar w:fldCharType="begin"/>
        </w:r>
        <w:r w:rsidR="00BC5E89" w:rsidRPr="00BC5E89">
          <w:rPr>
            <w:rStyle w:val="Hyperlink"/>
          </w:rPr>
          <w:instrText xml:space="preserve"> ADDIN EN.CITE &lt;EndNote&gt;&lt;Cite AuthorYear="1"&gt;&lt;Author&gt;Mann&lt;/Author&gt;&lt;Year&gt;1996&lt;/Year&gt;&lt;RecNum&gt;2826&lt;/RecNum&gt;&lt;DisplayText&gt;Mann and Lees (1996)&lt;/DisplayText&gt;&lt;record&gt;&lt;rec-number&gt;2826&lt;/rec-number&gt;&lt;foreign-keys&gt;&lt;key app="EN" db-id="pvf5wzwr92w0pvef0d5xrtvd5w2dvf0sfdsf" timestamp="1571445997" guid="a00e2d8d-30d3-402c-a173-e717c6d297f6"&gt;2826&lt;/key&gt;&lt;/foreign-keys&gt;&lt;ref-type name="Journal Article"&gt;17&lt;/ref-type&gt;&lt;contributors&gt;&lt;authors&gt;&lt;author&gt;Mann, Michael E&lt;/author&gt;&lt;author&gt;Lees, Jonathan M&lt;/author&gt;&lt;/authors&gt;&lt;/contributors&gt;&lt;titles&gt;&lt;title&gt;Robust estimation of background noise and signal detection in climatic time series&lt;/title&gt;&lt;secondary-title&gt;Climatic Change&lt;/secondary-title&gt;&lt;/titles&gt;&lt;periodical&gt;&lt;full-title&gt;Climatic Change&lt;/full-title&gt;&lt;/periodical&gt;&lt;pages&gt;409-445&lt;/pages&gt;&lt;volume&gt;33&lt;/volume&gt;&lt;number&gt;3&lt;/number&gt;&lt;dates&gt;&lt;year&gt;1996&lt;/year&gt;&lt;/dates&gt;&lt;isbn&gt;0165-0009&lt;/isbn&gt;&lt;urls&gt;&lt;/urls&gt;&lt;/record&gt;&lt;/Cite&gt;&lt;/EndNote&gt;</w:instrText>
        </w:r>
        <w:r w:rsidR="00BC5E89" w:rsidRPr="00BC5E89">
          <w:rPr>
            <w:rStyle w:val="Hyperlink"/>
          </w:rPr>
          <w:fldChar w:fldCharType="separate"/>
        </w:r>
        <w:r w:rsidR="00BC5E89" w:rsidRPr="00BC5E89">
          <w:rPr>
            <w:rStyle w:val="Hyperlink"/>
          </w:rPr>
          <w:t>Mann and Lees (1996)</w:t>
        </w:r>
        <w:r w:rsidR="00BC5E89" w:rsidRPr="00BC5E89">
          <w:rPr>
            <w:rStyle w:val="Hyperlink"/>
          </w:rPr>
          <w:fldChar w:fldCharType="end"/>
        </w:r>
      </w:hyperlink>
      <w:r w:rsidR="00853C1F" w:rsidRPr="00770537">
        <w:rPr>
          <w:sz w:val="22"/>
          <w:szCs w:val="22"/>
        </w:rPr>
        <w:t xml:space="preserve">. </w:t>
      </w:r>
      <w:r w:rsidR="00B5127A">
        <w:rPr>
          <w:sz w:val="22"/>
          <w:szCs w:val="22"/>
        </w:rPr>
        <w:t>Power Law (P.L.) and Bending Power Law (B.P.L.) models follow</w:t>
      </w:r>
      <w:r w:rsidR="00C010AE">
        <w:rPr>
          <w:sz w:val="22"/>
          <w:szCs w:val="22"/>
        </w:rPr>
        <w:t xml:space="preserve"> </w:t>
      </w:r>
      <w:hyperlink w:anchor="_ENREF_23" w:tooltip="Vaughan, 2011 #3808" w:history="1">
        <w:r w:rsidR="00BC5E89" w:rsidRPr="00BC5E89">
          <w:rPr>
            <w:rStyle w:val="Hyperlink"/>
          </w:rPr>
          <w:fldChar w:fldCharType="begin"/>
        </w:r>
        <w:r w:rsidR="00BC5E89" w:rsidRPr="00BC5E89">
          <w:rPr>
            <w:rStyle w:val="Hyperlink"/>
          </w:rPr>
          <w:instrText xml:space="preserve"> ADDIN EN.CITE &lt;EndNote&gt;&lt;Cite AuthorYear="1"&gt;&lt;Author&gt;Vaughan&lt;/Author&gt;&lt;Year&gt;2011&lt;/Year&gt;&lt;RecNum&gt;3808&lt;/RecNum&gt;&lt;DisplayText&gt;Vaughan et al. (2011)&lt;/DisplayText&gt;&lt;record&gt;&lt;rec-number&gt;3808&lt;/rec-number&gt;&lt;foreign-keys&gt;&lt;key app="EN" db-id="pvf5wzwr92w0pvef0d5xrtvd5w2dvf0sfdsf" timestamp="1571452955" guid="9d2f89ff-1bef-4914-86c1-14ad0c2a9190"&gt;3808&lt;/key&gt;&lt;/foreign-keys&gt;&lt;ref-type name="Journal Article"&gt;17&lt;/ref-type&gt;&lt;contributors&gt;&lt;authors&gt;&lt;author&gt;Vaughan, S&lt;/author&gt;&lt;author&gt;Bailey, RJ&lt;/author&gt;&lt;author&gt;Smith, DG&lt;/author&gt;&lt;/authors&gt;&lt;/contributors&gt;&lt;titles&gt;&lt;title&gt;Detecting cycles in stratigraphic data: Spectral analysis in the presence of red noise&lt;/title&gt;&lt;secondary-title&gt;Paleoceanography&lt;/secondary-title&gt;&lt;/titles&gt;&lt;periodical&gt;&lt;full-title&gt;Paleoceanography&lt;/full-title&gt;&lt;/periodical&gt;&lt;volume&gt;26&lt;/volume&gt;&lt;number&gt;4&lt;/number&gt;&lt;dates&gt;&lt;year&gt;2011&lt;/year&gt;&lt;/dates&gt;&lt;isbn&gt;1944-9186&lt;/isbn&gt;&lt;urls&gt;&lt;/urls&gt;&lt;/record&gt;&lt;/Cite&gt;&lt;/EndNote&gt;</w:instrText>
        </w:r>
        <w:r w:rsidR="00BC5E89" w:rsidRPr="00BC5E89">
          <w:rPr>
            <w:rStyle w:val="Hyperlink"/>
          </w:rPr>
          <w:fldChar w:fldCharType="separate"/>
        </w:r>
        <w:r w:rsidR="00BC5E89" w:rsidRPr="00BC5E89">
          <w:rPr>
            <w:rStyle w:val="Hyperlink"/>
          </w:rPr>
          <w:t>Vaughan et al. (2011)</w:t>
        </w:r>
        <w:r w:rsidR="00BC5E89" w:rsidRPr="00BC5E89">
          <w:rPr>
            <w:rStyle w:val="Hyperlink"/>
          </w:rPr>
          <w:fldChar w:fldCharType="end"/>
        </w:r>
      </w:hyperlink>
      <w:r w:rsidR="00C010AE">
        <w:rPr>
          <w:sz w:val="22"/>
          <w:szCs w:val="22"/>
        </w:rPr>
        <w:t>.</w:t>
      </w:r>
    </w:p>
    <w:p w14:paraId="660F6579" w14:textId="41C67350" w:rsidR="00683AAF" w:rsidRPr="00770537" w:rsidRDefault="00683AAF" w:rsidP="007C4E3B">
      <w:pPr>
        <w:spacing w:before="120"/>
        <w:ind w:left="360" w:firstLine="360"/>
        <w:rPr>
          <w:sz w:val="22"/>
          <w:szCs w:val="22"/>
        </w:rPr>
      </w:pPr>
      <w:r w:rsidRPr="00770537">
        <w:rPr>
          <w:sz w:val="22"/>
          <w:szCs w:val="22"/>
        </w:rPr>
        <w:t xml:space="preserve">(7) </w:t>
      </w:r>
      <w:r w:rsidRPr="00770537">
        <w:rPr>
          <w:sz w:val="22"/>
          <w:szCs w:val="22"/>
          <w:bdr w:val="single" w:sz="4" w:space="0" w:color="auto"/>
        </w:rPr>
        <w:t>Run</w:t>
      </w:r>
      <w:r w:rsidRPr="00770537">
        <w:rPr>
          <w:sz w:val="22"/>
          <w:szCs w:val="22"/>
        </w:rPr>
        <w:t xml:space="preserve"> or </w:t>
      </w:r>
      <w:r w:rsidRPr="00770537">
        <w:rPr>
          <w:sz w:val="22"/>
          <w:szCs w:val="22"/>
          <w:bdr w:val="single" w:sz="4" w:space="0" w:color="auto"/>
        </w:rPr>
        <w:t>Run &amp; Save</w:t>
      </w:r>
      <w:r w:rsidRPr="00770537">
        <w:rPr>
          <w:sz w:val="22"/>
          <w:szCs w:val="22"/>
        </w:rPr>
        <w:t xml:space="preserve"> button, generates power spectrum (and save power spectrum data and AR(1) series)</w:t>
      </w:r>
      <w:r w:rsidR="00EB6B6F">
        <w:rPr>
          <w:sz w:val="22"/>
          <w:szCs w:val="22"/>
        </w:rPr>
        <w:t>.</w:t>
      </w:r>
    </w:p>
    <w:p w14:paraId="3CA17506" w14:textId="633E93CA" w:rsidR="0034535F" w:rsidRPr="00770537" w:rsidRDefault="00BB15F3"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S</w:t>
      </w:r>
      <w:r w:rsidRPr="00770537">
        <w:rPr>
          <w:b/>
          <w:i/>
          <w:sz w:val="22"/>
          <w:szCs w:val="22"/>
        </w:rPr>
        <w:t xml:space="preserve">; [Windows]: </w:t>
      </w:r>
      <w:r w:rsidRPr="00770537">
        <w:rPr>
          <w:b/>
          <w:i/>
          <w:sz w:val="22"/>
          <w:szCs w:val="22"/>
          <w:bdr w:val="single" w:sz="4" w:space="0" w:color="auto"/>
        </w:rPr>
        <w:t>Ctrl + S</w:t>
      </w:r>
    </w:p>
    <w:p w14:paraId="55E9147C" w14:textId="5C76B588" w:rsidR="00280777" w:rsidRPr="00770537" w:rsidRDefault="00474121" w:rsidP="00280777">
      <w:pPr>
        <w:spacing w:before="120"/>
        <w:ind w:left="360" w:hanging="360"/>
        <w:jc w:val="center"/>
        <w:rPr>
          <w:noProof/>
        </w:rPr>
      </w:pPr>
      <w:r w:rsidRPr="00474121">
        <w:rPr>
          <w:noProof/>
        </w:rPr>
        <w:lastRenderedPageBreak/>
        <w:drawing>
          <wp:inline distT="0" distB="0" distL="0" distR="0" wp14:anchorId="511F01CA" wp14:editId="030BED8B">
            <wp:extent cx="3018329" cy="2221826"/>
            <wp:effectExtent l="0" t="0" r="4445" b="1270"/>
            <wp:docPr id="80" name="Picture 8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3022516" cy="2224908"/>
                    </a:xfrm>
                    <a:prstGeom prst="rect">
                      <a:avLst/>
                    </a:prstGeom>
                  </pic:spPr>
                </pic:pic>
              </a:graphicData>
            </a:graphic>
          </wp:inline>
        </w:drawing>
      </w:r>
      <w:r w:rsidR="0092762C" w:rsidRPr="00770537">
        <w:rPr>
          <w:noProof/>
        </w:rPr>
        <w:t xml:space="preserve"> </w:t>
      </w:r>
      <w:r w:rsidR="00A0339E" w:rsidRPr="00770537">
        <w:rPr>
          <w:noProof/>
        </w:rPr>
        <w:drawing>
          <wp:inline distT="0" distB="0" distL="0" distR="0" wp14:anchorId="673B1365" wp14:editId="48EDB3A9">
            <wp:extent cx="2234658" cy="1440112"/>
            <wp:effectExtent l="0" t="0" r="63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cstate="print">
                      <a:extLst>
                        <a:ext uri="{28A0092B-C50C-407E-A947-70E740481C1C}">
                          <a14:useLocalDpi xmlns:a14="http://schemas.microsoft.com/office/drawing/2010/main"/>
                        </a:ext>
                      </a:extLst>
                    </a:blip>
                    <a:stretch>
                      <a:fillRect/>
                    </a:stretch>
                  </pic:blipFill>
                  <pic:spPr>
                    <a:xfrm>
                      <a:off x="0" y="0"/>
                      <a:ext cx="2329400" cy="1501168"/>
                    </a:xfrm>
                    <a:prstGeom prst="rect">
                      <a:avLst/>
                    </a:prstGeom>
                  </pic:spPr>
                </pic:pic>
              </a:graphicData>
            </a:graphic>
          </wp:inline>
        </w:drawing>
      </w:r>
      <w:r w:rsidR="009F78A1" w:rsidRPr="00770537">
        <w:rPr>
          <w:noProof/>
        </w:rPr>
        <w:t xml:space="preserve"> </w:t>
      </w:r>
    </w:p>
    <w:p w14:paraId="394547BB" w14:textId="6CE2C144" w:rsidR="00A56E48" w:rsidRPr="00770537" w:rsidRDefault="00280777" w:rsidP="00EF2833">
      <w:pPr>
        <w:spacing w:before="120"/>
        <w:ind w:left="360"/>
        <w:rPr>
          <w:noProof/>
        </w:rPr>
      </w:pPr>
      <w:r w:rsidRPr="00770537">
        <w:rPr>
          <w:noProof/>
        </w:rPr>
        <w:t xml:space="preserve">Here, </w:t>
      </w:r>
      <w:r w:rsidR="00454FE5" w:rsidRPr="00770537">
        <w:rPr>
          <w:noProof/>
        </w:rPr>
        <w:t>“</w:t>
      </w:r>
      <w:r w:rsidRPr="00770537">
        <w:rPr>
          <w:noProof/>
        </w:rPr>
        <w:t>0.2</w:t>
      </w:r>
      <w:r w:rsidR="00454FE5" w:rsidRPr="00770537">
        <w:rPr>
          <w:noProof/>
        </w:rPr>
        <w:t>”</w:t>
      </w:r>
      <w:r w:rsidRPr="00770537">
        <w:rPr>
          <w:noProof/>
        </w:rPr>
        <w:t xml:space="preserve"> means 20% </w:t>
      </w:r>
      <w:r w:rsidR="009C17C2" w:rsidRPr="00770537">
        <w:rPr>
          <w:noProof/>
        </w:rPr>
        <w:t xml:space="preserve">median smoothing </w:t>
      </w:r>
      <w:r w:rsidRPr="00770537">
        <w:rPr>
          <w:noProof/>
        </w:rPr>
        <w:t xml:space="preserve">of </w:t>
      </w:r>
      <w:r w:rsidR="00713A70" w:rsidRPr="00770537">
        <w:rPr>
          <w:noProof/>
        </w:rPr>
        <w:t xml:space="preserve">frequency curve </w:t>
      </w:r>
      <w:r w:rsidR="00C576B3" w:rsidRPr="00770537">
        <w:rPr>
          <w:noProof/>
        </w:rPr>
        <w:t xml:space="preserve">with </w:t>
      </w:r>
      <w:r w:rsidR="003E3506" w:rsidRPr="00770537">
        <w:rPr>
          <w:noProof/>
        </w:rPr>
        <w:t xml:space="preserve">a </w:t>
      </w:r>
      <w:r w:rsidR="00454FE5" w:rsidRPr="00770537">
        <w:rPr>
          <w:noProof/>
        </w:rPr>
        <w:t>“</w:t>
      </w:r>
      <w:r w:rsidRPr="00770537">
        <w:rPr>
          <w:noProof/>
        </w:rPr>
        <w:t>1</w:t>
      </w:r>
      <w:r w:rsidR="00454FE5" w:rsidRPr="00770537">
        <w:rPr>
          <w:noProof/>
        </w:rPr>
        <w:t>”</w:t>
      </w:r>
      <w:r w:rsidRPr="00770537">
        <w:rPr>
          <w:noProof/>
        </w:rPr>
        <w:t xml:space="preserve"> cycle/m</w:t>
      </w:r>
      <w:r w:rsidR="007E73ED" w:rsidRPr="00770537">
        <w:rPr>
          <w:noProof/>
        </w:rPr>
        <w:t xml:space="preserve"> (input</w:t>
      </w:r>
      <w:r w:rsidR="003C6AEE" w:rsidRPr="00770537">
        <w:rPr>
          <w:noProof/>
        </w:rPr>
        <w:t>)</w:t>
      </w:r>
      <w:r w:rsidR="007E73ED" w:rsidRPr="00770537">
        <w:rPr>
          <w:noProof/>
        </w:rPr>
        <w:t xml:space="preserve"> max frequency</w:t>
      </w:r>
      <w:r w:rsidR="00454FE5" w:rsidRPr="00770537">
        <w:rPr>
          <w:noProof/>
        </w:rPr>
        <w:t>.</w:t>
      </w:r>
    </w:p>
    <w:p w14:paraId="19134657" w14:textId="00E0BF63" w:rsidR="0034535F" w:rsidRPr="00770537" w:rsidRDefault="00F936FB" w:rsidP="009F78A1">
      <w:pPr>
        <w:spacing w:before="120"/>
        <w:ind w:left="360" w:hanging="360"/>
        <w:jc w:val="center"/>
        <w:rPr>
          <w:noProof/>
        </w:rPr>
      </w:pPr>
      <w:r w:rsidRPr="00770537">
        <w:rPr>
          <w:noProof/>
        </w:rPr>
        <w:t xml:space="preserve"> </w:t>
      </w:r>
      <w:r w:rsidRPr="00770537">
        <w:rPr>
          <w:noProof/>
        </w:rPr>
        <w:drawing>
          <wp:inline distT="0" distB="0" distL="0" distR="0" wp14:anchorId="49778DA1" wp14:editId="66450514">
            <wp:extent cx="4537624" cy="3346982"/>
            <wp:effectExtent l="0" t="0" r="0" b="6350"/>
            <wp:docPr id="41" name="Picture 4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553193" cy="3358466"/>
                    </a:xfrm>
                    <a:prstGeom prst="rect">
                      <a:avLst/>
                    </a:prstGeom>
                  </pic:spPr>
                </pic:pic>
              </a:graphicData>
            </a:graphic>
          </wp:inline>
        </w:drawing>
      </w:r>
    </w:p>
    <w:p w14:paraId="70997AD1" w14:textId="635C332F" w:rsidR="0092762C" w:rsidRPr="00770537" w:rsidRDefault="008B0988" w:rsidP="0034535F">
      <w:pPr>
        <w:spacing w:before="120"/>
        <w:ind w:left="360" w:firstLine="360"/>
        <w:jc w:val="center"/>
        <w:rPr>
          <w:i/>
          <w:sz w:val="22"/>
          <w:szCs w:val="22"/>
        </w:rPr>
      </w:pPr>
      <w:r w:rsidRPr="00770537">
        <w:rPr>
          <w:i/>
          <w:noProof/>
        </w:rPr>
        <w:t>2</w:t>
      </w:r>
      <w:r w:rsidRPr="00770537">
        <w:rPr>
          <w:i/>
          <w:sz w:val="22"/>
          <w:szCs w:val="22"/>
        </w:rPr>
        <w:t>π</w:t>
      </w:r>
      <w:r w:rsidRPr="00770537">
        <w:rPr>
          <w:i/>
          <w:noProof/>
        </w:rPr>
        <w:t xml:space="preserve"> multitaper power spectrum of the Wayao Carnian gamma ray data (interpolation = 0.33; detrend 80-m lowess trend)</w:t>
      </w:r>
    </w:p>
    <w:p w14:paraId="38DBADD7" w14:textId="5AEB852E" w:rsidR="0001080B" w:rsidRPr="00770537" w:rsidRDefault="00931D59" w:rsidP="00931D59">
      <w:pPr>
        <w:spacing w:before="120"/>
        <w:ind w:left="360" w:hanging="360"/>
        <w:jc w:val="center"/>
        <w:rPr>
          <w:sz w:val="22"/>
          <w:szCs w:val="22"/>
        </w:rPr>
      </w:pPr>
      <w:r w:rsidRPr="00770537">
        <w:rPr>
          <w:noProof/>
          <w:sz w:val="22"/>
          <w:szCs w:val="22"/>
        </w:rPr>
        <w:lastRenderedPageBreak/>
        <w:drawing>
          <wp:inline distT="0" distB="0" distL="0" distR="0" wp14:anchorId="18611B04" wp14:editId="07F2488C">
            <wp:extent cx="4119855" cy="3038833"/>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128500" cy="3045210"/>
                    </a:xfrm>
                    <a:prstGeom prst="rect">
                      <a:avLst/>
                    </a:prstGeom>
                  </pic:spPr>
                </pic:pic>
              </a:graphicData>
            </a:graphic>
          </wp:inline>
        </w:drawing>
      </w:r>
    </w:p>
    <w:p w14:paraId="314717C6" w14:textId="14EC0660" w:rsidR="00A612B5" w:rsidRPr="00770537" w:rsidRDefault="008E2C29" w:rsidP="00392C96">
      <w:pPr>
        <w:spacing w:before="120"/>
        <w:ind w:left="360" w:firstLine="360"/>
        <w:jc w:val="center"/>
        <w:rPr>
          <w:sz w:val="22"/>
          <w:szCs w:val="22"/>
        </w:rPr>
      </w:pPr>
      <w:r w:rsidRPr="00770537">
        <w:rPr>
          <w:i/>
          <w:iCs/>
          <w:sz w:val="22"/>
          <w:szCs w:val="22"/>
        </w:rPr>
        <w:t xml:space="preserve">Amplitude and F-test significance spectra of </w:t>
      </w:r>
      <w:r w:rsidRPr="00770537">
        <w:rPr>
          <w:i/>
          <w:iCs/>
          <w:noProof/>
        </w:rPr>
        <w:t>the Wayao Carnian gamma ray series (interpolation = 0.3</w:t>
      </w:r>
      <w:r w:rsidR="00733C33" w:rsidRPr="00770537">
        <w:rPr>
          <w:i/>
          <w:iCs/>
          <w:noProof/>
        </w:rPr>
        <w:t>3</w:t>
      </w:r>
      <w:r w:rsidRPr="00770537">
        <w:rPr>
          <w:i/>
          <w:iCs/>
          <w:noProof/>
        </w:rPr>
        <w:t>;</w:t>
      </w:r>
      <w:r w:rsidRPr="00770537">
        <w:rPr>
          <w:i/>
          <w:noProof/>
        </w:rPr>
        <w:t xml:space="preserve"> detrend </w:t>
      </w:r>
      <w:r w:rsidR="00733C33" w:rsidRPr="00770537">
        <w:rPr>
          <w:i/>
          <w:noProof/>
        </w:rPr>
        <w:t>80</w:t>
      </w:r>
      <w:r w:rsidRPr="00770537">
        <w:rPr>
          <w:i/>
          <w:noProof/>
        </w:rPr>
        <w:t>-m lowess trend)</w:t>
      </w:r>
    </w:p>
    <w:p w14:paraId="55114B68" w14:textId="15BC19DF" w:rsidR="005E1639" w:rsidRPr="00770537" w:rsidRDefault="00A35A8B" w:rsidP="00A711BC">
      <w:pPr>
        <w:spacing w:before="120"/>
        <w:ind w:left="360" w:firstLine="360"/>
        <w:rPr>
          <w:sz w:val="22"/>
          <w:szCs w:val="22"/>
        </w:rPr>
      </w:pPr>
      <w:r w:rsidRPr="00770537">
        <w:rPr>
          <w:sz w:val="22"/>
          <w:szCs w:val="22"/>
        </w:rPr>
        <w:t>New file</w:t>
      </w:r>
      <w:r w:rsidR="00313BA3" w:rsidRPr="00770537">
        <w:rPr>
          <w:sz w:val="22"/>
          <w:szCs w:val="22"/>
        </w:rPr>
        <w:t>s</w:t>
      </w:r>
      <w:r w:rsidRPr="00770537">
        <w:rPr>
          <w:sz w:val="22"/>
          <w:szCs w:val="22"/>
        </w:rPr>
        <w:t>:</w:t>
      </w:r>
    </w:p>
    <w:p w14:paraId="7BA36AD5" w14:textId="036ADA9A" w:rsidR="0034535F" w:rsidRDefault="00A35A8B"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5E1639" w:rsidRPr="00770537">
        <w:rPr>
          <w:sz w:val="22"/>
          <w:szCs w:val="22"/>
        </w:rPr>
        <w:t>RobustAR1.txt</w:t>
      </w:r>
      <w:r w:rsidRPr="00770537">
        <w:rPr>
          <w:sz w:val="22"/>
          <w:szCs w:val="22"/>
        </w:rPr>
        <w:t xml:space="preserve">, </w:t>
      </w:r>
      <w:r w:rsidR="002625C5">
        <w:rPr>
          <w:sz w:val="22"/>
          <w:szCs w:val="22"/>
        </w:rPr>
        <w:t>power spectrum</w:t>
      </w:r>
      <w:r w:rsidR="0089169E" w:rsidRPr="00770537">
        <w:rPr>
          <w:sz w:val="22"/>
          <w:szCs w:val="22"/>
        </w:rPr>
        <w:t xml:space="preserve"> </w:t>
      </w:r>
      <w:r w:rsidRPr="00770537">
        <w:rPr>
          <w:sz w:val="22"/>
          <w:szCs w:val="22"/>
        </w:rPr>
        <w:t>and confidence level series</w:t>
      </w:r>
      <w:r w:rsidR="00016A1E" w:rsidRPr="00770537">
        <w:rPr>
          <w:sz w:val="22"/>
          <w:szCs w:val="22"/>
        </w:rPr>
        <w:t xml:space="preserve"> using Robust AR(1) noise model</w:t>
      </w:r>
      <w:r w:rsidR="000869CD">
        <w:rPr>
          <w:sz w:val="22"/>
          <w:szCs w:val="22"/>
        </w:rPr>
        <w:t xml:space="preserve">, including 7 columns: </w:t>
      </w:r>
      <w:r w:rsidR="007638DF">
        <w:rPr>
          <w:sz w:val="22"/>
          <w:szCs w:val="22"/>
        </w:rPr>
        <w:t>f</w:t>
      </w:r>
      <w:r w:rsidR="007638DF" w:rsidRPr="007638DF">
        <w:rPr>
          <w:sz w:val="22"/>
          <w:szCs w:val="22"/>
        </w:rPr>
        <w:t>requency, spectrum, the AR1 model, and four confidence limits (90%, 95%, 99%, and 99.9%)</w:t>
      </w:r>
      <w:r w:rsidR="007638DF">
        <w:rPr>
          <w:sz w:val="22"/>
          <w:szCs w:val="22"/>
        </w:rPr>
        <w:t>.</w:t>
      </w:r>
    </w:p>
    <w:p w14:paraId="3550EEDB" w14:textId="20246D26" w:rsidR="008A24EC" w:rsidRPr="0056354F" w:rsidRDefault="008A24EC" w:rsidP="008A24EC">
      <w:pPr>
        <w:spacing w:before="120"/>
        <w:ind w:left="360" w:firstLine="360"/>
        <w:rPr>
          <w:sz w:val="22"/>
          <w:szCs w:val="22"/>
        </w:rPr>
      </w:pPr>
      <w:r w:rsidRPr="00770537">
        <w:rPr>
          <w:sz w:val="22"/>
          <w:szCs w:val="22"/>
        </w:rPr>
        <w:t>*-</w:t>
      </w:r>
      <w:r>
        <w:rPr>
          <w:sz w:val="22"/>
          <w:szCs w:val="22"/>
        </w:rPr>
        <w:t>?</w:t>
      </w:r>
      <w:r w:rsidRPr="00770537">
        <w:rPr>
          <w:sz w:val="22"/>
          <w:szCs w:val="22"/>
        </w:rPr>
        <w:t>piMTM-RobustAR1</w:t>
      </w:r>
      <w:r w:rsidR="00E204FC">
        <w:rPr>
          <w:sz w:val="22"/>
          <w:szCs w:val="22"/>
        </w:rPr>
        <w:t>-Med-smooth</w:t>
      </w:r>
      <w:r w:rsidRPr="00770537">
        <w:rPr>
          <w:sz w:val="22"/>
          <w:szCs w:val="22"/>
        </w:rPr>
        <w:t xml:space="preserve">.txt, </w:t>
      </w:r>
      <w:r>
        <w:rPr>
          <w:sz w:val="22"/>
          <w:szCs w:val="22"/>
        </w:rPr>
        <w:t>f</w:t>
      </w:r>
      <w:r w:rsidRPr="007638DF">
        <w:rPr>
          <w:sz w:val="22"/>
          <w:szCs w:val="22"/>
        </w:rPr>
        <w:t>requency</w:t>
      </w:r>
      <w:r w:rsidR="0056354F">
        <w:rPr>
          <w:sz w:val="22"/>
          <w:szCs w:val="22"/>
        </w:rPr>
        <w:t xml:space="preserve"> and </w:t>
      </w:r>
      <w:r w:rsidR="0056354F" w:rsidRPr="0056354F">
        <w:rPr>
          <w:sz w:val="22"/>
          <w:szCs w:val="22"/>
        </w:rPr>
        <w:t>the median-smoothed power spectrum</w:t>
      </w:r>
      <w:r w:rsidR="0056354F">
        <w:rPr>
          <w:sz w:val="22"/>
          <w:szCs w:val="22"/>
        </w:rPr>
        <w:t>.</w:t>
      </w:r>
    </w:p>
    <w:p w14:paraId="59F40867" w14:textId="268DCA47" w:rsidR="00A35A8B" w:rsidRPr="00770537" w:rsidRDefault="00D80C92"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2F69F7" w:rsidRPr="00770537">
        <w:rPr>
          <w:sz w:val="22"/>
          <w:szCs w:val="22"/>
        </w:rPr>
        <w:t>Classic</w:t>
      </w:r>
      <w:r w:rsidRPr="00770537">
        <w:rPr>
          <w:sz w:val="22"/>
          <w:szCs w:val="22"/>
        </w:rPr>
        <w:t xml:space="preserve">AR1.txt, </w:t>
      </w:r>
      <w:r w:rsidR="00C843E0">
        <w:rPr>
          <w:sz w:val="22"/>
          <w:szCs w:val="22"/>
        </w:rPr>
        <w:t>power spectrum</w:t>
      </w:r>
      <w:r w:rsidR="00C843E0" w:rsidRPr="00770537">
        <w:rPr>
          <w:sz w:val="22"/>
          <w:szCs w:val="22"/>
        </w:rPr>
        <w:t xml:space="preserve"> and confidence level series </w:t>
      </w:r>
      <w:r w:rsidR="000763A6" w:rsidRPr="00770537">
        <w:rPr>
          <w:sz w:val="22"/>
          <w:szCs w:val="22"/>
        </w:rPr>
        <w:t>using</w:t>
      </w:r>
      <w:r w:rsidR="00DD60C4">
        <w:rPr>
          <w:sz w:val="22"/>
          <w:szCs w:val="22"/>
        </w:rPr>
        <w:t xml:space="preserve"> classic</w:t>
      </w:r>
      <w:r w:rsidR="000763A6" w:rsidRPr="00770537">
        <w:rPr>
          <w:sz w:val="22"/>
          <w:szCs w:val="22"/>
        </w:rPr>
        <w:t xml:space="preserve"> </w:t>
      </w:r>
      <w:proofErr w:type="spellStart"/>
      <w:r w:rsidR="000763A6" w:rsidRPr="00770537">
        <w:rPr>
          <w:sz w:val="22"/>
          <w:szCs w:val="22"/>
        </w:rPr>
        <w:t>RedNoise.m</w:t>
      </w:r>
      <w:proofErr w:type="spellEnd"/>
      <w:r w:rsidR="000763A6" w:rsidRPr="00770537">
        <w:rPr>
          <w:sz w:val="22"/>
          <w:szCs w:val="22"/>
        </w:rPr>
        <w:t xml:space="preserve"> by </w:t>
      </w:r>
      <w:hyperlink w:anchor="_ENREF_3" w:tooltip="Husson, 2014 #4143" w:history="1">
        <w:r w:rsidR="00BC5E89" w:rsidRPr="00BC5E89">
          <w:rPr>
            <w:rStyle w:val="Hyperlink"/>
          </w:rPr>
          <w:fldChar w:fldCharType="begin"/>
        </w:r>
        <w:r w:rsidR="00BC5E89" w:rsidRPr="00BC5E89">
          <w:rPr>
            <w:rStyle w:val="Hyperlink"/>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 guid="0b2b5fa6-51f8-4263-bfb2-636a90393622"&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BC5E89" w:rsidRPr="00BC5E89">
          <w:rPr>
            <w:rStyle w:val="Hyperlink"/>
          </w:rPr>
          <w:fldChar w:fldCharType="separate"/>
        </w:r>
        <w:r w:rsidR="00BC5E89" w:rsidRPr="00BC5E89">
          <w:rPr>
            <w:rStyle w:val="Hyperlink"/>
          </w:rPr>
          <w:t>Husson (2014)</w:t>
        </w:r>
        <w:r w:rsidR="00BC5E89" w:rsidRPr="00BC5E89">
          <w:rPr>
            <w:rStyle w:val="Hyperlink"/>
          </w:rPr>
          <w:fldChar w:fldCharType="end"/>
        </w:r>
      </w:hyperlink>
      <w:r w:rsidR="00613A97">
        <w:rPr>
          <w:sz w:val="22"/>
          <w:szCs w:val="22"/>
        </w:rPr>
        <w:t>, including 7 columns: f</w:t>
      </w:r>
      <w:r w:rsidR="00613A97" w:rsidRPr="007638DF">
        <w:rPr>
          <w:sz w:val="22"/>
          <w:szCs w:val="22"/>
        </w:rPr>
        <w:t>requency, spectrum, the AR1 model, and four confidence limits (90%, 95%, 99%, and 99.9%)</w:t>
      </w:r>
      <w:r w:rsidR="00613A97">
        <w:rPr>
          <w:sz w:val="22"/>
          <w:szCs w:val="22"/>
        </w:rPr>
        <w:t>.</w:t>
      </w:r>
    </w:p>
    <w:p w14:paraId="04A8B9DE" w14:textId="7323557A" w:rsidR="002B6CE1" w:rsidRPr="00770537" w:rsidRDefault="002B6CE1"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B25A7C" w:rsidRPr="00770537">
        <w:rPr>
          <w:sz w:val="22"/>
          <w:szCs w:val="22"/>
        </w:rPr>
        <w:t>amp</w:t>
      </w:r>
      <w:r w:rsidRPr="00770537">
        <w:rPr>
          <w:sz w:val="22"/>
          <w:szCs w:val="22"/>
        </w:rPr>
        <w:t>.txt,</w:t>
      </w:r>
      <w:r w:rsidR="002A58C3">
        <w:rPr>
          <w:sz w:val="22"/>
          <w:szCs w:val="22"/>
        </w:rPr>
        <w:t xml:space="preserve"> </w:t>
      </w:r>
      <w:r w:rsidR="00AC6D8F">
        <w:rPr>
          <w:sz w:val="22"/>
          <w:szCs w:val="22"/>
        </w:rPr>
        <w:t>frequency</w:t>
      </w:r>
      <w:r w:rsidRPr="00770537">
        <w:rPr>
          <w:sz w:val="22"/>
          <w:szCs w:val="22"/>
        </w:rPr>
        <w:t xml:space="preserve"> and </w:t>
      </w:r>
      <w:r w:rsidR="005F763C" w:rsidRPr="00770537">
        <w:rPr>
          <w:sz w:val="22"/>
          <w:szCs w:val="22"/>
        </w:rPr>
        <w:t>amplitude series</w:t>
      </w:r>
      <w:r w:rsidRPr="00770537">
        <w:rPr>
          <w:sz w:val="22"/>
          <w:szCs w:val="22"/>
        </w:rPr>
        <w:t>.</w:t>
      </w:r>
    </w:p>
    <w:p w14:paraId="35B19525" w14:textId="069333AD" w:rsidR="002B6CE1" w:rsidRPr="00770537" w:rsidRDefault="002B6CE1"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B25A7C" w:rsidRPr="00770537">
        <w:rPr>
          <w:sz w:val="22"/>
          <w:szCs w:val="22"/>
        </w:rPr>
        <w:t>fsig</w:t>
      </w:r>
      <w:r w:rsidRPr="00770537">
        <w:rPr>
          <w:sz w:val="22"/>
          <w:szCs w:val="22"/>
        </w:rPr>
        <w:t xml:space="preserve">.txt, </w:t>
      </w:r>
      <w:r w:rsidR="00AC6D8F">
        <w:rPr>
          <w:sz w:val="22"/>
          <w:szCs w:val="22"/>
        </w:rPr>
        <w:t>frequency</w:t>
      </w:r>
      <w:r w:rsidR="00AC6D8F" w:rsidRPr="00770537">
        <w:rPr>
          <w:sz w:val="22"/>
          <w:szCs w:val="22"/>
        </w:rPr>
        <w:t xml:space="preserve"> </w:t>
      </w:r>
      <w:r w:rsidRPr="00770537">
        <w:rPr>
          <w:sz w:val="22"/>
          <w:szCs w:val="22"/>
        </w:rPr>
        <w:t xml:space="preserve">and </w:t>
      </w:r>
      <w:r w:rsidR="00021A9D" w:rsidRPr="00770537">
        <w:rPr>
          <w:sz w:val="22"/>
          <w:szCs w:val="22"/>
        </w:rPr>
        <w:t>f-test significance level series</w:t>
      </w:r>
      <w:r w:rsidRPr="00770537">
        <w:rPr>
          <w:sz w:val="22"/>
          <w:szCs w:val="22"/>
        </w:rPr>
        <w:t>.</w:t>
      </w:r>
    </w:p>
    <w:p w14:paraId="38982110" w14:textId="1629F7B1" w:rsidR="002B6CE1" w:rsidRPr="00770537" w:rsidRDefault="002B6CE1"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B25A7C" w:rsidRPr="00770537">
        <w:rPr>
          <w:sz w:val="22"/>
          <w:szCs w:val="22"/>
        </w:rPr>
        <w:t>ftest</w:t>
      </w:r>
      <w:r w:rsidRPr="00770537">
        <w:rPr>
          <w:sz w:val="22"/>
          <w:szCs w:val="22"/>
        </w:rPr>
        <w:t xml:space="preserve">.txt, </w:t>
      </w:r>
      <w:r w:rsidR="00AC6D8F">
        <w:rPr>
          <w:sz w:val="22"/>
          <w:szCs w:val="22"/>
        </w:rPr>
        <w:t>frequency</w:t>
      </w:r>
      <w:r w:rsidR="00AC6D8F" w:rsidRPr="00770537">
        <w:rPr>
          <w:sz w:val="22"/>
          <w:szCs w:val="22"/>
        </w:rPr>
        <w:t xml:space="preserve"> </w:t>
      </w:r>
      <w:r w:rsidRPr="00770537">
        <w:rPr>
          <w:sz w:val="22"/>
          <w:szCs w:val="22"/>
        </w:rPr>
        <w:t xml:space="preserve">and </w:t>
      </w:r>
      <w:r w:rsidR="00B57A29" w:rsidRPr="00770537">
        <w:rPr>
          <w:sz w:val="22"/>
          <w:szCs w:val="22"/>
        </w:rPr>
        <w:t>f-test value series</w:t>
      </w:r>
      <w:r w:rsidRPr="00770537">
        <w:rPr>
          <w:sz w:val="22"/>
          <w:szCs w:val="22"/>
        </w:rPr>
        <w:t>.</w:t>
      </w:r>
    </w:p>
    <w:p w14:paraId="52AD0F61" w14:textId="08CEDA13" w:rsidR="003C5329" w:rsidRPr="00770537" w:rsidRDefault="003C5329" w:rsidP="003C5329">
      <w:pPr>
        <w:spacing w:before="120"/>
        <w:ind w:left="360" w:firstLine="360"/>
        <w:rPr>
          <w:sz w:val="22"/>
          <w:szCs w:val="22"/>
        </w:rPr>
      </w:pPr>
      <w:r w:rsidRPr="00770537">
        <w:rPr>
          <w:sz w:val="22"/>
          <w:szCs w:val="22"/>
        </w:rPr>
        <w:t>*-</w:t>
      </w:r>
      <w:r>
        <w:rPr>
          <w:sz w:val="22"/>
          <w:szCs w:val="22"/>
        </w:rPr>
        <w:t>?</w:t>
      </w:r>
      <w:r w:rsidRPr="00770537">
        <w:rPr>
          <w:sz w:val="22"/>
          <w:szCs w:val="22"/>
        </w:rPr>
        <w:t>piMTM-</w:t>
      </w:r>
      <w:r>
        <w:rPr>
          <w:sz w:val="22"/>
          <w:szCs w:val="22"/>
        </w:rPr>
        <w:t>Faz-Sig-Noi</w:t>
      </w:r>
      <w:r w:rsidR="009F0CAD">
        <w:rPr>
          <w:sz w:val="22"/>
          <w:szCs w:val="22"/>
        </w:rPr>
        <w:t>-Dof</w:t>
      </w:r>
      <w:r w:rsidRPr="00770537">
        <w:rPr>
          <w:sz w:val="22"/>
          <w:szCs w:val="22"/>
        </w:rPr>
        <w:t xml:space="preserve">.txt, </w:t>
      </w:r>
      <w:r w:rsidR="00AC6D8F">
        <w:rPr>
          <w:sz w:val="22"/>
          <w:szCs w:val="22"/>
        </w:rPr>
        <w:t>frequency</w:t>
      </w:r>
      <w:r w:rsidR="00AC6D8F">
        <w:rPr>
          <w:sz w:val="22"/>
          <w:szCs w:val="22"/>
        </w:rPr>
        <w:t xml:space="preserve">, </w:t>
      </w:r>
      <w:r w:rsidR="00DD20CA">
        <w:rPr>
          <w:sz w:val="22"/>
          <w:szCs w:val="22"/>
        </w:rPr>
        <w:t>h</w:t>
      </w:r>
      <w:r w:rsidR="00DD20CA" w:rsidRPr="00DD20CA">
        <w:rPr>
          <w:sz w:val="22"/>
          <w:szCs w:val="22"/>
        </w:rPr>
        <w:t>armonic phase</w:t>
      </w:r>
      <w:r w:rsidR="00AC6D8F">
        <w:rPr>
          <w:sz w:val="22"/>
          <w:szCs w:val="22"/>
        </w:rPr>
        <w:t>,</w:t>
      </w:r>
      <w:r w:rsidR="00AC6D8F" w:rsidRPr="00770537">
        <w:rPr>
          <w:sz w:val="22"/>
          <w:szCs w:val="22"/>
        </w:rPr>
        <w:t xml:space="preserve"> </w:t>
      </w:r>
      <w:r w:rsidR="00236AF8">
        <w:rPr>
          <w:sz w:val="22"/>
          <w:szCs w:val="22"/>
        </w:rPr>
        <w:t>signal (F-ratio nominator), noise (F-ratio denominator)</w:t>
      </w:r>
      <w:r w:rsidR="0001241E">
        <w:rPr>
          <w:sz w:val="22"/>
          <w:szCs w:val="22"/>
        </w:rPr>
        <w:t xml:space="preserve">, and </w:t>
      </w:r>
      <w:r w:rsidR="0001241E" w:rsidRPr="0001241E">
        <w:rPr>
          <w:sz w:val="22"/>
          <w:szCs w:val="22"/>
        </w:rPr>
        <w:t xml:space="preserve">adaptive weighted </w:t>
      </w:r>
      <w:r w:rsidR="00D27882" w:rsidRPr="00D27882">
        <w:rPr>
          <w:sz w:val="22"/>
          <w:szCs w:val="22"/>
        </w:rPr>
        <w:t>degrees of freedom</w:t>
      </w:r>
      <w:r w:rsidRPr="00770537">
        <w:rPr>
          <w:sz w:val="22"/>
          <w:szCs w:val="22"/>
        </w:rPr>
        <w:t>.</w:t>
      </w:r>
    </w:p>
    <w:p w14:paraId="71B050E0" w14:textId="77777777" w:rsidR="00286D37" w:rsidRDefault="00286D37" w:rsidP="00A711BC">
      <w:pPr>
        <w:spacing w:before="120"/>
        <w:ind w:left="360" w:firstLine="360"/>
        <w:rPr>
          <w:sz w:val="22"/>
          <w:szCs w:val="22"/>
        </w:rPr>
      </w:pPr>
    </w:p>
    <w:p w14:paraId="6A671B25" w14:textId="1302E8F9" w:rsidR="00D80C92" w:rsidRDefault="00286D37" w:rsidP="00A711BC">
      <w:pPr>
        <w:spacing w:before="120"/>
        <w:ind w:left="360" w:firstLine="360"/>
        <w:rPr>
          <w:sz w:val="22"/>
          <w:szCs w:val="22"/>
        </w:rPr>
      </w:pPr>
      <w:r w:rsidRPr="00286D37">
        <w:rPr>
          <w:noProof/>
          <w:sz w:val="22"/>
          <w:szCs w:val="22"/>
        </w:rPr>
        <w:drawing>
          <wp:inline distT="0" distB="0" distL="0" distR="0" wp14:anchorId="519A0F79" wp14:editId="1E507504">
            <wp:extent cx="2451100" cy="419100"/>
            <wp:effectExtent l="0" t="0" r="0" b="0"/>
            <wp:docPr id="97" name="Picture 9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2451100" cy="419100"/>
                    </a:xfrm>
                    <a:prstGeom prst="rect">
                      <a:avLst/>
                    </a:prstGeom>
                  </pic:spPr>
                </pic:pic>
              </a:graphicData>
            </a:graphic>
          </wp:inline>
        </w:drawing>
      </w:r>
    </w:p>
    <w:p w14:paraId="6BD07BF8" w14:textId="3B3D3683" w:rsidR="00286D37" w:rsidRDefault="00FC095D" w:rsidP="00A711BC">
      <w:pPr>
        <w:spacing w:before="120"/>
        <w:ind w:left="360" w:firstLine="360"/>
        <w:rPr>
          <w:sz w:val="22"/>
          <w:szCs w:val="22"/>
        </w:rPr>
      </w:pPr>
      <w:r>
        <w:rPr>
          <w:sz w:val="22"/>
          <w:szCs w:val="22"/>
        </w:rPr>
        <w:t xml:space="preserve">Since </w:t>
      </w:r>
      <w:r w:rsidRPr="00FC095D">
        <w:rPr>
          <w:i/>
          <w:iCs/>
          <w:sz w:val="22"/>
          <w:szCs w:val="22"/>
        </w:rPr>
        <w:t>Acycle</w:t>
      </w:r>
      <w:r>
        <w:rPr>
          <w:sz w:val="22"/>
          <w:szCs w:val="22"/>
        </w:rPr>
        <w:t xml:space="preserve"> v2.1, </w:t>
      </w:r>
      <w:r>
        <w:rPr>
          <w:rFonts w:hint="eastAsia"/>
          <w:sz w:val="22"/>
          <w:szCs w:val="22"/>
        </w:rPr>
        <w:t>i</w:t>
      </w:r>
      <w:r w:rsidR="00286D37">
        <w:rPr>
          <w:sz w:val="22"/>
          <w:szCs w:val="22"/>
        </w:rPr>
        <w:t xml:space="preserve">f one selects plot X in period domain. The power spectrum will be shown in </w:t>
      </w:r>
      <w:r w:rsidR="00874675" w:rsidRPr="00874675">
        <w:rPr>
          <w:sz w:val="22"/>
          <w:szCs w:val="22"/>
        </w:rPr>
        <w:t>a straight-forward way</w:t>
      </w:r>
      <w:r w:rsidR="00286D37">
        <w:rPr>
          <w:sz w:val="22"/>
          <w:szCs w:val="22"/>
        </w:rPr>
        <w:t>.</w:t>
      </w:r>
    </w:p>
    <w:p w14:paraId="733ED375" w14:textId="4C9753A7" w:rsidR="00AB54B1" w:rsidRDefault="0089143D" w:rsidP="0089143D">
      <w:pPr>
        <w:spacing w:before="120"/>
        <w:rPr>
          <w:sz w:val="22"/>
          <w:szCs w:val="22"/>
        </w:rPr>
      </w:pPr>
      <w:r w:rsidRPr="0089143D">
        <w:rPr>
          <w:noProof/>
          <w:sz w:val="22"/>
          <w:szCs w:val="22"/>
        </w:rPr>
        <w:lastRenderedPageBreak/>
        <w:drawing>
          <wp:inline distT="0" distB="0" distL="0" distR="0" wp14:anchorId="6BE4A390" wp14:editId="4655B0F8">
            <wp:extent cx="5939481" cy="2486832"/>
            <wp:effectExtent l="0" t="0" r="4445" b="2540"/>
            <wp:docPr id="99" name="Picture 99"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4"/>
                    <a:srcRect l="9426" t="18406" r="8377"/>
                    <a:stretch/>
                  </pic:blipFill>
                  <pic:spPr bwMode="auto">
                    <a:xfrm>
                      <a:off x="0" y="0"/>
                      <a:ext cx="5960068" cy="2495452"/>
                    </a:xfrm>
                    <a:prstGeom prst="rect">
                      <a:avLst/>
                    </a:prstGeom>
                    <a:ln>
                      <a:noFill/>
                    </a:ln>
                    <a:extLst>
                      <a:ext uri="{53640926-AAD7-44D8-BBD7-CCE9431645EC}">
                        <a14:shadowObscured xmlns:a14="http://schemas.microsoft.com/office/drawing/2010/main"/>
                      </a:ext>
                    </a:extLst>
                  </pic:spPr>
                </pic:pic>
              </a:graphicData>
            </a:graphic>
          </wp:inline>
        </w:drawing>
      </w:r>
    </w:p>
    <w:p w14:paraId="647111B2" w14:textId="6B226D99" w:rsidR="0089143D" w:rsidRPr="0089143D" w:rsidRDefault="0089143D" w:rsidP="0089143D">
      <w:pPr>
        <w:spacing w:before="120"/>
        <w:jc w:val="center"/>
        <w:rPr>
          <w:i/>
          <w:iCs/>
          <w:sz w:val="22"/>
          <w:szCs w:val="22"/>
        </w:rPr>
      </w:pPr>
      <w:r>
        <w:rPr>
          <w:i/>
          <w:iCs/>
          <w:sz w:val="22"/>
          <w:szCs w:val="22"/>
        </w:rPr>
        <w:t xml:space="preserve">The power spectrum is plotted in the period domain. </w:t>
      </w:r>
      <w:r w:rsidR="00C12616">
        <w:rPr>
          <w:i/>
          <w:iCs/>
          <w:sz w:val="22"/>
          <w:szCs w:val="22"/>
        </w:rPr>
        <w:t>Clicking the peak shows the period directly.</w:t>
      </w:r>
    </w:p>
    <w:p w14:paraId="0106A0E5" w14:textId="77777777" w:rsidR="00286D37" w:rsidRPr="00770537" w:rsidRDefault="00286D37" w:rsidP="00A711BC">
      <w:pPr>
        <w:spacing w:before="120"/>
        <w:ind w:left="360" w:firstLine="360"/>
        <w:rPr>
          <w:sz w:val="22"/>
          <w:szCs w:val="22"/>
        </w:rPr>
      </w:pPr>
    </w:p>
    <w:p w14:paraId="01FE2BBC" w14:textId="4FC92C9D" w:rsidR="00C34FBE" w:rsidRPr="00770537" w:rsidRDefault="00C34FBE" w:rsidP="004A5ADB">
      <w:pPr>
        <w:pStyle w:val="Heading3"/>
        <w:rPr>
          <w:rFonts w:ascii="Times New Roman" w:hAnsi="Times New Roman" w:cs="Times New Roman"/>
          <w:b/>
        </w:rPr>
      </w:pPr>
      <w:bookmarkStart w:id="69" w:name="_Toc47539162"/>
      <w:r w:rsidRPr="00770537">
        <w:rPr>
          <w:rFonts w:ascii="Times New Roman" w:hAnsi="Times New Roman" w:cs="Times New Roman"/>
          <w:b/>
        </w:rPr>
        <w:t>Evolutionary Spectral Analysis</w:t>
      </w:r>
      <w:bookmarkEnd w:id="69"/>
    </w:p>
    <w:p w14:paraId="0BBD14B9" w14:textId="77777777" w:rsidR="002A3212" w:rsidRPr="00770537" w:rsidRDefault="00457561" w:rsidP="00457561">
      <w:pPr>
        <w:spacing w:before="120"/>
        <w:ind w:left="360" w:firstLine="360"/>
        <w:rPr>
          <w:sz w:val="22"/>
          <w:szCs w:val="22"/>
        </w:rPr>
      </w:pPr>
      <w:r w:rsidRPr="00770537">
        <w:rPr>
          <w:sz w:val="22"/>
          <w:szCs w:val="22"/>
        </w:rPr>
        <w:t>This function conduct</w:t>
      </w:r>
      <w:r w:rsidR="0006602D" w:rsidRPr="00770537">
        <w:rPr>
          <w:sz w:val="22"/>
          <w:szCs w:val="22"/>
        </w:rPr>
        <w:t>s</w:t>
      </w:r>
      <w:r w:rsidRPr="00770537">
        <w:rPr>
          <w:sz w:val="22"/>
          <w:szCs w:val="22"/>
        </w:rPr>
        <w:t xml:space="preserve"> evolutionary spectral analysis with user-defined parameters. </w:t>
      </w:r>
    </w:p>
    <w:p w14:paraId="74BAA727" w14:textId="1631B36D" w:rsidR="00457561" w:rsidRPr="00770537" w:rsidRDefault="00457561" w:rsidP="00457561">
      <w:pPr>
        <w:spacing w:before="120"/>
        <w:ind w:left="360" w:firstLine="360"/>
        <w:rPr>
          <w:sz w:val="22"/>
          <w:szCs w:val="22"/>
        </w:rPr>
      </w:pPr>
      <w:r w:rsidRPr="00770537">
        <w:rPr>
          <w:sz w:val="22"/>
          <w:szCs w:val="22"/>
        </w:rPr>
        <w:t>Steps:</w:t>
      </w:r>
    </w:p>
    <w:p w14:paraId="0429AB5C" w14:textId="01BCE209" w:rsidR="00B80F8B" w:rsidRPr="00770537" w:rsidRDefault="0060743E" w:rsidP="00457561">
      <w:pPr>
        <w:spacing w:before="120"/>
        <w:ind w:left="360" w:firstLine="360"/>
        <w:rPr>
          <w:sz w:val="22"/>
          <w:szCs w:val="22"/>
        </w:rPr>
      </w:pPr>
      <w:r w:rsidRPr="00770537">
        <w:rPr>
          <w:sz w:val="22"/>
          <w:szCs w:val="22"/>
        </w:rPr>
        <w:t xml:space="preserve">(1) Select a data file in the Main Window. For example, click “Basic Series” – “Examples” – “Late Triassic </w:t>
      </w:r>
      <w:proofErr w:type="spellStart"/>
      <w:r w:rsidRPr="00770537">
        <w:rPr>
          <w:sz w:val="22"/>
          <w:szCs w:val="22"/>
        </w:rPr>
        <w:t>Wayao</w:t>
      </w:r>
      <w:proofErr w:type="spellEnd"/>
      <w:r w:rsidRPr="00770537">
        <w:rPr>
          <w:sz w:val="22"/>
          <w:szCs w:val="22"/>
        </w:rPr>
        <w:t xml:space="preserve"> gamma ray”. This opens the data file “Example-WayaoCarnianGR0.txt”. Let’s use “Math” – “Sort/Unique/Delete-empty” and “Interpolation” tools to ensure the format is supported by </w:t>
      </w:r>
      <w:r w:rsidR="00111B47" w:rsidRPr="00111B47">
        <w:rPr>
          <w:i/>
          <w:sz w:val="22"/>
          <w:szCs w:val="22"/>
        </w:rPr>
        <w:t>Acycle</w:t>
      </w:r>
      <w:r w:rsidRPr="00770537">
        <w:rPr>
          <w:i/>
          <w:sz w:val="22"/>
          <w:szCs w:val="22"/>
        </w:rPr>
        <w:t xml:space="preserve"> </w:t>
      </w:r>
      <w:r w:rsidRPr="00770537">
        <w:rPr>
          <w:sz w:val="22"/>
          <w:szCs w:val="22"/>
        </w:rPr>
        <w:t>(i.e., increasing order and unique sampling rate). This will generate a file “Example-WayaoCarnianGR0-rsp0.2.txt” after interpolation using a 0.2 m sampling rate.</w:t>
      </w:r>
    </w:p>
    <w:p w14:paraId="37AB7E93" w14:textId="365245F2" w:rsidR="00457561" w:rsidRPr="00770537" w:rsidRDefault="00B80F8B" w:rsidP="00457561">
      <w:pPr>
        <w:spacing w:before="120"/>
        <w:ind w:left="360" w:firstLine="360"/>
        <w:rPr>
          <w:i/>
          <w:color w:val="FF0000"/>
          <w:sz w:val="22"/>
          <w:szCs w:val="22"/>
        </w:rPr>
      </w:pPr>
      <w:r w:rsidRPr="00770537">
        <w:rPr>
          <w:i/>
          <w:color w:val="FF0000"/>
          <w:sz w:val="22"/>
          <w:szCs w:val="22"/>
        </w:rPr>
        <w:t xml:space="preserve">Warning: </w:t>
      </w:r>
      <w:r w:rsidR="00985259" w:rsidRPr="00770537">
        <w:rPr>
          <w:i/>
          <w:color w:val="FF0000"/>
          <w:sz w:val="22"/>
          <w:szCs w:val="22"/>
        </w:rPr>
        <w:t>Th</w:t>
      </w:r>
      <w:r w:rsidR="00E7076B" w:rsidRPr="00770537">
        <w:rPr>
          <w:i/>
          <w:color w:val="FF0000"/>
          <w:sz w:val="22"/>
          <w:szCs w:val="22"/>
        </w:rPr>
        <w:t>e</w:t>
      </w:r>
      <w:r w:rsidR="00985259" w:rsidRPr="00770537">
        <w:rPr>
          <w:i/>
          <w:color w:val="FF0000"/>
          <w:sz w:val="22"/>
          <w:szCs w:val="22"/>
        </w:rPr>
        <w:t xml:space="preserve"> data file must be </w:t>
      </w:r>
      <w:r w:rsidRPr="00770537">
        <w:rPr>
          <w:i/>
          <w:color w:val="FF0000"/>
          <w:sz w:val="22"/>
          <w:szCs w:val="22"/>
        </w:rPr>
        <w:t xml:space="preserve">an </w:t>
      </w:r>
      <w:r w:rsidR="00985259" w:rsidRPr="00770537">
        <w:rPr>
          <w:i/>
          <w:color w:val="FF0000"/>
          <w:sz w:val="22"/>
          <w:szCs w:val="22"/>
        </w:rPr>
        <w:t>evenly spaced depth/time series.</w:t>
      </w:r>
    </w:p>
    <w:p w14:paraId="4923AD89" w14:textId="0D061167" w:rsidR="00457561" w:rsidRPr="00770537" w:rsidRDefault="00457561" w:rsidP="00457561">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5645D4" w:rsidRPr="00770537">
        <w:rPr>
          <w:b/>
          <w:sz w:val="22"/>
          <w:szCs w:val="22"/>
        </w:rPr>
        <w:t>Evolutionary</w:t>
      </w:r>
      <w:r w:rsidR="005645D4" w:rsidRPr="00770537">
        <w:rPr>
          <w:sz w:val="22"/>
          <w:szCs w:val="22"/>
        </w:rPr>
        <w:t xml:space="preserve"> </w:t>
      </w:r>
      <w:r w:rsidRPr="00770537">
        <w:rPr>
          <w:b/>
          <w:sz w:val="22"/>
          <w:szCs w:val="22"/>
        </w:rPr>
        <w:t>Spectral Analysis</w:t>
      </w:r>
      <w:r w:rsidRPr="00770537">
        <w:rPr>
          <w:sz w:val="22"/>
          <w:szCs w:val="22"/>
        </w:rPr>
        <w:t xml:space="preserve"> menu</w:t>
      </w:r>
    </w:p>
    <w:p w14:paraId="5A854F59" w14:textId="686F9CA7" w:rsidR="00A711BC" w:rsidRPr="00770537" w:rsidRDefault="005645D4" w:rsidP="00A711BC">
      <w:pPr>
        <w:spacing w:before="120"/>
        <w:ind w:left="360" w:firstLine="360"/>
        <w:rPr>
          <w:sz w:val="22"/>
          <w:szCs w:val="22"/>
        </w:rPr>
      </w:pPr>
      <w:r w:rsidRPr="00770537">
        <w:rPr>
          <w:sz w:val="22"/>
          <w:szCs w:val="22"/>
        </w:rPr>
        <w:t>(3)</w:t>
      </w:r>
      <w:r w:rsidR="00F46B69" w:rsidRPr="00770537">
        <w:rPr>
          <w:sz w:val="22"/>
          <w:szCs w:val="22"/>
        </w:rPr>
        <w:t xml:space="preserve"> Select Method. </w:t>
      </w:r>
      <w:r w:rsidR="0006602D" w:rsidRPr="00770537">
        <w:rPr>
          <w:sz w:val="22"/>
          <w:szCs w:val="22"/>
        </w:rPr>
        <w:t>The d</w:t>
      </w:r>
      <w:r w:rsidR="00F46B69" w:rsidRPr="00770537">
        <w:rPr>
          <w:sz w:val="22"/>
          <w:szCs w:val="22"/>
        </w:rPr>
        <w:t>efault method is Fast Fourier transform</w:t>
      </w:r>
      <w:r w:rsidR="003C6858" w:rsidRPr="00770537">
        <w:rPr>
          <w:sz w:val="22"/>
          <w:szCs w:val="22"/>
        </w:rPr>
        <w:t xml:space="preserve"> (LAH) by Linda A. Hinnov </w:t>
      </w:r>
      <w:r w:rsidR="004D7AFB" w:rsidRPr="00770537">
        <w:rPr>
          <w:sz w:val="22"/>
          <w:szCs w:val="22"/>
        </w:rPr>
        <w:fldChar w:fldCharType="begin"/>
      </w:r>
      <w:r w:rsidR="008B172F" w:rsidRPr="00770537">
        <w:rPr>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 guid="7c32aac9-33c9-4f31-9c5a-788504a8d1d9"&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D7AFB" w:rsidRPr="00770537">
        <w:rPr>
          <w:sz w:val="22"/>
          <w:szCs w:val="22"/>
        </w:rPr>
        <w:fldChar w:fldCharType="separate"/>
      </w:r>
      <w:r w:rsidR="004D7AFB" w:rsidRPr="00770537">
        <w:rPr>
          <w:noProof/>
          <w:sz w:val="22"/>
          <w:szCs w:val="22"/>
        </w:rPr>
        <w:t>(</w:t>
      </w:r>
      <w:hyperlink w:anchor="_ENREF_4" w:tooltip="Kodama, 2015 #2817" w:history="1">
        <w:r w:rsidR="00BC5E89" w:rsidRPr="00BC5E89">
          <w:rPr>
            <w:rStyle w:val="Hyperlink"/>
          </w:rPr>
          <w:t>Kodama and Hinnov, 2015</w:t>
        </w:r>
      </w:hyperlink>
      <w:r w:rsidR="004D7AFB" w:rsidRPr="00770537">
        <w:rPr>
          <w:noProof/>
          <w:sz w:val="22"/>
          <w:szCs w:val="22"/>
        </w:rPr>
        <w:t>)</w:t>
      </w:r>
      <w:r w:rsidR="004D7AFB" w:rsidRPr="00770537">
        <w:rPr>
          <w:sz w:val="22"/>
          <w:szCs w:val="22"/>
        </w:rPr>
        <w:fldChar w:fldCharType="end"/>
      </w:r>
      <w:r w:rsidR="00F46B69" w:rsidRPr="00770537">
        <w:rPr>
          <w:sz w:val="22"/>
          <w:szCs w:val="22"/>
        </w:rPr>
        <w:t xml:space="preserve">. Other options are </w:t>
      </w:r>
      <w:r w:rsidR="003C6858" w:rsidRPr="00770537">
        <w:rPr>
          <w:sz w:val="22"/>
          <w:szCs w:val="22"/>
        </w:rPr>
        <w:t xml:space="preserve">MatLab’s </w:t>
      </w:r>
      <w:r w:rsidR="004D7AFB" w:rsidRPr="00770537">
        <w:rPr>
          <w:sz w:val="22"/>
          <w:szCs w:val="22"/>
        </w:rPr>
        <w:t>Fast Fourier transform</w:t>
      </w:r>
      <w:r w:rsidR="003C6858" w:rsidRPr="00770537">
        <w:rPr>
          <w:sz w:val="22"/>
          <w:szCs w:val="22"/>
        </w:rPr>
        <w:t xml:space="preserve">, multi-taper method (MTM) </w:t>
      </w:r>
      <w:r w:rsidR="003C6858" w:rsidRPr="00770537">
        <w:rPr>
          <w:sz w:val="22"/>
          <w:szCs w:val="22"/>
        </w:rPr>
        <w:fldChar w:fldCharType="begin"/>
      </w:r>
      <w:r w:rsidR="008B172F" w:rsidRPr="00770537">
        <w:rPr>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 guid="5509bdab-ec95-4c09-ad08-85d0a5d43eba"&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003C6858" w:rsidRPr="00770537">
        <w:rPr>
          <w:sz w:val="22"/>
          <w:szCs w:val="22"/>
        </w:rPr>
        <w:fldChar w:fldCharType="separate"/>
      </w:r>
      <w:r w:rsidR="003C6858" w:rsidRPr="00770537">
        <w:rPr>
          <w:noProof/>
          <w:sz w:val="22"/>
          <w:szCs w:val="22"/>
        </w:rPr>
        <w:t>(</w:t>
      </w:r>
      <w:hyperlink w:anchor="_ENREF_21" w:tooltip="Thomson, 1982 #2825" w:history="1">
        <w:r w:rsidR="00BC5E89" w:rsidRPr="00BC5E89">
          <w:rPr>
            <w:rStyle w:val="Hyperlink"/>
          </w:rPr>
          <w:t>Thomson, 1982</w:t>
        </w:r>
      </w:hyperlink>
      <w:r w:rsidR="003C6858" w:rsidRPr="00770537">
        <w:rPr>
          <w:noProof/>
          <w:sz w:val="22"/>
          <w:szCs w:val="22"/>
        </w:rPr>
        <w:t>)</w:t>
      </w:r>
      <w:r w:rsidR="003C6858" w:rsidRPr="00770537">
        <w:rPr>
          <w:sz w:val="22"/>
          <w:szCs w:val="22"/>
        </w:rPr>
        <w:fldChar w:fldCharType="end"/>
      </w:r>
      <w:r w:rsidR="003C6858" w:rsidRPr="00770537">
        <w:rPr>
          <w:sz w:val="22"/>
          <w:szCs w:val="22"/>
        </w:rPr>
        <w:t xml:space="preserve">, and Lomb-Scargle spectrum </w:t>
      </w:r>
      <w:r w:rsidR="003C6858" w:rsidRPr="00770537">
        <w:rPr>
          <w:sz w:val="22"/>
          <w:szCs w:val="22"/>
        </w:rPr>
        <w:fldChar w:fldCharType="begin"/>
      </w:r>
      <w:r w:rsidR="008B172F" w:rsidRPr="00770537">
        <w:rPr>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 guid="b006e823-917c-4188-8fdc-331663999f10"&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 guid="71a6346d-98fd-4f80-ba17-0e948fac085e"&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3C6858" w:rsidRPr="00770537">
        <w:rPr>
          <w:sz w:val="22"/>
          <w:szCs w:val="22"/>
        </w:rPr>
        <w:fldChar w:fldCharType="separate"/>
      </w:r>
      <w:r w:rsidR="003C6858" w:rsidRPr="00770537">
        <w:rPr>
          <w:noProof/>
          <w:sz w:val="22"/>
          <w:szCs w:val="22"/>
        </w:rPr>
        <w:t>(</w:t>
      </w:r>
      <w:hyperlink w:anchor="_ENREF_12" w:tooltip="Lomb, 1976 #5117" w:history="1">
        <w:r w:rsidR="00BC5E89" w:rsidRPr="00BC5E89">
          <w:rPr>
            <w:rStyle w:val="Hyperlink"/>
          </w:rPr>
          <w:t>Lomb, 1976</w:t>
        </w:r>
      </w:hyperlink>
      <w:r w:rsidR="003C6858" w:rsidRPr="00770537">
        <w:rPr>
          <w:noProof/>
          <w:sz w:val="22"/>
          <w:szCs w:val="22"/>
        </w:rPr>
        <w:t xml:space="preserve">; </w:t>
      </w:r>
      <w:hyperlink w:anchor="_ENREF_19" w:tooltip="Scargle, 1982 #3865" w:history="1">
        <w:r w:rsidR="00BC5E89" w:rsidRPr="00BC5E89">
          <w:rPr>
            <w:rStyle w:val="Hyperlink"/>
          </w:rPr>
          <w:t>Scargle, 1982</w:t>
        </w:r>
      </w:hyperlink>
      <w:r w:rsidR="003C6858" w:rsidRPr="00770537">
        <w:rPr>
          <w:noProof/>
          <w:sz w:val="22"/>
          <w:szCs w:val="22"/>
        </w:rPr>
        <w:t>)</w:t>
      </w:r>
      <w:r w:rsidR="003C6858" w:rsidRPr="00770537">
        <w:rPr>
          <w:sz w:val="22"/>
          <w:szCs w:val="22"/>
        </w:rPr>
        <w:fldChar w:fldCharType="end"/>
      </w:r>
      <w:r w:rsidR="003C6858" w:rsidRPr="00770537">
        <w:rPr>
          <w:sz w:val="22"/>
          <w:szCs w:val="22"/>
        </w:rPr>
        <w:t>.</w:t>
      </w:r>
    </w:p>
    <w:p w14:paraId="45BBBCBF" w14:textId="66AFEE87" w:rsidR="004D7AFB" w:rsidRPr="00770537" w:rsidRDefault="004D7AFB" w:rsidP="00A711BC">
      <w:pPr>
        <w:spacing w:before="120"/>
        <w:ind w:left="360" w:firstLine="360"/>
        <w:rPr>
          <w:sz w:val="22"/>
          <w:szCs w:val="22"/>
        </w:rPr>
      </w:pPr>
      <w:r w:rsidRPr="00770537">
        <w:rPr>
          <w:sz w:val="22"/>
          <w:szCs w:val="22"/>
        </w:rPr>
        <w:t>(4) Input for evolutionary spectral analysis panel includes settings for plot frequencies. Default values from 0 to Nyquist (</w:t>
      </w:r>
      <w:r w:rsidRPr="00770537">
        <w:rPr>
          <w:i/>
          <w:sz w:val="22"/>
          <w:szCs w:val="22"/>
        </w:rPr>
        <w:t>f</w:t>
      </w:r>
      <w:r w:rsidRPr="00770537">
        <w:rPr>
          <w:sz w:val="22"/>
          <w:szCs w:val="22"/>
          <w:vertAlign w:val="subscript"/>
        </w:rPr>
        <w:t>nyq</w:t>
      </w:r>
      <w:r w:rsidRPr="00770537">
        <w:rPr>
          <w:sz w:val="22"/>
          <w:szCs w:val="22"/>
        </w:rPr>
        <w:t xml:space="preserve"> = 1 / (</w:t>
      </w:r>
      <w:r w:rsidRPr="00770537">
        <w:rPr>
          <w:i/>
          <w:sz w:val="22"/>
          <w:szCs w:val="22"/>
        </w:rPr>
        <w:t xml:space="preserve">N </w:t>
      </w:r>
      <w:r w:rsidRPr="00770537">
        <w:rPr>
          <w:sz w:val="22"/>
          <w:szCs w:val="22"/>
        </w:rPr>
        <w:t xml:space="preserve">* </w:t>
      </w:r>
      <w:r w:rsidRPr="00770537">
        <w:rPr>
          <w:i/>
          <w:sz w:val="22"/>
          <w:szCs w:val="22"/>
        </w:rPr>
        <w:t>Δt</w:t>
      </w:r>
      <w:r w:rsidRPr="00770537">
        <w:rPr>
          <w:sz w:val="22"/>
          <w:szCs w:val="22"/>
        </w:rPr>
        <w:t xml:space="preserve">)), where N is the total number of data and </w:t>
      </w:r>
      <w:r w:rsidRPr="00770537">
        <w:rPr>
          <w:i/>
          <w:sz w:val="22"/>
          <w:szCs w:val="22"/>
        </w:rPr>
        <w:t>Δt</w:t>
      </w:r>
      <w:r w:rsidRPr="00770537">
        <w:rPr>
          <w:sz w:val="22"/>
          <w:szCs w:val="22"/>
        </w:rPr>
        <w:t xml:space="preserve"> is </w:t>
      </w:r>
      <w:r w:rsidR="0006602D" w:rsidRPr="00770537">
        <w:rPr>
          <w:sz w:val="22"/>
          <w:szCs w:val="22"/>
        </w:rPr>
        <w:t xml:space="preserve">the </w:t>
      </w:r>
      <w:r w:rsidRPr="00770537">
        <w:rPr>
          <w:sz w:val="22"/>
          <w:szCs w:val="22"/>
        </w:rPr>
        <w:t>sampling rate.</w:t>
      </w:r>
    </w:p>
    <w:p w14:paraId="0B1AC8FA" w14:textId="7D989A56" w:rsidR="00950B5C" w:rsidRPr="00770537" w:rsidRDefault="00950B5C" w:rsidP="00A711BC">
      <w:pPr>
        <w:spacing w:before="120"/>
        <w:ind w:left="360" w:firstLine="360"/>
        <w:rPr>
          <w:sz w:val="22"/>
          <w:szCs w:val="22"/>
        </w:rPr>
      </w:pPr>
      <w:r w:rsidRPr="00770537">
        <w:rPr>
          <w:sz w:val="22"/>
          <w:szCs w:val="22"/>
        </w:rPr>
        <w:t xml:space="preserve">(5) Step of sliding windows. </w:t>
      </w:r>
      <w:r w:rsidR="0006602D" w:rsidRPr="00770537">
        <w:rPr>
          <w:sz w:val="22"/>
          <w:szCs w:val="22"/>
        </w:rPr>
        <w:t>The d</w:t>
      </w:r>
      <w:r w:rsidRPr="00770537">
        <w:rPr>
          <w:sz w:val="22"/>
          <w:szCs w:val="22"/>
        </w:rPr>
        <w:t>efault value should be sufficient for most paleoclimate projects.</w:t>
      </w:r>
    </w:p>
    <w:p w14:paraId="497FC2F2" w14:textId="48EA3C40" w:rsidR="002041D9" w:rsidRPr="00770537" w:rsidRDefault="00950B5C" w:rsidP="00A711BC">
      <w:pPr>
        <w:spacing w:before="120"/>
        <w:ind w:left="360" w:firstLine="360"/>
        <w:rPr>
          <w:sz w:val="22"/>
          <w:szCs w:val="22"/>
        </w:rPr>
      </w:pPr>
      <w:r w:rsidRPr="00770537">
        <w:rPr>
          <w:sz w:val="22"/>
          <w:szCs w:val="22"/>
        </w:rPr>
        <w:t>(6)</w:t>
      </w:r>
      <w:r w:rsidR="003E45DC" w:rsidRPr="00770537">
        <w:rPr>
          <w:sz w:val="22"/>
          <w:szCs w:val="22"/>
        </w:rPr>
        <w:t xml:space="preserve"> Sliding Window:</w:t>
      </w:r>
      <w:r w:rsidR="003E45DC" w:rsidRPr="00770537">
        <w:rPr>
          <w:b/>
          <w:sz w:val="22"/>
          <w:szCs w:val="22"/>
        </w:rPr>
        <w:t xml:space="preserve"> </w:t>
      </w:r>
      <w:r w:rsidR="003E45DC" w:rsidRPr="00770537">
        <w:rPr>
          <w:b/>
          <w:color w:val="FF0000"/>
          <w:sz w:val="22"/>
          <w:szCs w:val="22"/>
        </w:rPr>
        <w:t>very important!</w:t>
      </w:r>
      <w:r w:rsidR="003E45DC" w:rsidRPr="00770537">
        <w:rPr>
          <w:sz w:val="22"/>
          <w:szCs w:val="22"/>
        </w:rPr>
        <w:t xml:space="preserve"> The length of the sliding window.</w:t>
      </w:r>
      <w:r w:rsidR="00871FA6" w:rsidRPr="00770537">
        <w:rPr>
          <w:sz w:val="22"/>
          <w:szCs w:val="22"/>
        </w:rPr>
        <w:t xml:space="preserve"> </w:t>
      </w:r>
      <w:r w:rsidR="0006602D" w:rsidRPr="00770537">
        <w:rPr>
          <w:sz w:val="22"/>
          <w:szCs w:val="22"/>
        </w:rPr>
        <w:t>The d</w:t>
      </w:r>
      <w:r w:rsidR="00871FA6" w:rsidRPr="00770537">
        <w:rPr>
          <w:sz w:val="22"/>
          <w:szCs w:val="22"/>
        </w:rPr>
        <w:t>efault value is 35% of</w:t>
      </w:r>
      <w:r w:rsidR="0006602D" w:rsidRPr="00770537">
        <w:rPr>
          <w:sz w:val="22"/>
          <w:szCs w:val="22"/>
        </w:rPr>
        <w:t xml:space="preserve"> the</w:t>
      </w:r>
      <w:r w:rsidR="00871FA6" w:rsidRPr="00770537">
        <w:rPr>
          <w:sz w:val="22"/>
          <w:szCs w:val="22"/>
        </w:rPr>
        <w:t xml:space="preserve"> total length of the selected data. </w:t>
      </w:r>
      <w:r w:rsidR="00414C8D" w:rsidRPr="00770537">
        <w:rPr>
          <w:sz w:val="22"/>
          <w:szCs w:val="22"/>
        </w:rPr>
        <w:t>You may need to change this</w:t>
      </w:r>
      <w:r w:rsidR="002E2AC7" w:rsidRPr="00770537">
        <w:rPr>
          <w:sz w:val="22"/>
          <w:szCs w:val="22"/>
        </w:rPr>
        <w:t xml:space="preserve"> based on following tip.</w:t>
      </w:r>
    </w:p>
    <w:p w14:paraId="4416E5FF" w14:textId="47DD9B08" w:rsidR="00950B5C" w:rsidRPr="00770537" w:rsidRDefault="00366A72" w:rsidP="00A711BC">
      <w:pPr>
        <w:spacing w:before="120"/>
        <w:ind w:left="360" w:firstLine="360"/>
        <w:rPr>
          <w:i/>
          <w:iCs/>
          <w:sz w:val="22"/>
          <w:szCs w:val="22"/>
        </w:rPr>
      </w:pPr>
      <w:r w:rsidRPr="00770537">
        <w:rPr>
          <w:i/>
          <w:iCs/>
          <w:sz w:val="22"/>
          <w:szCs w:val="22"/>
        </w:rPr>
        <w:t xml:space="preserve">Tip: assuming the data series is dominated by 35 m cycles, the window may be </w:t>
      </w:r>
      <w:r w:rsidR="00A84047">
        <w:rPr>
          <w:i/>
          <w:iCs/>
          <w:sz w:val="22"/>
          <w:szCs w:val="22"/>
        </w:rPr>
        <w:t xml:space="preserve">1x-1.5x </w:t>
      </w:r>
      <w:r w:rsidR="00A84047">
        <w:rPr>
          <w:rFonts w:hint="eastAsia"/>
          <w:i/>
          <w:iCs/>
          <w:sz w:val="22"/>
          <w:szCs w:val="22"/>
        </w:rPr>
        <w:t>or</w:t>
      </w:r>
      <w:r w:rsidR="00A84047">
        <w:rPr>
          <w:i/>
          <w:iCs/>
          <w:sz w:val="22"/>
          <w:szCs w:val="22"/>
        </w:rPr>
        <w:t xml:space="preserve"> even </w:t>
      </w:r>
      <w:r w:rsidRPr="00770537">
        <w:rPr>
          <w:i/>
          <w:iCs/>
          <w:sz w:val="22"/>
          <w:szCs w:val="22"/>
        </w:rPr>
        <w:t>2</w:t>
      </w:r>
      <w:r w:rsidR="00A84047">
        <w:rPr>
          <w:i/>
          <w:iCs/>
          <w:sz w:val="22"/>
          <w:szCs w:val="22"/>
        </w:rPr>
        <w:t xml:space="preserve">x, </w:t>
      </w:r>
      <w:r w:rsidRPr="00770537">
        <w:rPr>
          <w:i/>
          <w:iCs/>
          <w:sz w:val="22"/>
          <w:szCs w:val="22"/>
        </w:rPr>
        <w:t>4</w:t>
      </w:r>
      <w:r w:rsidR="00A84047">
        <w:rPr>
          <w:i/>
          <w:iCs/>
          <w:sz w:val="22"/>
          <w:szCs w:val="22"/>
        </w:rPr>
        <w:t>x</w:t>
      </w:r>
      <w:r w:rsidRPr="00770537">
        <w:rPr>
          <w:i/>
          <w:iCs/>
          <w:sz w:val="22"/>
          <w:szCs w:val="22"/>
        </w:rPr>
        <w:t xml:space="preserve"> times of 35 m, that is, 70 to 140 m. A long window can smooth out the higher frequencies signals while a short window cannot detect low-frequency signals</w:t>
      </w:r>
      <w:r w:rsidR="004D6D35" w:rsidRPr="00770537">
        <w:rPr>
          <w:i/>
          <w:iCs/>
          <w:sz w:val="22"/>
          <w:szCs w:val="22"/>
        </w:rPr>
        <w:t>.</w:t>
      </w:r>
    </w:p>
    <w:p w14:paraId="394DD32D" w14:textId="4C750667" w:rsidR="004E1F2B" w:rsidRPr="00770537" w:rsidRDefault="004E1F2B" w:rsidP="00A711BC">
      <w:pPr>
        <w:spacing w:before="120"/>
        <w:ind w:left="360" w:firstLine="360"/>
        <w:rPr>
          <w:sz w:val="22"/>
          <w:szCs w:val="22"/>
        </w:rPr>
      </w:pPr>
      <w:r w:rsidRPr="00770537">
        <w:rPr>
          <w:sz w:val="22"/>
          <w:szCs w:val="22"/>
        </w:rPr>
        <w:t>(7) Do you want to show the time series and 2</w:t>
      </w:r>
      <w:r w:rsidR="00715ECC" w:rsidRPr="00770537">
        <w:rPr>
          <w:sz w:val="22"/>
          <w:szCs w:val="22"/>
        </w:rPr>
        <w:t>π</w:t>
      </w:r>
      <w:r w:rsidRPr="00770537">
        <w:rPr>
          <w:sz w:val="22"/>
          <w:szCs w:val="22"/>
        </w:rPr>
        <w:t xml:space="preserve"> MTM power spectrum with robust red noise model simultaneously?</w:t>
      </w:r>
      <w:r w:rsidR="000E423C" w:rsidRPr="00770537">
        <w:rPr>
          <w:sz w:val="22"/>
          <w:szCs w:val="22"/>
        </w:rPr>
        <w:t xml:space="preserve"> See </w:t>
      </w:r>
      <w:r w:rsidR="00D95508" w:rsidRPr="00770537">
        <w:rPr>
          <w:sz w:val="22"/>
          <w:szCs w:val="22"/>
        </w:rPr>
        <w:t>“</w:t>
      </w:r>
      <w:r w:rsidR="000E423C" w:rsidRPr="00770537">
        <w:rPr>
          <w:sz w:val="22"/>
          <w:szCs w:val="22"/>
        </w:rPr>
        <w:t>spectral analysis</w:t>
      </w:r>
      <w:r w:rsidR="00D95508" w:rsidRPr="00770537">
        <w:rPr>
          <w:sz w:val="22"/>
          <w:szCs w:val="22"/>
        </w:rPr>
        <w:t>” part above</w:t>
      </w:r>
      <w:r w:rsidR="000E423C" w:rsidRPr="00770537">
        <w:rPr>
          <w:sz w:val="22"/>
          <w:szCs w:val="22"/>
        </w:rPr>
        <w:t xml:space="preserve"> for more </w:t>
      </w:r>
      <w:r w:rsidR="00AB16D9" w:rsidRPr="00770537">
        <w:rPr>
          <w:sz w:val="22"/>
          <w:szCs w:val="22"/>
        </w:rPr>
        <w:t>explanations</w:t>
      </w:r>
      <w:r w:rsidR="000E423C" w:rsidRPr="00770537">
        <w:rPr>
          <w:sz w:val="22"/>
          <w:szCs w:val="22"/>
        </w:rPr>
        <w:t xml:space="preserve"> of </w:t>
      </w:r>
      <w:r w:rsidR="00E27151" w:rsidRPr="00770537">
        <w:rPr>
          <w:sz w:val="22"/>
          <w:szCs w:val="22"/>
        </w:rPr>
        <w:t xml:space="preserve">the </w:t>
      </w:r>
      <w:r w:rsidR="000E423C" w:rsidRPr="00770537">
        <w:rPr>
          <w:sz w:val="22"/>
          <w:szCs w:val="22"/>
        </w:rPr>
        <w:t>red noise model.</w:t>
      </w:r>
    </w:p>
    <w:p w14:paraId="6E470CCD" w14:textId="5CC6CC62" w:rsidR="00A93D03" w:rsidRPr="00770537" w:rsidRDefault="00A93D03" w:rsidP="00A711BC">
      <w:pPr>
        <w:spacing w:before="120"/>
        <w:ind w:left="360" w:firstLine="360"/>
        <w:rPr>
          <w:sz w:val="22"/>
          <w:szCs w:val="22"/>
        </w:rPr>
      </w:pPr>
      <w:r w:rsidRPr="00770537">
        <w:rPr>
          <w:sz w:val="22"/>
          <w:szCs w:val="22"/>
        </w:rPr>
        <w:lastRenderedPageBreak/>
        <w:t>(</w:t>
      </w:r>
      <w:r w:rsidR="007477D9" w:rsidRPr="00770537">
        <w:rPr>
          <w:sz w:val="22"/>
          <w:szCs w:val="22"/>
        </w:rPr>
        <w:t>8</w:t>
      </w:r>
      <w:r w:rsidRPr="00770537">
        <w:rPr>
          <w:sz w:val="22"/>
          <w:szCs w:val="22"/>
        </w:rPr>
        <w:t>) Plot-dimension: 2D or 3D with rotation option.</w:t>
      </w:r>
    </w:p>
    <w:p w14:paraId="556106E8" w14:textId="48832BBB" w:rsidR="00A93D03" w:rsidRPr="00770537" w:rsidRDefault="00A93D03" w:rsidP="00A711BC">
      <w:pPr>
        <w:spacing w:before="120"/>
        <w:ind w:left="360" w:firstLine="360"/>
        <w:rPr>
          <w:sz w:val="22"/>
          <w:szCs w:val="22"/>
        </w:rPr>
      </w:pPr>
      <w:r w:rsidRPr="00770537">
        <w:rPr>
          <w:sz w:val="22"/>
          <w:szCs w:val="22"/>
        </w:rPr>
        <w:t>(</w:t>
      </w:r>
      <w:r w:rsidR="00A24099" w:rsidRPr="00770537">
        <w:rPr>
          <w:sz w:val="22"/>
          <w:szCs w:val="22"/>
        </w:rPr>
        <w:t>9</w:t>
      </w:r>
      <w:r w:rsidRPr="00770537">
        <w:rPr>
          <w:sz w:val="22"/>
          <w:szCs w:val="22"/>
        </w:rPr>
        <w:t xml:space="preserve">) Flip Y-axis: </w:t>
      </w:r>
      <w:r w:rsidR="001D785A" w:rsidRPr="00770537">
        <w:rPr>
          <w:sz w:val="22"/>
          <w:szCs w:val="22"/>
        </w:rPr>
        <w:t xml:space="preserve">give </w:t>
      </w:r>
      <w:r w:rsidRPr="00770537">
        <w:rPr>
          <w:sz w:val="22"/>
          <w:szCs w:val="22"/>
        </w:rPr>
        <w:t>me a try.</w:t>
      </w:r>
    </w:p>
    <w:p w14:paraId="6B318A16" w14:textId="3B7784AE" w:rsidR="00A24099" w:rsidRPr="00770537" w:rsidRDefault="00A24099" w:rsidP="00A711BC">
      <w:pPr>
        <w:spacing w:before="120"/>
        <w:ind w:left="360" w:firstLine="360"/>
        <w:rPr>
          <w:sz w:val="22"/>
          <w:szCs w:val="22"/>
        </w:rPr>
      </w:pPr>
      <w:r w:rsidRPr="00770537">
        <w:rPr>
          <w:sz w:val="22"/>
          <w:szCs w:val="22"/>
        </w:rPr>
        <w:t>(10) Time domain zero padding: This option will zero</w:t>
      </w:r>
      <w:r w:rsidR="00910BED" w:rsidRPr="00770537">
        <w:rPr>
          <w:sz w:val="22"/>
          <w:szCs w:val="22"/>
        </w:rPr>
        <w:t xml:space="preserve"> </w:t>
      </w:r>
      <w:r w:rsidRPr="00770537">
        <w:rPr>
          <w:sz w:val="22"/>
          <w:szCs w:val="22"/>
        </w:rPr>
        <w:t xml:space="preserve">pad the data series at both ends. Resulted evolutionary power spectra will </w:t>
      </w:r>
      <w:r w:rsidR="00250ADF" w:rsidRPr="00770537">
        <w:rPr>
          <w:sz w:val="22"/>
          <w:szCs w:val="22"/>
        </w:rPr>
        <w:t>show the</w:t>
      </w:r>
      <w:r w:rsidRPr="00770537">
        <w:rPr>
          <w:sz w:val="22"/>
          <w:szCs w:val="22"/>
        </w:rPr>
        <w:t xml:space="preserve"> missed half-window</w:t>
      </w:r>
      <w:r w:rsidR="00250ADF" w:rsidRPr="00770537">
        <w:rPr>
          <w:sz w:val="22"/>
          <w:szCs w:val="22"/>
        </w:rPr>
        <w:t xml:space="preserve"> in </w:t>
      </w:r>
      <w:r w:rsidR="006A040A" w:rsidRPr="00770537">
        <w:rPr>
          <w:sz w:val="22"/>
          <w:szCs w:val="22"/>
        </w:rPr>
        <w:t>typical evolutionary spectr</w:t>
      </w:r>
      <w:r w:rsidR="00B74289" w:rsidRPr="00770537">
        <w:rPr>
          <w:sz w:val="22"/>
          <w:szCs w:val="22"/>
        </w:rPr>
        <w:t>a</w:t>
      </w:r>
      <w:r w:rsidRPr="00770537">
        <w:rPr>
          <w:sz w:val="22"/>
          <w:szCs w:val="22"/>
        </w:rPr>
        <w:t>.</w:t>
      </w:r>
      <w:r w:rsidR="00941E52" w:rsidRPr="00770537">
        <w:rPr>
          <w:sz w:val="22"/>
          <w:szCs w:val="22"/>
        </w:rPr>
        <w:t xml:space="preserve"> This</w:t>
      </w:r>
      <w:r w:rsidR="0009791C" w:rsidRPr="00770537">
        <w:rPr>
          <w:sz w:val="22"/>
          <w:szCs w:val="22"/>
        </w:rPr>
        <w:t xml:space="preserve"> newly added option</w:t>
      </w:r>
      <w:r w:rsidR="00941E52" w:rsidRPr="00770537">
        <w:rPr>
          <w:sz w:val="22"/>
          <w:szCs w:val="22"/>
        </w:rPr>
        <w:t xml:space="preserve"> is to add back the missed half-window due to the sliding window methods. However, this might </w:t>
      </w:r>
      <w:r w:rsidR="00C43E6A" w:rsidRPr="00770537">
        <w:rPr>
          <w:sz w:val="22"/>
          <w:szCs w:val="22"/>
        </w:rPr>
        <w:t>introduce</w:t>
      </w:r>
      <w:r w:rsidR="00941E52" w:rsidRPr="00770537">
        <w:rPr>
          <w:sz w:val="22"/>
          <w:szCs w:val="22"/>
        </w:rPr>
        <w:t xml:space="preserve"> additional incorrect </w:t>
      </w:r>
      <w:r w:rsidR="00813168" w:rsidRPr="00770537">
        <w:rPr>
          <w:sz w:val="22"/>
          <w:szCs w:val="22"/>
        </w:rPr>
        <w:t>frequencies</w:t>
      </w:r>
      <w:r w:rsidR="00941E52" w:rsidRPr="00770537">
        <w:rPr>
          <w:sz w:val="22"/>
          <w:szCs w:val="22"/>
        </w:rPr>
        <w:t xml:space="preserve"> </w:t>
      </w:r>
      <w:r w:rsidR="00686A92" w:rsidRPr="00770537">
        <w:rPr>
          <w:sz w:val="22"/>
          <w:szCs w:val="22"/>
        </w:rPr>
        <w:t>(</w:t>
      </w:r>
      <w:r w:rsidR="00941E52" w:rsidRPr="00770537">
        <w:rPr>
          <w:sz w:val="22"/>
          <w:szCs w:val="22"/>
        </w:rPr>
        <w:t>for</w:t>
      </w:r>
      <w:r w:rsidR="00686A92" w:rsidRPr="00770537">
        <w:rPr>
          <w:sz w:val="22"/>
          <w:szCs w:val="22"/>
        </w:rPr>
        <w:t xml:space="preserve"> example,</w:t>
      </w:r>
      <w:r w:rsidR="00941E52" w:rsidRPr="00770537">
        <w:rPr>
          <w:sz w:val="22"/>
          <w:szCs w:val="22"/>
        </w:rPr>
        <w:t xml:space="preserve"> </w:t>
      </w:r>
      <w:r w:rsidR="00686A92" w:rsidRPr="00770537">
        <w:rPr>
          <w:sz w:val="22"/>
          <w:szCs w:val="22"/>
        </w:rPr>
        <w:t>a</w:t>
      </w:r>
      <w:r w:rsidR="00941E52" w:rsidRPr="00770537">
        <w:rPr>
          <w:sz w:val="22"/>
          <w:szCs w:val="22"/>
        </w:rPr>
        <w:t xml:space="preserve"> series with trend at </w:t>
      </w:r>
      <w:r w:rsidR="00185E34" w:rsidRPr="00770537">
        <w:rPr>
          <w:sz w:val="22"/>
          <w:szCs w:val="22"/>
        </w:rPr>
        <w:t>one or both</w:t>
      </w:r>
      <w:r w:rsidR="00941E52" w:rsidRPr="00770537">
        <w:rPr>
          <w:sz w:val="22"/>
          <w:szCs w:val="22"/>
        </w:rPr>
        <w:t xml:space="preserve"> end</w:t>
      </w:r>
      <w:r w:rsidR="00185E34" w:rsidRPr="00770537">
        <w:rPr>
          <w:sz w:val="22"/>
          <w:szCs w:val="22"/>
        </w:rPr>
        <w:t>s</w:t>
      </w:r>
      <w:r w:rsidR="00686A92" w:rsidRPr="00770537">
        <w:rPr>
          <w:sz w:val="22"/>
          <w:szCs w:val="22"/>
        </w:rPr>
        <w:t>)</w:t>
      </w:r>
      <w:r w:rsidR="00941E52" w:rsidRPr="00770537">
        <w:rPr>
          <w:sz w:val="22"/>
          <w:szCs w:val="22"/>
        </w:rPr>
        <w:t>.</w:t>
      </w:r>
    </w:p>
    <w:p w14:paraId="5578D630" w14:textId="5A4357DA" w:rsidR="000F16E9" w:rsidRPr="00770537" w:rsidRDefault="000F16E9" w:rsidP="00A711BC">
      <w:pPr>
        <w:spacing w:before="120"/>
        <w:ind w:left="360" w:firstLine="360"/>
        <w:rPr>
          <w:sz w:val="22"/>
          <w:szCs w:val="22"/>
        </w:rPr>
      </w:pPr>
      <w:r w:rsidRPr="00770537">
        <w:rPr>
          <w:sz w:val="22"/>
          <w:szCs w:val="22"/>
        </w:rPr>
        <w:t>(</w:t>
      </w:r>
      <w:r w:rsidR="00362354" w:rsidRPr="00770537">
        <w:rPr>
          <w:sz w:val="22"/>
          <w:szCs w:val="22"/>
        </w:rPr>
        <w:t>11</w:t>
      </w:r>
      <w:r w:rsidRPr="00770537">
        <w:rPr>
          <w:sz w:val="22"/>
          <w:szCs w:val="22"/>
        </w:rPr>
        <w:t xml:space="preserve">) Colormap </w:t>
      </w:r>
      <w:r w:rsidR="00974A96" w:rsidRPr="00770537">
        <w:rPr>
          <w:sz w:val="22"/>
          <w:szCs w:val="22"/>
        </w:rPr>
        <w:t xml:space="preserve">style </w:t>
      </w:r>
      <w:r w:rsidRPr="00770537">
        <w:rPr>
          <w:sz w:val="22"/>
          <w:szCs w:val="22"/>
        </w:rPr>
        <w:t>can be modified and grid levels can be set (empty value results in a smoothed figure).</w:t>
      </w:r>
    </w:p>
    <w:p w14:paraId="30D819A9" w14:textId="132C11E9" w:rsidR="00A93D03" w:rsidRPr="00770537" w:rsidRDefault="00A93D03" w:rsidP="00A711BC">
      <w:pPr>
        <w:spacing w:before="120"/>
        <w:ind w:left="360" w:firstLine="360"/>
        <w:rPr>
          <w:sz w:val="22"/>
          <w:szCs w:val="22"/>
        </w:rPr>
      </w:pPr>
      <w:r w:rsidRPr="00770537">
        <w:rPr>
          <w:sz w:val="22"/>
          <w:szCs w:val="22"/>
        </w:rPr>
        <w:t>(</w:t>
      </w:r>
      <w:r w:rsidR="000F16E9" w:rsidRPr="00770537">
        <w:rPr>
          <w:sz w:val="22"/>
          <w:szCs w:val="22"/>
        </w:rPr>
        <w:t>1</w:t>
      </w:r>
      <w:r w:rsidR="004C78ED" w:rsidRPr="00770537">
        <w:rPr>
          <w:sz w:val="22"/>
          <w:szCs w:val="22"/>
        </w:rPr>
        <w:t>2</w:t>
      </w:r>
      <w:r w:rsidRPr="00770537">
        <w:rPr>
          <w:sz w:val="22"/>
          <w:szCs w:val="22"/>
        </w:rPr>
        <w:t xml:space="preserve">) </w:t>
      </w:r>
      <w:r w:rsidRPr="00770537">
        <w:rPr>
          <w:sz w:val="22"/>
          <w:szCs w:val="22"/>
          <w:bdr w:val="single" w:sz="4" w:space="0" w:color="auto"/>
        </w:rPr>
        <w:t>OK</w:t>
      </w:r>
      <w:r w:rsidRPr="00770537">
        <w:rPr>
          <w:sz w:val="22"/>
          <w:szCs w:val="22"/>
        </w:rPr>
        <w:t xml:space="preserve"> button: generates a new figure showing the evolutionary spectral analysis results.</w:t>
      </w:r>
      <w:r w:rsidR="00613AE0" w:rsidRPr="00770537">
        <w:rPr>
          <w:sz w:val="22"/>
          <w:szCs w:val="22"/>
        </w:rPr>
        <w:t xml:space="preserve"> No new files generated automatically.</w:t>
      </w:r>
    </w:p>
    <w:p w14:paraId="662839A4" w14:textId="2D7865DE" w:rsidR="00C51DEF" w:rsidRPr="00770537" w:rsidRDefault="00C51DEF"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E</w:t>
      </w:r>
      <w:r w:rsidRPr="00770537">
        <w:rPr>
          <w:b/>
          <w:i/>
          <w:sz w:val="22"/>
          <w:szCs w:val="22"/>
        </w:rPr>
        <w:t xml:space="preserve">; [Windows]: </w:t>
      </w:r>
      <w:r w:rsidRPr="00770537">
        <w:rPr>
          <w:b/>
          <w:i/>
          <w:sz w:val="22"/>
          <w:szCs w:val="22"/>
          <w:bdr w:val="single" w:sz="4" w:space="0" w:color="auto"/>
        </w:rPr>
        <w:t>Ctrl + E</w:t>
      </w:r>
    </w:p>
    <w:p w14:paraId="473505CE" w14:textId="47D736E1" w:rsidR="00A365F5" w:rsidRPr="00770537" w:rsidRDefault="0010034C" w:rsidP="0010034C">
      <w:pPr>
        <w:spacing w:before="120"/>
        <w:jc w:val="center"/>
        <w:rPr>
          <w:noProof/>
        </w:rPr>
      </w:pPr>
      <w:r w:rsidRPr="00770537">
        <w:rPr>
          <w:noProof/>
        </w:rPr>
        <w:t xml:space="preserve">  </w:t>
      </w:r>
      <w:r w:rsidR="004D370C" w:rsidRPr="00770537">
        <w:rPr>
          <w:noProof/>
        </w:rPr>
        <w:drawing>
          <wp:inline distT="0" distB="0" distL="0" distR="0" wp14:anchorId="5A38424E" wp14:editId="6F0D7E42">
            <wp:extent cx="2776946" cy="1624632"/>
            <wp:effectExtent l="0" t="0" r="4445" b="1270"/>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2788388" cy="1631326"/>
                    </a:xfrm>
                    <a:prstGeom prst="rect">
                      <a:avLst/>
                    </a:prstGeom>
                  </pic:spPr>
                </pic:pic>
              </a:graphicData>
            </a:graphic>
          </wp:inline>
        </w:drawing>
      </w:r>
      <w:r w:rsidR="00CB2552" w:rsidRPr="00770537">
        <w:rPr>
          <w:noProof/>
        </w:rPr>
        <w:t xml:space="preserve"> </w:t>
      </w:r>
      <w:r w:rsidR="00AE1E7D" w:rsidRPr="00770537">
        <w:rPr>
          <w:noProof/>
        </w:rPr>
        <w:t xml:space="preserve"> </w:t>
      </w:r>
      <w:r w:rsidR="00E8239D" w:rsidRPr="00770537">
        <w:rPr>
          <w:noProof/>
        </w:rPr>
        <w:drawing>
          <wp:inline distT="0" distB="0" distL="0" distR="0" wp14:anchorId="26614083" wp14:editId="7907DB0B">
            <wp:extent cx="2930967" cy="2956331"/>
            <wp:effectExtent l="0" t="0" r="3175" b="3175"/>
            <wp:docPr id="65" name="Picture 6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2934535" cy="2959929"/>
                    </a:xfrm>
                    <a:prstGeom prst="rect">
                      <a:avLst/>
                    </a:prstGeom>
                  </pic:spPr>
                </pic:pic>
              </a:graphicData>
            </a:graphic>
          </wp:inline>
        </w:drawing>
      </w:r>
    </w:p>
    <w:p w14:paraId="166027D5" w14:textId="6F497771" w:rsidR="00CB2552" w:rsidRPr="00770537" w:rsidRDefault="00CB2552" w:rsidP="0010034C">
      <w:pPr>
        <w:spacing w:before="120"/>
        <w:jc w:val="center"/>
        <w:rPr>
          <w:i/>
          <w:sz w:val="22"/>
          <w:szCs w:val="22"/>
        </w:rPr>
      </w:pPr>
      <w:r w:rsidRPr="00770537">
        <w:rPr>
          <w:i/>
          <w:noProof/>
        </w:rPr>
        <w:t xml:space="preserve">Evolutionary FFT of the La2004 astronomical solutions using a 400 kyr sliding window and </w:t>
      </w:r>
      <w:r w:rsidR="00163839" w:rsidRPr="00770537">
        <w:rPr>
          <w:i/>
          <w:noProof/>
        </w:rPr>
        <w:t>3.</w:t>
      </w:r>
      <w:r w:rsidRPr="00770537">
        <w:rPr>
          <w:i/>
          <w:noProof/>
        </w:rPr>
        <w:t>2 kyr step</w:t>
      </w:r>
    </w:p>
    <w:p w14:paraId="582C822E" w14:textId="77777777" w:rsidR="00A365F5" w:rsidRPr="00770537" w:rsidRDefault="00A365F5" w:rsidP="00A711BC">
      <w:pPr>
        <w:spacing w:before="120"/>
        <w:ind w:left="360" w:firstLine="360"/>
        <w:rPr>
          <w:sz w:val="22"/>
          <w:szCs w:val="22"/>
        </w:rPr>
      </w:pPr>
    </w:p>
    <w:p w14:paraId="48634DCB" w14:textId="73C168B6" w:rsidR="00DC743A" w:rsidRPr="00770537" w:rsidRDefault="0008430A" w:rsidP="00DC743A">
      <w:pPr>
        <w:pStyle w:val="Heading3"/>
        <w:rPr>
          <w:rFonts w:ascii="Times New Roman" w:hAnsi="Times New Roman" w:cs="Times New Roman"/>
          <w:b/>
        </w:rPr>
      </w:pPr>
      <w:bookmarkStart w:id="70" w:name="_Toc47539163"/>
      <w:r w:rsidRPr="00770537">
        <w:rPr>
          <w:rFonts w:ascii="Times New Roman" w:hAnsi="Times New Roman" w:cs="Times New Roman"/>
          <w:b/>
        </w:rPr>
        <w:t>Wavelet transform</w:t>
      </w:r>
      <w:bookmarkEnd w:id="70"/>
    </w:p>
    <w:p w14:paraId="24AC40D6" w14:textId="6454D17A" w:rsidR="00DC743A" w:rsidRPr="00770537" w:rsidRDefault="00DC743A" w:rsidP="00DC743A">
      <w:pPr>
        <w:spacing w:before="120"/>
        <w:ind w:left="360" w:firstLine="360"/>
        <w:rPr>
          <w:sz w:val="22"/>
          <w:szCs w:val="22"/>
        </w:rPr>
      </w:pPr>
      <w:r w:rsidRPr="00770537">
        <w:rPr>
          <w:sz w:val="22"/>
          <w:szCs w:val="22"/>
        </w:rPr>
        <w:t xml:space="preserve">This </w:t>
      </w:r>
      <w:r w:rsidR="0008430A" w:rsidRPr="00770537">
        <w:rPr>
          <w:sz w:val="22"/>
          <w:szCs w:val="22"/>
        </w:rPr>
        <w:t xml:space="preserve">wavelet analysis </w:t>
      </w:r>
      <w:r w:rsidRPr="00770537">
        <w:rPr>
          <w:sz w:val="22"/>
          <w:szCs w:val="22"/>
        </w:rPr>
        <w:t xml:space="preserve">function conducts </w:t>
      </w:r>
      <w:r w:rsidR="0008430A" w:rsidRPr="00770537">
        <w:rPr>
          <w:sz w:val="22"/>
          <w:szCs w:val="22"/>
        </w:rPr>
        <w:t>wavelet analysis</w:t>
      </w:r>
      <w:r w:rsidR="00D327E6" w:rsidRPr="00770537">
        <w:rPr>
          <w:sz w:val="22"/>
          <w:szCs w:val="22"/>
        </w:rPr>
        <w:t xml:space="preserve"> </w:t>
      </w:r>
      <w:r w:rsidR="00101E18" w:rsidRPr="00770537">
        <w:rPr>
          <w:sz w:val="22"/>
          <w:szCs w:val="22"/>
        </w:rPr>
        <w:fldChar w:fldCharType="begin"/>
      </w:r>
      <w:r w:rsidR="00BC5E89">
        <w:rPr>
          <w:sz w:val="22"/>
          <w:szCs w:val="22"/>
        </w:rPr>
        <w:instrText xml:space="preserve"> ADDIN EN.CITE &lt;EndNote&gt;&lt;Cite&gt;&lt;Author&gt;Torrence&lt;/Author&gt;&lt;Year&gt;1998&lt;/Year&gt;&lt;RecNum&gt;2547&lt;/RecNum&gt;&lt;DisplayText&gt;(Torrence and Compo, 1998)&lt;/DisplayText&gt;&lt;record&gt;&lt;rec-number&gt;2547&lt;/rec-number&gt;&lt;foreign-keys&gt;&lt;key app="EN" db-id="pvf5wzwr92w0pvef0d5xrtvd5w2dvf0sfdsf" timestamp="1571444570" guid="9a44066f-4ede-4519-a545-f33232bbabdb"&gt;2547&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101E18" w:rsidRPr="00770537">
        <w:rPr>
          <w:sz w:val="22"/>
          <w:szCs w:val="22"/>
        </w:rPr>
        <w:fldChar w:fldCharType="separate"/>
      </w:r>
      <w:r w:rsidR="00101E18" w:rsidRPr="00770537">
        <w:rPr>
          <w:noProof/>
          <w:sz w:val="22"/>
          <w:szCs w:val="22"/>
        </w:rPr>
        <w:t>(</w:t>
      </w:r>
      <w:hyperlink w:anchor="_ENREF_22" w:tooltip="Torrence, 1998 #2547" w:history="1">
        <w:r w:rsidR="00BC5E89" w:rsidRPr="00BC5E89">
          <w:rPr>
            <w:rStyle w:val="Hyperlink"/>
          </w:rPr>
          <w:t>Torrence and Compo, 1998</w:t>
        </w:r>
      </w:hyperlink>
      <w:r w:rsidR="00101E18" w:rsidRPr="00770537">
        <w:rPr>
          <w:noProof/>
          <w:sz w:val="22"/>
          <w:szCs w:val="22"/>
        </w:rPr>
        <w:t>)</w:t>
      </w:r>
      <w:r w:rsidR="00101E18" w:rsidRPr="00770537">
        <w:rPr>
          <w:sz w:val="22"/>
          <w:szCs w:val="22"/>
        </w:rPr>
        <w:fldChar w:fldCharType="end"/>
      </w:r>
      <w:r w:rsidR="00976CA5" w:rsidRPr="00770537">
        <w:rPr>
          <w:sz w:val="22"/>
          <w:szCs w:val="22"/>
        </w:rPr>
        <w:t xml:space="preserve"> </w:t>
      </w:r>
      <w:r w:rsidRPr="00770537">
        <w:rPr>
          <w:sz w:val="22"/>
          <w:szCs w:val="22"/>
        </w:rPr>
        <w:t>with user-defined parameters. Steps:</w:t>
      </w:r>
    </w:p>
    <w:p w14:paraId="7F400E48" w14:textId="6A963AC4" w:rsidR="00DC743A" w:rsidRPr="00770537" w:rsidRDefault="006701E5" w:rsidP="00DC743A">
      <w:pPr>
        <w:spacing w:before="120"/>
        <w:ind w:left="360" w:firstLine="360"/>
        <w:rPr>
          <w:sz w:val="22"/>
          <w:szCs w:val="22"/>
        </w:rPr>
      </w:pPr>
      <w:r w:rsidRPr="00770537">
        <w:rPr>
          <w:noProof/>
          <w:sz w:val="22"/>
          <w:szCs w:val="22"/>
        </w:rPr>
        <w:lastRenderedPageBreak/>
        <w:drawing>
          <wp:anchor distT="0" distB="0" distL="114300" distR="114300" simplePos="0" relativeHeight="251670528" behindDoc="0" locked="0" layoutInCell="1" allowOverlap="1" wp14:anchorId="7D94169C" wp14:editId="69D4BAC3">
            <wp:simplePos x="0" y="0"/>
            <wp:positionH relativeFrom="column">
              <wp:posOffset>4623435</wp:posOffset>
            </wp:positionH>
            <wp:positionV relativeFrom="paragraph">
              <wp:posOffset>40640</wp:posOffset>
            </wp:positionV>
            <wp:extent cx="1397635" cy="1602740"/>
            <wp:effectExtent l="0" t="0" r="0" b="0"/>
            <wp:wrapTight wrapText="bothSides">
              <wp:wrapPolygon edited="0">
                <wp:start x="0" y="0"/>
                <wp:lineTo x="0" y="21223"/>
                <wp:lineTo x="21198" y="21223"/>
                <wp:lineTo x="21198"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cstate="print">
                      <a:extLst>
                        <a:ext uri="{28A0092B-C50C-407E-A947-70E740481C1C}">
                          <a14:useLocalDpi xmlns:a14="http://schemas.microsoft.com/office/drawing/2010/main"/>
                        </a:ext>
                      </a:extLst>
                    </a:blip>
                    <a:stretch>
                      <a:fillRect/>
                    </a:stretch>
                  </pic:blipFill>
                  <pic:spPr>
                    <a:xfrm>
                      <a:off x="0" y="0"/>
                      <a:ext cx="1397635" cy="1602740"/>
                    </a:xfrm>
                    <a:prstGeom prst="rect">
                      <a:avLst/>
                    </a:prstGeom>
                  </pic:spPr>
                </pic:pic>
              </a:graphicData>
            </a:graphic>
            <wp14:sizeRelH relativeFrom="page">
              <wp14:pctWidth>0</wp14:pctWidth>
            </wp14:sizeRelH>
            <wp14:sizeRelV relativeFrom="page">
              <wp14:pctHeight>0</wp14:pctHeight>
            </wp14:sizeRelV>
          </wp:anchor>
        </w:drawing>
      </w:r>
      <w:r w:rsidR="00DC743A" w:rsidRPr="00770537">
        <w:rPr>
          <w:sz w:val="22"/>
          <w:szCs w:val="22"/>
        </w:rPr>
        <w:t>(1) Select a data file in the Main Window.</w:t>
      </w:r>
    </w:p>
    <w:p w14:paraId="5770D75E" w14:textId="58EBAB7B" w:rsidR="00DC743A" w:rsidRPr="00770537" w:rsidRDefault="00DC743A" w:rsidP="00DC743A">
      <w:pPr>
        <w:spacing w:before="120"/>
        <w:ind w:left="360" w:firstLine="360"/>
        <w:rPr>
          <w:i/>
          <w:color w:val="FF0000"/>
          <w:sz w:val="22"/>
          <w:szCs w:val="22"/>
        </w:rPr>
      </w:pPr>
      <w:r w:rsidRPr="00770537">
        <w:rPr>
          <w:i/>
          <w:color w:val="FF0000"/>
          <w:sz w:val="22"/>
          <w:szCs w:val="22"/>
        </w:rPr>
        <w:t>Warning: The data file must be an evenly spaced depth/time series.</w:t>
      </w:r>
    </w:p>
    <w:p w14:paraId="1F030AB1" w14:textId="08EDC62C" w:rsidR="00DC743A" w:rsidRPr="00770537" w:rsidRDefault="00DC743A" w:rsidP="00DC743A">
      <w:pPr>
        <w:spacing w:before="120"/>
        <w:ind w:left="360" w:firstLine="360"/>
        <w:rPr>
          <w:sz w:val="22"/>
          <w:szCs w:val="22"/>
        </w:rPr>
      </w:pPr>
      <w:r w:rsidRPr="00770537">
        <w:rPr>
          <w:sz w:val="22"/>
          <w:szCs w:val="22"/>
        </w:rPr>
        <w:t xml:space="preserve">(2) 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08430A" w:rsidRPr="00770537">
        <w:rPr>
          <w:b/>
          <w:sz w:val="22"/>
          <w:szCs w:val="22"/>
        </w:rPr>
        <w:t>Wavelet Transform</w:t>
      </w:r>
      <w:r w:rsidRPr="00770537">
        <w:rPr>
          <w:sz w:val="22"/>
          <w:szCs w:val="22"/>
        </w:rPr>
        <w:t xml:space="preserve"> menu</w:t>
      </w:r>
    </w:p>
    <w:p w14:paraId="2A370205" w14:textId="0F0C8426" w:rsidR="00D327E6" w:rsidRPr="00770537" w:rsidRDefault="00D327E6" w:rsidP="00D327E6">
      <w:pPr>
        <w:spacing w:before="120"/>
        <w:ind w:left="360" w:firstLine="360"/>
        <w:rPr>
          <w:sz w:val="22"/>
          <w:szCs w:val="22"/>
        </w:rPr>
      </w:pPr>
      <w:r w:rsidRPr="00770537">
        <w:rPr>
          <w:sz w:val="22"/>
          <w:szCs w:val="22"/>
        </w:rPr>
        <w:t>(3) Modify</w:t>
      </w:r>
      <w:r w:rsidR="006701E5" w:rsidRPr="00770537">
        <w:rPr>
          <w:sz w:val="22"/>
          <w:szCs w:val="22"/>
        </w:rPr>
        <w:t xml:space="preserve"> parameters</w:t>
      </w:r>
    </w:p>
    <w:p w14:paraId="0BDCA1C7" w14:textId="2051C24E" w:rsidR="00D327E6" w:rsidRPr="00770537" w:rsidRDefault="006701E5" w:rsidP="00DC743A">
      <w:pPr>
        <w:spacing w:before="120"/>
        <w:ind w:left="360" w:firstLine="360"/>
        <w:rPr>
          <w:sz w:val="22"/>
          <w:szCs w:val="22"/>
        </w:rPr>
      </w:pPr>
      <w:r w:rsidRPr="00770537">
        <w:rPr>
          <w:sz w:val="22"/>
          <w:szCs w:val="22"/>
        </w:rPr>
        <w:t>Period ranges from [the first line] to [the second line] unit. Default values for all lines works well with the program. Users may need to modify the period range in the 2</w:t>
      </w:r>
      <w:r w:rsidRPr="00770537">
        <w:rPr>
          <w:sz w:val="22"/>
          <w:szCs w:val="22"/>
          <w:vertAlign w:val="superscript"/>
        </w:rPr>
        <w:t>nd</w:t>
      </w:r>
      <w:r w:rsidRPr="00770537">
        <w:rPr>
          <w:sz w:val="22"/>
          <w:szCs w:val="22"/>
        </w:rPr>
        <w:t xml:space="preserve"> line using a smaller number (e.g., halved value).</w:t>
      </w:r>
    </w:p>
    <w:p w14:paraId="4DDACD1C" w14:textId="72F12208" w:rsidR="00976CA5" w:rsidRPr="00770537" w:rsidRDefault="008C64D7" w:rsidP="00DC743A">
      <w:pPr>
        <w:spacing w:before="120"/>
        <w:ind w:left="360" w:firstLine="360"/>
        <w:rPr>
          <w:i/>
          <w:sz w:val="22"/>
          <w:szCs w:val="22"/>
        </w:rPr>
      </w:pPr>
      <w:r w:rsidRPr="00770537">
        <w:rPr>
          <w:i/>
          <w:sz w:val="22"/>
          <w:szCs w:val="22"/>
        </w:rPr>
        <w:t>[</w:t>
      </w:r>
      <w:r w:rsidR="00097584" w:rsidRPr="00770537">
        <w:rPr>
          <w:i/>
          <w:color w:val="FF0000"/>
          <w:sz w:val="22"/>
          <w:szCs w:val="22"/>
        </w:rPr>
        <w:t xml:space="preserve">Issue: stand-alone versions of </w:t>
      </w:r>
      <w:r w:rsidR="00111B47" w:rsidRPr="00111B47">
        <w:rPr>
          <w:i/>
          <w:color w:val="FF0000"/>
          <w:sz w:val="22"/>
          <w:szCs w:val="22"/>
        </w:rPr>
        <w:t>Acycle</w:t>
      </w:r>
      <w:r w:rsidR="00097584" w:rsidRPr="00770537">
        <w:rPr>
          <w:i/>
          <w:color w:val="FF0000"/>
          <w:sz w:val="22"/>
          <w:szCs w:val="22"/>
        </w:rPr>
        <w:t xml:space="preserve"> may have bugs in the wavelet transform.</w:t>
      </w:r>
      <w:r w:rsidRPr="00770537">
        <w:rPr>
          <w:i/>
          <w:color w:val="FF0000"/>
          <w:sz w:val="22"/>
          <w:szCs w:val="22"/>
        </w:rPr>
        <w:t>]</w:t>
      </w:r>
    </w:p>
    <w:p w14:paraId="52BDDE19" w14:textId="7BDC701A" w:rsidR="00DC743A" w:rsidRPr="00770537" w:rsidRDefault="006A7785" w:rsidP="00DC743A">
      <w:pPr>
        <w:spacing w:before="120"/>
        <w:ind w:left="360" w:firstLine="360"/>
        <w:rPr>
          <w:sz w:val="22"/>
          <w:szCs w:val="22"/>
        </w:rPr>
      </w:pPr>
      <w:r w:rsidRPr="00770537">
        <w:rPr>
          <w:noProof/>
          <w:sz w:val="22"/>
          <w:szCs w:val="22"/>
        </w:rPr>
        <w:drawing>
          <wp:inline distT="0" distB="0" distL="0" distR="0" wp14:anchorId="52C59E30" wp14:editId="38366552">
            <wp:extent cx="4966335" cy="2758545"/>
            <wp:effectExtent l="0" t="0" r="12065"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cstate="print">
                      <a:extLst>
                        <a:ext uri="{28A0092B-C50C-407E-A947-70E740481C1C}">
                          <a14:useLocalDpi xmlns:a14="http://schemas.microsoft.com/office/drawing/2010/main"/>
                        </a:ext>
                      </a:extLst>
                    </a:blip>
                    <a:stretch>
                      <a:fillRect/>
                    </a:stretch>
                  </pic:blipFill>
                  <pic:spPr>
                    <a:xfrm>
                      <a:off x="0" y="0"/>
                      <a:ext cx="4970692" cy="2760965"/>
                    </a:xfrm>
                    <a:prstGeom prst="rect">
                      <a:avLst/>
                    </a:prstGeom>
                  </pic:spPr>
                </pic:pic>
              </a:graphicData>
            </a:graphic>
          </wp:inline>
        </w:drawing>
      </w:r>
    </w:p>
    <w:p w14:paraId="19D9D3CE" w14:textId="5E71F52C" w:rsidR="006A7785" w:rsidRDefault="005B6149" w:rsidP="006A7785">
      <w:pPr>
        <w:spacing w:before="120"/>
        <w:jc w:val="center"/>
        <w:rPr>
          <w:i/>
          <w:noProof/>
        </w:rPr>
      </w:pPr>
      <w:r w:rsidRPr="00770537">
        <w:rPr>
          <w:i/>
          <w:noProof/>
        </w:rPr>
        <w:t>Wavelet analysis of the Wayao gamma ray series interpolated to a 0.3 m sample rate</w:t>
      </w:r>
      <w:r w:rsidR="004707A3" w:rsidRPr="00770537">
        <w:rPr>
          <w:i/>
          <w:noProof/>
        </w:rPr>
        <w:t xml:space="preserve">. </w:t>
      </w:r>
    </w:p>
    <w:p w14:paraId="54D78003" w14:textId="77777777" w:rsidR="00FB02C1" w:rsidRPr="00770537" w:rsidRDefault="00FB02C1" w:rsidP="006A7785">
      <w:pPr>
        <w:spacing w:before="120"/>
        <w:jc w:val="center"/>
        <w:rPr>
          <w:i/>
          <w:noProof/>
        </w:rPr>
      </w:pPr>
    </w:p>
    <w:p w14:paraId="3BA5D1C4" w14:textId="22A20E0B" w:rsidR="00022F88" w:rsidRPr="00770537" w:rsidRDefault="00022F88" w:rsidP="00022F88">
      <w:pPr>
        <w:pStyle w:val="Heading3"/>
        <w:rPr>
          <w:rFonts w:ascii="Times New Roman" w:hAnsi="Times New Roman" w:cs="Times New Roman"/>
          <w:b/>
        </w:rPr>
      </w:pPr>
      <w:bookmarkStart w:id="71" w:name="_Toc47539164"/>
      <w:r>
        <w:rPr>
          <w:rFonts w:ascii="Times New Roman" w:hAnsi="Times New Roman" w:cs="Times New Roman"/>
          <w:b/>
        </w:rPr>
        <w:t>Coherence &amp; Phase</w:t>
      </w:r>
      <w:bookmarkEnd w:id="71"/>
    </w:p>
    <w:p w14:paraId="636D0F43" w14:textId="62FAAF67" w:rsidR="00022F88" w:rsidRDefault="00022F88" w:rsidP="00022F88">
      <w:pPr>
        <w:spacing w:before="120"/>
        <w:ind w:left="360" w:firstLine="360"/>
        <w:rPr>
          <w:sz w:val="22"/>
          <w:szCs w:val="22"/>
        </w:rPr>
      </w:pPr>
      <w:r w:rsidRPr="00770537">
        <w:rPr>
          <w:sz w:val="22"/>
          <w:szCs w:val="22"/>
        </w:rPr>
        <w:t xml:space="preserve">This </w:t>
      </w:r>
      <w:r w:rsidR="0028435D">
        <w:rPr>
          <w:sz w:val="22"/>
          <w:szCs w:val="22"/>
        </w:rPr>
        <w:t>tool</w:t>
      </w:r>
      <w:r w:rsidRPr="00770537">
        <w:rPr>
          <w:sz w:val="22"/>
          <w:szCs w:val="22"/>
        </w:rPr>
        <w:t xml:space="preserve"> </w:t>
      </w:r>
      <w:r w:rsidR="00AB22B8">
        <w:rPr>
          <w:sz w:val="22"/>
          <w:szCs w:val="22"/>
        </w:rPr>
        <w:t>estimate</w:t>
      </w:r>
      <w:r w:rsidR="006166AC">
        <w:rPr>
          <w:sz w:val="22"/>
          <w:szCs w:val="22"/>
        </w:rPr>
        <w:t>s</w:t>
      </w:r>
      <w:r w:rsidR="00AB22B8">
        <w:rPr>
          <w:sz w:val="22"/>
          <w:szCs w:val="22"/>
        </w:rPr>
        <w:t xml:space="preserve"> the coherence and phase between a reference and a series</w:t>
      </w:r>
      <w:r w:rsidR="00E756C5">
        <w:rPr>
          <w:sz w:val="22"/>
          <w:szCs w:val="22"/>
        </w:rPr>
        <w:t>.</w:t>
      </w:r>
      <w:r w:rsidR="00531424">
        <w:rPr>
          <w:sz w:val="22"/>
          <w:szCs w:val="22"/>
        </w:rPr>
        <w:t xml:space="preserve"> Steps:</w:t>
      </w:r>
    </w:p>
    <w:p w14:paraId="50CB48CE" w14:textId="14317300" w:rsidR="00531424"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Select data and click the ‘</w:t>
      </w:r>
      <w:r w:rsidRPr="00D92E31">
        <w:rPr>
          <w:rFonts w:ascii="Times New Roman" w:hAnsi="Times New Roman" w:cs="Times New Roman"/>
          <w:sz w:val="22"/>
          <w:szCs w:val="22"/>
        </w:rPr>
        <w:sym w:font="Wingdings" w:char="F0E8"/>
      </w:r>
      <w:r w:rsidRPr="00D92E31">
        <w:rPr>
          <w:rFonts w:ascii="Times New Roman" w:hAnsi="Times New Roman" w:cs="Times New Roman"/>
          <w:sz w:val="22"/>
          <w:szCs w:val="22"/>
        </w:rPr>
        <w:t xml:space="preserve">’ button to choose a </w:t>
      </w:r>
      <w:r w:rsidR="00B806DA">
        <w:rPr>
          <w:rFonts w:ascii="Times New Roman" w:hAnsi="Times New Roman" w:cs="Times New Roman"/>
          <w:sz w:val="22"/>
          <w:szCs w:val="22"/>
        </w:rPr>
        <w:t>‘R</w:t>
      </w:r>
      <w:r w:rsidRPr="00D92E31">
        <w:rPr>
          <w:rFonts w:ascii="Times New Roman" w:hAnsi="Times New Roman" w:cs="Times New Roman"/>
          <w:sz w:val="22"/>
          <w:szCs w:val="22"/>
        </w:rPr>
        <w:t>eference</w:t>
      </w:r>
      <w:r w:rsidR="00B806DA">
        <w:rPr>
          <w:rFonts w:ascii="Times New Roman" w:hAnsi="Times New Roman" w:cs="Times New Roman"/>
          <w:sz w:val="22"/>
          <w:szCs w:val="22"/>
        </w:rPr>
        <w:t>’</w:t>
      </w:r>
      <w:r w:rsidRPr="00D92E31">
        <w:rPr>
          <w:rFonts w:ascii="Times New Roman" w:hAnsi="Times New Roman" w:cs="Times New Roman"/>
          <w:sz w:val="22"/>
          <w:szCs w:val="22"/>
        </w:rPr>
        <w:t xml:space="preserve"> and a </w:t>
      </w:r>
      <w:r w:rsidR="00B806DA">
        <w:rPr>
          <w:rFonts w:ascii="Times New Roman" w:hAnsi="Times New Roman" w:cs="Times New Roman"/>
          <w:sz w:val="22"/>
          <w:szCs w:val="22"/>
        </w:rPr>
        <w:t>‘S</w:t>
      </w:r>
      <w:r w:rsidRPr="00D92E31">
        <w:rPr>
          <w:rFonts w:ascii="Times New Roman" w:hAnsi="Times New Roman" w:cs="Times New Roman"/>
          <w:sz w:val="22"/>
          <w:szCs w:val="22"/>
        </w:rPr>
        <w:t>eries</w:t>
      </w:r>
      <w:r w:rsidR="00B806DA">
        <w:rPr>
          <w:rFonts w:ascii="Times New Roman" w:hAnsi="Times New Roman" w:cs="Times New Roman"/>
          <w:sz w:val="22"/>
          <w:szCs w:val="22"/>
        </w:rPr>
        <w:t>’</w:t>
      </w:r>
      <w:r w:rsidRPr="00D92E31">
        <w:rPr>
          <w:rFonts w:ascii="Times New Roman" w:hAnsi="Times New Roman" w:cs="Times New Roman"/>
          <w:sz w:val="22"/>
          <w:szCs w:val="22"/>
        </w:rPr>
        <w:t>.</w:t>
      </w:r>
      <w:r w:rsidR="008218EB">
        <w:rPr>
          <w:rFonts w:ascii="Times New Roman" w:hAnsi="Times New Roman" w:cs="Times New Roman"/>
          <w:sz w:val="22"/>
          <w:szCs w:val="22"/>
        </w:rPr>
        <w:t xml:space="preserve"> Both the ‘R</w:t>
      </w:r>
      <w:r w:rsidR="008218EB" w:rsidRPr="00D92E31">
        <w:rPr>
          <w:rFonts w:ascii="Times New Roman" w:hAnsi="Times New Roman" w:cs="Times New Roman"/>
          <w:sz w:val="22"/>
          <w:szCs w:val="22"/>
        </w:rPr>
        <w:t>eference</w:t>
      </w:r>
      <w:r w:rsidR="008218EB">
        <w:rPr>
          <w:rFonts w:ascii="Times New Roman" w:hAnsi="Times New Roman" w:cs="Times New Roman"/>
          <w:sz w:val="22"/>
          <w:szCs w:val="22"/>
        </w:rPr>
        <w:t>’</w:t>
      </w:r>
      <w:r w:rsidR="008218EB" w:rsidRPr="00D92E31">
        <w:rPr>
          <w:rFonts w:ascii="Times New Roman" w:hAnsi="Times New Roman" w:cs="Times New Roman"/>
          <w:sz w:val="22"/>
          <w:szCs w:val="22"/>
        </w:rPr>
        <w:t xml:space="preserve"> and </w:t>
      </w:r>
      <w:r w:rsidR="008218EB">
        <w:rPr>
          <w:rFonts w:ascii="Times New Roman" w:hAnsi="Times New Roman" w:cs="Times New Roman"/>
          <w:sz w:val="22"/>
          <w:szCs w:val="22"/>
        </w:rPr>
        <w:t>the</w:t>
      </w:r>
      <w:r w:rsidR="008218EB" w:rsidRPr="00D92E31">
        <w:rPr>
          <w:rFonts w:ascii="Times New Roman" w:hAnsi="Times New Roman" w:cs="Times New Roman"/>
          <w:sz w:val="22"/>
          <w:szCs w:val="22"/>
        </w:rPr>
        <w:t xml:space="preserve"> </w:t>
      </w:r>
      <w:r w:rsidR="008218EB">
        <w:rPr>
          <w:rFonts w:ascii="Times New Roman" w:hAnsi="Times New Roman" w:cs="Times New Roman"/>
          <w:sz w:val="22"/>
          <w:szCs w:val="22"/>
        </w:rPr>
        <w:t>‘S</w:t>
      </w:r>
      <w:r w:rsidR="008218EB" w:rsidRPr="00D92E31">
        <w:rPr>
          <w:rFonts w:ascii="Times New Roman" w:hAnsi="Times New Roman" w:cs="Times New Roman"/>
          <w:sz w:val="22"/>
          <w:szCs w:val="22"/>
        </w:rPr>
        <w:t>eries</w:t>
      </w:r>
      <w:r w:rsidR="008218EB">
        <w:rPr>
          <w:rFonts w:ascii="Times New Roman" w:hAnsi="Times New Roman" w:cs="Times New Roman"/>
          <w:sz w:val="22"/>
          <w:szCs w:val="22"/>
        </w:rPr>
        <w:t>’ must be in the same folder.</w:t>
      </w:r>
    </w:p>
    <w:p w14:paraId="48157109" w14:textId="2293C5AD" w:rsidR="0079469C" w:rsidRPr="00D92E31" w:rsidRDefault="0079469C" w:rsidP="00531424">
      <w:pPr>
        <w:pStyle w:val="ListParagraph"/>
        <w:numPr>
          <w:ilvl w:val="0"/>
          <w:numId w:val="14"/>
        </w:numPr>
        <w:spacing w:before="120"/>
        <w:rPr>
          <w:rFonts w:ascii="Times New Roman" w:hAnsi="Times New Roman" w:cs="Times New Roman"/>
          <w:sz w:val="22"/>
          <w:szCs w:val="22"/>
        </w:rPr>
      </w:pPr>
      <w:r w:rsidRPr="0079469C">
        <w:rPr>
          <w:rFonts w:ascii="Times New Roman" w:hAnsi="Times New Roman" w:cs="Times New Roman"/>
          <w:sz w:val="22"/>
          <w:szCs w:val="22"/>
        </w:rPr>
        <w:t>Choose the depth/time type. For the first column of the selected series, “smaller time = younger time” (default option) or “smaller time = older time”.</w:t>
      </w:r>
    </w:p>
    <w:p w14:paraId="31A959B0" w14:textId="62CBC66C" w:rsidR="00531424"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Set parameters in blue.</w:t>
      </w:r>
    </w:p>
    <w:p w14:paraId="3E881AE4" w14:textId="6F806EF9" w:rsidR="00485B14" w:rsidRDefault="00126C86"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Coherence threshold: </w:t>
      </w:r>
      <w:r w:rsidR="0066590F" w:rsidRPr="0066590F">
        <w:rPr>
          <w:rFonts w:ascii="Times New Roman" w:hAnsi="Times New Roman" w:cs="Times New Roman"/>
          <w:sz w:val="22"/>
          <w:szCs w:val="22"/>
        </w:rPr>
        <w:t xml:space="preserve">must be </w:t>
      </w:r>
      <w:r w:rsidR="0066590F">
        <w:rPr>
          <w:rFonts w:ascii="Times New Roman" w:hAnsi="Times New Roman" w:cs="Times New Roman"/>
          <w:sz w:val="22"/>
          <w:szCs w:val="22"/>
        </w:rPr>
        <w:t>no less than</w:t>
      </w:r>
      <w:r w:rsidR="0066590F" w:rsidRPr="0066590F">
        <w:rPr>
          <w:rFonts w:ascii="Times New Roman" w:hAnsi="Times New Roman" w:cs="Times New Roman"/>
          <w:sz w:val="22"/>
          <w:szCs w:val="22"/>
        </w:rPr>
        <w:t xml:space="preserve"> 0 and </w:t>
      </w:r>
      <w:r w:rsidR="0066590F">
        <w:rPr>
          <w:rFonts w:ascii="Times New Roman" w:hAnsi="Times New Roman" w:cs="Times New Roman"/>
          <w:sz w:val="22"/>
          <w:szCs w:val="22"/>
        </w:rPr>
        <w:t>no larger than</w:t>
      </w:r>
      <w:r w:rsidR="0066590F" w:rsidRPr="0066590F">
        <w:rPr>
          <w:rFonts w:ascii="Times New Roman" w:hAnsi="Times New Roman" w:cs="Times New Roman"/>
          <w:sz w:val="22"/>
          <w:szCs w:val="22"/>
        </w:rPr>
        <w:t xml:space="preserve"> 1</w:t>
      </w:r>
      <w:r w:rsidR="00782B3B">
        <w:rPr>
          <w:rFonts w:ascii="Times New Roman" w:hAnsi="Times New Roman" w:cs="Times New Roman"/>
          <w:sz w:val="22"/>
          <w:szCs w:val="22"/>
        </w:rPr>
        <w:t>.</w:t>
      </w:r>
    </w:p>
    <w:p w14:paraId="2D2E2CE3" w14:textId="03B52BDC" w:rsidR="00AC4939" w:rsidRDefault="00AC4939"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Window size: </w:t>
      </w:r>
      <w:r w:rsidRPr="00AC4939">
        <w:rPr>
          <w:rFonts w:ascii="Times New Roman" w:hAnsi="Times New Roman" w:cs="Times New Roman"/>
          <w:sz w:val="22"/>
          <w:szCs w:val="22"/>
        </w:rPr>
        <w:t xml:space="preserve">The default </w:t>
      </w:r>
      <w:r>
        <w:rPr>
          <w:rFonts w:ascii="Times New Roman" w:hAnsi="Times New Roman" w:cs="Times New Roman"/>
          <w:sz w:val="22"/>
          <w:szCs w:val="22"/>
        </w:rPr>
        <w:t>value</w:t>
      </w:r>
      <w:r w:rsidRPr="00AC4939">
        <w:rPr>
          <w:rFonts w:ascii="Times New Roman" w:hAnsi="Times New Roman" w:cs="Times New Roman"/>
          <w:sz w:val="22"/>
          <w:szCs w:val="22"/>
        </w:rPr>
        <w:t xml:space="preserve"> is 50% of the total time range of the reference and the series. </w:t>
      </w:r>
      <w:r w:rsidR="00880673">
        <w:rPr>
          <w:rFonts w:ascii="Times New Roman" w:hAnsi="Times New Roman" w:cs="Times New Roman"/>
          <w:sz w:val="22"/>
          <w:szCs w:val="22"/>
        </w:rPr>
        <w:t xml:space="preserve">The </w:t>
      </w:r>
      <w:r w:rsidR="00880673">
        <w:rPr>
          <w:rFonts w:ascii="Times New Roman" w:hAnsi="Times New Roman" w:cs="Times New Roman" w:hint="eastAsia"/>
          <w:sz w:val="22"/>
          <w:szCs w:val="22"/>
        </w:rPr>
        <w:t>d</w:t>
      </w:r>
      <w:r w:rsidRPr="00AC4939">
        <w:rPr>
          <w:rFonts w:ascii="Times New Roman" w:hAnsi="Times New Roman" w:cs="Times New Roman"/>
          <w:sz w:val="22"/>
          <w:szCs w:val="22"/>
        </w:rPr>
        <w:t xml:space="preserve">efault </w:t>
      </w:r>
      <w:r w:rsidR="00711665">
        <w:rPr>
          <w:rFonts w:ascii="Times New Roman" w:hAnsi="Times New Roman" w:cs="Times New Roman"/>
          <w:sz w:val="22"/>
          <w:szCs w:val="22"/>
        </w:rPr>
        <w:t xml:space="preserve">value of </w:t>
      </w:r>
      <w:r w:rsidR="00085688">
        <w:rPr>
          <w:rFonts w:ascii="Times New Roman" w:hAnsi="Times New Roman" w:cs="Times New Roman"/>
          <w:sz w:val="22"/>
          <w:szCs w:val="22"/>
        </w:rPr>
        <w:t xml:space="preserve">the </w:t>
      </w:r>
      <w:r w:rsidR="00711665">
        <w:rPr>
          <w:rFonts w:ascii="Times New Roman" w:hAnsi="Times New Roman" w:cs="Times New Roman"/>
          <w:sz w:val="22"/>
          <w:szCs w:val="22"/>
        </w:rPr>
        <w:t xml:space="preserve">‘Number of </w:t>
      </w:r>
      <w:r w:rsidR="004C6D52">
        <w:rPr>
          <w:rFonts w:ascii="Times New Roman" w:hAnsi="Times New Roman" w:cs="Times New Roman"/>
          <w:sz w:val="22"/>
          <w:szCs w:val="22"/>
        </w:rPr>
        <w:t>overlaps</w:t>
      </w:r>
      <w:r w:rsidR="00711665">
        <w:rPr>
          <w:rFonts w:ascii="Times New Roman" w:hAnsi="Times New Roman" w:cs="Times New Roman"/>
          <w:sz w:val="22"/>
          <w:szCs w:val="22"/>
        </w:rPr>
        <w:t>’</w:t>
      </w:r>
      <w:r w:rsidRPr="00AC4939">
        <w:rPr>
          <w:rFonts w:ascii="Times New Roman" w:hAnsi="Times New Roman" w:cs="Times New Roman"/>
          <w:sz w:val="22"/>
          <w:szCs w:val="22"/>
        </w:rPr>
        <w:t xml:space="preserve"> is </w:t>
      </w:r>
      <w:r w:rsidR="00BB312A">
        <w:rPr>
          <w:rFonts w:ascii="Times New Roman" w:hAnsi="Times New Roman" w:cs="Times New Roman"/>
          <w:sz w:val="22"/>
          <w:szCs w:val="22"/>
        </w:rPr>
        <w:t>5</w:t>
      </w:r>
      <w:r w:rsidRPr="00AC4939">
        <w:rPr>
          <w:rFonts w:ascii="Times New Roman" w:hAnsi="Times New Roman" w:cs="Times New Roman"/>
          <w:sz w:val="22"/>
          <w:szCs w:val="22"/>
        </w:rPr>
        <w:t>0% of the default ‘</w:t>
      </w:r>
      <w:r w:rsidR="00BF663B">
        <w:rPr>
          <w:rFonts w:ascii="Times New Roman" w:hAnsi="Times New Roman" w:cs="Times New Roman"/>
          <w:sz w:val="22"/>
          <w:szCs w:val="22"/>
        </w:rPr>
        <w:t>Window size</w:t>
      </w:r>
      <w:r w:rsidRPr="00AC4939">
        <w:rPr>
          <w:rFonts w:ascii="Times New Roman" w:hAnsi="Times New Roman" w:cs="Times New Roman"/>
          <w:sz w:val="22"/>
          <w:szCs w:val="22"/>
        </w:rPr>
        <w:t xml:space="preserve">’. These values </w:t>
      </w:r>
      <w:r w:rsidR="00DF0917">
        <w:rPr>
          <w:rFonts w:ascii="Times New Roman" w:hAnsi="Times New Roman" w:cs="Times New Roman"/>
          <w:sz w:val="22"/>
          <w:szCs w:val="22"/>
        </w:rPr>
        <w:t>may</w:t>
      </w:r>
      <w:r w:rsidRPr="00AC4939">
        <w:rPr>
          <w:rFonts w:ascii="Times New Roman" w:hAnsi="Times New Roman" w:cs="Times New Roman"/>
          <w:sz w:val="22"/>
          <w:szCs w:val="22"/>
        </w:rPr>
        <w:t xml:space="preserve"> be adjusted.</w:t>
      </w:r>
    </w:p>
    <w:p w14:paraId="1BFB297E" w14:textId="5D746077" w:rsidR="00782B3B" w:rsidRDefault="00782B3B"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Plot X range: </w:t>
      </w:r>
      <w:r w:rsidR="009F591D">
        <w:rPr>
          <w:rFonts w:ascii="Times New Roman" w:hAnsi="Times New Roman" w:cs="Times New Roman"/>
          <w:sz w:val="22"/>
          <w:szCs w:val="22"/>
        </w:rPr>
        <w:t>‘</w:t>
      </w:r>
      <w:r>
        <w:rPr>
          <w:rFonts w:ascii="Times New Roman" w:hAnsi="Times New Roman" w:cs="Times New Roman"/>
          <w:sz w:val="22"/>
          <w:szCs w:val="22"/>
        </w:rPr>
        <w:t>Frequency</w:t>
      </w:r>
      <w:r w:rsidR="009F591D">
        <w:rPr>
          <w:rFonts w:ascii="Times New Roman" w:hAnsi="Times New Roman" w:cs="Times New Roman"/>
          <w:sz w:val="22"/>
          <w:szCs w:val="22"/>
        </w:rPr>
        <w:t>’</w:t>
      </w:r>
      <w:r>
        <w:rPr>
          <w:rFonts w:ascii="Times New Roman" w:hAnsi="Times New Roman" w:cs="Times New Roman"/>
          <w:sz w:val="22"/>
          <w:szCs w:val="22"/>
        </w:rPr>
        <w:t xml:space="preserve"> view or </w:t>
      </w:r>
      <w:r w:rsidR="009F591D">
        <w:rPr>
          <w:rFonts w:ascii="Times New Roman" w:hAnsi="Times New Roman" w:cs="Times New Roman"/>
          <w:sz w:val="22"/>
          <w:szCs w:val="22"/>
        </w:rPr>
        <w:t>‘</w:t>
      </w:r>
      <w:r>
        <w:rPr>
          <w:rFonts w:ascii="Times New Roman" w:hAnsi="Times New Roman" w:cs="Times New Roman"/>
          <w:sz w:val="22"/>
          <w:szCs w:val="22"/>
        </w:rPr>
        <w:t>Period</w:t>
      </w:r>
      <w:r w:rsidR="009F591D">
        <w:rPr>
          <w:rFonts w:ascii="Times New Roman" w:hAnsi="Times New Roman" w:cs="Times New Roman"/>
          <w:sz w:val="22"/>
          <w:szCs w:val="22"/>
        </w:rPr>
        <w:t>’</w:t>
      </w:r>
      <w:r>
        <w:rPr>
          <w:rFonts w:ascii="Times New Roman" w:hAnsi="Times New Roman" w:cs="Times New Roman"/>
          <w:sz w:val="22"/>
          <w:szCs w:val="22"/>
        </w:rPr>
        <w:t xml:space="preserve"> view.</w:t>
      </w:r>
    </w:p>
    <w:p w14:paraId="54A5918B" w14:textId="358947FC" w:rsidR="0096202F" w:rsidRPr="00D92E31" w:rsidRDefault="0096202F"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Plot style selection.</w:t>
      </w:r>
    </w:p>
    <w:p w14:paraId="5799DF3C" w14:textId="243D9CA1" w:rsidR="00531424" w:rsidRPr="00D92E31"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Click ‘Coherence Plot’ to show the results.</w:t>
      </w:r>
    </w:p>
    <w:p w14:paraId="6AAE8236" w14:textId="074A7CED" w:rsidR="00531424" w:rsidRPr="00D92E31"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Modify the parameters</w:t>
      </w:r>
      <w:r w:rsidR="00193B82" w:rsidRPr="00D92E31">
        <w:rPr>
          <w:rFonts w:ascii="Times New Roman" w:hAnsi="Times New Roman" w:cs="Times New Roman"/>
          <w:sz w:val="22"/>
          <w:szCs w:val="22"/>
        </w:rPr>
        <w:t>,</w:t>
      </w:r>
      <w:r w:rsidRPr="00D92E31">
        <w:rPr>
          <w:rFonts w:ascii="Times New Roman" w:hAnsi="Times New Roman" w:cs="Times New Roman"/>
          <w:sz w:val="22"/>
          <w:szCs w:val="22"/>
        </w:rPr>
        <w:t xml:space="preserve"> </w:t>
      </w:r>
      <w:r w:rsidR="00193B82" w:rsidRPr="00D92E31">
        <w:rPr>
          <w:rFonts w:ascii="Times New Roman" w:hAnsi="Times New Roman" w:cs="Times New Roman"/>
          <w:sz w:val="22"/>
          <w:szCs w:val="22"/>
        </w:rPr>
        <w:t>t</w:t>
      </w:r>
      <w:r w:rsidRPr="00D92E31">
        <w:rPr>
          <w:rFonts w:ascii="Times New Roman" w:hAnsi="Times New Roman" w:cs="Times New Roman"/>
          <w:sz w:val="22"/>
          <w:szCs w:val="22"/>
        </w:rPr>
        <w:t>he ‘Plots’ will be updated.</w:t>
      </w:r>
    </w:p>
    <w:p w14:paraId="1EC3854F" w14:textId="7AC416D3" w:rsidR="001D7117" w:rsidRDefault="001D7117" w:rsidP="00BA4420">
      <w:pPr>
        <w:spacing w:before="120"/>
        <w:ind w:left="720"/>
        <w:rPr>
          <w:sz w:val="22"/>
          <w:szCs w:val="22"/>
        </w:rPr>
      </w:pPr>
      <w:r>
        <w:rPr>
          <w:sz w:val="22"/>
          <w:szCs w:val="22"/>
        </w:rPr>
        <w:t>How it works</w:t>
      </w:r>
      <w:r w:rsidR="004216EA">
        <w:rPr>
          <w:sz w:val="22"/>
          <w:szCs w:val="22"/>
        </w:rPr>
        <w:t>:</w:t>
      </w:r>
    </w:p>
    <w:p w14:paraId="553F0739" w14:textId="6D5E2554" w:rsidR="001D7117" w:rsidRDefault="001D7117" w:rsidP="00BA4420">
      <w:pPr>
        <w:spacing w:before="120"/>
        <w:ind w:left="720"/>
        <w:rPr>
          <w:sz w:val="22"/>
          <w:szCs w:val="22"/>
        </w:rPr>
      </w:pPr>
      <w:r>
        <w:rPr>
          <w:sz w:val="22"/>
          <w:szCs w:val="22"/>
        </w:rPr>
        <w:lastRenderedPageBreak/>
        <w:t xml:space="preserve">The ‘Reference’ is interpolated. </w:t>
      </w:r>
    </w:p>
    <w:p w14:paraId="385ECFE5" w14:textId="77777777" w:rsidR="00EF549E" w:rsidRDefault="00BA4420" w:rsidP="00BA4420">
      <w:pPr>
        <w:spacing w:before="120"/>
        <w:ind w:left="720"/>
        <w:rPr>
          <w:sz w:val="22"/>
          <w:szCs w:val="22"/>
        </w:rPr>
      </w:pPr>
      <w:r>
        <w:rPr>
          <w:sz w:val="22"/>
          <w:szCs w:val="22"/>
        </w:rPr>
        <w:t xml:space="preserve">The ‘Series’ </w:t>
      </w:r>
      <w:r w:rsidR="00EF549E">
        <w:rPr>
          <w:sz w:val="22"/>
          <w:szCs w:val="22"/>
        </w:rPr>
        <w:t>is</w:t>
      </w:r>
      <w:r>
        <w:rPr>
          <w:sz w:val="22"/>
          <w:szCs w:val="22"/>
        </w:rPr>
        <w:t xml:space="preserve"> interpolated using the time (the 1</w:t>
      </w:r>
      <w:r w:rsidRPr="00BA4420">
        <w:rPr>
          <w:sz w:val="22"/>
          <w:szCs w:val="22"/>
          <w:vertAlign w:val="superscript"/>
        </w:rPr>
        <w:t>st</w:t>
      </w:r>
      <w:r>
        <w:rPr>
          <w:sz w:val="22"/>
          <w:szCs w:val="22"/>
        </w:rPr>
        <w:t xml:space="preserve"> column) of the ‘reference’. </w:t>
      </w:r>
    </w:p>
    <w:p w14:paraId="16F8372C" w14:textId="04E2E06F" w:rsidR="00BA4420" w:rsidRDefault="00BA4420" w:rsidP="00BA4420">
      <w:pPr>
        <w:spacing w:before="120"/>
        <w:ind w:left="720"/>
        <w:rPr>
          <w:sz w:val="22"/>
          <w:szCs w:val="22"/>
        </w:rPr>
      </w:pPr>
      <w:r>
        <w:rPr>
          <w:sz w:val="22"/>
          <w:szCs w:val="22"/>
        </w:rPr>
        <w:t xml:space="preserve">The common interval shared by both ‘Reference’ and ‘Series’ </w:t>
      </w:r>
      <w:r w:rsidR="00F14EE9">
        <w:rPr>
          <w:sz w:val="22"/>
          <w:szCs w:val="22"/>
        </w:rPr>
        <w:t>is</w:t>
      </w:r>
      <w:r w:rsidR="00EF549E">
        <w:rPr>
          <w:sz w:val="22"/>
          <w:szCs w:val="22"/>
        </w:rPr>
        <w:t xml:space="preserve"> picked</w:t>
      </w:r>
      <w:r>
        <w:rPr>
          <w:sz w:val="22"/>
          <w:szCs w:val="22"/>
        </w:rPr>
        <w:t>.</w:t>
      </w:r>
    </w:p>
    <w:p w14:paraId="33FC5DA8" w14:textId="7D24D22E" w:rsidR="00EF549E" w:rsidRDefault="00EF549E" w:rsidP="00BA4420">
      <w:pPr>
        <w:spacing w:before="120"/>
        <w:ind w:left="720"/>
        <w:rPr>
          <w:sz w:val="22"/>
          <w:szCs w:val="22"/>
        </w:rPr>
      </w:pPr>
      <w:r>
        <w:rPr>
          <w:sz w:val="22"/>
          <w:szCs w:val="22"/>
        </w:rPr>
        <w:t>Coherence and phase results are calculated and shown.</w:t>
      </w:r>
    </w:p>
    <w:p w14:paraId="0C2348C7" w14:textId="09F3C3AE" w:rsidR="00F4349D" w:rsidRDefault="0028656A" w:rsidP="00F4349D">
      <w:pPr>
        <w:spacing w:before="120"/>
        <w:ind w:left="360" w:hanging="360"/>
        <w:rPr>
          <w:sz w:val="22"/>
          <w:szCs w:val="22"/>
        </w:rPr>
      </w:pPr>
      <w:r w:rsidRPr="0028656A">
        <w:rPr>
          <w:noProof/>
          <w:sz w:val="22"/>
          <w:szCs w:val="22"/>
        </w:rPr>
        <w:drawing>
          <wp:inline distT="0" distB="0" distL="0" distR="0" wp14:anchorId="1BF36E36" wp14:editId="50F2B417">
            <wp:extent cx="5943600" cy="4349750"/>
            <wp:effectExtent l="0" t="0" r="0" b="6350"/>
            <wp:docPr id="86" name="Picture 8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A screenshot of a cell phone&#10;&#10;Description automatically generated"/>
                    <pic:cNvPicPr/>
                  </pic:nvPicPr>
                  <pic:blipFill>
                    <a:blip r:embed="rId129"/>
                    <a:stretch>
                      <a:fillRect/>
                    </a:stretch>
                  </pic:blipFill>
                  <pic:spPr>
                    <a:xfrm>
                      <a:off x="0" y="0"/>
                      <a:ext cx="5943600" cy="4349750"/>
                    </a:xfrm>
                    <a:prstGeom prst="rect">
                      <a:avLst/>
                    </a:prstGeom>
                  </pic:spPr>
                </pic:pic>
              </a:graphicData>
            </a:graphic>
          </wp:inline>
        </w:drawing>
      </w:r>
    </w:p>
    <w:p w14:paraId="67A69E36" w14:textId="77777777" w:rsidR="0028656A" w:rsidRDefault="0028656A" w:rsidP="00F4349D">
      <w:pPr>
        <w:spacing w:before="120"/>
        <w:ind w:left="360" w:hanging="360"/>
        <w:rPr>
          <w:sz w:val="22"/>
          <w:szCs w:val="22"/>
        </w:rPr>
      </w:pPr>
    </w:p>
    <w:p w14:paraId="41081857" w14:textId="6BD043FA" w:rsidR="00B9762B" w:rsidRPr="00770537" w:rsidRDefault="00B9762B" w:rsidP="00B9762B">
      <w:pPr>
        <w:pStyle w:val="Heading3"/>
        <w:rPr>
          <w:rFonts w:ascii="Times New Roman" w:hAnsi="Times New Roman" w:cs="Times New Roman"/>
          <w:b/>
        </w:rPr>
      </w:pPr>
      <w:bookmarkStart w:id="72" w:name="_Toc47539165"/>
      <w:r>
        <w:rPr>
          <w:rFonts w:ascii="Times New Roman" w:hAnsi="Times New Roman" w:cs="Times New Roman"/>
          <w:b/>
        </w:rPr>
        <w:t>Lead/Lag</w:t>
      </w:r>
      <w:r w:rsidR="00C80155">
        <w:rPr>
          <w:rFonts w:ascii="Times New Roman" w:hAnsi="Times New Roman" w:cs="Times New Roman"/>
          <w:b/>
        </w:rPr>
        <w:t xml:space="preserve"> Relationship</w:t>
      </w:r>
      <w:bookmarkEnd w:id="72"/>
    </w:p>
    <w:p w14:paraId="6E9A8F74" w14:textId="0B17CB6B" w:rsidR="00B9762B" w:rsidRDefault="00E651A9" w:rsidP="00B9762B">
      <w:pPr>
        <w:spacing w:before="120"/>
        <w:ind w:left="360" w:firstLine="360"/>
        <w:rPr>
          <w:sz w:val="22"/>
          <w:szCs w:val="22"/>
        </w:rPr>
      </w:pPr>
      <w:r w:rsidRPr="00E651A9">
        <w:rPr>
          <w:sz w:val="22"/>
          <w:szCs w:val="22"/>
        </w:rPr>
        <w:t>This tool estimates the lead/lag relationship between a reference and a series.</w:t>
      </w:r>
      <w:r w:rsidR="001A74F5">
        <w:rPr>
          <w:sz w:val="22"/>
          <w:szCs w:val="22"/>
        </w:rPr>
        <w:t xml:space="preserve"> Steps</w:t>
      </w:r>
      <w:r w:rsidR="009F7F64">
        <w:rPr>
          <w:sz w:val="22"/>
          <w:szCs w:val="22"/>
        </w:rPr>
        <w:t>:</w:t>
      </w:r>
    </w:p>
    <w:p w14:paraId="2AE389F6" w14:textId="662A6BC6" w:rsidR="009F7F64" w:rsidRDefault="009F7F64" w:rsidP="00B9762B">
      <w:pPr>
        <w:spacing w:before="120"/>
        <w:ind w:left="360" w:firstLine="360"/>
        <w:rPr>
          <w:sz w:val="22"/>
          <w:szCs w:val="22"/>
        </w:rPr>
      </w:pPr>
      <w:r>
        <w:rPr>
          <w:sz w:val="22"/>
          <w:szCs w:val="22"/>
        </w:rPr>
        <w:t>1. Select a ‘Reference’ and a ‘Series’.</w:t>
      </w:r>
    </w:p>
    <w:p w14:paraId="04756E4A" w14:textId="118FA4C5" w:rsidR="009F7F64" w:rsidRDefault="009F7F64" w:rsidP="00B9762B">
      <w:pPr>
        <w:spacing w:before="120"/>
        <w:ind w:left="360" w:firstLine="360"/>
        <w:rPr>
          <w:sz w:val="22"/>
          <w:szCs w:val="22"/>
        </w:rPr>
      </w:pPr>
      <w:r>
        <w:rPr>
          <w:sz w:val="22"/>
          <w:szCs w:val="22"/>
        </w:rPr>
        <w:t>2. Choose the depth/time type. For the first column of the selected series, “smaller time = younger time”</w:t>
      </w:r>
      <w:r w:rsidR="003525D1">
        <w:rPr>
          <w:sz w:val="22"/>
          <w:szCs w:val="22"/>
        </w:rPr>
        <w:t xml:space="preserve"> (default option)</w:t>
      </w:r>
      <w:r>
        <w:rPr>
          <w:sz w:val="22"/>
          <w:szCs w:val="22"/>
        </w:rPr>
        <w:t xml:space="preserve"> or “smaller time = older time”.</w:t>
      </w:r>
    </w:p>
    <w:p w14:paraId="2C51D8EB" w14:textId="33825D57" w:rsidR="009F7F64" w:rsidRDefault="009F7F64" w:rsidP="00B9762B">
      <w:pPr>
        <w:spacing w:before="120"/>
        <w:ind w:left="360" w:firstLine="360"/>
        <w:rPr>
          <w:sz w:val="22"/>
          <w:szCs w:val="22"/>
        </w:rPr>
      </w:pPr>
      <w:r>
        <w:rPr>
          <w:sz w:val="22"/>
          <w:szCs w:val="22"/>
        </w:rPr>
        <w:t xml:space="preserve">3. Set </w:t>
      </w:r>
      <w:r w:rsidR="00274E60">
        <w:rPr>
          <w:sz w:val="22"/>
          <w:szCs w:val="22"/>
        </w:rPr>
        <w:t>limit</w:t>
      </w:r>
      <w:r>
        <w:rPr>
          <w:sz w:val="22"/>
          <w:szCs w:val="22"/>
        </w:rPr>
        <w:t xml:space="preserve">. </w:t>
      </w:r>
      <w:r w:rsidR="00254008">
        <w:rPr>
          <w:sz w:val="22"/>
          <w:szCs w:val="22"/>
        </w:rPr>
        <w:t>The r</w:t>
      </w:r>
      <w:r>
        <w:rPr>
          <w:sz w:val="22"/>
          <w:szCs w:val="22"/>
        </w:rPr>
        <w:t xml:space="preserve">eal test range </w:t>
      </w:r>
      <w:r w:rsidR="00637D52">
        <w:rPr>
          <w:sz w:val="22"/>
          <w:szCs w:val="22"/>
        </w:rPr>
        <w:t xml:space="preserve">for depth/time </w:t>
      </w:r>
      <w:r>
        <w:rPr>
          <w:sz w:val="22"/>
          <w:szCs w:val="22"/>
        </w:rPr>
        <w:t>will be -1632.051 — 1632.051, with a user-defined step of 16.3205</w:t>
      </w:r>
      <w:r w:rsidR="00523ACF">
        <w:rPr>
          <w:sz w:val="22"/>
          <w:szCs w:val="22"/>
        </w:rPr>
        <w:t xml:space="preserve"> (see figures below)</w:t>
      </w:r>
      <w:r>
        <w:rPr>
          <w:sz w:val="22"/>
          <w:szCs w:val="22"/>
        </w:rPr>
        <w:t>.</w:t>
      </w:r>
      <w:r w:rsidR="004C3BD0">
        <w:rPr>
          <w:sz w:val="22"/>
          <w:szCs w:val="22"/>
        </w:rPr>
        <w:t xml:space="preserve"> </w:t>
      </w:r>
      <w:r w:rsidR="006E3884">
        <w:rPr>
          <w:sz w:val="22"/>
          <w:szCs w:val="22"/>
        </w:rPr>
        <w:t xml:space="preserve">The </w:t>
      </w:r>
      <w:r w:rsidR="006E3884">
        <w:rPr>
          <w:rFonts w:hint="eastAsia"/>
          <w:sz w:val="22"/>
          <w:szCs w:val="22"/>
        </w:rPr>
        <w:t>d</w:t>
      </w:r>
      <w:r w:rsidR="004C3BD0">
        <w:rPr>
          <w:sz w:val="22"/>
          <w:szCs w:val="22"/>
        </w:rPr>
        <w:t xml:space="preserve">efault </w:t>
      </w:r>
      <w:r w:rsidR="00274E60">
        <w:rPr>
          <w:sz w:val="22"/>
          <w:szCs w:val="22"/>
        </w:rPr>
        <w:t>test limit</w:t>
      </w:r>
      <w:r w:rsidR="009272B3">
        <w:rPr>
          <w:sz w:val="22"/>
          <w:szCs w:val="22"/>
        </w:rPr>
        <w:t xml:space="preserve"> is 50% of the total time range of </w:t>
      </w:r>
      <w:r w:rsidR="00E67A77">
        <w:rPr>
          <w:sz w:val="22"/>
          <w:szCs w:val="22"/>
        </w:rPr>
        <w:t xml:space="preserve">the </w:t>
      </w:r>
      <w:r w:rsidR="009272B3">
        <w:rPr>
          <w:sz w:val="22"/>
          <w:szCs w:val="22"/>
        </w:rPr>
        <w:t xml:space="preserve">reference and </w:t>
      </w:r>
      <w:r w:rsidR="00E67A77">
        <w:rPr>
          <w:sz w:val="22"/>
          <w:szCs w:val="22"/>
        </w:rPr>
        <w:t xml:space="preserve">the </w:t>
      </w:r>
      <w:r w:rsidR="009272B3">
        <w:rPr>
          <w:sz w:val="22"/>
          <w:szCs w:val="22"/>
        </w:rPr>
        <w:t>series.</w:t>
      </w:r>
      <w:r w:rsidR="00E67A77">
        <w:rPr>
          <w:sz w:val="22"/>
          <w:szCs w:val="22"/>
        </w:rPr>
        <w:t xml:space="preserve"> Default ‘step’ is 10% of </w:t>
      </w:r>
      <w:r w:rsidR="006E3884">
        <w:rPr>
          <w:sz w:val="22"/>
          <w:szCs w:val="22"/>
        </w:rPr>
        <w:t xml:space="preserve">the </w:t>
      </w:r>
      <w:r w:rsidR="00E67A77">
        <w:rPr>
          <w:sz w:val="22"/>
          <w:szCs w:val="22"/>
        </w:rPr>
        <w:t>default ‘test limit’. These values usually need to be adjusted.</w:t>
      </w:r>
    </w:p>
    <w:p w14:paraId="1E5B60A5" w14:textId="29308ACC" w:rsidR="009F7F64" w:rsidRDefault="009F7F64" w:rsidP="00B9762B">
      <w:pPr>
        <w:spacing w:before="120"/>
        <w:ind w:left="360" w:firstLine="360"/>
        <w:rPr>
          <w:sz w:val="22"/>
          <w:szCs w:val="22"/>
        </w:rPr>
      </w:pPr>
      <w:r>
        <w:rPr>
          <w:sz w:val="22"/>
          <w:szCs w:val="22"/>
        </w:rPr>
        <w:t>4. Click OK. Two figures will be shown and the root-mean-square-error for each test lead/lag step will be saved as ‘</w:t>
      </w:r>
      <w:r>
        <w:rPr>
          <w:rFonts w:hint="eastAsia"/>
          <w:sz w:val="22"/>
          <w:szCs w:val="22"/>
        </w:rPr>
        <w:t>Series</w:t>
      </w:r>
      <w:r>
        <w:rPr>
          <w:sz w:val="22"/>
          <w:szCs w:val="22"/>
        </w:rPr>
        <w:t>Name-LeadLag-ReferenceName.txt’</w:t>
      </w:r>
      <w:r w:rsidR="00CF7876">
        <w:rPr>
          <w:sz w:val="22"/>
          <w:szCs w:val="22"/>
        </w:rPr>
        <w:t>.</w:t>
      </w:r>
    </w:p>
    <w:p w14:paraId="19E735B9" w14:textId="2F600975" w:rsidR="00F4349D" w:rsidRDefault="004C3BD0" w:rsidP="00F4349D">
      <w:pPr>
        <w:spacing w:before="120"/>
        <w:ind w:left="360" w:hanging="360"/>
        <w:rPr>
          <w:sz w:val="22"/>
          <w:szCs w:val="22"/>
        </w:rPr>
      </w:pPr>
      <w:r w:rsidRPr="004C3BD0">
        <w:rPr>
          <w:noProof/>
          <w:sz w:val="22"/>
          <w:szCs w:val="22"/>
        </w:rPr>
        <w:lastRenderedPageBreak/>
        <w:drawing>
          <wp:inline distT="0" distB="0" distL="0" distR="0" wp14:anchorId="5C7F1845" wp14:editId="675FA96A">
            <wp:extent cx="5340743" cy="4090782"/>
            <wp:effectExtent l="0" t="0" r="6350" b="0"/>
            <wp:docPr id="77" name="Picture 7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A screenshot of a social media post&#10;&#10;Description automatically generated"/>
                    <pic:cNvPicPr/>
                  </pic:nvPicPr>
                  <pic:blipFill>
                    <a:blip r:embed="rId130"/>
                    <a:stretch>
                      <a:fillRect/>
                    </a:stretch>
                  </pic:blipFill>
                  <pic:spPr>
                    <a:xfrm>
                      <a:off x="0" y="0"/>
                      <a:ext cx="5347689" cy="4096102"/>
                    </a:xfrm>
                    <a:prstGeom prst="rect">
                      <a:avLst/>
                    </a:prstGeom>
                  </pic:spPr>
                </pic:pic>
              </a:graphicData>
            </a:graphic>
          </wp:inline>
        </w:drawing>
      </w:r>
    </w:p>
    <w:p w14:paraId="46DB76BA" w14:textId="3E7743B1" w:rsidR="00482176" w:rsidRDefault="009640D0" w:rsidP="00482176">
      <w:pPr>
        <w:spacing w:before="120"/>
        <w:jc w:val="center"/>
        <w:rPr>
          <w:i/>
          <w:noProof/>
        </w:rPr>
      </w:pPr>
      <w:r>
        <w:rPr>
          <w:i/>
          <w:noProof/>
        </w:rPr>
        <w:t>A</w:t>
      </w:r>
      <w:r w:rsidRPr="00770537">
        <w:rPr>
          <w:i/>
          <w:noProof/>
        </w:rPr>
        <w:t xml:space="preserve">nalysis </w:t>
      </w:r>
      <w:r>
        <w:rPr>
          <w:rFonts w:hint="eastAsia"/>
          <w:i/>
          <w:noProof/>
        </w:rPr>
        <w:t>of</w:t>
      </w:r>
      <w:r>
        <w:rPr>
          <w:i/>
          <w:noProof/>
        </w:rPr>
        <w:t xml:space="preserve"> </w:t>
      </w:r>
      <w:r>
        <w:rPr>
          <w:rFonts w:hint="eastAsia"/>
          <w:i/>
          <w:noProof/>
        </w:rPr>
        <w:t>l</w:t>
      </w:r>
      <w:r w:rsidR="00482176">
        <w:rPr>
          <w:i/>
          <w:noProof/>
        </w:rPr>
        <w:t>ead</w:t>
      </w:r>
      <w:r>
        <w:rPr>
          <w:i/>
          <w:noProof/>
        </w:rPr>
        <w:t>-</w:t>
      </w:r>
      <w:r w:rsidR="00482176">
        <w:rPr>
          <w:i/>
          <w:noProof/>
        </w:rPr>
        <w:t>lag</w:t>
      </w:r>
      <w:r w:rsidR="00482176" w:rsidRPr="00770537">
        <w:rPr>
          <w:i/>
          <w:noProof/>
        </w:rPr>
        <w:t xml:space="preserve"> </w:t>
      </w:r>
      <w:r>
        <w:rPr>
          <w:i/>
          <w:noProof/>
        </w:rPr>
        <w:t xml:space="preserve">relationship </w:t>
      </w:r>
      <w:r w:rsidR="00482176" w:rsidRPr="00770537">
        <w:rPr>
          <w:i/>
          <w:noProof/>
        </w:rPr>
        <w:t xml:space="preserve">of the Wayao gamma ray series interpolated to a 0.3 m sample rate. </w:t>
      </w:r>
    </w:p>
    <w:p w14:paraId="1257A180" w14:textId="77777777" w:rsidR="00482176" w:rsidRDefault="00482176" w:rsidP="00F4349D">
      <w:pPr>
        <w:spacing w:before="120"/>
        <w:ind w:left="360" w:hanging="360"/>
        <w:rPr>
          <w:sz w:val="22"/>
          <w:szCs w:val="22"/>
        </w:rPr>
      </w:pPr>
    </w:p>
    <w:p w14:paraId="607917CF" w14:textId="5DDAFA9D" w:rsidR="00C34FBE" w:rsidRPr="00770537" w:rsidRDefault="00C34FBE" w:rsidP="004A5ADB">
      <w:pPr>
        <w:pStyle w:val="Heading3"/>
        <w:rPr>
          <w:rFonts w:ascii="Times New Roman" w:hAnsi="Times New Roman" w:cs="Times New Roman"/>
          <w:b/>
        </w:rPr>
      </w:pPr>
      <w:bookmarkStart w:id="73" w:name="_Toc47539166"/>
      <w:r w:rsidRPr="00770537">
        <w:rPr>
          <w:rFonts w:ascii="Times New Roman" w:hAnsi="Times New Roman" w:cs="Times New Roman"/>
          <w:b/>
        </w:rPr>
        <w:t>Filtering</w:t>
      </w:r>
      <w:bookmarkEnd w:id="73"/>
    </w:p>
    <w:p w14:paraId="5902DFDC" w14:textId="6154F345" w:rsidR="00116D8C" w:rsidRPr="00770537" w:rsidRDefault="00116D8C" w:rsidP="00116D8C">
      <w:pPr>
        <w:spacing w:before="120"/>
        <w:ind w:left="360" w:firstLine="360"/>
        <w:rPr>
          <w:sz w:val="22"/>
          <w:szCs w:val="22"/>
        </w:rPr>
      </w:pPr>
      <w:r w:rsidRPr="00770537">
        <w:rPr>
          <w:sz w:val="22"/>
          <w:szCs w:val="22"/>
        </w:rPr>
        <w:t xml:space="preserve">This function generates </w:t>
      </w:r>
      <w:r w:rsidR="0006602D" w:rsidRPr="00770537">
        <w:rPr>
          <w:sz w:val="22"/>
          <w:szCs w:val="22"/>
        </w:rPr>
        <w:t xml:space="preserve">a </w:t>
      </w:r>
      <w:r w:rsidRPr="00770537">
        <w:rPr>
          <w:sz w:val="22"/>
          <w:szCs w:val="22"/>
        </w:rPr>
        <w:t xml:space="preserve">filter output </w:t>
      </w:r>
      <w:r w:rsidR="00740A1C" w:rsidRPr="00770537">
        <w:rPr>
          <w:sz w:val="22"/>
          <w:szCs w:val="22"/>
        </w:rPr>
        <w:t xml:space="preserve">series </w:t>
      </w:r>
      <w:r w:rsidRPr="00770537">
        <w:rPr>
          <w:sz w:val="22"/>
          <w:szCs w:val="22"/>
        </w:rPr>
        <w:t>based on the selected data file with user-defined parameters. Steps:</w:t>
      </w:r>
    </w:p>
    <w:p w14:paraId="5E52EC96" w14:textId="671FF5DC" w:rsidR="00116D8C" w:rsidRPr="00770537" w:rsidRDefault="00116D8C" w:rsidP="00116D8C">
      <w:pPr>
        <w:spacing w:before="120"/>
        <w:ind w:left="360" w:firstLine="360"/>
        <w:rPr>
          <w:i/>
          <w:iCs/>
          <w:sz w:val="22"/>
          <w:szCs w:val="22"/>
        </w:rPr>
      </w:pPr>
      <w:r w:rsidRPr="00770537">
        <w:rPr>
          <w:sz w:val="22"/>
          <w:szCs w:val="22"/>
        </w:rPr>
        <w:t>(1) Select a data file in the Main Window.</w:t>
      </w:r>
      <w:r w:rsidR="00113CB7" w:rsidRPr="00770537">
        <w:rPr>
          <w:sz w:val="22"/>
          <w:szCs w:val="22"/>
        </w:rPr>
        <w:t xml:space="preserve"> </w:t>
      </w:r>
      <w:r w:rsidR="00393DF6" w:rsidRPr="00770537">
        <w:rPr>
          <w:i/>
          <w:iCs/>
          <w:sz w:val="22"/>
          <w:szCs w:val="22"/>
        </w:rPr>
        <w:t>Selected d</w:t>
      </w:r>
      <w:r w:rsidR="00113CB7" w:rsidRPr="00770537">
        <w:rPr>
          <w:i/>
          <w:iCs/>
          <w:sz w:val="22"/>
          <w:szCs w:val="22"/>
        </w:rPr>
        <w:t>ata file is demeaned automatically.</w:t>
      </w:r>
    </w:p>
    <w:p w14:paraId="2E4B2563" w14:textId="77777777" w:rsidR="00116D8C" w:rsidRPr="00770537" w:rsidRDefault="00116D8C" w:rsidP="00116D8C">
      <w:pPr>
        <w:spacing w:before="120"/>
        <w:ind w:left="360" w:firstLine="360"/>
        <w:rPr>
          <w:i/>
          <w:color w:val="FF0000"/>
          <w:sz w:val="22"/>
          <w:szCs w:val="22"/>
        </w:rPr>
      </w:pPr>
      <w:r w:rsidRPr="00770537">
        <w:rPr>
          <w:i/>
          <w:color w:val="FF0000"/>
          <w:sz w:val="22"/>
          <w:szCs w:val="22"/>
        </w:rPr>
        <w:t>Warning: The data file must be an evenly spaced depth/time series.</w:t>
      </w:r>
    </w:p>
    <w:p w14:paraId="13E61A37" w14:textId="07C91314" w:rsidR="00116D8C" w:rsidRPr="00770537" w:rsidRDefault="00116D8C" w:rsidP="00116D8C">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9F4FC8" w:rsidRPr="00770537">
        <w:rPr>
          <w:b/>
          <w:sz w:val="22"/>
          <w:szCs w:val="22"/>
        </w:rPr>
        <w:t>Filtering</w:t>
      </w:r>
      <w:r w:rsidRPr="00770537">
        <w:rPr>
          <w:sz w:val="22"/>
          <w:szCs w:val="22"/>
        </w:rPr>
        <w:t xml:space="preserve"> menu</w:t>
      </w:r>
    </w:p>
    <w:p w14:paraId="4741EE09" w14:textId="7962C318" w:rsidR="00A711BC" w:rsidRPr="00770537" w:rsidRDefault="007D6BD4" w:rsidP="00F22CC3">
      <w:pPr>
        <w:spacing w:before="120"/>
        <w:ind w:left="360" w:firstLine="360"/>
        <w:rPr>
          <w:sz w:val="22"/>
          <w:szCs w:val="22"/>
        </w:rPr>
      </w:pPr>
      <w:r w:rsidRPr="00770537">
        <w:rPr>
          <w:sz w:val="22"/>
          <w:szCs w:val="22"/>
        </w:rPr>
        <w:t xml:space="preserve">(3) </w:t>
      </w:r>
      <w:r w:rsidR="009234DF" w:rsidRPr="00770537">
        <w:rPr>
          <w:b/>
          <w:sz w:val="22"/>
          <w:szCs w:val="22"/>
        </w:rPr>
        <w:t>Bandpass filter</w:t>
      </w:r>
      <w:r w:rsidR="009234DF" w:rsidRPr="00770537">
        <w:rPr>
          <w:sz w:val="22"/>
          <w:szCs w:val="22"/>
        </w:rPr>
        <w:t xml:space="preserve"> panel: very important! Type min and center frequencies of the passband, the max frequency will be set automatically. The bandpass filters are MatLab’s Butter, Cheby1, and </w:t>
      </w:r>
      <w:proofErr w:type="spellStart"/>
      <w:r w:rsidR="009234DF" w:rsidRPr="00770537">
        <w:rPr>
          <w:sz w:val="22"/>
          <w:szCs w:val="22"/>
        </w:rPr>
        <w:t>Ellip</w:t>
      </w:r>
      <w:proofErr w:type="spellEnd"/>
      <w:r w:rsidR="009234DF" w:rsidRPr="00770537">
        <w:rPr>
          <w:sz w:val="22"/>
          <w:szCs w:val="22"/>
        </w:rPr>
        <w:t xml:space="preserve"> filters and Gaussian, and </w:t>
      </w:r>
      <w:proofErr w:type="spellStart"/>
      <w:r w:rsidR="009234DF" w:rsidRPr="00770537">
        <w:rPr>
          <w:sz w:val="22"/>
          <w:szCs w:val="22"/>
        </w:rPr>
        <w:t>frequeny</w:t>
      </w:r>
      <w:proofErr w:type="spellEnd"/>
      <w:r w:rsidR="009234DF" w:rsidRPr="00770537">
        <w:rPr>
          <w:sz w:val="22"/>
          <w:szCs w:val="22"/>
        </w:rPr>
        <w:t xml:space="preserve">-domain </w:t>
      </w:r>
      <w:proofErr w:type="spellStart"/>
      <w:r w:rsidR="009234DF" w:rsidRPr="00770537">
        <w:rPr>
          <w:sz w:val="22"/>
          <w:szCs w:val="22"/>
        </w:rPr>
        <w:t>Taner</w:t>
      </w:r>
      <w:proofErr w:type="spellEnd"/>
      <w:r w:rsidR="009234DF" w:rsidRPr="00770537">
        <w:rPr>
          <w:sz w:val="22"/>
          <w:szCs w:val="22"/>
        </w:rPr>
        <w:t xml:space="preserve">-Hilbert filters. The recommended filters are Gaussian filter, </w:t>
      </w:r>
      <w:proofErr w:type="spellStart"/>
      <w:r w:rsidR="009234DF" w:rsidRPr="00770537">
        <w:rPr>
          <w:sz w:val="22"/>
          <w:szCs w:val="22"/>
        </w:rPr>
        <w:t>Taner</w:t>
      </w:r>
      <w:proofErr w:type="spellEnd"/>
      <w:r w:rsidR="009234DF" w:rsidRPr="00770537">
        <w:rPr>
          <w:sz w:val="22"/>
          <w:szCs w:val="22"/>
        </w:rPr>
        <w:t xml:space="preserve"> filter, and </w:t>
      </w:r>
      <w:proofErr w:type="spellStart"/>
      <w:r w:rsidR="009234DF" w:rsidRPr="00770537">
        <w:rPr>
          <w:sz w:val="22"/>
          <w:szCs w:val="22"/>
        </w:rPr>
        <w:t>Taner</w:t>
      </w:r>
      <w:proofErr w:type="spellEnd"/>
      <w:r w:rsidR="009234DF" w:rsidRPr="00770537">
        <w:rPr>
          <w:sz w:val="22"/>
          <w:szCs w:val="22"/>
        </w:rPr>
        <w:t xml:space="preserve">-Hilbert filter codes by Linda Hinnov </w:t>
      </w:r>
      <w:r w:rsidR="009234DF" w:rsidRPr="00770537">
        <w:rPr>
          <w:sz w:val="22"/>
          <w:szCs w:val="22"/>
        </w:rPr>
        <w:fldChar w:fldCharType="begin"/>
      </w:r>
      <w:r w:rsidR="00422113" w:rsidRPr="00770537">
        <w:rPr>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 guid="7c32aac9-33c9-4f31-9c5a-788504a8d1d9"&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9234DF" w:rsidRPr="00770537">
        <w:rPr>
          <w:sz w:val="22"/>
          <w:szCs w:val="22"/>
        </w:rPr>
        <w:fldChar w:fldCharType="separate"/>
      </w:r>
      <w:r w:rsidR="009234DF" w:rsidRPr="00770537">
        <w:rPr>
          <w:noProof/>
          <w:sz w:val="22"/>
          <w:szCs w:val="22"/>
        </w:rPr>
        <w:t>(</w:t>
      </w:r>
      <w:hyperlink w:anchor="_ENREF_4" w:tooltip="Kodama, 2015 #2817" w:history="1">
        <w:r w:rsidR="00BC5E89" w:rsidRPr="00BC5E89">
          <w:rPr>
            <w:rStyle w:val="Hyperlink"/>
          </w:rPr>
          <w:t>Kodama and Hinnov, 2015</w:t>
        </w:r>
      </w:hyperlink>
      <w:r w:rsidR="009234DF" w:rsidRPr="00770537">
        <w:rPr>
          <w:noProof/>
          <w:sz w:val="22"/>
          <w:szCs w:val="22"/>
        </w:rPr>
        <w:t>)</w:t>
      </w:r>
      <w:r w:rsidR="009234DF" w:rsidRPr="00770537">
        <w:rPr>
          <w:sz w:val="22"/>
          <w:szCs w:val="22"/>
        </w:rPr>
        <w:fldChar w:fldCharType="end"/>
      </w:r>
      <w:r w:rsidR="009234DF" w:rsidRPr="00770537">
        <w:rPr>
          <w:sz w:val="22"/>
          <w:szCs w:val="22"/>
        </w:rPr>
        <w:t>.</w:t>
      </w:r>
    </w:p>
    <w:p w14:paraId="584C9FE6" w14:textId="62E589E9" w:rsidR="00575B49" w:rsidRPr="00770537" w:rsidRDefault="00575B49" w:rsidP="00A711BC">
      <w:pPr>
        <w:spacing w:before="120"/>
        <w:ind w:left="360" w:firstLine="360"/>
        <w:rPr>
          <w:i/>
          <w:sz w:val="22"/>
          <w:szCs w:val="22"/>
        </w:rPr>
      </w:pPr>
      <w:r w:rsidRPr="00770537">
        <w:rPr>
          <w:i/>
          <w:sz w:val="22"/>
          <w:szCs w:val="22"/>
        </w:rPr>
        <w:t xml:space="preserve">Tip: </w:t>
      </w:r>
      <w:r w:rsidR="00E7346C" w:rsidRPr="00770537">
        <w:rPr>
          <w:i/>
          <w:sz w:val="22"/>
          <w:szCs w:val="22"/>
        </w:rPr>
        <w:t xml:space="preserve">The </w:t>
      </w:r>
      <w:proofErr w:type="spellStart"/>
      <w:r w:rsidR="00E7346C" w:rsidRPr="00770537">
        <w:rPr>
          <w:i/>
          <w:sz w:val="22"/>
          <w:szCs w:val="22"/>
        </w:rPr>
        <w:t>Taner</w:t>
      </w:r>
      <w:proofErr w:type="spellEnd"/>
      <w:r w:rsidR="00E7346C" w:rsidRPr="00770537">
        <w:rPr>
          <w:i/>
          <w:sz w:val="22"/>
          <w:szCs w:val="22"/>
        </w:rPr>
        <w:t>-Hilbert filter generates filtered output series and the instantaneous amplitude</w:t>
      </w:r>
      <w:r w:rsidR="008F11AC" w:rsidRPr="00770537">
        <w:rPr>
          <w:i/>
          <w:sz w:val="22"/>
          <w:szCs w:val="22"/>
        </w:rPr>
        <w:t>/frequency/phase</w:t>
      </w:r>
      <w:r w:rsidR="00E7346C" w:rsidRPr="00770537">
        <w:rPr>
          <w:i/>
          <w:sz w:val="22"/>
          <w:szCs w:val="22"/>
        </w:rPr>
        <w:t xml:space="preserve"> of the filtered output series</w:t>
      </w:r>
      <w:r w:rsidRPr="00770537">
        <w:rPr>
          <w:i/>
          <w:sz w:val="22"/>
          <w:szCs w:val="22"/>
        </w:rPr>
        <w:t>.</w:t>
      </w:r>
    </w:p>
    <w:p w14:paraId="6A9D8DC9" w14:textId="2E8F790A" w:rsidR="00B33739" w:rsidRPr="00770537" w:rsidRDefault="00B33739" w:rsidP="00A711BC">
      <w:pPr>
        <w:spacing w:before="120"/>
        <w:ind w:left="360" w:firstLine="360"/>
        <w:rPr>
          <w:sz w:val="22"/>
          <w:szCs w:val="22"/>
        </w:rPr>
      </w:pPr>
      <w:r w:rsidRPr="00770537">
        <w:rPr>
          <w:sz w:val="22"/>
          <w:szCs w:val="22"/>
        </w:rPr>
        <w:t xml:space="preserve">Click </w:t>
      </w:r>
      <w:r w:rsidR="002D39E2" w:rsidRPr="00770537">
        <w:rPr>
          <w:sz w:val="22"/>
          <w:szCs w:val="22"/>
          <w:bdr w:val="single" w:sz="4" w:space="0" w:color="auto"/>
        </w:rPr>
        <w:t>Save Data</w:t>
      </w:r>
      <w:r w:rsidR="002D39E2" w:rsidRPr="00770537">
        <w:rPr>
          <w:sz w:val="22"/>
          <w:szCs w:val="22"/>
        </w:rPr>
        <w:t xml:space="preserve"> button, the filter outputs will be displayed in the </w:t>
      </w:r>
      <w:r w:rsidR="00111B47" w:rsidRPr="00111B47">
        <w:rPr>
          <w:i/>
          <w:iCs/>
          <w:sz w:val="22"/>
          <w:szCs w:val="22"/>
        </w:rPr>
        <w:t>Acycle</w:t>
      </w:r>
      <w:r w:rsidR="00246143" w:rsidRPr="00770537">
        <w:rPr>
          <w:sz w:val="22"/>
          <w:szCs w:val="22"/>
        </w:rPr>
        <w:t xml:space="preserve"> </w:t>
      </w:r>
      <w:r w:rsidR="002D39E2" w:rsidRPr="00770537">
        <w:rPr>
          <w:sz w:val="22"/>
          <w:szCs w:val="22"/>
        </w:rPr>
        <w:t>Main Window.</w:t>
      </w:r>
    </w:p>
    <w:p w14:paraId="564FCF4C" w14:textId="2BA5B79B" w:rsidR="00116D8C" w:rsidRPr="00770537" w:rsidRDefault="00630207" w:rsidP="00A711BC">
      <w:pPr>
        <w:spacing w:before="120"/>
        <w:ind w:left="360" w:firstLine="360"/>
        <w:rPr>
          <w:sz w:val="22"/>
          <w:szCs w:val="22"/>
        </w:rPr>
      </w:pPr>
      <w:r w:rsidRPr="00770537">
        <w:rPr>
          <w:sz w:val="22"/>
          <w:szCs w:val="22"/>
        </w:rPr>
        <w:t xml:space="preserve">(4) </w:t>
      </w:r>
      <w:proofErr w:type="spellStart"/>
      <w:r w:rsidRPr="00770537">
        <w:rPr>
          <w:b/>
          <w:sz w:val="22"/>
          <w:szCs w:val="22"/>
        </w:rPr>
        <w:t>Highpass</w:t>
      </w:r>
      <w:proofErr w:type="spellEnd"/>
      <w:r w:rsidRPr="00770537">
        <w:rPr>
          <w:b/>
          <w:sz w:val="22"/>
          <w:szCs w:val="22"/>
        </w:rPr>
        <w:t xml:space="preserve"> and lowpass</w:t>
      </w:r>
      <w:r w:rsidRPr="00770537">
        <w:rPr>
          <w:sz w:val="22"/>
          <w:szCs w:val="22"/>
        </w:rPr>
        <w:t xml:space="preserve"> panel:</w:t>
      </w:r>
      <w:r w:rsidR="00B33739" w:rsidRPr="00770537">
        <w:rPr>
          <w:sz w:val="22"/>
          <w:szCs w:val="22"/>
        </w:rPr>
        <w:t xml:space="preserve"> Two options are MatLab’s Butter and </w:t>
      </w:r>
      <w:proofErr w:type="spellStart"/>
      <w:r w:rsidR="00B33739" w:rsidRPr="00770537">
        <w:rPr>
          <w:sz w:val="22"/>
          <w:szCs w:val="22"/>
        </w:rPr>
        <w:t>Ellip</w:t>
      </w:r>
      <w:proofErr w:type="spellEnd"/>
      <w:r w:rsidR="00B33739" w:rsidRPr="00770537">
        <w:rPr>
          <w:sz w:val="22"/>
          <w:szCs w:val="22"/>
        </w:rPr>
        <w:t xml:space="preserve"> filter. Type cutoff frequency in the text box and select a filter.</w:t>
      </w:r>
    </w:p>
    <w:p w14:paraId="78947677" w14:textId="5B539323" w:rsidR="003B2C54" w:rsidRPr="00770537" w:rsidRDefault="003B2C54" w:rsidP="003B2C54">
      <w:pPr>
        <w:spacing w:before="120"/>
        <w:ind w:left="360" w:firstLine="360"/>
        <w:rPr>
          <w:sz w:val="22"/>
          <w:szCs w:val="22"/>
        </w:rPr>
      </w:pPr>
      <w:r w:rsidRPr="00770537">
        <w:rPr>
          <w:sz w:val="22"/>
          <w:szCs w:val="22"/>
        </w:rPr>
        <w:lastRenderedPageBreak/>
        <w:t xml:space="preserve">Click </w:t>
      </w:r>
      <w:r w:rsidRPr="00770537">
        <w:rPr>
          <w:sz w:val="22"/>
          <w:szCs w:val="22"/>
          <w:bdr w:val="single" w:sz="4" w:space="0" w:color="auto"/>
        </w:rPr>
        <w:t>Save Data</w:t>
      </w:r>
      <w:r w:rsidRPr="00770537">
        <w:rPr>
          <w:sz w:val="22"/>
          <w:szCs w:val="22"/>
        </w:rPr>
        <w:t xml:space="preserve"> button, the filter outputs will be displayed.</w:t>
      </w:r>
    </w:p>
    <w:p w14:paraId="0F816CD5" w14:textId="6810E868" w:rsidR="00B33739" w:rsidRPr="00770537" w:rsidRDefault="003B2C54" w:rsidP="003B2C54">
      <w:pPr>
        <w:spacing w:before="120"/>
        <w:ind w:left="360" w:firstLine="360"/>
        <w:rPr>
          <w:sz w:val="22"/>
          <w:szCs w:val="22"/>
        </w:rPr>
      </w:pPr>
      <w:r w:rsidRPr="00770537">
        <w:rPr>
          <w:sz w:val="22"/>
          <w:szCs w:val="22"/>
        </w:rPr>
        <w:t xml:space="preserve"> </w:t>
      </w:r>
      <w:r w:rsidR="00B33739" w:rsidRPr="00770537">
        <w:rPr>
          <w:sz w:val="22"/>
          <w:szCs w:val="22"/>
        </w:rPr>
        <w:t>(5)</w:t>
      </w:r>
      <w:r w:rsidRPr="00770537">
        <w:rPr>
          <w:sz w:val="22"/>
          <w:szCs w:val="22"/>
        </w:rPr>
        <w:t xml:space="preserve"> </w:t>
      </w:r>
      <w:r w:rsidR="00024FC2" w:rsidRPr="00770537">
        <w:rPr>
          <w:sz w:val="22"/>
          <w:szCs w:val="22"/>
        </w:rPr>
        <w:t>Power spectrum plot: give options for display the power spectrum in the right of the GUI.</w:t>
      </w:r>
    </w:p>
    <w:p w14:paraId="7BD82710" w14:textId="464503E2" w:rsidR="007874E1" w:rsidRPr="00770537" w:rsidRDefault="007874E1" w:rsidP="003B2C54">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F</w:t>
      </w:r>
      <w:r w:rsidRPr="00770537">
        <w:rPr>
          <w:b/>
          <w:i/>
          <w:sz w:val="22"/>
          <w:szCs w:val="22"/>
        </w:rPr>
        <w:t xml:space="preserve">; [Windows]: </w:t>
      </w:r>
      <w:r w:rsidRPr="00770537">
        <w:rPr>
          <w:b/>
          <w:i/>
          <w:sz w:val="22"/>
          <w:szCs w:val="22"/>
          <w:bdr w:val="single" w:sz="4" w:space="0" w:color="auto"/>
        </w:rPr>
        <w:t>Ctrl + F</w:t>
      </w:r>
    </w:p>
    <w:p w14:paraId="4ED073BF" w14:textId="5D267563" w:rsidR="00116D8C" w:rsidRDefault="006950F9" w:rsidP="00E94EFE">
      <w:pPr>
        <w:spacing w:before="120"/>
        <w:ind w:left="360" w:hanging="360"/>
        <w:jc w:val="center"/>
        <w:rPr>
          <w:sz w:val="22"/>
          <w:szCs w:val="22"/>
        </w:rPr>
      </w:pPr>
      <w:r w:rsidRPr="006950F9">
        <w:rPr>
          <w:noProof/>
          <w:sz w:val="22"/>
          <w:szCs w:val="22"/>
        </w:rPr>
        <w:drawing>
          <wp:inline distT="0" distB="0" distL="0" distR="0" wp14:anchorId="172DD4F7" wp14:editId="65E1067D">
            <wp:extent cx="5761079" cy="2982097"/>
            <wp:effectExtent l="0" t="0" r="5080" b="2540"/>
            <wp:docPr id="110" name="Picture 11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766906" cy="2985113"/>
                    </a:xfrm>
                    <a:prstGeom prst="rect">
                      <a:avLst/>
                    </a:prstGeom>
                  </pic:spPr>
                </pic:pic>
              </a:graphicData>
            </a:graphic>
          </wp:inline>
        </w:drawing>
      </w:r>
    </w:p>
    <w:p w14:paraId="27723E11" w14:textId="72A5D1C6" w:rsidR="00F51EF9" w:rsidRPr="00F51EF9" w:rsidRDefault="00F51EF9" w:rsidP="00E94EFE">
      <w:pPr>
        <w:spacing w:before="120"/>
        <w:ind w:left="360" w:hanging="360"/>
        <w:jc w:val="center"/>
        <w:rPr>
          <w:i/>
          <w:iCs/>
          <w:sz w:val="22"/>
          <w:szCs w:val="22"/>
        </w:rPr>
      </w:pPr>
      <w:r w:rsidRPr="00F51EF9">
        <w:rPr>
          <w:i/>
          <w:iCs/>
          <w:sz w:val="22"/>
          <w:szCs w:val="22"/>
        </w:rPr>
        <w:t>Gauss filter</w:t>
      </w:r>
    </w:p>
    <w:p w14:paraId="43BCE6E4" w14:textId="5E6D8E0B" w:rsidR="006950F9" w:rsidRDefault="006950F9" w:rsidP="00E94EFE">
      <w:pPr>
        <w:spacing w:before="120"/>
        <w:ind w:left="360" w:hanging="360"/>
        <w:jc w:val="center"/>
        <w:rPr>
          <w:sz w:val="22"/>
          <w:szCs w:val="22"/>
        </w:rPr>
      </w:pPr>
      <w:r w:rsidRPr="006950F9">
        <w:rPr>
          <w:noProof/>
          <w:sz w:val="22"/>
          <w:szCs w:val="22"/>
        </w:rPr>
        <w:drawing>
          <wp:inline distT="0" distB="0" distL="0" distR="0" wp14:anchorId="7A2ACBA6" wp14:editId="40B0E3F8">
            <wp:extent cx="5799438" cy="3001953"/>
            <wp:effectExtent l="0" t="0" r="5080" b="0"/>
            <wp:docPr id="111" name="Picture 11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803972" cy="3004300"/>
                    </a:xfrm>
                    <a:prstGeom prst="rect">
                      <a:avLst/>
                    </a:prstGeom>
                  </pic:spPr>
                </pic:pic>
              </a:graphicData>
            </a:graphic>
          </wp:inline>
        </w:drawing>
      </w:r>
    </w:p>
    <w:p w14:paraId="2BEF123D" w14:textId="023BB1C4" w:rsidR="00F51EF9" w:rsidRDefault="00F51EF9" w:rsidP="00E94EFE">
      <w:pPr>
        <w:spacing w:before="120"/>
        <w:ind w:left="360" w:hanging="360"/>
        <w:jc w:val="center"/>
        <w:rPr>
          <w:i/>
          <w:iCs/>
          <w:sz w:val="22"/>
          <w:szCs w:val="22"/>
        </w:rPr>
      </w:pPr>
      <w:proofErr w:type="spellStart"/>
      <w:r w:rsidRPr="00F51EF9">
        <w:rPr>
          <w:i/>
          <w:iCs/>
          <w:sz w:val="22"/>
          <w:szCs w:val="22"/>
        </w:rPr>
        <w:t>Taner</w:t>
      </w:r>
      <w:proofErr w:type="spellEnd"/>
      <w:r w:rsidRPr="00F51EF9">
        <w:rPr>
          <w:i/>
          <w:iCs/>
          <w:sz w:val="22"/>
          <w:szCs w:val="22"/>
        </w:rPr>
        <w:t xml:space="preserve"> filter</w:t>
      </w:r>
    </w:p>
    <w:p w14:paraId="471F5590" w14:textId="16B4C548" w:rsidR="00D66864" w:rsidRDefault="00D66864" w:rsidP="00E94EFE">
      <w:pPr>
        <w:spacing w:before="120"/>
        <w:ind w:left="360" w:hanging="360"/>
        <w:jc w:val="center"/>
        <w:rPr>
          <w:i/>
          <w:iCs/>
          <w:sz w:val="22"/>
          <w:szCs w:val="22"/>
        </w:rPr>
      </w:pPr>
      <w:r w:rsidRPr="00D66864">
        <w:rPr>
          <w:i/>
          <w:iCs/>
          <w:noProof/>
          <w:sz w:val="22"/>
          <w:szCs w:val="22"/>
        </w:rPr>
        <w:lastRenderedPageBreak/>
        <w:drawing>
          <wp:inline distT="0" distB="0" distL="0" distR="0" wp14:anchorId="411CE7D9" wp14:editId="699510DC">
            <wp:extent cx="5943600" cy="3076575"/>
            <wp:effectExtent l="0" t="0" r="0" b="0"/>
            <wp:docPr id="112" name="Picture 11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943600" cy="3076575"/>
                    </a:xfrm>
                    <a:prstGeom prst="rect">
                      <a:avLst/>
                    </a:prstGeom>
                  </pic:spPr>
                </pic:pic>
              </a:graphicData>
            </a:graphic>
          </wp:inline>
        </w:drawing>
      </w:r>
    </w:p>
    <w:p w14:paraId="30010A36" w14:textId="6CADE29B" w:rsidR="00D66864" w:rsidRPr="00F51EF9" w:rsidRDefault="00D66864" w:rsidP="00E94EFE">
      <w:pPr>
        <w:spacing w:before="120"/>
        <w:ind w:left="360" w:hanging="360"/>
        <w:jc w:val="center"/>
        <w:rPr>
          <w:i/>
          <w:iCs/>
          <w:sz w:val="22"/>
          <w:szCs w:val="22"/>
        </w:rPr>
      </w:pPr>
      <w:r>
        <w:rPr>
          <w:i/>
          <w:iCs/>
          <w:sz w:val="22"/>
          <w:szCs w:val="22"/>
        </w:rPr>
        <w:t>Lowpass filter</w:t>
      </w:r>
    </w:p>
    <w:p w14:paraId="76203AB9" w14:textId="74CFFE7C" w:rsidR="00272978" w:rsidRPr="00770537" w:rsidRDefault="00E07EE2" w:rsidP="00E07EE2">
      <w:pPr>
        <w:spacing w:before="120"/>
        <w:ind w:left="360" w:firstLine="360"/>
        <w:rPr>
          <w:sz w:val="22"/>
          <w:szCs w:val="22"/>
        </w:rPr>
      </w:pPr>
      <w:r w:rsidRPr="00770537">
        <w:rPr>
          <w:sz w:val="22"/>
          <w:szCs w:val="22"/>
        </w:rPr>
        <w:t>New file name: *-g</w:t>
      </w:r>
      <w:r w:rsidR="00272978" w:rsidRPr="00770537">
        <w:rPr>
          <w:sz w:val="22"/>
          <w:szCs w:val="22"/>
        </w:rPr>
        <w:t>aus-0.0</w:t>
      </w:r>
      <w:r w:rsidR="00081D2A" w:rsidRPr="00770537">
        <w:rPr>
          <w:sz w:val="22"/>
          <w:szCs w:val="22"/>
        </w:rPr>
        <w:t>24</w:t>
      </w:r>
      <w:r w:rsidR="00272978" w:rsidRPr="00770537">
        <w:rPr>
          <w:sz w:val="22"/>
          <w:szCs w:val="22"/>
        </w:rPr>
        <w:t>3+-</w:t>
      </w:r>
      <w:r w:rsidR="00081D2A" w:rsidRPr="00770537">
        <w:rPr>
          <w:sz w:val="22"/>
          <w:szCs w:val="22"/>
        </w:rPr>
        <w:t>0.</w:t>
      </w:r>
      <w:r w:rsidR="00272978" w:rsidRPr="00770537">
        <w:rPr>
          <w:sz w:val="22"/>
          <w:szCs w:val="22"/>
        </w:rPr>
        <w:t>00</w:t>
      </w:r>
      <w:r w:rsidR="00081D2A" w:rsidRPr="00770537">
        <w:rPr>
          <w:sz w:val="22"/>
          <w:szCs w:val="22"/>
        </w:rPr>
        <w:t>53</w:t>
      </w:r>
      <w:r w:rsidRPr="00770537">
        <w:rPr>
          <w:sz w:val="22"/>
          <w:szCs w:val="22"/>
        </w:rPr>
        <w:t>.</w:t>
      </w:r>
      <w:r w:rsidR="00272978" w:rsidRPr="00770537">
        <w:rPr>
          <w:sz w:val="22"/>
          <w:szCs w:val="22"/>
        </w:rPr>
        <w:t>csv</w:t>
      </w:r>
      <w:r w:rsidRPr="00770537">
        <w:rPr>
          <w:sz w:val="22"/>
          <w:szCs w:val="22"/>
        </w:rPr>
        <w:t xml:space="preserve">, means </w:t>
      </w:r>
      <w:r w:rsidR="00272978" w:rsidRPr="00770537">
        <w:rPr>
          <w:sz w:val="22"/>
          <w:szCs w:val="22"/>
        </w:rPr>
        <w:t xml:space="preserve">filtered output </w:t>
      </w:r>
      <w:r w:rsidRPr="00770537">
        <w:rPr>
          <w:sz w:val="22"/>
          <w:szCs w:val="22"/>
        </w:rPr>
        <w:t>series</w:t>
      </w:r>
      <w:r w:rsidR="00272978" w:rsidRPr="00770537">
        <w:rPr>
          <w:sz w:val="22"/>
          <w:szCs w:val="22"/>
        </w:rPr>
        <w:t xml:space="preserve"> using gauss filter and a 0.0</w:t>
      </w:r>
      <w:r w:rsidR="00081D2A" w:rsidRPr="00770537">
        <w:rPr>
          <w:sz w:val="22"/>
          <w:szCs w:val="22"/>
        </w:rPr>
        <w:t>24</w:t>
      </w:r>
      <w:r w:rsidR="00272978" w:rsidRPr="00770537">
        <w:rPr>
          <w:sz w:val="22"/>
          <w:szCs w:val="22"/>
        </w:rPr>
        <w:t>3 ± 0.00</w:t>
      </w:r>
      <w:r w:rsidR="00081D2A" w:rsidRPr="00770537">
        <w:rPr>
          <w:sz w:val="22"/>
          <w:szCs w:val="22"/>
        </w:rPr>
        <w:t>53</w:t>
      </w:r>
      <w:r w:rsidR="00272978" w:rsidRPr="00770537">
        <w:rPr>
          <w:sz w:val="22"/>
          <w:szCs w:val="22"/>
        </w:rPr>
        <w:t xml:space="preserve"> cycles/unit bandpass</w:t>
      </w:r>
      <w:r w:rsidRPr="00770537">
        <w:rPr>
          <w:sz w:val="22"/>
          <w:szCs w:val="22"/>
        </w:rPr>
        <w:t>.</w:t>
      </w:r>
      <w:r w:rsidR="00272978" w:rsidRPr="00770537">
        <w:rPr>
          <w:sz w:val="22"/>
          <w:szCs w:val="22"/>
        </w:rPr>
        <w:t xml:space="preserve"> </w:t>
      </w:r>
    </w:p>
    <w:p w14:paraId="31D4B7B6" w14:textId="1BB71BD2" w:rsidR="00E07EE2" w:rsidRPr="00770537" w:rsidRDefault="00272978" w:rsidP="00E07EE2">
      <w:pPr>
        <w:spacing w:before="120"/>
        <w:ind w:left="360" w:firstLine="360"/>
        <w:rPr>
          <w:sz w:val="22"/>
          <w:szCs w:val="22"/>
        </w:rPr>
      </w:pPr>
      <w:r w:rsidRPr="00770537">
        <w:rPr>
          <w:sz w:val="22"/>
          <w:szCs w:val="22"/>
        </w:rPr>
        <w:t xml:space="preserve">*-Tan-0.03+-0007.csv and *-Tan-0.03+-0007-AM.csv, mean filtered output series using </w:t>
      </w:r>
      <w:proofErr w:type="spellStart"/>
      <w:r w:rsidRPr="00770537">
        <w:rPr>
          <w:sz w:val="22"/>
          <w:szCs w:val="22"/>
        </w:rPr>
        <w:t>Taner</w:t>
      </w:r>
      <w:proofErr w:type="spellEnd"/>
      <w:r w:rsidRPr="00770537">
        <w:rPr>
          <w:sz w:val="22"/>
          <w:szCs w:val="22"/>
        </w:rPr>
        <w:t>-Hilbert filter and a 0.03 ± 0.007 cycles/unit bandpass, with its amplitude modulation file saved.</w:t>
      </w:r>
    </w:p>
    <w:p w14:paraId="4B5FB5F8" w14:textId="423EF016" w:rsidR="00E07EE2" w:rsidRPr="00770537" w:rsidRDefault="00AE329B" w:rsidP="00AE329B">
      <w:pPr>
        <w:spacing w:before="120"/>
        <w:ind w:left="360" w:hanging="360"/>
        <w:jc w:val="center"/>
        <w:rPr>
          <w:sz w:val="22"/>
          <w:szCs w:val="22"/>
        </w:rPr>
      </w:pPr>
      <w:r w:rsidRPr="00770537">
        <w:rPr>
          <w:noProof/>
          <w:sz w:val="22"/>
          <w:szCs w:val="22"/>
        </w:rPr>
        <w:drawing>
          <wp:inline distT="0" distB="0" distL="0" distR="0" wp14:anchorId="038D40DB" wp14:editId="327A9132">
            <wp:extent cx="4276693" cy="173626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4286943" cy="1740426"/>
                    </a:xfrm>
                    <a:prstGeom prst="rect">
                      <a:avLst/>
                    </a:prstGeom>
                  </pic:spPr>
                </pic:pic>
              </a:graphicData>
            </a:graphic>
          </wp:inline>
        </w:drawing>
      </w:r>
    </w:p>
    <w:p w14:paraId="4856936C" w14:textId="1769F438" w:rsidR="00AE329B" w:rsidRPr="00770537" w:rsidRDefault="000A65A2" w:rsidP="00AE329B">
      <w:pPr>
        <w:spacing w:before="120"/>
        <w:ind w:left="360" w:hanging="360"/>
        <w:jc w:val="center"/>
        <w:rPr>
          <w:i/>
          <w:sz w:val="22"/>
          <w:szCs w:val="22"/>
        </w:rPr>
      </w:pPr>
      <w:r w:rsidRPr="00770537">
        <w:rPr>
          <w:i/>
          <w:sz w:val="22"/>
          <w:szCs w:val="22"/>
        </w:rPr>
        <w:t>O</w:t>
      </w:r>
      <w:r w:rsidR="00AE329B" w:rsidRPr="00770537">
        <w:rPr>
          <w:i/>
          <w:sz w:val="22"/>
          <w:szCs w:val="22"/>
        </w:rPr>
        <w:t>riginal La2004</w:t>
      </w:r>
      <w:r w:rsidR="00CA587A" w:rsidRPr="00770537">
        <w:rPr>
          <w:i/>
          <w:sz w:val="22"/>
          <w:szCs w:val="22"/>
        </w:rPr>
        <w:t xml:space="preserve"> ETP</w:t>
      </w:r>
      <w:r w:rsidR="00AE329B" w:rsidRPr="00770537">
        <w:rPr>
          <w:i/>
          <w:sz w:val="22"/>
          <w:szCs w:val="22"/>
        </w:rPr>
        <w:t xml:space="preserve"> solutions and filtered 41 kyr cycles</w:t>
      </w:r>
    </w:p>
    <w:p w14:paraId="22306CFE" w14:textId="560D332D" w:rsidR="00640C02" w:rsidRPr="00770537" w:rsidRDefault="00F61F96" w:rsidP="00640C02">
      <w:pPr>
        <w:pStyle w:val="Heading3"/>
        <w:rPr>
          <w:rFonts w:ascii="Times New Roman" w:hAnsi="Times New Roman" w:cs="Times New Roman"/>
          <w:b/>
        </w:rPr>
      </w:pPr>
      <w:bookmarkStart w:id="74" w:name="_Toc47539167"/>
      <w:r>
        <w:rPr>
          <w:rFonts w:ascii="Times New Roman" w:hAnsi="Times New Roman" w:cs="Times New Roman"/>
          <w:b/>
        </w:rPr>
        <w:t xml:space="preserve">Dynamic </w:t>
      </w:r>
      <w:r w:rsidR="00640C02" w:rsidRPr="00770537">
        <w:rPr>
          <w:rFonts w:ascii="Times New Roman" w:hAnsi="Times New Roman" w:cs="Times New Roman"/>
          <w:b/>
        </w:rPr>
        <w:t>Filtering</w:t>
      </w:r>
      <w:bookmarkEnd w:id="74"/>
    </w:p>
    <w:p w14:paraId="36D22391" w14:textId="79593AB2" w:rsidR="00640C02" w:rsidRDefault="00640C02" w:rsidP="00640C02">
      <w:pPr>
        <w:spacing w:before="120"/>
        <w:ind w:left="360" w:firstLine="360"/>
        <w:rPr>
          <w:sz w:val="22"/>
          <w:szCs w:val="22"/>
        </w:rPr>
      </w:pPr>
      <w:r w:rsidRPr="00770537">
        <w:rPr>
          <w:sz w:val="22"/>
          <w:szCs w:val="22"/>
        </w:rPr>
        <w:t>This function generates a filter output series based on the selected</w:t>
      </w:r>
      <w:r w:rsidR="005616EB">
        <w:rPr>
          <w:sz w:val="22"/>
          <w:szCs w:val="22"/>
        </w:rPr>
        <w:t xml:space="preserve"> (hand-picked)</w:t>
      </w:r>
      <w:r w:rsidRPr="00770537">
        <w:rPr>
          <w:sz w:val="22"/>
          <w:szCs w:val="22"/>
        </w:rPr>
        <w:t xml:space="preserve"> </w:t>
      </w:r>
      <w:r w:rsidR="00920E00">
        <w:rPr>
          <w:sz w:val="22"/>
          <w:szCs w:val="22"/>
        </w:rPr>
        <w:t>lower and upper limits of the frequencies</w:t>
      </w:r>
      <w:r w:rsidR="00B9742B">
        <w:rPr>
          <w:sz w:val="22"/>
          <w:szCs w:val="22"/>
        </w:rPr>
        <w:t xml:space="preserve"> </w:t>
      </w:r>
      <w:r w:rsidR="001109A2">
        <w:rPr>
          <w:sz w:val="22"/>
          <w:szCs w:val="22"/>
        </w:rPr>
        <w:t>along</w:t>
      </w:r>
      <w:r w:rsidR="00046783">
        <w:rPr>
          <w:sz w:val="22"/>
          <w:szCs w:val="22"/>
        </w:rPr>
        <w:t xml:space="preserve"> with</w:t>
      </w:r>
      <w:r w:rsidR="00B9742B">
        <w:rPr>
          <w:sz w:val="22"/>
          <w:szCs w:val="22"/>
        </w:rPr>
        <w:t xml:space="preserve"> a</w:t>
      </w:r>
      <w:r w:rsidR="002A38B2">
        <w:rPr>
          <w:sz w:val="22"/>
          <w:szCs w:val="22"/>
        </w:rPr>
        <w:t>n</w:t>
      </w:r>
      <w:r w:rsidR="00B9742B">
        <w:rPr>
          <w:sz w:val="22"/>
          <w:szCs w:val="22"/>
        </w:rPr>
        <w:t xml:space="preserve"> evolutionary FFT</w:t>
      </w:r>
      <w:r w:rsidRPr="00770537">
        <w:rPr>
          <w:sz w:val="22"/>
          <w:szCs w:val="22"/>
        </w:rPr>
        <w:t>.</w:t>
      </w:r>
      <w:r w:rsidR="00CA6688">
        <w:rPr>
          <w:sz w:val="22"/>
          <w:szCs w:val="22"/>
        </w:rPr>
        <w:t xml:space="preserve"> This allows for </w:t>
      </w:r>
      <w:r w:rsidR="007B65E8">
        <w:rPr>
          <w:sz w:val="22"/>
          <w:szCs w:val="22"/>
        </w:rPr>
        <w:t xml:space="preserve">the filtering using </w:t>
      </w:r>
      <w:r w:rsidR="00CA6688">
        <w:rPr>
          <w:sz w:val="22"/>
          <w:szCs w:val="22"/>
        </w:rPr>
        <w:t>different frequency range for different time intervals.</w:t>
      </w:r>
      <w:r w:rsidR="00AC0BDF">
        <w:rPr>
          <w:sz w:val="22"/>
          <w:szCs w:val="22"/>
        </w:rPr>
        <w:t xml:space="preserve"> Original codes </w:t>
      </w:r>
      <w:r w:rsidR="00213C49">
        <w:rPr>
          <w:sz w:val="22"/>
          <w:szCs w:val="22"/>
        </w:rPr>
        <w:t xml:space="preserve">were </w:t>
      </w:r>
      <w:r w:rsidR="00AC0BDF" w:rsidRPr="00AC0BDF">
        <w:rPr>
          <w:sz w:val="22"/>
          <w:szCs w:val="22"/>
        </w:rPr>
        <w:t xml:space="preserve">written by Nicolas Thibault and Giovanni </w:t>
      </w:r>
      <w:proofErr w:type="spellStart"/>
      <w:r w:rsidR="00AC0BDF" w:rsidRPr="00AC0BDF">
        <w:rPr>
          <w:sz w:val="22"/>
          <w:szCs w:val="22"/>
        </w:rPr>
        <w:t>Rizzi</w:t>
      </w:r>
      <w:proofErr w:type="spellEnd"/>
      <w:r w:rsidR="00AC0BDF">
        <w:rPr>
          <w:sz w:val="22"/>
          <w:szCs w:val="22"/>
        </w:rPr>
        <w:t>.</w:t>
      </w:r>
    </w:p>
    <w:p w14:paraId="06A8C01E" w14:textId="4622652E" w:rsidR="00F933F3" w:rsidRDefault="00F933F3" w:rsidP="00AC3AC6">
      <w:pPr>
        <w:spacing w:before="120"/>
        <w:ind w:left="360" w:firstLine="360"/>
        <w:rPr>
          <w:sz w:val="22"/>
          <w:szCs w:val="22"/>
        </w:rPr>
      </w:pPr>
      <w:r w:rsidRPr="00F933F3">
        <w:rPr>
          <w:sz w:val="22"/>
          <w:szCs w:val="22"/>
        </w:rPr>
        <w:t>Th</w:t>
      </w:r>
      <w:r w:rsidR="0037518F">
        <w:rPr>
          <w:sz w:val="22"/>
          <w:szCs w:val="22"/>
        </w:rPr>
        <w:t xml:space="preserve">is tool </w:t>
      </w:r>
      <w:r w:rsidRPr="00F933F3">
        <w:rPr>
          <w:sz w:val="22"/>
          <w:szCs w:val="22"/>
        </w:rPr>
        <w:t xml:space="preserve">picks up </w:t>
      </w:r>
      <w:r w:rsidR="00F34E2A">
        <w:rPr>
          <w:sz w:val="22"/>
          <w:szCs w:val="22"/>
        </w:rPr>
        <w:t xml:space="preserve">the </w:t>
      </w:r>
      <w:r w:rsidRPr="00F933F3">
        <w:rPr>
          <w:sz w:val="22"/>
          <w:szCs w:val="22"/>
        </w:rPr>
        <w:t>lower frequency and upper frequency as chosen by the user, thus even allowing asymmetry or changes in the width of the chosen band along an evo-FFT and produces a filter output.</w:t>
      </w:r>
      <w:r w:rsidR="00AC3AC6">
        <w:rPr>
          <w:sz w:val="22"/>
          <w:szCs w:val="22"/>
        </w:rPr>
        <w:t xml:space="preserve"> It can be very</w:t>
      </w:r>
      <w:r w:rsidRPr="00F933F3">
        <w:rPr>
          <w:sz w:val="22"/>
          <w:szCs w:val="22"/>
        </w:rPr>
        <w:t xml:space="preserve"> useful in several difficult cases where the sedimentation rate changes a lot</w:t>
      </w:r>
      <w:r w:rsidR="00AC3AC6">
        <w:rPr>
          <w:sz w:val="22"/>
          <w:szCs w:val="22"/>
        </w:rPr>
        <w:t>.</w:t>
      </w:r>
    </w:p>
    <w:p w14:paraId="30907373" w14:textId="328248E1" w:rsidR="00107B95" w:rsidRDefault="00107B95" w:rsidP="00AC3AC6">
      <w:pPr>
        <w:spacing w:before="120"/>
        <w:ind w:left="360" w:firstLine="360"/>
        <w:rPr>
          <w:sz w:val="22"/>
          <w:szCs w:val="22"/>
        </w:rPr>
      </w:pPr>
      <w:r>
        <w:rPr>
          <w:sz w:val="22"/>
          <w:szCs w:val="22"/>
        </w:rPr>
        <w:t>Steps:</w:t>
      </w:r>
    </w:p>
    <w:p w14:paraId="4B32A100" w14:textId="1DA8E3D7" w:rsidR="00107B95" w:rsidRDefault="00107B95" w:rsidP="00AC3AC6">
      <w:pPr>
        <w:spacing w:before="120"/>
        <w:ind w:left="360" w:firstLine="360"/>
        <w:rPr>
          <w:sz w:val="22"/>
          <w:szCs w:val="22"/>
        </w:rPr>
      </w:pPr>
      <w:r>
        <w:rPr>
          <w:sz w:val="22"/>
          <w:szCs w:val="22"/>
        </w:rPr>
        <w:t>1. Select a time series.</w:t>
      </w:r>
    </w:p>
    <w:p w14:paraId="459CDE5A" w14:textId="77777777" w:rsidR="00107B95" w:rsidRDefault="00107B95" w:rsidP="00AC3AC6">
      <w:pPr>
        <w:spacing w:before="120"/>
        <w:ind w:left="360" w:firstLine="360"/>
        <w:rPr>
          <w:sz w:val="22"/>
          <w:szCs w:val="22"/>
        </w:rPr>
      </w:pPr>
      <w:r>
        <w:rPr>
          <w:sz w:val="22"/>
          <w:szCs w:val="22"/>
        </w:rPr>
        <w:lastRenderedPageBreak/>
        <w:t xml:space="preserve">2. Click ‘Timeseries’ </w:t>
      </w:r>
      <w:r w:rsidRPr="00107B95">
        <w:rPr>
          <w:sz w:val="22"/>
          <w:szCs w:val="22"/>
        </w:rPr>
        <w:sym w:font="Wingdings" w:char="F0E8"/>
      </w:r>
      <w:r>
        <w:rPr>
          <w:sz w:val="22"/>
          <w:szCs w:val="22"/>
        </w:rPr>
        <w:tab/>
        <w:t>‘Dynamic Filtering’</w:t>
      </w:r>
    </w:p>
    <w:p w14:paraId="73397DED" w14:textId="5EB528FC" w:rsidR="00107B95" w:rsidRDefault="00107B95" w:rsidP="00AC3AC6">
      <w:pPr>
        <w:spacing w:before="120"/>
        <w:ind w:left="360" w:firstLine="360"/>
        <w:rPr>
          <w:sz w:val="22"/>
          <w:szCs w:val="22"/>
        </w:rPr>
      </w:pPr>
      <w:r>
        <w:rPr>
          <w:sz w:val="22"/>
          <w:szCs w:val="22"/>
        </w:rPr>
        <w:t xml:space="preserve">3. Set </w:t>
      </w:r>
      <w:r w:rsidR="004C76C2">
        <w:rPr>
          <w:sz w:val="22"/>
          <w:szCs w:val="22"/>
        </w:rPr>
        <w:t>the frequency range, sliding window, and the sliding step.</w:t>
      </w:r>
      <w:r w:rsidR="001C3738">
        <w:rPr>
          <w:sz w:val="22"/>
          <w:szCs w:val="22"/>
        </w:rPr>
        <w:t xml:space="preserve"> Detailed in the “</w:t>
      </w:r>
      <w:r w:rsidR="001C3738" w:rsidRPr="00770537">
        <w:rPr>
          <w:b/>
        </w:rPr>
        <w:t>Evolutionary Spectral Analysis</w:t>
      </w:r>
      <w:r w:rsidR="001C3738">
        <w:rPr>
          <w:sz w:val="22"/>
          <w:szCs w:val="22"/>
        </w:rPr>
        <w:t xml:space="preserve">” </w:t>
      </w:r>
      <w:r w:rsidR="001C3738">
        <w:rPr>
          <w:rFonts w:hint="eastAsia"/>
          <w:sz w:val="22"/>
          <w:szCs w:val="22"/>
        </w:rPr>
        <w:t>section</w:t>
      </w:r>
      <w:r w:rsidR="001C3738">
        <w:rPr>
          <w:sz w:val="22"/>
          <w:szCs w:val="22"/>
        </w:rPr>
        <w:t xml:space="preserve"> of this Chapter.</w:t>
      </w:r>
    </w:p>
    <w:p w14:paraId="4E0C81C0" w14:textId="758C8BE7" w:rsidR="004C76C2" w:rsidRDefault="004C76C2" w:rsidP="00AC3AC6">
      <w:pPr>
        <w:spacing w:before="120"/>
        <w:ind w:left="360" w:firstLine="360"/>
        <w:rPr>
          <w:sz w:val="22"/>
          <w:szCs w:val="22"/>
        </w:rPr>
      </w:pPr>
      <w:r>
        <w:rPr>
          <w:sz w:val="22"/>
          <w:szCs w:val="22"/>
        </w:rPr>
        <w:t xml:space="preserve">4. Click OK to generate an </w:t>
      </w:r>
      <w:proofErr w:type="spellStart"/>
      <w:r>
        <w:rPr>
          <w:sz w:val="22"/>
          <w:szCs w:val="22"/>
        </w:rPr>
        <w:t>EvoFFT</w:t>
      </w:r>
      <w:proofErr w:type="spellEnd"/>
      <w:r>
        <w:rPr>
          <w:sz w:val="22"/>
          <w:szCs w:val="22"/>
        </w:rPr>
        <w:t xml:space="preserve">. Following the instructions shown in the title of the </w:t>
      </w:r>
      <w:proofErr w:type="spellStart"/>
      <w:r>
        <w:rPr>
          <w:sz w:val="22"/>
          <w:szCs w:val="22"/>
        </w:rPr>
        <w:t>EvoFFT</w:t>
      </w:r>
      <w:proofErr w:type="spellEnd"/>
      <w:r>
        <w:rPr>
          <w:sz w:val="22"/>
          <w:szCs w:val="22"/>
        </w:rPr>
        <w:t>:</w:t>
      </w:r>
    </w:p>
    <w:p w14:paraId="2BE00E96" w14:textId="7A9A46B6" w:rsidR="004C76C2" w:rsidRDefault="004C76C2" w:rsidP="00AC3AC6">
      <w:pPr>
        <w:spacing w:before="120"/>
        <w:ind w:left="360" w:firstLine="360"/>
        <w:rPr>
          <w:sz w:val="22"/>
          <w:szCs w:val="22"/>
        </w:rPr>
      </w:pPr>
      <w:r>
        <w:rPr>
          <w:sz w:val="22"/>
          <w:szCs w:val="22"/>
        </w:rPr>
        <w:tab/>
        <w:t xml:space="preserve">a. Click in the </w:t>
      </w:r>
      <w:r w:rsidR="00976C13">
        <w:rPr>
          <w:sz w:val="22"/>
          <w:szCs w:val="22"/>
        </w:rPr>
        <w:t>color</w:t>
      </w:r>
      <w:r>
        <w:rPr>
          <w:sz w:val="22"/>
          <w:szCs w:val="22"/>
        </w:rPr>
        <w:t xml:space="preserve"> area in the </w:t>
      </w:r>
      <w:proofErr w:type="spellStart"/>
      <w:r>
        <w:rPr>
          <w:sz w:val="22"/>
          <w:szCs w:val="22"/>
        </w:rPr>
        <w:t>EvoFFT</w:t>
      </w:r>
      <w:proofErr w:type="spellEnd"/>
      <w:r>
        <w:rPr>
          <w:sz w:val="22"/>
          <w:szCs w:val="22"/>
        </w:rPr>
        <w:t xml:space="preserve"> to select the lower</w:t>
      </w:r>
      <w:r w:rsidR="00F8053D">
        <w:rPr>
          <w:sz w:val="22"/>
          <w:szCs w:val="22"/>
        </w:rPr>
        <w:t>-</w:t>
      </w:r>
      <w:r>
        <w:rPr>
          <w:sz w:val="22"/>
          <w:szCs w:val="22"/>
        </w:rPr>
        <w:t>frequency boundary. Right</w:t>
      </w:r>
      <w:r w:rsidR="00106530">
        <w:rPr>
          <w:sz w:val="22"/>
          <w:szCs w:val="22"/>
        </w:rPr>
        <w:t>-</w:t>
      </w:r>
      <w:r>
        <w:rPr>
          <w:sz w:val="22"/>
          <w:szCs w:val="22"/>
        </w:rPr>
        <w:t>click to stop the selection.</w:t>
      </w:r>
    </w:p>
    <w:p w14:paraId="002833CE" w14:textId="620F11AE" w:rsidR="004C76C2" w:rsidRDefault="004C76C2" w:rsidP="00AC3AC6">
      <w:pPr>
        <w:spacing w:before="120"/>
        <w:ind w:left="360" w:firstLine="360"/>
        <w:rPr>
          <w:sz w:val="22"/>
          <w:szCs w:val="22"/>
        </w:rPr>
      </w:pPr>
      <w:r>
        <w:rPr>
          <w:sz w:val="22"/>
          <w:szCs w:val="22"/>
        </w:rPr>
        <w:tab/>
        <w:t>b. Click to select the upper</w:t>
      </w:r>
      <w:r w:rsidR="00F8053D">
        <w:rPr>
          <w:sz w:val="22"/>
          <w:szCs w:val="22"/>
        </w:rPr>
        <w:t>-</w:t>
      </w:r>
      <w:r>
        <w:rPr>
          <w:sz w:val="22"/>
          <w:szCs w:val="22"/>
        </w:rPr>
        <w:t>frequency boundary. Right</w:t>
      </w:r>
      <w:r w:rsidR="00952A95">
        <w:rPr>
          <w:sz w:val="22"/>
          <w:szCs w:val="22"/>
        </w:rPr>
        <w:t>-</w:t>
      </w:r>
      <w:r>
        <w:rPr>
          <w:sz w:val="22"/>
          <w:szCs w:val="22"/>
        </w:rPr>
        <w:t>click to finish all selection.</w:t>
      </w:r>
    </w:p>
    <w:p w14:paraId="48BFA84E" w14:textId="410C289E" w:rsidR="004C76C2" w:rsidRDefault="004C76C2" w:rsidP="00DC2ED8">
      <w:pPr>
        <w:spacing w:before="120"/>
        <w:ind w:left="360" w:firstLine="360"/>
        <w:rPr>
          <w:sz w:val="22"/>
          <w:szCs w:val="22"/>
        </w:rPr>
      </w:pPr>
      <w:r>
        <w:rPr>
          <w:sz w:val="22"/>
          <w:szCs w:val="22"/>
        </w:rPr>
        <w:t xml:space="preserve">5. You will have updated </w:t>
      </w:r>
      <w:r w:rsidR="00DC2ED8">
        <w:rPr>
          <w:sz w:val="22"/>
          <w:szCs w:val="22"/>
        </w:rPr>
        <w:t xml:space="preserve">figures of </w:t>
      </w:r>
      <w:proofErr w:type="spellStart"/>
      <w:r>
        <w:rPr>
          <w:sz w:val="22"/>
          <w:szCs w:val="22"/>
        </w:rPr>
        <w:t>EvoFFT</w:t>
      </w:r>
      <w:proofErr w:type="spellEnd"/>
      <w:r>
        <w:rPr>
          <w:sz w:val="22"/>
          <w:szCs w:val="22"/>
        </w:rPr>
        <w:t xml:space="preserve"> </w:t>
      </w:r>
      <w:r w:rsidR="00DC2ED8">
        <w:rPr>
          <w:sz w:val="22"/>
          <w:szCs w:val="22"/>
        </w:rPr>
        <w:t xml:space="preserve">and data with filtered outputs. </w:t>
      </w:r>
      <w:r w:rsidR="00CB4C5C">
        <w:rPr>
          <w:sz w:val="22"/>
          <w:szCs w:val="22"/>
        </w:rPr>
        <w:t>Two files will be generated:</w:t>
      </w:r>
    </w:p>
    <w:p w14:paraId="5E825E1E" w14:textId="63295900" w:rsidR="00CB4C5C" w:rsidRDefault="00CB4C5C" w:rsidP="00AC3AC6">
      <w:pPr>
        <w:spacing w:before="120"/>
        <w:ind w:left="360" w:firstLine="360"/>
        <w:rPr>
          <w:sz w:val="22"/>
          <w:szCs w:val="22"/>
        </w:rPr>
      </w:pPr>
      <w:r>
        <w:rPr>
          <w:sz w:val="22"/>
          <w:szCs w:val="22"/>
        </w:rPr>
        <w:tab/>
        <w:t>‘**-</w:t>
      </w:r>
      <w:proofErr w:type="spellStart"/>
      <w:r>
        <w:rPr>
          <w:sz w:val="22"/>
          <w:szCs w:val="22"/>
        </w:rPr>
        <w:t>DynFilter.fig</w:t>
      </w:r>
      <w:proofErr w:type="spellEnd"/>
      <w:r>
        <w:rPr>
          <w:sz w:val="22"/>
          <w:szCs w:val="22"/>
        </w:rPr>
        <w:t>’</w:t>
      </w:r>
      <w:r w:rsidR="001A159B">
        <w:rPr>
          <w:sz w:val="22"/>
          <w:szCs w:val="22"/>
        </w:rPr>
        <w:t xml:space="preserve">  : </w:t>
      </w:r>
      <w:proofErr w:type="spellStart"/>
      <w:r w:rsidR="001A159B">
        <w:rPr>
          <w:sz w:val="22"/>
          <w:szCs w:val="22"/>
        </w:rPr>
        <w:t>EvoFFT</w:t>
      </w:r>
      <w:proofErr w:type="spellEnd"/>
      <w:r w:rsidR="001A159B">
        <w:rPr>
          <w:sz w:val="22"/>
          <w:szCs w:val="22"/>
        </w:rPr>
        <w:t xml:space="preserve"> with the frequencies boundaries.</w:t>
      </w:r>
    </w:p>
    <w:p w14:paraId="73BA2310" w14:textId="672BD473" w:rsidR="00CB4C5C" w:rsidRDefault="00CB4C5C" w:rsidP="00AC3AC6">
      <w:pPr>
        <w:spacing w:before="120"/>
        <w:ind w:left="360" w:firstLine="360"/>
        <w:rPr>
          <w:sz w:val="22"/>
          <w:szCs w:val="22"/>
        </w:rPr>
      </w:pPr>
      <w:r>
        <w:rPr>
          <w:sz w:val="22"/>
          <w:szCs w:val="22"/>
        </w:rPr>
        <w:tab/>
        <w:t>‘**-DynFilter.txt’</w:t>
      </w:r>
      <w:r w:rsidR="001A159B">
        <w:rPr>
          <w:sz w:val="22"/>
          <w:szCs w:val="22"/>
        </w:rPr>
        <w:t xml:space="preserve">  : Filtered output file.</w:t>
      </w:r>
    </w:p>
    <w:p w14:paraId="7B17BDE4" w14:textId="7820CABB" w:rsidR="00107B95" w:rsidRPr="00CC7765" w:rsidRDefault="00107B95" w:rsidP="00CC7765">
      <w:pPr>
        <w:spacing w:before="120"/>
        <w:jc w:val="center"/>
        <w:rPr>
          <w:i/>
          <w:iCs/>
          <w:sz w:val="22"/>
          <w:szCs w:val="22"/>
        </w:rPr>
      </w:pPr>
      <w:r w:rsidRPr="00CC7765">
        <w:rPr>
          <w:i/>
          <w:iCs/>
          <w:noProof/>
          <w:sz w:val="22"/>
          <w:szCs w:val="22"/>
        </w:rPr>
        <w:drawing>
          <wp:inline distT="0" distB="0" distL="0" distR="0" wp14:anchorId="5EEA0DFD" wp14:editId="19150096">
            <wp:extent cx="4337331" cy="2038916"/>
            <wp:effectExtent l="0" t="0" r="0" b="6350"/>
            <wp:docPr id="93" name="Picture 9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A screenshot of a cell phone&#10;&#10;Description automatically generated"/>
                    <pic:cNvPicPr/>
                  </pic:nvPicPr>
                  <pic:blipFill>
                    <a:blip r:embed="rId135"/>
                    <a:stretch>
                      <a:fillRect/>
                    </a:stretch>
                  </pic:blipFill>
                  <pic:spPr>
                    <a:xfrm>
                      <a:off x="0" y="0"/>
                      <a:ext cx="4353113" cy="2046335"/>
                    </a:xfrm>
                    <a:prstGeom prst="rect">
                      <a:avLst/>
                    </a:prstGeom>
                  </pic:spPr>
                </pic:pic>
              </a:graphicData>
            </a:graphic>
          </wp:inline>
        </w:drawing>
      </w:r>
    </w:p>
    <w:p w14:paraId="1D0E4F0A" w14:textId="2E77C03D" w:rsidR="00CC7765" w:rsidRPr="00CC7765" w:rsidRDefault="00CC7765" w:rsidP="00CC7765">
      <w:pPr>
        <w:spacing w:before="120"/>
        <w:jc w:val="center"/>
        <w:rPr>
          <w:i/>
          <w:iCs/>
          <w:sz w:val="22"/>
          <w:szCs w:val="22"/>
        </w:rPr>
      </w:pPr>
      <w:r w:rsidRPr="00CC7765">
        <w:rPr>
          <w:i/>
          <w:iCs/>
          <w:sz w:val="22"/>
          <w:szCs w:val="22"/>
        </w:rPr>
        <w:t>Dynamic Filtering GUI</w:t>
      </w:r>
    </w:p>
    <w:p w14:paraId="6520F25D" w14:textId="4316C1E5" w:rsidR="002A79C9" w:rsidRDefault="002A79C9" w:rsidP="00CC7765">
      <w:pPr>
        <w:spacing w:before="120"/>
        <w:jc w:val="center"/>
        <w:rPr>
          <w:sz w:val="22"/>
          <w:szCs w:val="22"/>
        </w:rPr>
      </w:pPr>
      <w:r w:rsidRPr="002A79C9">
        <w:rPr>
          <w:noProof/>
          <w:sz w:val="22"/>
          <w:szCs w:val="22"/>
        </w:rPr>
        <w:drawing>
          <wp:inline distT="0" distB="0" distL="0" distR="0" wp14:anchorId="783E7D3A" wp14:editId="38498930">
            <wp:extent cx="4523119" cy="3083066"/>
            <wp:effectExtent l="0" t="0" r="0" b="3175"/>
            <wp:docPr id="94" name="Picture 9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A screenshot of a computer&#10;&#10;Description automatically generated"/>
                    <pic:cNvPicPr/>
                  </pic:nvPicPr>
                  <pic:blipFill>
                    <a:blip r:embed="rId136"/>
                    <a:stretch>
                      <a:fillRect/>
                    </a:stretch>
                  </pic:blipFill>
                  <pic:spPr>
                    <a:xfrm>
                      <a:off x="0" y="0"/>
                      <a:ext cx="4532312" cy="3089332"/>
                    </a:xfrm>
                    <a:prstGeom prst="rect">
                      <a:avLst/>
                    </a:prstGeom>
                  </pic:spPr>
                </pic:pic>
              </a:graphicData>
            </a:graphic>
          </wp:inline>
        </w:drawing>
      </w:r>
    </w:p>
    <w:p w14:paraId="5B1950F2" w14:textId="3246FB40" w:rsidR="00CC7765" w:rsidRPr="00CC7765" w:rsidRDefault="00CC7765" w:rsidP="00CC7765">
      <w:pPr>
        <w:spacing w:before="120"/>
        <w:jc w:val="center"/>
        <w:rPr>
          <w:i/>
          <w:iCs/>
          <w:sz w:val="22"/>
          <w:szCs w:val="22"/>
        </w:rPr>
      </w:pPr>
      <w:r w:rsidRPr="00CC7765">
        <w:rPr>
          <w:i/>
          <w:iCs/>
          <w:sz w:val="22"/>
          <w:szCs w:val="22"/>
        </w:rPr>
        <w:t>Dynamic filtering outputs</w:t>
      </w:r>
    </w:p>
    <w:p w14:paraId="55D9140A" w14:textId="5A9057E0" w:rsidR="00A2685F" w:rsidRPr="00770537" w:rsidRDefault="00A2685F" w:rsidP="00A2685F">
      <w:pPr>
        <w:pStyle w:val="Heading3"/>
        <w:rPr>
          <w:rFonts w:ascii="Times New Roman" w:hAnsi="Times New Roman" w:cs="Times New Roman"/>
          <w:b/>
        </w:rPr>
      </w:pPr>
      <w:bookmarkStart w:id="75" w:name="_Toc47539168"/>
      <w:r>
        <w:rPr>
          <w:rFonts w:ascii="Times New Roman" w:hAnsi="Times New Roman" w:cs="Times New Roman"/>
          <w:b/>
        </w:rPr>
        <w:lastRenderedPageBreak/>
        <w:t>Amplitude Modulation</w:t>
      </w:r>
      <w:bookmarkEnd w:id="75"/>
    </w:p>
    <w:p w14:paraId="03E29D67" w14:textId="6307B747" w:rsidR="00A2685F" w:rsidRDefault="00A2685F" w:rsidP="00A2685F">
      <w:pPr>
        <w:spacing w:before="120"/>
        <w:ind w:left="360" w:firstLine="360"/>
        <w:rPr>
          <w:sz w:val="22"/>
          <w:szCs w:val="22"/>
        </w:rPr>
      </w:pPr>
      <w:r w:rsidRPr="00770537">
        <w:rPr>
          <w:sz w:val="22"/>
          <w:szCs w:val="22"/>
        </w:rPr>
        <w:t xml:space="preserve">This function generates </w:t>
      </w:r>
      <w:r w:rsidR="003C4272">
        <w:rPr>
          <w:sz w:val="22"/>
          <w:szCs w:val="22"/>
        </w:rPr>
        <w:t>the amplitude modulation</w:t>
      </w:r>
      <w:r w:rsidRPr="00770537">
        <w:rPr>
          <w:sz w:val="22"/>
          <w:szCs w:val="22"/>
        </w:rPr>
        <w:t xml:space="preserve"> from a </w:t>
      </w:r>
      <w:r w:rsidR="00F54E90">
        <w:rPr>
          <w:sz w:val="22"/>
          <w:szCs w:val="22"/>
        </w:rPr>
        <w:t>selected time series</w:t>
      </w:r>
      <w:r w:rsidR="005928AF">
        <w:rPr>
          <w:sz w:val="22"/>
          <w:szCs w:val="22"/>
        </w:rPr>
        <w:t xml:space="preserve"> using </w:t>
      </w:r>
      <w:r w:rsidR="00DB6A0E">
        <w:rPr>
          <w:sz w:val="22"/>
          <w:szCs w:val="22"/>
        </w:rPr>
        <w:t xml:space="preserve">the </w:t>
      </w:r>
      <w:proofErr w:type="spellStart"/>
      <w:r w:rsidR="005928AF">
        <w:rPr>
          <w:sz w:val="22"/>
          <w:szCs w:val="22"/>
        </w:rPr>
        <w:t>Taner</w:t>
      </w:r>
      <w:proofErr w:type="spellEnd"/>
      <w:r w:rsidR="005928AF">
        <w:rPr>
          <w:sz w:val="22"/>
          <w:szCs w:val="22"/>
        </w:rPr>
        <w:t xml:space="preserve"> filter and </w:t>
      </w:r>
      <w:r w:rsidR="00C11C46">
        <w:rPr>
          <w:sz w:val="22"/>
          <w:szCs w:val="22"/>
        </w:rPr>
        <w:t xml:space="preserve">the </w:t>
      </w:r>
      <w:r w:rsidR="005928AF">
        <w:rPr>
          <w:sz w:val="22"/>
          <w:szCs w:val="22"/>
        </w:rPr>
        <w:t>Hilbert transformation</w:t>
      </w:r>
      <w:r w:rsidR="00DB6A0E">
        <w:rPr>
          <w:sz w:val="22"/>
          <w:szCs w:val="22"/>
        </w:rPr>
        <w:t>.</w:t>
      </w:r>
    </w:p>
    <w:p w14:paraId="3A0F0E5D" w14:textId="35C38D9C" w:rsidR="00C8320D" w:rsidRPr="00770537" w:rsidRDefault="00D50ACA" w:rsidP="00A2685F">
      <w:pPr>
        <w:spacing w:before="120"/>
        <w:ind w:left="360" w:firstLine="360"/>
        <w:rPr>
          <w:sz w:val="22"/>
          <w:szCs w:val="22"/>
        </w:rPr>
      </w:pPr>
      <w:r>
        <w:rPr>
          <w:sz w:val="22"/>
          <w:szCs w:val="22"/>
        </w:rPr>
        <w:t>The 2</w:t>
      </w:r>
      <w:r w:rsidRPr="00D50ACA">
        <w:rPr>
          <w:sz w:val="22"/>
          <w:szCs w:val="22"/>
          <w:vertAlign w:val="superscript"/>
        </w:rPr>
        <w:t>nd</w:t>
      </w:r>
      <w:r>
        <w:rPr>
          <w:sz w:val="22"/>
          <w:szCs w:val="22"/>
        </w:rPr>
        <w:t xml:space="preserve"> column of the data will be interpolated using the median sampling rate</w:t>
      </w:r>
      <w:r w:rsidR="000F3F82">
        <w:rPr>
          <w:sz w:val="22"/>
          <w:szCs w:val="22"/>
        </w:rPr>
        <w:t xml:space="preserve"> and demeaned</w:t>
      </w:r>
      <w:r>
        <w:rPr>
          <w:sz w:val="22"/>
          <w:szCs w:val="22"/>
        </w:rPr>
        <w:t>.</w:t>
      </w:r>
    </w:p>
    <w:p w14:paraId="3C6263F0" w14:textId="77777777" w:rsidR="00AE329B" w:rsidRPr="00770537" w:rsidRDefault="00AE329B" w:rsidP="00A711BC">
      <w:pPr>
        <w:spacing w:before="120"/>
        <w:ind w:left="360" w:firstLine="360"/>
        <w:rPr>
          <w:sz w:val="22"/>
          <w:szCs w:val="22"/>
        </w:rPr>
      </w:pPr>
    </w:p>
    <w:p w14:paraId="0E1C0547" w14:textId="34CD337A" w:rsidR="00C34FBE" w:rsidRPr="00770537" w:rsidRDefault="00C34FBE" w:rsidP="004A5ADB">
      <w:pPr>
        <w:pStyle w:val="Heading3"/>
        <w:rPr>
          <w:rFonts w:ascii="Times New Roman" w:hAnsi="Times New Roman" w:cs="Times New Roman"/>
          <w:b/>
        </w:rPr>
      </w:pPr>
      <w:bookmarkStart w:id="76" w:name="_Toc47539169"/>
      <w:bookmarkStart w:id="77" w:name="OLE_LINK5"/>
      <w:bookmarkStart w:id="78" w:name="OLE_LINK6"/>
      <w:r w:rsidRPr="00770537">
        <w:rPr>
          <w:rFonts w:ascii="Times New Roman" w:hAnsi="Times New Roman" w:cs="Times New Roman"/>
          <w:b/>
        </w:rPr>
        <w:t>Build Age Model</w:t>
      </w:r>
      <w:bookmarkEnd w:id="76"/>
    </w:p>
    <w:p w14:paraId="4755ADE7" w14:textId="6A4765D6" w:rsidR="00A711BC" w:rsidRPr="00770537" w:rsidRDefault="008D1AA7" w:rsidP="00A711BC">
      <w:pPr>
        <w:spacing w:before="120"/>
        <w:ind w:left="360" w:firstLine="360"/>
        <w:rPr>
          <w:sz w:val="22"/>
          <w:szCs w:val="22"/>
        </w:rPr>
      </w:pPr>
      <w:r w:rsidRPr="00770537">
        <w:rPr>
          <w:sz w:val="22"/>
          <w:szCs w:val="22"/>
        </w:rPr>
        <w:t>This function generates an age model file from a filter output data file</w:t>
      </w:r>
      <w:r w:rsidR="00A711BC" w:rsidRPr="00770537">
        <w:rPr>
          <w:sz w:val="22"/>
          <w:szCs w:val="22"/>
        </w:rPr>
        <w:t>.</w:t>
      </w:r>
      <w:r w:rsidRPr="00770537">
        <w:rPr>
          <w:sz w:val="22"/>
          <w:szCs w:val="22"/>
        </w:rPr>
        <w:t xml:space="preserve"> Steps:</w:t>
      </w:r>
    </w:p>
    <w:bookmarkEnd w:id="77"/>
    <w:bookmarkEnd w:id="78"/>
    <w:p w14:paraId="7AB4199C" w14:textId="0342D3F0" w:rsidR="008D1AA7" w:rsidRPr="00770537" w:rsidRDefault="008D1AA7" w:rsidP="00A711BC">
      <w:pPr>
        <w:spacing w:before="120"/>
        <w:ind w:left="360" w:firstLine="360"/>
        <w:rPr>
          <w:sz w:val="22"/>
          <w:szCs w:val="22"/>
        </w:rPr>
      </w:pPr>
      <w:r w:rsidRPr="00770537">
        <w:rPr>
          <w:sz w:val="22"/>
          <w:szCs w:val="22"/>
        </w:rPr>
        <w:t xml:space="preserve">(1) Assuming the filtering </w:t>
      </w:r>
      <w:r w:rsidR="00A54FCE" w:rsidRPr="00770537">
        <w:rPr>
          <w:sz w:val="22"/>
          <w:szCs w:val="22"/>
        </w:rPr>
        <w:t>wavelength</w:t>
      </w:r>
      <w:r w:rsidRPr="00770537">
        <w:rPr>
          <w:sz w:val="22"/>
          <w:szCs w:val="22"/>
        </w:rPr>
        <w:t xml:space="preserve"> generates a filtered 35 m cycle series. The 35 m cycles are assumed to be 405 kyr long eccentricity cycles. This filtered data file should be selected.</w:t>
      </w:r>
    </w:p>
    <w:p w14:paraId="49F0F1CF" w14:textId="736C2517" w:rsidR="008D1AA7" w:rsidRPr="00770537" w:rsidRDefault="006C6A27" w:rsidP="00A711BC">
      <w:pPr>
        <w:spacing w:before="120"/>
        <w:ind w:left="360" w:firstLine="360"/>
        <w:rPr>
          <w:sz w:val="22"/>
          <w:szCs w:val="22"/>
        </w:rPr>
      </w:pPr>
      <w:r w:rsidRPr="00770537">
        <w:rPr>
          <w:noProof/>
          <w:sz w:val="22"/>
          <w:szCs w:val="22"/>
        </w:rPr>
        <w:drawing>
          <wp:anchor distT="0" distB="0" distL="114300" distR="114300" simplePos="0" relativeHeight="251662336" behindDoc="0" locked="0" layoutInCell="1" allowOverlap="1" wp14:anchorId="5DF58C48" wp14:editId="232107A1">
            <wp:simplePos x="0" y="0"/>
            <wp:positionH relativeFrom="column">
              <wp:posOffset>4393565</wp:posOffset>
            </wp:positionH>
            <wp:positionV relativeFrom="paragraph">
              <wp:posOffset>206375</wp:posOffset>
            </wp:positionV>
            <wp:extent cx="1478915" cy="1224915"/>
            <wp:effectExtent l="0" t="0" r="0" b="0"/>
            <wp:wrapTight wrapText="bothSides">
              <wp:wrapPolygon edited="0">
                <wp:start x="0" y="0"/>
                <wp:lineTo x="0" y="21051"/>
                <wp:lineTo x="21146" y="21051"/>
                <wp:lineTo x="21146"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extLst>
                        <a:ext uri="{28A0092B-C50C-407E-A947-70E740481C1C}">
                          <a14:useLocalDpi xmlns:a14="http://schemas.microsoft.com/office/drawing/2010/main"/>
                        </a:ext>
                      </a:extLst>
                    </a:blip>
                    <a:stretch>
                      <a:fillRect/>
                    </a:stretch>
                  </pic:blipFill>
                  <pic:spPr>
                    <a:xfrm>
                      <a:off x="0" y="0"/>
                      <a:ext cx="1478915" cy="1224915"/>
                    </a:xfrm>
                    <a:prstGeom prst="rect">
                      <a:avLst/>
                    </a:prstGeom>
                  </pic:spPr>
                </pic:pic>
              </a:graphicData>
            </a:graphic>
            <wp14:sizeRelH relativeFrom="page">
              <wp14:pctWidth>0</wp14:pctWidth>
            </wp14:sizeRelH>
            <wp14:sizeRelV relativeFrom="page">
              <wp14:pctHeight>0</wp14:pctHeight>
            </wp14:sizeRelV>
          </wp:anchor>
        </w:drawing>
      </w:r>
      <w:r w:rsidR="008D1AA7" w:rsidRPr="00770537">
        <w:rPr>
          <w:sz w:val="22"/>
          <w:szCs w:val="22"/>
        </w:rPr>
        <w:t xml:space="preserve">(2) Select </w:t>
      </w:r>
      <w:r w:rsidR="008D1AA7" w:rsidRPr="00770537">
        <w:rPr>
          <w:b/>
          <w:sz w:val="22"/>
          <w:szCs w:val="22"/>
        </w:rPr>
        <w:t>Timeseries</w:t>
      </w:r>
      <w:r w:rsidR="008D1AA7" w:rsidRPr="00770537">
        <w:rPr>
          <w:sz w:val="22"/>
          <w:szCs w:val="22"/>
        </w:rPr>
        <w:t xml:space="preserve"> </w:t>
      </w:r>
      <w:r w:rsidR="008D1AA7" w:rsidRPr="00770537">
        <w:rPr>
          <w:sz w:val="22"/>
          <w:szCs w:val="22"/>
        </w:rPr>
        <w:sym w:font="Wingdings" w:char="F0E0"/>
      </w:r>
      <w:r w:rsidR="008D1AA7" w:rsidRPr="00770537">
        <w:rPr>
          <w:sz w:val="22"/>
          <w:szCs w:val="22"/>
        </w:rPr>
        <w:t xml:space="preserve"> </w:t>
      </w:r>
      <w:r w:rsidR="008D1AA7" w:rsidRPr="00770537">
        <w:rPr>
          <w:b/>
          <w:sz w:val="22"/>
          <w:szCs w:val="22"/>
        </w:rPr>
        <w:t>Build Age Model</w:t>
      </w:r>
      <w:r w:rsidR="008D1AA7" w:rsidRPr="00770537">
        <w:rPr>
          <w:sz w:val="22"/>
          <w:szCs w:val="22"/>
        </w:rPr>
        <w:t xml:space="preserve"> menu</w:t>
      </w:r>
    </w:p>
    <w:p w14:paraId="498809FF" w14:textId="112FD788" w:rsidR="008D1AA7" w:rsidRPr="00770537" w:rsidRDefault="008D1AA7" w:rsidP="006C6A27">
      <w:pPr>
        <w:spacing w:before="120"/>
        <w:ind w:left="360" w:firstLine="360"/>
        <w:rPr>
          <w:sz w:val="22"/>
          <w:szCs w:val="22"/>
        </w:rPr>
      </w:pPr>
      <w:r w:rsidRPr="00770537">
        <w:rPr>
          <w:sz w:val="22"/>
          <w:szCs w:val="22"/>
        </w:rPr>
        <w:t xml:space="preserve">(3) </w:t>
      </w:r>
      <w:r w:rsidR="00A54FCE" w:rsidRPr="00770537">
        <w:rPr>
          <w:sz w:val="22"/>
          <w:szCs w:val="22"/>
        </w:rPr>
        <w:t>In the pop-up window, e</w:t>
      </w:r>
      <w:r w:rsidRPr="00770537">
        <w:rPr>
          <w:sz w:val="22"/>
          <w:szCs w:val="22"/>
        </w:rPr>
        <w:t>nter 405 and 1, and click OK button. This generates a new age model series via assigning every peak of 35 m cycles as</w:t>
      </w:r>
      <w:r w:rsidR="00A54FCE" w:rsidRPr="00770537">
        <w:rPr>
          <w:sz w:val="22"/>
          <w:szCs w:val="22"/>
        </w:rPr>
        <w:t xml:space="preserve"> peaks of the</w:t>
      </w:r>
      <w:r w:rsidRPr="00770537">
        <w:rPr>
          <w:sz w:val="22"/>
          <w:szCs w:val="22"/>
        </w:rPr>
        <w:t xml:space="preserve"> 405 kyr cycles.</w:t>
      </w:r>
    </w:p>
    <w:p w14:paraId="5EAA0C56" w14:textId="77777777" w:rsidR="00471E12" w:rsidRPr="00770537" w:rsidRDefault="00771349" w:rsidP="00A711BC">
      <w:pPr>
        <w:spacing w:before="120"/>
        <w:ind w:left="360" w:firstLine="360"/>
        <w:rPr>
          <w:sz w:val="22"/>
          <w:szCs w:val="22"/>
        </w:rPr>
      </w:pPr>
      <w:r w:rsidRPr="00770537">
        <w:rPr>
          <w:sz w:val="22"/>
          <w:szCs w:val="22"/>
        </w:rPr>
        <w:t xml:space="preserve">New file name: *-agemodel-405-max.csv, </w:t>
      </w:r>
    </w:p>
    <w:p w14:paraId="5D2E0523" w14:textId="1CE1B23C" w:rsidR="008D1AA7" w:rsidRPr="00770537" w:rsidRDefault="00771349" w:rsidP="00A711BC">
      <w:pPr>
        <w:spacing w:before="120"/>
        <w:ind w:left="360" w:firstLine="360"/>
        <w:rPr>
          <w:sz w:val="22"/>
          <w:szCs w:val="22"/>
        </w:rPr>
      </w:pPr>
      <w:r w:rsidRPr="00770537">
        <w:rPr>
          <w:sz w:val="22"/>
          <w:szCs w:val="22"/>
        </w:rPr>
        <w:t>means an age</w:t>
      </w:r>
      <w:r w:rsidR="00471E12" w:rsidRPr="00770537">
        <w:rPr>
          <w:sz w:val="22"/>
          <w:szCs w:val="22"/>
        </w:rPr>
        <w:t xml:space="preserve"> </w:t>
      </w:r>
      <w:r w:rsidRPr="00770537">
        <w:rPr>
          <w:sz w:val="22"/>
          <w:szCs w:val="22"/>
        </w:rPr>
        <w:t>model file using filtered wavelength peaks as 405 kyr anchors.</w:t>
      </w:r>
    </w:p>
    <w:p w14:paraId="602DDCFB" w14:textId="77777777" w:rsidR="00771349" w:rsidRPr="00770537" w:rsidRDefault="00771349" w:rsidP="00A711BC">
      <w:pPr>
        <w:spacing w:before="120"/>
        <w:ind w:left="360" w:firstLine="360"/>
        <w:rPr>
          <w:sz w:val="22"/>
          <w:szCs w:val="22"/>
        </w:rPr>
      </w:pPr>
    </w:p>
    <w:p w14:paraId="5E7175A8" w14:textId="79899673" w:rsidR="00C34FBE" w:rsidRPr="00770537" w:rsidRDefault="00C34FBE" w:rsidP="004A5ADB">
      <w:pPr>
        <w:pStyle w:val="Heading3"/>
        <w:rPr>
          <w:rFonts w:ascii="Times New Roman" w:hAnsi="Times New Roman" w:cs="Times New Roman"/>
          <w:b/>
        </w:rPr>
      </w:pPr>
      <w:bookmarkStart w:id="79" w:name="_Toc47539170"/>
      <w:r w:rsidRPr="00770537">
        <w:rPr>
          <w:rFonts w:ascii="Times New Roman" w:hAnsi="Times New Roman" w:cs="Times New Roman"/>
          <w:b/>
        </w:rPr>
        <w:t>Age Scale</w:t>
      </w:r>
      <w:r w:rsidR="00863F9B">
        <w:rPr>
          <w:rFonts w:ascii="Times New Roman" w:hAnsi="Times New Roman" w:cs="Times New Roman"/>
          <w:b/>
        </w:rPr>
        <w:t xml:space="preserve"> | Tuning</w:t>
      </w:r>
      <w:bookmarkEnd w:id="79"/>
    </w:p>
    <w:p w14:paraId="3CFD6091" w14:textId="21DB50C1" w:rsidR="00A711BC" w:rsidRPr="00770537" w:rsidRDefault="00E7152A" w:rsidP="00A711BC">
      <w:pPr>
        <w:spacing w:before="120"/>
        <w:ind w:left="360" w:firstLine="360"/>
        <w:rPr>
          <w:sz w:val="22"/>
          <w:szCs w:val="22"/>
        </w:rPr>
      </w:pPr>
      <w:r w:rsidRPr="00770537">
        <w:rPr>
          <w:sz w:val="22"/>
          <w:szCs w:val="22"/>
        </w:rPr>
        <w:t>This function conducts depth-to-time transformation in a new standalone GUI</w:t>
      </w:r>
      <w:r w:rsidR="00632E21" w:rsidRPr="00770537">
        <w:rPr>
          <w:sz w:val="22"/>
          <w:szCs w:val="22"/>
        </w:rPr>
        <w:t>.</w:t>
      </w:r>
      <w:r w:rsidR="00594C7D" w:rsidRPr="00770537">
        <w:rPr>
          <w:sz w:val="22"/>
          <w:szCs w:val="22"/>
        </w:rPr>
        <w:t xml:space="preserve"> Steps:</w:t>
      </w:r>
    </w:p>
    <w:p w14:paraId="69AB5B6A" w14:textId="4BE29CD9" w:rsidR="00632E21" w:rsidRPr="00770537" w:rsidRDefault="00F62E27" w:rsidP="00F62E27">
      <w:pPr>
        <w:spacing w:before="120"/>
        <w:ind w:left="360" w:hanging="360"/>
        <w:rPr>
          <w:sz w:val="22"/>
          <w:szCs w:val="22"/>
        </w:rPr>
      </w:pPr>
      <w:r w:rsidRPr="00F62E27">
        <w:rPr>
          <w:noProof/>
          <w:sz w:val="22"/>
          <w:szCs w:val="22"/>
        </w:rPr>
        <w:drawing>
          <wp:inline distT="0" distB="0" distL="0" distR="0" wp14:anchorId="4FA8038D" wp14:editId="7524CA64">
            <wp:extent cx="6326526" cy="2018270"/>
            <wp:effectExtent l="0" t="0" r="0" b="1270"/>
            <wp:docPr id="113" name="Picture 11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6337404" cy="2021740"/>
                    </a:xfrm>
                    <a:prstGeom prst="rect">
                      <a:avLst/>
                    </a:prstGeom>
                  </pic:spPr>
                </pic:pic>
              </a:graphicData>
            </a:graphic>
          </wp:inline>
        </w:drawing>
      </w:r>
    </w:p>
    <w:p w14:paraId="3F3362C1" w14:textId="77777777" w:rsidR="001F4D71" w:rsidRDefault="001F4D71" w:rsidP="001F4D71">
      <w:pPr>
        <w:spacing w:before="120"/>
        <w:ind w:left="360" w:firstLine="360"/>
        <w:rPr>
          <w:sz w:val="22"/>
          <w:szCs w:val="22"/>
        </w:rPr>
      </w:pPr>
      <w:r w:rsidRPr="00770537">
        <w:rPr>
          <w:sz w:val="22"/>
          <w:szCs w:val="22"/>
        </w:rPr>
        <w:t>(1) Select 1 (ONE) age model file</w:t>
      </w:r>
    </w:p>
    <w:p w14:paraId="316067AC" w14:textId="77777777" w:rsidR="001F4D71" w:rsidRDefault="001F4D71" w:rsidP="001F4D71">
      <w:pPr>
        <w:spacing w:before="120"/>
        <w:ind w:left="360" w:firstLine="360"/>
        <w:rPr>
          <w:sz w:val="22"/>
          <w:szCs w:val="22"/>
        </w:rPr>
      </w:pPr>
      <w:r>
        <w:rPr>
          <w:sz w:val="22"/>
          <w:szCs w:val="22"/>
        </w:rPr>
        <w:t xml:space="preserve">(2) </w:t>
      </w:r>
      <w:r w:rsidRPr="00770537">
        <w:rPr>
          <w:sz w:val="22"/>
          <w:szCs w:val="22"/>
        </w:rPr>
        <w:t xml:space="preserve">click the top </w:t>
      </w:r>
      <w:r w:rsidRPr="00770537">
        <w:rPr>
          <w:sz w:val="22"/>
          <w:szCs w:val="22"/>
          <w:bdr w:val="single" w:sz="4" w:space="0" w:color="auto"/>
        </w:rPr>
        <w:t>==&gt;</w:t>
      </w:r>
      <w:r w:rsidRPr="00770537">
        <w:rPr>
          <w:sz w:val="22"/>
          <w:szCs w:val="22"/>
        </w:rPr>
        <w:t xml:space="preserve"> button to record this file as an age model file.</w:t>
      </w:r>
    </w:p>
    <w:p w14:paraId="5A75F7FE" w14:textId="77777777" w:rsidR="001F4D71" w:rsidRDefault="001F4D71" w:rsidP="001F4D71">
      <w:pPr>
        <w:spacing w:before="120"/>
        <w:ind w:left="360" w:firstLine="360"/>
        <w:rPr>
          <w:sz w:val="22"/>
          <w:szCs w:val="22"/>
        </w:rPr>
      </w:pPr>
      <w:r>
        <w:rPr>
          <w:sz w:val="22"/>
          <w:szCs w:val="22"/>
        </w:rPr>
        <w:t>(3) Age model file is recorded and shown in the age model box.</w:t>
      </w:r>
    </w:p>
    <w:p w14:paraId="7AB7A230" w14:textId="6C353837" w:rsidR="001F4D71" w:rsidRDefault="001F4D71" w:rsidP="001F4D71">
      <w:pPr>
        <w:spacing w:before="120"/>
        <w:ind w:left="360" w:firstLine="360"/>
        <w:rPr>
          <w:sz w:val="22"/>
          <w:szCs w:val="22"/>
        </w:rPr>
      </w:pPr>
      <w:r>
        <w:rPr>
          <w:sz w:val="22"/>
          <w:szCs w:val="22"/>
        </w:rPr>
        <w:t>(4) Show Age Model: plot the age model.</w:t>
      </w:r>
    </w:p>
    <w:p w14:paraId="50BA86D2" w14:textId="3AC4E18E" w:rsidR="00CF3BA2" w:rsidRDefault="00063393" w:rsidP="00063393">
      <w:pPr>
        <w:spacing w:before="120"/>
        <w:ind w:left="360" w:hanging="360"/>
        <w:jc w:val="center"/>
        <w:rPr>
          <w:sz w:val="22"/>
          <w:szCs w:val="22"/>
        </w:rPr>
      </w:pPr>
      <w:r w:rsidRPr="0005346C">
        <w:rPr>
          <w:noProof/>
          <w:sz w:val="22"/>
          <w:szCs w:val="22"/>
        </w:rPr>
        <w:lastRenderedPageBreak/>
        <w:drawing>
          <wp:inline distT="0" distB="0" distL="0" distR="0" wp14:anchorId="48C11C7E" wp14:editId="336EE49E">
            <wp:extent cx="2457893" cy="2561968"/>
            <wp:effectExtent l="0" t="0" r="6350" b="3810"/>
            <wp:docPr id="114" name="Picture 1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9"/>
                    <a:srcRect b="9049"/>
                    <a:stretch/>
                  </pic:blipFill>
                  <pic:spPr bwMode="auto">
                    <a:xfrm>
                      <a:off x="0" y="0"/>
                      <a:ext cx="2463800" cy="2568125"/>
                    </a:xfrm>
                    <a:prstGeom prst="rect">
                      <a:avLst/>
                    </a:prstGeom>
                    <a:ln>
                      <a:noFill/>
                    </a:ln>
                    <a:extLst>
                      <a:ext uri="{53640926-AAD7-44D8-BBD7-CCE9431645EC}">
                        <a14:shadowObscured xmlns:a14="http://schemas.microsoft.com/office/drawing/2010/main"/>
                      </a:ext>
                    </a:extLst>
                  </pic:spPr>
                </pic:pic>
              </a:graphicData>
            </a:graphic>
          </wp:inline>
        </w:drawing>
      </w:r>
    </w:p>
    <w:p w14:paraId="66DB3918" w14:textId="77777777" w:rsidR="00063393" w:rsidRPr="001539E6" w:rsidRDefault="00063393" w:rsidP="00063393">
      <w:pPr>
        <w:spacing w:before="120"/>
        <w:ind w:left="360" w:firstLine="360"/>
        <w:jc w:val="center"/>
        <w:rPr>
          <w:i/>
          <w:iCs/>
          <w:sz w:val="22"/>
          <w:szCs w:val="22"/>
        </w:rPr>
      </w:pPr>
      <w:r w:rsidRPr="001539E6">
        <w:rPr>
          <w:i/>
          <w:iCs/>
          <w:sz w:val="22"/>
          <w:szCs w:val="22"/>
        </w:rPr>
        <w:t>Age model</w:t>
      </w:r>
    </w:p>
    <w:p w14:paraId="71D6003F" w14:textId="2715FE90" w:rsidR="001F4D71" w:rsidRDefault="009C445B" w:rsidP="001F4D71">
      <w:pPr>
        <w:spacing w:before="120"/>
        <w:ind w:left="360" w:firstLine="360"/>
        <w:rPr>
          <w:sz w:val="22"/>
          <w:szCs w:val="22"/>
        </w:rPr>
      </w:pPr>
      <w:r w:rsidRPr="00770537">
        <w:rPr>
          <w:sz w:val="22"/>
          <w:szCs w:val="22"/>
        </w:rPr>
        <w:t xml:space="preserve"> </w:t>
      </w:r>
      <w:r w:rsidR="001F4D71" w:rsidRPr="00770537">
        <w:rPr>
          <w:sz w:val="22"/>
          <w:szCs w:val="22"/>
        </w:rPr>
        <w:t>(</w:t>
      </w:r>
      <w:r w:rsidR="001F4D71">
        <w:rPr>
          <w:sz w:val="22"/>
          <w:szCs w:val="22"/>
        </w:rPr>
        <w:t>5</w:t>
      </w:r>
      <w:r w:rsidR="001F4D71" w:rsidRPr="00770537">
        <w:rPr>
          <w:sz w:val="22"/>
          <w:szCs w:val="22"/>
        </w:rPr>
        <w:t>) Select 1 or more data files</w:t>
      </w:r>
      <w:r w:rsidR="001F4D71">
        <w:rPr>
          <w:sz w:val="22"/>
          <w:szCs w:val="22"/>
        </w:rPr>
        <w:t xml:space="preserve"> </w:t>
      </w:r>
    </w:p>
    <w:p w14:paraId="39D477FC" w14:textId="77777777" w:rsidR="001F4D71" w:rsidRDefault="001F4D71" w:rsidP="001F4D71">
      <w:pPr>
        <w:spacing w:before="120"/>
        <w:ind w:left="360" w:firstLine="360"/>
        <w:rPr>
          <w:sz w:val="22"/>
          <w:szCs w:val="22"/>
        </w:rPr>
      </w:pPr>
      <w:r>
        <w:rPr>
          <w:sz w:val="22"/>
          <w:szCs w:val="22"/>
        </w:rPr>
        <w:t>(6)</w:t>
      </w:r>
      <w:r>
        <w:rPr>
          <w:rFonts w:ascii="SimSun" w:eastAsia="SimSun" w:hAnsi="SimSun" w:cs="SimSun"/>
          <w:sz w:val="22"/>
          <w:szCs w:val="22"/>
        </w:rPr>
        <w:t xml:space="preserve"> </w:t>
      </w:r>
      <w:r>
        <w:rPr>
          <w:sz w:val="22"/>
          <w:szCs w:val="22"/>
        </w:rPr>
        <w:t>C</w:t>
      </w:r>
      <w:r w:rsidRPr="00770537">
        <w:rPr>
          <w:sz w:val="22"/>
          <w:szCs w:val="22"/>
        </w:rPr>
        <w:t xml:space="preserve">lick the bottom </w:t>
      </w:r>
      <w:r w:rsidRPr="00770537">
        <w:rPr>
          <w:sz w:val="22"/>
          <w:szCs w:val="22"/>
          <w:bdr w:val="single" w:sz="4" w:space="0" w:color="auto"/>
        </w:rPr>
        <w:t>==&gt;</w:t>
      </w:r>
      <w:r w:rsidRPr="00770537">
        <w:rPr>
          <w:sz w:val="22"/>
          <w:szCs w:val="22"/>
        </w:rPr>
        <w:t xml:space="preserve"> button to record this file (these files) as series needs to be transformed.</w:t>
      </w:r>
    </w:p>
    <w:p w14:paraId="270BC535" w14:textId="77777777" w:rsidR="001F4D71" w:rsidRDefault="001F4D71" w:rsidP="001F4D71">
      <w:pPr>
        <w:spacing w:before="120"/>
        <w:ind w:left="360" w:firstLine="360"/>
        <w:rPr>
          <w:sz w:val="22"/>
          <w:szCs w:val="22"/>
        </w:rPr>
      </w:pPr>
      <w:r>
        <w:rPr>
          <w:sz w:val="22"/>
          <w:szCs w:val="22"/>
        </w:rPr>
        <w:t>(7) Series names are recorded.</w:t>
      </w:r>
    </w:p>
    <w:p w14:paraId="099940BF" w14:textId="1DAB946C" w:rsidR="001F4D71" w:rsidRPr="00770537" w:rsidRDefault="001F4D71" w:rsidP="001F4D71">
      <w:pPr>
        <w:spacing w:before="120"/>
        <w:ind w:left="360" w:firstLine="360"/>
        <w:rPr>
          <w:sz w:val="22"/>
          <w:szCs w:val="22"/>
        </w:rPr>
      </w:pPr>
      <w:r>
        <w:rPr>
          <w:sz w:val="22"/>
          <w:szCs w:val="22"/>
        </w:rPr>
        <w:t>(8) You may want to preview the tuning. Click “</w:t>
      </w:r>
      <w:r w:rsidRPr="00CD4A85">
        <w:rPr>
          <w:b/>
          <w:bCs/>
          <w:sz w:val="22"/>
          <w:szCs w:val="22"/>
        </w:rPr>
        <w:t>Tuning Preview Time</w:t>
      </w:r>
      <w:r>
        <w:rPr>
          <w:sz w:val="22"/>
          <w:szCs w:val="22"/>
        </w:rPr>
        <w:t>”</w:t>
      </w:r>
      <w:r w:rsidR="00C14CCB">
        <w:rPr>
          <w:sz w:val="22"/>
          <w:szCs w:val="22"/>
        </w:rPr>
        <w:t xml:space="preserve"> or “</w:t>
      </w:r>
      <w:r w:rsidR="00C14CCB" w:rsidRPr="00CD4A85">
        <w:rPr>
          <w:b/>
          <w:bCs/>
          <w:sz w:val="22"/>
          <w:szCs w:val="22"/>
        </w:rPr>
        <w:t>Tuning Pr</w:t>
      </w:r>
      <w:r w:rsidR="00835D33" w:rsidRPr="00CD4A85">
        <w:rPr>
          <w:b/>
          <w:bCs/>
          <w:sz w:val="22"/>
          <w:szCs w:val="22"/>
        </w:rPr>
        <w:t>e</w:t>
      </w:r>
      <w:r w:rsidR="00C14CCB" w:rsidRPr="00CD4A85">
        <w:rPr>
          <w:b/>
          <w:bCs/>
          <w:sz w:val="22"/>
          <w:szCs w:val="22"/>
        </w:rPr>
        <w:t>view Depth</w:t>
      </w:r>
      <w:r w:rsidR="00C14CCB">
        <w:rPr>
          <w:sz w:val="22"/>
          <w:szCs w:val="22"/>
        </w:rPr>
        <w:t>”.</w:t>
      </w:r>
    </w:p>
    <w:p w14:paraId="455D03EC" w14:textId="1180F45C" w:rsidR="0052594B" w:rsidRDefault="00634BD9" w:rsidP="00634BD9">
      <w:pPr>
        <w:spacing w:before="120"/>
        <w:rPr>
          <w:sz w:val="22"/>
          <w:szCs w:val="22"/>
        </w:rPr>
      </w:pPr>
      <w:r w:rsidRPr="00634BD9">
        <w:rPr>
          <w:noProof/>
          <w:sz w:val="22"/>
          <w:szCs w:val="22"/>
        </w:rPr>
        <w:lastRenderedPageBreak/>
        <w:drawing>
          <wp:inline distT="0" distB="0" distL="0" distR="0" wp14:anchorId="64D49868" wp14:editId="223374E6">
            <wp:extent cx="5943600" cy="4907280"/>
            <wp:effectExtent l="0" t="0" r="0" b="0"/>
            <wp:docPr id="115" name="Picture 11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5943600" cy="4907280"/>
                    </a:xfrm>
                    <a:prstGeom prst="rect">
                      <a:avLst/>
                    </a:prstGeom>
                  </pic:spPr>
                </pic:pic>
              </a:graphicData>
            </a:graphic>
          </wp:inline>
        </w:drawing>
      </w:r>
    </w:p>
    <w:p w14:paraId="5FDEA991" w14:textId="1954183F" w:rsidR="00186403" w:rsidRDefault="00DF46B3" w:rsidP="00DF46B3">
      <w:pPr>
        <w:spacing w:before="120"/>
        <w:jc w:val="center"/>
        <w:rPr>
          <w:i/>
          <w:iCs/>
          <w:sz w:val="22"/>
          <w:szCs w:val="22"/>
        </w:rPr>
      </w:pPr>
      <w:r w:rsidRPr="00DF46B3">
        <w:rPr>
          <w:i/>
          <w:iCs/>
          <w:sz w:val="22"/>
          <w:szCs w:val="22"/>
        </w:rPr>
        <w:t xml:space="preserve">Tuning Preview </w:t>
      </w:r>
      <w:r w:rsidR="00A209AE">
        <w:rPr>
          <w:i/>
          <w:iCs/>
          <w:sz w:val="22"/>
          <w:szCs w:val="22"/>
        </w:rPr>
        <w:t xml:space="preserve">in </w:t>
      </w:r>
      <w:r w:rsidRPr="00DF46B3">
        <w:rPr>
          <w:i/>
          <w:iCs/>
          <w:sz w:val="22"/>
          <w:szCs w:val="22"/>
        </w:rPr>
        <w:t>Time</w:t>
      </w:r>
      <w:r w:rsidR="00E3624D">
        <w:rPr>
          <w:i/>
          <w:iCs/>
          <w:sz w:val="22"/>
          <w:szCs w:val="22"/>
        </w:rPr>
        <w:t xml:space="preserve"> </w:t>
      </w:r>
      <w:r w:rsidR="00A209AE">
        <w:rPr>
          <w:i/>
          <w:iCs/>
          <w:sz w:val="22"/>
          <w:szCs w:val="22"/>
        </w:rPr>
        <w:t>Domain</w:t>
      </w:r>
    </w:p>
    <w:p w14:paraId="1B2B34C2" w14:textId="2E1E2456" w:rsidR="00DF46B3" w:rsidRPr="00DF46B3" w:rsidRDefault="008A662D" w:rsidP="00DF46B3">
      <w:pPr>
        <w:spacing w:before="120"/>
        <w:jc w:val="center"/>
        <w:rPr>
          <w:i/>
          <w:iCs/>
          <w:sz w:val="22"/>
          <w:szCs w:val="22"/>
        </w:rPr>
      </w:pPr>
      <w:r>
        <w:rPr>
          <w:i/>
          <w:iCs/>
          <w:sz w:val="22"/>
          <w:szCs w:val="22"/>
        </w:rPr>
        <w:t xml:space="preserve">Second axis: </w:t>
      </w:r>
      <w:r w:rsidR="002159DB">
        <w:rPr>
          <w:i/>
          <w:iCs/>
          <w:sz w:val="22"/>
          <w:szCs w:val="22"/>
        </w:rPr>
        <w:t>evenly spaced depth</w:t>
      </w:r>
      <w:r w:rsidR="00324574">
        <w:rPr>
          <w:i/>
          <w:iCs/>
          <w:sz w:val="22"/>
          <w:szCs w:val="22"/>
        </w:rPr>
        <w:t xml:space="preserve"> (top panel) vs.</w:t>
      </w:r>
      <w:r w:rsidR="00E3624D">
        <w:rPr>
          <w:i/>
          <w:iCs/>
          <w:sz w:val="22"/>
          <w:szCs w:val="22"/>
        </w:rPr>
        <w:t xml:space="preserve"> evenly spaced time</w:t>
      </w:r>
      <w:r w:rsidR="00324574">
        <w:rPr>
          <w:i/>
          <w:iCs/>
          <w:sz w:val="22"/>
          <w:szCs w:val="22"/>
        </w:rPr>
        <w:t xml:space="preserve"> (bottom panel)</w:t>
      </w:r>
    </w:p>
    <w:p w14:paraId="5C281077" w14:textId="05624C2F" w:rsidR="00F05E72" w:rsidRDefault="00F05E72" w:rsidP="00634BD9">
      <w:pPr>
        <w:spacing w:before="120"/>
        <w:rPr>
          <w:sz w:val="22"/>
          <w:szCs w:val="22"/>
        </w:rPr>
      </w:pPr>
      <w:r w:rsidRPr="00F05E72">
        <w:rPr>
          <w:noProof/>
          <w:sz w:val="22"/>
          <w:szCs w:val="22"/>
        </w:rPr>
        <w:lastRenderedPageBreak/>
        <w:drawing>
          <wp:inline distT="0" distB="0" distL="0" distR="0" wp14:anchorId="6E39E93B" wp14:editId="14953909">
            <wp:extent cx="5943600" cy="4886960"/>
            <wp:effectExtent l="0" t="0" r="0" b="2540"/>
            <wp:docPr id="116" name="Picture 116"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5943600" cy="4886960"/>
                    </a:xfrm>
                    <a:prstGeom prst="rect">
                      <a:avLst/>
                    </a:prstGeom>
                  </pic:spPr>
                </pic:pic>
              </a:graphicData>
            </a:graphic>
          </wp:inline>
        </w:drawing>
      </w:r>
    </w:p>
    <w:p w14:paraId="5E085932" w14:textId="114E9693" w:rsidR="00241660" w:rsidRDefault="00241660" w:rsidP="00241660">
      <w:pPr>
        <w:spacing w:before="120"/>
        <w:jc w:val="center"/>
        <w:rPr>
          <w:i/>
          <w:iCs/>
          <w:sz w:val="22"/>
          <w:szCs w:val="22"/>
        </w:rPr>
      </w:pPr>
      <w:r w:rsidRPr="00DF46B3">
        <w:rPr>
          <w:i/>
          <w:iCs/>
          <w:sz w:val="22"/>
          <w:szCs w:val="22"/>
        </w:rPr>
        <w:t xml:space="preserve">Tuning Preview </w:t>
      </w:r>
      <w:r>
        <w:rPr>
          <w:i/>
          <w:iCs/>
          <w:sz w:val="22"/>
          <w:szCs w:val="22"/>
        </w:rPr>
        <w:t>in Depth Domain (first axis)</w:t>
      </w:r>
    </w:p>
    <w:p w14:paraId="0152CDC0" w14:textId="7EDCD646" w:rsidR="00241660" w:rsidRPr="00DF46B3" w:rsidRDefault="00241660" w:rsidP="00241660">
      <w:pPr>
        <w:spacing w:before="120"/>
        <w:jc w:val="center"/>
        <w:rPr>
          <w:i/>
          <w:iCs/>
          <w:sz w:val="22"/>
          <w:szCs w:val="22"/>
        </w:rPr>
      </w:pPr>
      <w:r>
        <w:rPr>
          <w:i/>
          <w:iCs/>
          <w:sz w:val="22"/>
          <w:szCs w:val="22"/>
        </w:rPr>
        <w:t xml:space="preserve">Second axis: evenly spaced </w:t>
      </w:r>
      <w:r w:rsidR="00FD5888">
        <w:rPr>
          <w:i/>
          <w:iCs/>
          <w:sz w:val="22"/>
          <w:szCs w:val="22"/>
        </w:rPr>
        <w:t>time</w:t>
      </w:r>
      <w:r>
        <w:rPr>
          <w:i/>
          <w:iCs/>
          <w:sz w:val="22"/>
          <w:szCs w:val="22"/>
        </w:rPr>
        <w:t xml:space="preserve"> (top panel) vs. evenly spaced </w:t>
      </w:r>
      <w:r w:rsidR="00FD5888">
        <w:rPr>
          <w:i/>
          <w:iCs/>
          <w:sz w:val="22"/>
          <w:szCs w:val="22"/>
        </w:rPr>
        <w:t>depth</w:t>
      </w:r>
      <w:r>
        <w:rPr>
          <w:i/>
          <w:iCs/>
          <w:sz w:val="22"/>
          <w:szCs w:val="22"/>
        </w:rPr>
        <w:t xml:space="preserve"> (bottom panel)</w:t>
      </w:r>
    </w:p>
    <w:p w14:paraId="27114ECA" w14:textId="77777777" w:rsidR="00241660" w:rsidRDefault="00241660" w:rsidP="00634BD9">
      <w:pPr>
        <w:spacing w:before="120"/>
        <w:rPr>
          <w:sz w:val="22"/>
          <w:szCs w:val="22"/>
        </w:rPr>
      </w:pPr>
    </w:p>
    <w:p w14:paraId="05AE986C" w14:textId="77777777" w:rsidR="005E1F3C" w:rsidRPr="00770537" w:rsidRDefault="005E1F3C" w:rsidP="005E1F3C">
      <w:pPr>
        <w:spacing w:before="120"/>
        <w:ind w:left="360" w:firstLine="360"/>
        <w:rPr>
          <w:sz w:val="22"/>
          <w:szCs w:val="22"/>
        </w:rPr>
      </w:pPr>
      <w:r w:rsidRPr="00770537">
        <w:rPr>
          <w:sz w:val="22"/>
          <w:szCs w:val="22"/>
        </w:rPr>
        <w:t>(</w:t>
      </w:r>
      <w:r>
        <w:rPr>
          <w:sz w:val="22"/>
          <w:szCs w:val="22"/>
        </w:rPr>
        <w:t>9</w:t>
      </w:r>
      <w:r w:rsidRPr="00770537">
        <w:rPr>
          <w:sz w:val="22"/>
          <w:szCs w:val="22"/>
        </w:rPr>
        <w:t xml:space="preserve">) Click the </w:t>
      </w:r>
      <w:r>
        <w:rPr>
          <w:sz w:val="22"/>
          <w:szCs w:val="22"/>
          <w:bdr w:val="single" w:sz="4" w:space="0" w:color="auto"/>
        </w:rPr>
        <w:t>Tuning</w:t>
      </w:r>
      <w:r w:rsidRPr="00770537">
        <w:rPr>
          <w:sz w:val="22"/>
          <w:szCs w:val="22"/>
        </w:rPr>
        <w:t xml:space="preserve"> button. The transformed series can be displayed and saved.</w:t>
      </w:r>
    </w:p>
    <w:p w14:paraId="161A1505" w14:textId="77777777" w:rsidR="005E1F3C" w:rsidRPr="00770537" w:rsidRDefault="005E1F3C" w:rsidP="005E1F3C">
      <w:pPr>
        <w:spacing w:before="120"/>
        <w:ind w:left="360" w:firstLine="360"/>
        <w:rPr>
          <w:sz w:val="22"/>
          <w:szCs w:val="22"/>
        </w:rPr>
      </w:pPr>
      <w:r w:rsidRPr="00770537">
        <w:rPr>
          <w:sz w:val="22"/>
          <w:szCs w:val="22"/>
        </w:rPr>
        <w:t>New file name(s): *-TD-name-of-agemodel-file.csv</w:t>
      </w:r>
    </w:p>
    <w:p w14:paraId="01A5139F" w14:textId="77777777" w:rsidR="005E1F3C" w:rsidRPr="00770537" w:rsidRDefault="005E1F3C" w:rsidP="005E1F3C">
      <w:pPr>
        <w:spacing w:before="120"/>
        <w:ind w:left="360" w:firstLine="360"/>
        <w:rPr>
          <w:i/>
          <w:sz w:val="22"/>
          <w:szCs w:val="22"/>
        </w:rPr>
      </w:pPr>
      <w:r w:rsidRPr="00770537">
        <w:rPr>
          <w:i/>
          <w:sz w:val="22"/>
          <w:szCs w:val="22"/>
        </w:rPr>
        <w:t xml:space="preserve">(Tips) Change directory using </w:t>
      </w:r>
      <w:r w:rsidRPr="00770537">
        <w:rPr>
          <w:i/>
          <w:sz w:val="22"/>
          <w:szCs w:val="22"/>
          <w:bdr w:val="single" w:sz="4" w:space="0" w:color="auto"/>
        </w:rPr>
        <w:t>&lt;--</w:t>
      </w:r>
      <w:r w:rsidRPr="00770537">
        <w:rPr>
          <w:i/>
          <w:sz w:val="22"/>
          <w:szCs w:val="22"/>
        </w:rPr>
        <w:t xml:space="preserve"> or </w:t>
      </w:r>
      <w:r w:rsidRPr="00770537">
        <w:rPr>
          <w:i/>
          <w:sz w:val="22"/>
          <w:szCs w:val="22"/>
          <w:bdr w:val="single" w:sz="4" w:space="0" w:color="auto"/>
        </w:rPr>
        <w:t>--&gt;</w:t>
      </w:r>
      <w:r w:rsidRPr="00770537">
        <w:rPr>
          <w:i/>
          <w:sz w:val="22"/>
          <w:szCs w:val="22"/>
        </w:rPr>
        <w:t xml:space="preserve"> button</w:t>
      </w:r>
    </w:p>
    <w:p w14:paraId="34EE7415" w14:textId="56647381" w:rsidR="005E1F3C" w:rsidRDefault="007D2D2F" w:rsidP="005E1F3C">
      <w:pPr>
        <w:spacing w:before="120"/>
        <w:ind w:left="360" w:hanging="360"/>
        <w:jc w:val="center"/>
        <w:rPr>
          <w:sz w:val="22"/>
          <w:szCs w:val="22"/>
        </w:rPr>
      </w:pPr>
      <w:r w:rsidRPr="007D2D2F">
        <w:rPr>
          <w:noProof/>
          <w:sz w:val="22"/>
          <w:szCs w:val="22"/>
        </w:rPr>
        <w:lastRenderedPageBreak/>
        <w:drawing>
          <wp:inline distT="0" distB="0" distL="0" distR="0" wp14:anchorId="66AFF613" wp14:editId="537B877F">
            <wp:extent cx="5943600" cy="3099435"/>
            <wp:effectExtent l="0" t="0" r="0" b="0"/>
            <wp:docPr id="170" name="Picture 17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5943600" cy="3099435"/>
                    </a:xfrm>
                    <a:prstGeom prst="rect">
                      <a:avLst/>
                    </a:prstGeom>
                  </pic:spPr>
                </pic:pic>
              </a:graphicData>
            </a:graphic>
          </wp:inline>
        </w:drawing>
      </w:r>
    </w:p>
    <w:p w14:paraId="6C795494" w14:textId="7CC66CB9" w:rsidR="005E1F3C" w:rsidRDefault="007D2D2F" w:rsidP="007D2D2F">
      <w:pPr>
        <w:spacing w:before="120"/>
        <w:jc w:val="center"/>
        <w:rPr>
          <w:i/>
          <w:iCs/>
          <w:sz w:val="22"/>
          <w:szCs w:val="22"/>
        </w:rPr>
      </w:pPr>
      <w:r>
        <w:rPr>
          <w:i/>
          <w:iCs/>
          <w:sz w:val="22"/>
          <w:szCs w:val="22"/>
        </w:rPr>
        <w:t>Origin data and tuned data</w:t>
      </w:r>
    </w:p>
    <w:p w14:paraId="6345E23A" w14:textId="77777777" w:rsidR="00C57580" w:rsidRPr="007D2D2F" w:rsidRDefault="00C57580" w:rsidP="007D2D2F">
      <w:pPr>
        <w:spacing w:before="120"/>
        <w:jc w:val="center"/>
        <w:rPr>
          <w:i/>
          <w:iCs/>
          <w:sz w:val="22"/>
          <w:szCs w:val="22"/>
        </w:rPr>
      </w:pPr>
    </w:p>
    <w:p w14:paraId="549248F8" w14:textId="77A26688" w:rsidR="00C34FBE" w:rsidRPr="00770537" w:rsidRDefault="00C34FBE" w:rsidP="004A5ADB">
      <w:pPr>
        <w:pStyle w:val="Heading3"/>
        <w:rPr>
          <w:rFonts w:ascii="Times New Roman" w:hAnsi="Times New Roman" w:cs="Times New Roman"/>
          <w:b/>
        </w:rPr>
      </w:pPr>
      <w:bookmarkStart w:id="80" w:name="_Toc47539171"/>
      <w:r w:rsidRPr="00770537">
        <w:rPr>
          <w:rFonts w:ascii="Times New Roman" w:hAnsi="Times New Roman" w:cs="Times New Roman"/>
          <w:b/>
        </w:rPr>
        <w:t>Sedimen</w:t>
      </w:r>
      <w:r w:rsidR="00871574" w:rsidRPr="00770537">
        <w:rPr>
          <w:rFonts w:ascii="Times New Roman" w:hAnsi="Times New Roman" w:cs="Times New Roman"/>
          <w:b/>
        </w:rPr>
        <w:t>ta</w:t>
      </w:r>
      <w:r w:rsidRPr="00770537">
        <w:rPr>
          <w:rFonts w:ascii="Times New Roman" w:hAnsi="Times New Roman" w:cs="Times New Roman"/>
          <w:b/>
        </w:rPr>
        <w:t>t</w:t>
      </w:r>
      <w:r w:rsidR="00871574" w:rsidRPr="00770537">
        <w:rPr>
          <w:rFonts w:ascii="Times New Roman" w:hAnsi="Times New Roman" w:cs="Times New Roman"/>
          <w:b/>
        </w:rPr>
        <w:t>ion</w:t>
      </w:r>
      <w:r w:rsidRPr="00770537">
        <w:rPr>
          <w:rFonts w:ascii="Times New Roman" w:hAnsi="Times New Roman" w:cs="Times New Roman"/>
          <w:b/>
        </w:rPr>
        <w:t xml:space="preserve"> Rate to Age Model</w:t>
      </w:r>
      <w:bookmarkEnd w:id="80"/>
    </w:p>
    <w:p w14:paraId="5F6E78DC" w14:textId="5238AD1F" w:rsidR="00A711BC" w:rsidRPr="00770537" w:rsidRDefault="00F221B6" w:rsidP="00A711BC">
      <w:pPr>
        <w:spacing w:before="120"/>
        <w:ind w:left="360" w:firstLine="360"/>
        <w:rPr>
          <w:sz w:val="22"/>
          <w:szCs w:val="22"/>
        </w:rPr>
      </w:pPr>
      <w:r w:rsidRPr="00770537">
        <w:rPr>
          <w:sz w:val="22"/>
          <w:szCs w:val="22"/>
        </w:rPr>
        <w:t>Assuming you want to generate an age model file from a sediment</w:t>
      </w:r>
      <w:r w:rsidR="00432971" w:rsidRPr="00770537">
        <w:rPr>
          <w:sz w:val="22"/>
          <w:szCs w:val="22"/>
        </w:rPr>
        <w:t>ation</w:t>
      </w:r>
      <w:r w:rsidRPr="00770537">
        <w:rPr>
          <w:sz w:val="22"/>
          <w:szCs w:val="22"/>
        </w:rPr>
        <w:t xml:space="preserve"> rates file (2 columns: depth and sedimentation rate), this function </w:t>
      </w:r>
      <w:r w:rsidR="00AE4D81" w:rsidRPr="00770537">
        <w:rPr>
          <w:sz w:val="22"/>
          <w:szCs w:val="22"/>
        </w:rPr>
        <w:t>generates</w:t>
      </w:r>
      <w:r w:rsidRPr="00770537">
        <w:rPr>
          <w:sz w:val="22"/>
          <w:szCs w:val="22"/>
        </w:rPr>
        <w:t xml:space="preserve"> </w:t>
      </w:r>
      <w:r w:rsidR="00432971" w:rsidRPr="00770537">
        <w:rPr>
          <w:sz w:val="22"/>
          <w:szCs w:val="22"/>
        </w:rPr>
        <w:t>an</w:t>
      </w:r>
      <w:r w:rsidRPr="00770537">
        <w:rPr>
          <w:sz w:val="22"/>
          <w:szCs w:val="22"/>
        </w:rPr>
        <w:t xml:space="preserve"> age model </w:t>
      </w:r>
      <w:r w:rsidR="00432971" w:rsidRPr="00770537">
        <w:rPr>
          <w:sz w:val="22"/>
          <w:szCs w:val="22"/>
        </w:rPr>
        <w:t>output that is compatible</w:t>
      </w:r>
      <w:r w:rsidRPr="00770537">
        <w:rPr>
          <w:sz w:val="22"/>
          <w:szCs w:val="22"/>
        </w:rPr>
        <w:t xml:space="preserve"> with </w:t>
      </w:r>
      <w:r w:rsidR="000C56E6" w:rsidRPr="00770537">
        <w:rPr>
          <w:sz w:val="22"/>
          <w:szCs w:val="22"/>
        </w:rPr>
        <w:t xml:space="preserve">other </w:t>
      </w:r>
      <w:r w:rsidR="00111B47" w:rsidRPr="00111B47">
        <w:rPr>
          <w:i/>
          <w:iCs/>
          <w:sz w:val="22"/>
          <w:szCs w:val="22"/>
        </w:rPr>
        <w:t>Acycle</w:t>
      </w:r>
      <w:r w:rsidRPr="00770537">
        <w:rPr>
          <w:sz w:val="22"/>
          <w:szCs w:val="22"/>
        </w:rPr>
        <w:t xml:space="preserve"> </w:t>
      </w:r>
      <w:r w:rsidR="000C56E6" w:rsidRPr="00770537">
        <w:rPr>
          <w:sz w:val="22"/>
          <w:szCs w:val="22"/>
        </w:rPr>
        <w:t>functions</w:t>
      </w:r>
      <w:r w:rsidRPr="00770537">
        <w:rPr>
          <w:sz w:val="22"/>
          <w:szCs w:val="22"/>
        </w:rPr>
        <w:t>.</w:t>
      </w:r>
    </w:p>
    <w:p w14:paraId="0DCFCE0D" w14:textId="77777777" w:rsidR="006C6A27" w:rsidRPr="00770537" w:rsidRDefault="006C6A27" w:rsidP="00A711BC">
      <w:pPr>
        <w:spacing w:before="120"/>
        <w:ind w:left="360" w:firstLine="360"/>
        <w:rPr>
          <w:sz w:val="22"/>
          <w:szCs w:val="22"/>
        </w:rPr>
      </w:pPr>
    </w:p>
    <w:p w14:paraId="3504B07E" w14:textId="36F0BB99" w:rsidR="00C34FBE" w:rsidRPr="00770537" w:rsidRDefault="00C34FBE" w:rsidP="004A5ADB">
      <w:pPr>
        <w:pStyle w:val="Heading3"/>
        <w:rPr>
          <w:rFonts w:ascii="Times New Roman" w:hAnsi="Times New Roman" w:cs="Times New Roman"/>
          <w:b/>
        </w:rPr>
      </w:pPr>
      <w:bookmarkStart w:id="81" w:name="_Toc47539172"/>
      <w:r w:rsidRPr="00770537">
        <w:rPr>
          <w:rFonts w:ascii="Times New Roman" w:hAnsi="Times New Roman" w:cs="Times New Roman"/>
          <w:b/>
        </w:rPr>
        <w:t>Power Decomposition Analysis</w:t>
      </w:r>
      <w:bookmarkEnd w:id="81"/>
    </w:p>
    <w:p w14:paraId="70C5F86E" w14:textId="05F5D9DE" w:rsidR="001B2C7D" w:rsidRPr="00770537" w:rsidRDefault="00991418" w:rsidP="00CE63F6">
      <w:pPr>
        <w:spacing w:before="120"/>
        <w:ind w:left="360" w:firstLine="360"/>
        <w:rPr>
          <w:sz w:val="22"/>
          <w:szCs w:val="22"/>
        </w:rPr>
      </w:pPr>
      <w:r w:rsidRPr="00770537">
        <w:rPr>
          <w:sz w:val="22"/>
          <w:szCs w:val="22"/>
        </w:rPr>
        <w:t>This function subtracts power/variance within a user-defined frequency band</w:t>
      </w:r>
      <w:r w:rsidR="00A711BC" w:rsidRPr="00770537">
        <w:rPr>
          <w:sz w:val="22"/>
          <w:szCs w:val="22"/>
        </w:rPr>
        <w:t>.</w:t>
      </w:r>
      <w:r w:rsidRPr="00770537">
        <w:rPr>
          <w:sz w:val="22"/>
          <w:szCs w:val="22"/>
        </w:rPr>
        <w:t xml:space="preserve"> The code </w:t>
      </w:r>
      <w:r w:rsidR="00E57ED2" w:rsidRPr="00770537">
        <w:rPr>
          <w:sz w:val="22"/>
          <w:szCs w:val="22"/>
        </w:rPr>
        <w:t xml:space="preserve">written </w:t>
      </w:r>
      <w:r w:rsidRPr="00770537">
        <w:rPr>
          <w:sz w:val="22"/>
          <w:szCs w:val="22"/>
        </w:rPr>
        <w:t>by Mingsong Li</w:t>
      </w:r>
      <w:r w:rsidR="00E57ED2" w:rsidRPr="00770537">
        <w:rPr>
          <w:sz w:val="22"/>
          <w:szCs w:val="22"/>
        </w:rPr>
        <w:t xml:space="preserve"> and Linda Hinnov</w:t>
      </w:r>
      <w:r w:rsidRPr="00770537">
        <w:rPr>
          <w:sz w:val="22"/>
          <w:szCs w:val="22"/>
        </w:rPr>
        <w:t xml:space="preserve"> </w:t>
      </w:r>
      <w:r w:rsidR="003B2666" w:rsidRPr="00770537">
        <w:rPr>
          <w:sz w:val="22"/>
          <w:szCs w:val="22"/>
        </w:rPr>
        <w:t>was</w:t>
      </w:r>
      <w:r w:rsidRPr="00770537">
        <w:rPr>
          <w:sz w:val="22"/>
          <w:szCs w:val="22"/>
        </w:rPr>
        <w:t xml:space="preserve"> published in </w:t>
      </w:r>
      <w:hyperlink w:anchor="_ENREF_9" w:tooltip="Li, 2016 #4054"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 guid="0a929cbe-7a8b-4663-a89c-137bf3b18e9a"&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BC5E89" w:rsidRPr="00BC5E89">
          <w:rPr>
            <w:rStyle w:val="Hyperlink"/>
          </w:rPr>
          <w:fldChar w:fldCharType="separate"/>
        </w:r>
        <w:r w:rsidR="00BC5E89" w:rsidRPr="00BC5E89">
          <w:rPr>
            <w:rStyle w:val="Hyperlink"/>
          </w:rPr>
          <w:t>Li et al. (2016)</w:t>
        </w:r>
        <w:r w:rsidR="00BC5E89" w:rsidRPr="00BC5E89">
          <w:rPr>
            <w:rStyle w:val="Hyperlink"/>
          </w:rPr>
          <w:fldChar w:fldCharType="end"/>
        </w:r>
      </w:hyperlink>
      <w:r w:rsidRPr="00770537">
        <w:rPr>
          <w:sz w:val="22"/>
          <w:szCs w:val="22"/>
        </w:rPr>
        <w:t>.</w:t>
      </w:r>
      <w:r w:rsidR="00CE63F6" w:rsidRPr="00770537">
        <w:rPr>
          <w:sz w:val="22"/>
          <w:szCs w:val="22"/>
        </w:rPr>
        <w:t xml:space="preserve"> </w:t>
      </w:r>
      <w:r w:rsidR="001B2C7D" w:rsidRPr="00770537">
        <w:rPr>
          <w:sz w:val="22"/>
          <w:szCs w:val="22"/>
        </w:rPr>
        <w:t xml:space="preserve">Time-dependent amplitude </w:t>
      </w:r>
      <w:r w:rsidR="009870EA" w:rsidRPr="00770537">
        <w:rPr>
          <w:noProof/>
          <w:sz w:val="22"/>
          <w:szCs w:val="22"/>
        </w:rPr>
        <w:lastRenderedPageBreak/>
        <w:drawing>
          <wp:anchor distT="0" distB="0" distL="114300" distR="114300" simplePos="0" relativeHeight="251658240" behindDoc="0" locked="0" layoutInCell="1" allowOverlap="1" wp14:anchorId="4D8D76A4" wp14:editId="3F1F4928">
            <wp:simplePos x="0" y="0"/>
            <wp:positionH relativeFrom="column">
              <wp:posOffset>4023472</wp:posOffset>
            </wp:positionH>
            <wp:positionV relativeFrom="paragraph">
              <wp:posOffset>5976</wp:posOffset>
            </wp:positionV>
            <wp:extent cx="1934845" cy="3842385"/>
            <wp:effectExtent l="0" t="0" r="0" b="0"/>
            <wp:wrapTight wrapText="bothSides">
              <wp:wrapPolygon edited="0">
                <wp:start x="0" y="0"/>
                <wp:lineTo x="0" y="21418"/>
                <wp:lineTo x="21267" y="21418"/>
                <wp:lineTo x="21267" y="0"/>
                <wp:lineTo x="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extLst>
                        <a:ext uri="{28A0092B-C50C-407E-A947-70E740481C1C}">
                          <a14:useLocalDpi xmlns:a14="http://schemas.microsoft.com/office/drawing/2010/main"/>
                        </a:ext>
                      </a:extLst>
                    </a:blip>
                    <a:stretch>
                      <a:fillRect/>
                    </a:stretch>
                  </pic:blipFill>
                  <pic:spPr>
                    <a:xfrm>
                      <a:off x="0" y="0"/>
                      <a:ext cx="1934845" cy="3842385"/>
                    </a:xfrm>
                    <a:prstGeom prst="rect">
                      <a:avLst/>
                    </a:prstGeom>
                  </pic:spPr>
                </pic:pic>
              </a:graphicData>
            </a:graphic>
            <wp14:sizeRelH relativeFrom="page">
              <wp14:pctWidth>0</wp14:pctWidth>
            </wp14:sizeRelH>
            <wp14:sizeRelV relativeFrom="page">
              <wp14:pctHeight>0</wp14:pctHeight>
            </wp14:sizeRelV>
          </wp:anchor>
        </w:drawing>
      </w:r>
      <w:r w:rsidR="001B2C7D" w:rsidRPr="00770537">
        <w:rPr>
          <w:sz w:val="22"/>
          <w:szCs w:val="22"/>
        </w:rPr>
        <w:t>modulations in the obliquity component were obtained from 2</w:t>
      </w:r>
      <w:r w:rsidR="00E57ED2" w:rsidRPr="00770537">
        <w:rPr>
          <w:sz w:val="22"/>
          <w:szCs w:val="22"/>
        </w:rPr>
        <w:t>π</w:t>
      </w:r>
      <w:r w:rsidR="001B2C7D" w:rsidRPr="00770537">
        <w:rPr>
          <w:sz w:val="22"/>
          <w:szCs w:val="22"/>
        </w:rPr>
        <w:t xml:space="preserve"> multi-taper variance (power) spectra calculated along a sliding t</w:t>
      </w:r>
      <w:r w:rsidR="00CE63F6" w:rsidRPr="00770537">
        <w:rPr>
          <w:sz w:val="22"/>
          <w:szCs w:val="22"/>
        </w:rPr>
        <w:t xml:space="preserve">ime window </w:t>
      </w:r>
      <w:r w:rsidR="001B2C7D" w:rsidRPr="00770537">
        <w:rPr>
          <w:sz w:val="22"/>
          <w:szCs w:val="22"/>
        </w:rPr>
        <w:t xml:space="preserve">using the </w:t>
      </w:r>
      <w:proofErr w:type="spellStart"/>
      <w:r w:rsidR="001B2C7D" w:rsidRPr="00770537">
        <w:rPr>
          <w:sz w:val="22"/>
          <w:szCs w:val="22"/>
        </w:rPr>
        <w:t>Matlab</w:t>
      </w:r>
      <w:proofErr w:type="spellEnd"/>
      <w:r w:rsidR="001B2C7D" w:rsidRPr="00770537">
        <w:rPr>
          <w:sz w:val="22"/>
          <w:szCs w:val="22"/>
        </w:rPr>
        <w:t xml:space="preserve"> script </w:t>
      </w:r>
      <w:proofErr w:type="spellStart"/>
      <w:r w:rsidR="001B2C7D" w:rsidRPr="00770537">
        <w:rPr>
          <w:i/>
          <w:sz w:val="22"/>
          <w:szCs w:val="22"/>
        </w:rPr>
        <w:t>pda.m</w:t>
      </w:r>
      <w:proofErr w:type="spellEnd"/>
      <w:r w:rsidR="007E6C77" w:rsidRPr="00770537">
        <w:rPr>
          <w:sz w:val="22"/>
          <w:szCs w:val="22"/>
        </w:rPr>
        <w:t xml:space="preserve"> (also available at </w:t>
      </w:r>
      <w:hyperlink r:id="rId144" w:history="1">
        <w:r w:rsidR="00CE63F6" w:rsidRPr="00770537">
          <w:rPr>
            <w:rStyle w:val="Hyperlink"/>
            <w:sz w:val="22"/>
            <w:szCs w:val="22"/>
          </w:rPr>
          <w:t>https://doi.pangaea.de/10.1594/PANGAEA.859147)</w:t>
        </w:r>
      </w:hyperlink>
      <w:r w:rsidR="007E6C77" w:rsidRPr="00770537">
        <w:rPr>
          <w:sz w:val="22"/>
          <w:szCs w:val="22"/>
        </w:rPr>
        <w:t>.</w:t>
      </w:r>
      <w:r w:rsidR="00971CFD" w:rsidRPr="00770537">
        <w:rPr>
          <w:sz w:val="22"/>
          <w:szCs w:val="22"/>
        </w:rPr>
        <w:t xml:space="preserve"> Steps:</w:t>
      </w:r>
    </w:p>
    <w:p w14:paraId="22B28D21" w14:textId="44909CBD" w:rsidR="00EF5181" w:rsidRPr="00770537" w:rsidRDefault="00EF5181" w:rsidP="00971CFD">
      <w:pPr>
        <w:spacing w:before="120"/>
        <w:ind w:left="360" w:firstLine="360"/>
        <w:rPr>
          <w:sz w:val="22"/>
          <w:szCs w:val="22"/>
        </w:rPr>
      </w:pPr>
      <w:r w:rsidRPr="00770537">
        <w:rPr>
          <w:sz w:val="22"/>
          <w:szCs w:val="22"/>
        </w:rPr>
        <w:t xml:space="preserve">(1) Select the original data file. </w:t>
      </w:r>
    </w:p>
    <w:p w14:paraId="7FE7B1E8" w14:textId="7A964EA5" w:rsidR="00EF5181" w:rsidRPr="00770537" w:rsidRDefault="00EF5181" w:rsidP="00971CFD">
      <w:pPr>
        <w:spacing w:before="120"/>
        <w:ind w:left="360" w:firstLine="360"/>
        <w:rPr>
          <w:color w:val="FF0000"/>
          <w:sz w:val="22"/>
          <w:szCs w:val="22"/>
        </w:rPr>
      </w:pPr>
      <w:r w:rsidRPr="00770537">
        <w:rPr>
          <w:color w:val="FF0000"/>
          <w:sz w:val="22"/>
          <w:szCs w:val="22"/>
        </w:rPr>
        <w:t>Wa</w:t>
      </w:r>
      <w:r w:rsidR="00A4427C" w:rsidRPr="00770537">
        <w:rPr>
          <w:color w:val="FF0000"/>
          <w:sz w:val="22"/>
          <w:szCs w:val="22"/>
        </w:rPr>
        <w:t>r</w:t>
      </w:r>
      <w:r w:rsidRPr="00770537">
        <w:rPr>
          <w:color w:val="FF0000"/>
          <w:sz w:val="22"/>
          <w:szCs w:val="22"/>
        </w:rPr>
        <w:t xml:space="preserve">ning: </w:t>
      </w:r>
      <w:r w:rsidR="00FA6F2A" w:rsidRPr="00770537">
        <w:rPr>
          <w:color w:val="FF0000"/>
          <w:sz w:val="22"/>
          <w:szCs w:val="22"/>
        </w:rPr>
        <w:t xml:space="preserve">The data </w:t>
      </w:r>
      <w:r w:rsidRPr="00770537">
        <w:rPr>
          <w:color w:val="FF0000"/>
          <w:sz w:val="22"/>
          <w:szCs w:val="22"/>
        </w:rPr>
        <w:t>must be evenly spaced</w:t>
      </w:r>
      <w:r w:rsidR="00FA6F2A" w:rsidRPr="00770537">
        <w:rPr>
          <w:color w:val="FF0000"/>
          <w:sz w:val="22"/>
          <w:szCs w:val="22"/>
        </w:rPr>
        <w:t xml:space="preserve"> data in the first column.</w:t>
      </w:r>
      <w:r w:rsidRPr="00770537">
        <w:rPr>
          <w:color w:val="FF0000"/>
          <w:sz w:val="22"/>
          <w:szCs w:val="22"/>
        </w:rPr>
        <w:t xml:space="preserve"> </w:t>
      </w:r>
      <w:r w:rsidR="00FA6F2A" w:rsidRPr="00770537">
        <w:rPr>
          <w:color w:val="FF0000"/>
          <w:sz w:val="22"/>
          <w:szCs w:val="22"/>
        </w:rPr>
        <w:t>A</w:t>
      </w:r>
      <w:r w:rsidRPr="00770537">
        <w:rPr>
          <w:color w:val="FF0000"/>
          <w:sz w:val="22"/>
          <w:szCs w:val="22"/>
        </w:rPr>
        <w:t xml:space="preserve">nd </w:t>
      </w:r>
      <w:r w:rsidR="00FA6F2A" w:rsidRPr="00770537">
        <w:rPr>
          <w:color w:val="FF0000"/>
          <w:sz w:val="22"/>
          <w:szCs w:val="22"/>
        </w:rPr>
        <w:t xml:space="preserve">the </w:t>
      </w:r>
      <w:r w:rsidRPr="00770537">
        <w:rPr>
          <w:color w:val="FF0000"/>
          <w:sz w:val="22"/>
          <w:szCs w:val="22"/>
        </w:rPr>
        <w:t>unit must be in kyr.</w:t>
      </w:r>
    </w:p>
    <w:p w14:paraId="17488191" w14:textId="28101A42" w:rsidR="00971CFD" w:rsidRPr="00770537" w:rsidRDefault="00A4427C" w:rsidP="00971CFD">
      <w:pPr>
        <w:spacing w:before="120"/>
        <w:ind w:left="360" w:firstLine="360"/>
        <w:rPr>
          <w:sz w:val="22"/>
          <w:szCs w:val="22"/>
        </w:rPr>
      </w:pPr>
      <w:r w:rsidRPr="00770537">
        <w:rPr>
          <w:sz w:val="22"/>
          <w:szCs w:val="22"/>
        </w:rPr>
        <w:t>(1) Type paired frequency bands; space</w:t>
      </w:r>
      <w:r w:rsidR="00971CFD" w:rsidRPr="00770537">
        <w:rPr>
          <w:sz w:val="22"/>
          <w:szCs w:val="22"/>
        </w:rPr>
        <w:t xml:space="preserve"> delimited. If a dominated frequency is 1/33, then a 1/45 1/25 frequency band is used</w:t>
      </w:r>
    </w:p>
    <w:p w14:paraId="3C15FC5C" w14:textId="7253A94C" w:rsidR="00971CFD" w:rsidRPr="00770537" w:rsidRDefault="00971CFD" w:rsidP="00971CFD">
      <w:pPr>
        <w:spacing w:before="120"/>
        <w:ind w:left="360" w:firstLine="360"/>
        <w:rPr>
          <w:sz w:val="22"/>
          <w:szCs w:val="22"/>
        </w:rPr>
      </w:pPr>
      <w:r w:rsidRPr="00770537">
        <w:rPr>
          <w:sz w:val="22"/>
          <w:szCs w:val="22"/>
        </w:rPr>
        <w:t>(2) Sliding window in kyr</w:t>
      </w:r>
      <w:r w:rsidR="00AB0011" w:rsidRPr="00770537">
        <w:rPr>
          <w:sz w:val="22"/>
          <w:szCs w:val="22"/>
        </w:rPr>
        <w:t xml:space="preserve">, a 500 kyr is used in </w:t>
      </w:r>
      <w:hyperlink w:anchor="_ENREF_9" w:tooltip="Li, 2016 #4054"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 guid="0a929cbe-7a8b-4663-a89c-137bf3b18e9a"&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BC5E89" w:rsidRPr="00BC5E89">
          <w:rPr>
            <w:rStyle w:val="Hyperlink"/>
          </w:rPr>
          <w:fldChar w:fldCharType="separate"/>
        </w:r>
        <w:r w:rsidR="00BC5E89" w:rsidRPr="00BC5E89">
          <w:rPr>
            <w:rStyle w:val="Hyperlink"/>
          </w:rPr>
          <w:t>Li et al. (2016)</w:t>
        </w:r>
        <w:r w:rsidR="00BC5E89" w:rsidRPr="00BC5E89">
          <w:rPr>
            <w:rStyle w:val="Hyperlink"/>
          </w:rPr>
          <w:fldChar w:fldCharType="end"/>
        </w:r>
      </w:hyperlink>
    </w:p>
    <w:p w14:paraId="4608AB5D" w14:textId="51160B74" w:rsidR="00AB0011" w:rsidRPr="00770537" w:rsidRDefault="00AB0011" w:rsidP="00971CFD">
      <w:pPr>
        <w:spacing w:before="120"/>
        <w:ind w:left="360" w:firstLine="360"/>
        <w:rPr>
          <w:sz w:val="22"/>
          <w:szCs w:val="22"/>
        </w:rPr>
      </w:pPr>
      <w:r w:rsidRPr="00770537">
        <w:rPr>
          <w:sz w:val="22"/>
          <w:szCs w:val="22"/>
        </w:rPr>
        <w:t>(3) Time-bandwidth product</w:t>
      </w:r>
      <w:r w:rsidR="001C0989" w:rsidRPr="00770537">
        <w:rPr>
          <w:sz w:val="22"/>
          <w:szCs w:val="22"/>
        </w:rPr>
        <w:t xml:space="preserve">, ‘2’ means 2π </w:t>
      </w:r>
      <w:r w:rsidR="007F289E" w:rsidRPr="00770537">
        <w:rPr>
          <w:sz w:val="22"/>
          <w:szCs w:val="22"/>
        </w:rPr>
        <w:t xml:space="preserve">prolate tapers </w:t>
      </w:r>
      <w:r w:rsidR="001C0989" w:rsidRPr="00770537">
        <w:rPr>
          <w:sz w:val="22"/>
          <w:szCs w:val="22"/>
        </w:rPr>
        <w:t>will be used.</w:t>
      </w:r>
    </w:p>
    <w:p w14:paraId="2064E516" w14:textId="3B7362FB" w:rsidR="001C0989" w:rsidRPr="00770537" w:rsidRDefault="001C0989" w:rsidP="00971CFD">
      <w:pPr>
        <w:spacing w:before="120"/>
        <w:ind w:left="360" w:firstLine="360"/>
        <w:rPr>
          <w:sz w:val="22"/>
          <w:szCs w:val="22"/>
        </w:rPr>
      </w:pPr>
      <w:r w:rsidRPr="00770537">
        <w:rPr>
          <w:sz w:val="22"/>
          <w:szCs w:val="22"/>
        </w:rPr>
        <w:t xml:space="preserve">(4) cutoff frequencies, min = 0, max should cover all Milankovitch frequencies. </w:t>
      </w:r>
    </w:p>
    <w:p w14:paraId="1329200C" w14:textId="385F2396" w:rsidR="002C3CCF" w:rsidRPr="00770537" w:rsidRDefault="002C3CCF" w:rsidP="002C3CCF">
      <w:pPr>
        <w:spacing w:before="120"/>
        <w:ind w:left="360" w:firstLine="360"/>
        <w:jc w:val="center"/>
        <w:rPr>
          <w:sz w:val="22"/>
          <w:szCs w:val="22"/>
        </w:rPr>
      </w:pPr>
    </w:p>
    <w:p w14:paraId="3119E79A" w14:textId="77777777" w:rsidR="002C3CCF" w:rsidRPr="00770537" w:rsidRDefault="002C3CCF" w:rsidP="00CE63F6">
      <w:pPr>
        <w:spacing w:before="120"/>
        <w:ind w:left="360" w:firstLine="360"/>
        <w:rPr>
          <w:sz w:val="22"/>
          <w:szCs w:val="22"/>
        </w:rPr>
      </w:pPr>
    </w:p>
    <w:p w14:paraId="02D2B8DC" w14:textId="16661D59" w:rsidR="00C34FBE" w:rsidRPr="00770537" w:rsidRDefault="007C075E" w:rsidP="004A5ADB">
      <w:pPr>
        <w:pStyle w:val="Heading3"/>
        <w:rPr>
          <w:rFonts w:ascii="Times New Roman" w:hAnsi="Times New Roman" w:cs="Times New Roman"/>
          <w:b/>
        </w:rPr>
      </w:pPr>
      <w:bookmarkStart w:id="82" w:name="_Toc47539173"/>
      <w:r w:rsidRPr="00770537">
        <w:rPr>
          <w:rFonts w:ascii="Times New Roman" w:hAnsi="Times New Roman" w:cs="Times New Roman"/>
          <w:b/>
        </w:rPr>
        <w:t>Sedimentary Noise Model</w:t>
      </w:r>
      <w:bookmarkEnd w:id="82"/>
    </w:p>
    <w:p w14:paraId="2328FDE0" w14:textId="2842283E" w:rsidR="007C075E" w:rsidRPr="00770537" w:rsidRDefault="007C075E" w:rsidP="007C075E">
      <w:pPr>
        <w:pStyle w:val="Heading4"/>
        <w:rPr>
          <w:rFonts w:ascii="Times New Roman" w:hAnsi="Times New Roman" w:cs="Times New Roman"/>
        </w:rPr>
      </w:pPr>
      <w:r w:rsidRPr="00770537">
        <w:rPr>
          <w:rFonts w:ascii="Times New Roman" w:hAnsi="Times New Roman" w:cs="Times New Roman"/>
        </w:rPr>
        <w:t>Dynamic noise after orbital tuning (DYNOT)</w:t>
      </w:r>
    </w:p>
    <w:p w14:paraId="4E037A2C" w14:textId="2FC8510C" w:rsidR="00A711BC" w:rsidRPr="00770537" w:rsidRDefault="001964C4" w:rsidP="00A711BC">
      <w:pPr>
        <w:spacing w:before="120"/>
        <w:ind w:left="360" w:firstLine="360"/>
        <w:rPr>
          <w:sz w:val="22"/>
          <w:szCs w:val="22"/>
        </w:rPr>
      </w:pPr>
      <w:r w:rsidRPr="00770537">
        <w:rPr>
          <w:sz w:val="22"/>
          <w:szCs w:val="22"/>
        </w:rPr>
        <w:t>Dynamic noise</w:t>
      </w:r>
      <w:r w:rsidR="001013E1" w:rsidRPr="00770537">
        <w:rPr>
          <w:sz w:val="22"/>
          <w:szCs w:val="22"/>
        </w:rPr>
        <w:t xml:space="preserve"> after orbital tuning. Detect </w:t>
      </w:r>
      <w:r w:rsidRPr="00770537">
        <w:rPr>
          <w:sz w:val="22"/>
          <w:szCs w:val="22"/>
        </w:rPr>
        <w:t xml:space="preserve">non-orbital variances from a tuned series. </w:t>
      </w:r>
      <w:r w:rsidR="00E9387C" w:rsidRPr="00770537">
        <w:rPr>
          <w:sz w:val="22"/>
          <w:szCs w:val="22"/>
        </w:rPr>
        <w:t xml:space="preserve">See </w:t>
      </w:r>
      <w:r w:rsidR="00E9387C" w:rsidRPr="00770537">
        <w:rPr>
          <w:b/>
          <w:sz w:val="22"/>
          <w:szCs w:val="22"/>
        </w:rPr>
        <w:t>Chapter 5</w:t>
      </w:r>
      <w:r w:rsidR="001013E1" w:rsidRPr="00770537">
        <w:rPr>
          <w:b/>
          <w:sz w:val="22"/>
          <w:szCs w:val="22"/>
        </w:rPr>
        <w:t>.</w:t>
      </w:r>
      <w:r w:rsidR="00E9387C" w:rsidRPr="00770537">
        <w:rPr>
          <w:sz w:val="22"/>
          <w:szCs w:val="22"/>
        </w:rPr>
        <w:t xml:space="preserve"> </w:t>
      </w:r>
      <w:r w:rsidR="00E9387C" w:rsidRPr="00770537">
        <w:rPr>
          <w:b/>
          <w:color w:val="000000" w:themeColor="text1"/>
        </w:rPr>
        <w:t>DYNOT model Description</w:t>
      </w:r>
      <w:r w:rsidR="00A711BC" w:rsidRPr="00770537">
        <w:rPr>
          <w:sz w:val="22"/>
          <w:szCs w:val="22"/>
        </w:rPr>
        <w:t>.</w:t>
      </w:r>
      <w:r w:rsidR="003530C9" w:rsidRPr="00770537">
        <w:rPr>
          <w:sz w:val="22"/>
          <w:szCs w:val="22"/>
        </w:rPr>
        <w:t xml:space="preserve"> See </w:t>
      </w:r>
      <w:hyperlink w:anchor="_ENREF_7" w:tooltip="Li, 2018 #5893"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BC5E89" w:rsidRPr="00BC5E89">
          <w:rPr>
            <w:rStyle w:val="Hyperlink"/>
          </w:rPr>
          <w:fldChar w:fldCharType="separate"/>
        </w:r>
        <w:r w:rsidR="00BC5E89" w:rsidRPr="00BC5E89">
          <w:rPr>
            <w:rStyle w:val="Hyperlink"/>
          </w:rPr>
          <w:t>Li et al. (2018a)</w:t>
        </w:r>
        <w:r w:rsidR="00BC5E89" w:rsidRPr="00BC5E89">
          <w:rPr>
            <w:rStyle w:val="Hyperlink"/>
          </w:rPr>
          <w:fldChar w:fldCharType="end"/>
        </w:r>
      </w:hyperlink>
      <w:r w:rsidR="003530C9" w:rsidRPr="00770537">
        <w:rPr>
          <w:sz w:val="22"/>
          <w:szCs w:val="22"/>
        </w:rPr>
        <w:t xml:space="preserve"> </w:t>
      </w:r>
      <w:r w:rsidR="007063AF" w:rsidRPr="00770537">
        <w:rPr>
          <w:sz w:val="22"/>
          <w:szCs w:val="22"/>
        </w:rPr>
        <w:t xml:space="preserve">for </w:t>
      </w:r>
      <w:r w:rsidR="003530C9" w:rsidRPr="00770537">
        <w:rPr>
          <w:sz w:val="22"/>
          <w:szCs w:val="22"/>
        </w:rPr>
        <w:t>details</w:t>
      </w:r>
      <w:r w:rsidR="007063AF" w:rsidRPr="00770537">
        <w:rPr>
          <w:sz w:val="22"/>
          <w:szCs w:val="22"/>
        </w:rPr>
        <w:t xml:space="preserve"> about this method</w:t>
      </w:r>
      <w:r w:rsidR="003530C9" w:rsidRPr="00770537">
        <w:rPr>
          <w:sz w:val="22"/>
          <w:szCs w:val="22"/>
        </w:rPr>
        <w:t>.</w:t>
      </w:r>
    </w:p>
    <w:p w14:paraId="30A0944B" w14:textId="77777777" w:rsidR="001013E1" w:rsidRPr="00770537" w:rsidRDefault="001013E1" w:rsidP="00A711BC">
      <w:pPr>
        <w:spacing w:before="120"/>
        <w:ind w:left="360" w:firstLine="360"/>
        <w:rPr>
          <w:sz w:val="22"/>
          <w:szCs w:val="22"/>
        </w:rPr>
      </w:pPr>
    </w:p>
    <w:p w14:paraId="0970226E" w14:textId="77777777" w:rsidR="006C6A27" w:rsidRPr="00770537" w:rsidRDefault="006C6A27" w:rsidP="00A711BC">
      <w:pPr>
        <w:spacing w:before="120"/>
        <w:ind w:left="360" w:firstLine="360"/>
        <w:rPr>
          <w:sz w:val="22"/>
          <w:szCs w:val="22"/>
        </w:rPr>
      </w:pPr>
    </w:p>
    <w:p w14:paraId="2B682780" w14:textId="2B19B4B2" w:rsidR="00C34FBE" w:rsidRPr="00770537" w:rsidRDefault="007C075E" w:rsidP="007C075E">
      <w:pPr>
        <w:pStyle w:val="Heading4"/>
        <w:rPr>
          <w:rFonts w:ascii="Times New Roman" w:hAnsi="Times New Roman" w:cs="Times New Roman"/>
        </w:rPr>
      </w:pPr>
      <w:r w:rsidRPr="00770537">
        <w:rPr>
          <w:rFonts w:ascii="Times New Roman" w:hAnsi="Times New Roman" w:cs="Times New Roman"/>
        </w:rPr>
        <w:lastRenderedPageBreak/>
        <w:t>Lag-1 autocorrelation coefficient (</w:t>
      </w:r>
      <w:r w:rsidR="00C34FBE" w:rsidRPr="00770537">
        <w:rPr>
          <w:rFonts w:ascii="Times New Roman" w:hAnsi="Times New Roman" w:cs="Times New Roman"/>
        </w:rPr>
        <w:t>ρ</w:t>
      </w:r>
      <w:r w:rsidR="00C34FBE" w:rsidRPr="00770537">
        <w:rPr>
          <w:rFonts w:ascii="Times New Roman" w:hAnsi="Times New Roman" w:cs="Times New Roman"/>
          <w:vertAlign w:val="subscript"/>
        </w:rPr>
        <w:t>1</w:t>
      </w:r>
      <w:r w:rsidRPr="00770537">
        <w:rPr>
          <w:rFonts w:ascii="Times New Roman" w:hAnsi="Times New Roman" w:cs="Times New Roman"/>
        </w:rPr>
        <w:t>)</w:t>
      </w:r>
    </w:p>
    <w:p w14:paraId="5222B0BB" w14:textId="2A8ED80B" w:rsidR="007432C5" w:rsidRPr="00770537" w:rsidRDefault="006C6A27" w:rsidP="00543DD0">
      <w:pPr>
        <w:spacing w:before="120"/>
        <w:ind w:left="360" w:firstLine="360"/>
        <w:rPr>
          <w:sz w:val="22"/>
          <w:szCs w:val="22"/>
        </w:rPr>
      </w:pPr>
      <w:r w:rsidRPr="00770537">
        <w:rPr>
          <w:noProof/>
          <w:sz w:val="22"/>
          <w:szCs w:val="22"/>
        </w:rPr>
        <w:drawing>
          <wp:anchor distT="0" distB="0" distL="114300" distR="114300" simplePos="0" relativeHeight="251663360" behindDoc="0" locked="0" layoutInCell="1" allowOverlap="1" wp14:anchorId="429A2404" wp14:editId="37EA3D6E">
            <wp:simplePos x="0" y="0"/>
            <wp:positionH relativeFrom="column">
              <wp:posOffset>3937000</wp:posOffset>
            </wp:positionH>
            <wp:positionV relativeFrom="paragraph">
              <wp:posOffset>229870</wp:posOffset>
            </wp:positionV>
            <wp:extent cx="1946275" cy="3496945"/>
            <wp:effectExtent l="0" t="0" r="9525" b="8255"/>
            <wp:wrapTight wrapText="bothSides">
              <wp:wrapPolygon edited="0">
                <wp:start x="0" y="0"/>
                <wp:lineTo x="0" y="21494"/>
                <wp:lineTo x="21424" y="21494"/>
                <wp:lineTo x="21424"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extLst>
                        <a:ext uri="{28A0092B-C50C-407E-A947-70E740481C1C}">
                          <a14:useLocalDpi xmlns:a14="http://schemas.microsoft.com/office/drawing/2010/main"/>
                        </a:ext>
                      </a:extLst>
                    </a:blip>
                    <a:stretch>
                      <a:fillRect/>
                    </a:stretch>
                  </pic:blipFill>
                  <pic:spPr>
                    <a:xfrm>
                      <a:off x="0" y="0"/>
                      <a:ext cx="1946275" cy="3496945"/>
                    </a:xfrm>
                    <a:prstGeom prst="rect">
                      <a:avLst/>
                    </a:prstGeom>
                  </pic:spPr>
                </pic:pic>
              </a:graphicData>
            </a:graphic>
            <wp14:sizeRelH relativeFrom="page">
              <wp14:pctWidth>0</wp14:pctWidth>
            </wp14:sizeRelH>
            <wp14:sizeRelV relativeFrom="page">
              <wp14:pctHeight>0</wp14:pctHeight>
            </wp14:sizeRelV>
          </wp:anchor>
        </w:drawing>
      </w:r>
      <w:r w:rsidR="001F51BE" w:rsidRPr="00770537">
        <w:rPr>
          <w:sz w:val="22"/>
          <w:szCs w:val="22"/>
        </w:rPr>
        <w:t>This function conduct</w:t>
      </w:r>
      <w:r w:rsidR="000F2856" w:rsidRPr="00770537">
        <w:rPr>
          <w:sz w:val="22"/>
          <w:szCs w:val="22"/>
        </w:rPr>
        <w:t>s either</w:t>
      </w:r>
      <w:r w:rsidR="001F51BE" w:rsidRPr="00770537">
        <w:rPr>
          <w:sz w:val="22"/>
          <w:szCs w:val="22"/>
        </w:rPr>
        <w:t xml:space="preserve"> single run </w:t>
      </w:r>
      <w:r w:rsidR="000F2856" w:rsidRPr="00770537">
        <w:rPr>
          <w:sz w:val="22"/>
          <w:szCs w:val="22"/>
        </w:rPr>
        <w:t>or</w:t>
      </w:r>
      <w:r w:rsidR="001F51BE" w:rsidRPr="00770537">
        <w:rPr>
          <w:sz w:val="22"/>
          <w:szCs w:val="22"/>
        </w:rPr>
        <w:t xml:space="preserve"> Monte Carlo simulations of </w:t>
      </w:r>
      <w:r w:rsidR="000F2856" w:rsidRPr="00770537">
        <w:rPr>
          <w:sz w:val="22"/>
          <w:szCs w:val="22"/>
        </w:rPr>
        <w:t xml:space="preserve">lag-1 </w:t>
      </w:r>
      <w:r w:rsidR="001F51BE" w:rsidRPr="00770537">
        <w:rPr>
          <w:sz w:val="22"/>
          <w:szCs w:val="22"/>
        </w:rPr>
        <w:t>autocorrelation coefficient</w:t>
      </w:r>
      <w:r w:rsidR="000F2856" w:rsidRPr="00770537">
        <w:rPr>
          <w:sz w:val="22"/>
          <w:szCs w:val="22"/>
        </w:rPr>
        <w:t xml:space="preserve"> (</w:t>
      </w:r>
      <w:r w:rsidR="000F2856" w:rsidRPr="00770537">
        <w:rPr>
          <w:b/>
          <w:i/>
          <w:sz w:val="22"/>
          <w:szCs w:val="22"/>
        </w:rPr>
        <w:t>ρ</w:t>
      </w:r>
      <w:r w:rsidR="000F2856" w:rsidRPr="00770537">
        <w:rPr>
          <w:b/>
          <w:sz w:val="22"/>
          <w:szCs w:val="22"/>
          <w:vertAlign w:val="subscript"/>
        </w:rPr>
        <w:t>1</w:t>
      </w:r>
      <w:r w:rsidR="000F2856" w:rsidRPr="00770537">
        <w:rPr>
          <w:sz w:val="22"/>
          <w:szCs w:val="22"/>
        </w:rPr>
        <w:t>)</w:t>
      </w:r>
      <w:r w:rsidR="001F51BE" w:rsidRPr="00770537">
        <w:rPr>
          <w:sz w:val="22"/>
          <w:szCs w:val="22"/>
        </w:rPr>
        <w:t xml:space="preserve"> using a sliding window. It works with both depth series and time series.</w:t>
      </w:r>
    </w:p>
    <w:p w14:paraId="2077C773" w14:textId="7394B273" w:rsidR="00944C73" w:rsidRPr="00770537" w:rsidRDefault="00944C73" w:rsidP="00543DD0">
      <w:pPr>
        <w:spacing w:before="120"/>
        <w:ind w:left="360" w:firstLine="360"/>
        <w:rPr>
          <w:sz w:val="22"/>
          <w:szCs w:val="22"/>
        </w:rPr>
      </w:pPr>
      <w:r w:rsidRPr="00770537">
        <w:rPr>
          <w:sz w:val="22"/>
          <w:szCs w:val="22"/>
        </w:rPr>
        <w:t>The “</w:t>
      </w:r>
      <w:r w:rsidRPr="00770537">
        <w:rPr>
          <w:sz w:val="22"/>
          <w:szCs w:val="22"/>
          <w:bdr w:val="single" w:sz="4" w:space="0" w:color="auto"/>
        </w:rPr>
        <w:t>Single run</w:t>
      </w:r>
      <w:r w:rsidRPr="00770537">
        <w:rPr>
          <w:sz w:val="22"/>
          <w:szCs w:val="22"/>
        </w:rPr>
        <w:t>” requires the input of “window” and “interpolation sampling rate”.</w:t>
      </w:r>
    </w:p>
    <w:p w14:paraId="1AA9FBEA" w14:textId="0A6994F7" w:rsidR="00944C73" w:rsidRPr="00770537" w:rsidRDefault="00944C73" w:rsidP="00543DD0">
      <w:pPr>
        <w:spacing w:before="120"/>
        <w:ind w:left="360" w:firstLine="360"/>
        <w:rPr>
          <w:sz w:val="22"/>
          <w:szCs w:val="22"/>
        </w:rPr>
      </w:pPr>
      <w:r w:rsidRPr="00770537">
        <w:rPr>
          <w:sz w:val="22"/>
          <w:szCs w:val="22"/>
        </w:rPr>
        <w:t>The “</w:t>
      </w:r>
      <w:r w:rsidRPr="00770537">
        <w:rPr>
          <w:sz w:val="22"/>
          <w:szCs w:val="22"/>
          <w:bdr w:val="single" w:sz="4" w:space="0" w:color="auto"/>
        </w:rPr>
        <w:t>Monte Carlo</w:t>
      </w:r>
      <w:r w:rsidRPr="00770537">
        <w:rPr>
          <w:sz w:val="22"/>
          <w:szCs w:val="22"/>
        </w:rPr>
        <w:t xml:space="preserve">” requires several parameters: Number of Monte Carlo simulations (default is 1000), sliding window ranges from </w:t>
      </w:r>
      <w:r w:rsidRPr="00770537">
        <w:rPr>
          <w:i/>
          <w:sz w:val="22"/>
          <w:szCs w:val="22"/>
        </w:rPr>
        <w:t>win1</w:t>
      </w:r>
      <w:r w:rsidRPr="00770537">
        <w:rPr>
          <w:sz w:val="22"/>
          <w:szCs w:val="22"/>
        </w:rPr>
        <w:t xml:space="preserve"> to </w:t>
      </w:r>
      <w:r w:rsidRPr="00770537">
        <w:rPr>
          <w:i/>
          <w:sz w:val="22"/>
          <w:szCs w:val="22"/>
        </w:rPr>
        <w:t>win2</w:t>
      </w:r>
      <w:r w:rsidRPr="00770537">
        <w:rPr>
          <w:sz w:val="22"/>
          <w:szCs w:val="22"/>
        </w:rPr>
        <w:t xml:space="preserve">, and a sampling rates from </w:t>
      </w:r>
      <w:r w:rsidRPr="00770537">
        <w:rPr>
          <w:i/>
          <w:sz w:val="22"/>
          <w:szCs w:val="22"/>
        </w:rPr>
        <w:t>sr1</w:t>
      </w:r>
      <w:r w:rsidRPr="00770537">
        <w:rPr>
          <w:sz w:val="22"/>
          <w:szCs w:val="22"/>
        </w:rPr>
        <w:t xml:space="preserve"> to </w:t>
      </w:r>
      <w:r w:rsidRPr="00770537">
        <w:rPr>
          <w:i/>
          <w:sz w:val="22"/>
          <w:szCs w:val="22"/>
        </w:rPr>
        <w:t>sr2</w:t>
      </w:r>
      <w:r w:rsidRPr="00770537">
        <w:rPr>
          <w:sz w:val="22"/>
          <w:szCs w:val="22"/>
        </w:rPr>
        <w:t>, and plot settings (interpolation and shift grid).</w:t>
      </w:r>
    </w:p>
    <w:p w14:paraId="3D10B893" w14:textId="3B23005F" w:rsidR="00944C73" w:rsidRPr="00770537" w:rsidRDefault="00DF0C56" w:rsidP="00543DD0">
      <w:pPr>
        <w:spacing w:before="120"/>
        <w:ind w:left="360" w:firstLine="360"/>
        <w:rPr>
          <w:sz w:val="22"/>
          <w:szCs w:val="22"/>
        </w:rPr>
      </w:pPr>
      <w:r w:rsidRPr="00770537">
        <w:rPr>
          <w:sz w:val="22"/>
          <w:szCs w:val="22"/>
        </w:rPr>
        <w:t xml:space="preserve">See </w:t>
      </w:r>
      <w:hyperlink w:anchor="_ENREF_7" w:tooltip="Li, 2018 #5893"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BC5E89" w:rsidRPr="00BC5E89">
          <w:rPr>
            <w:rStyle w:val="Hyperlink"/>
          </w:rPr>
          <w:fldChar w:fldCharType="separate"/>
        </w:r>
        <w:r w:rsidR="00BC5E89" w:rsidRPr="00BC5E89">
          <w:rPr>
            <w:rStyle w:val="Hyperlink"/>
          </w:rPr>
          <w:t>Li et al. (2018a)</w:t>
        </w:r>
        <w:r w:rsidR="00BC5E89" w:rsidRPr="00BC5E89">
          <w:rPr>
            <w:rStyle w:val="Hyperlink"/>
          </w:rPr>
          <w:fldChar w:fldCharType="end"/>
        </w:r>
      </w:hyperlink>
      <w:r w:rsidRPr="00770537">
        <w:rPr>
          <w:sz w:val="22"/>
          <w:szCs w:val="22"/>
        </w:rPr>
        <w:t xml:space="preserve"> for details about the parameters and significance of this method.</w:t>
      </w:r>
    </w:p>
    <w:p w14:paraId="27B40443" w14:textId="22F17D3D" w:rsidR="001F51BE" w:rsidRPr="00770537" w:rsidRDefault="001F51BE" w:rsidP="00717709">
      <w:pPr>
        <w:spacing w:before="120"/>
        <w:ind w:left="360" w:firstLine="360"/>
        <w:jc w:val="center"/>
        <w:rPr>
          <w:sz w:val="22"/>
          <w:szCs w:val="22"/>
        </w:rPr>
      </w:pPr>
    </w:p>
    <w:p w14:paraId="564CB323" w14:textId="77777777" w:rsidR="00717709" w:rsidRPr="00770537" w:rsidRDefault="00717709" w:rsidP="00A711BC">
      <w:pPr>
        <w:spacing w:before="120"/>
        <w:ind w:left="360" w:firstLine="360"/>
        <w:rPr>
          <w:sz w:val="22"/>
          <w:szCs w:val="22"/>
        </w:rPr>
      </w:pPr>
    </w:p>
    <w:p w14:paraId="2E2C7A1B" w14:textId="72A23D16" w:rsidR="00C34FBE" w:rsidRPr="00770537" w:rsidRDefault="00C34FBE" w:rsidP="004A5ADB">
      <w:pPr>
        <w:pStyle w:val="Heading3"/>
        <w:rPr>
          <w:rFonts w:ascii="Times New Roman" w:hAnsi="Times New Roman" w:cs="Times New Roman"/>
          <w:b/>
        </w:rPr>
      </w:pPr>
      <w:bookmarkStart w:id="83" w:name="_Toc47539174"/>
      <w:r w:rsidRPr="00770537">
        <w:rPr>
          <w:rFonts w:ascii="Times New Roman" w:hAnsi="Times New Roman" w:cs="Times New Roman"/>
          <w:b/>
        </w:rPr>
        <w:t>Correlation Coefficient</w:t>
      </w:r>
      <w:r w:rsidR="00D772EE" w:rsidRPr="00770537">
        <w:rPr>
          <w:rFonts w:ascii="Times New Roman" w:hAnsi="Times New Roman" w:cs="Times New Roman"/>
          <w:b/>
        </w:rPr>
        <w:t xml:space="preserve"> (COCO</w:t>
      </w:r>
      <w:r w:rsidR="0034598D" w:rsidRPr="00770537">
        <w:rPr>
          <w:rFonts w:ascii="Times New Roman" w:hAnsi="Times New Roman" w:cs="Times New Roman"/>
          <w:b/>
        </w:rPr>
        <w:t>/eCOCO</w:t>
      </w:r>
      <w:r w:rsidR="00D772EE" w:rsidRPr="00770537">
        <w:rPr>
          <w:rFonts w:ascii="Times New Roman" w:hAnsi="Times New Roman" w:cs="Times New Roman"/>
          <w:b/>
        </w:rPr>
        <w:t>)</w:t>
      </w:r>
      <w:bookmarkEnd w:id="83"/>
    </w:p>
    <w:p w14:paraId="6A2EF2A6" w14:textId="4E1B89E8" w:rsidR="009D4737" w:rsidRPr="00770537" w:rsidRDefault="009D4737" w:rsidP="00A711BC">
      <w:pPr>
        <w:spacing w:before="120"/>
        <w:ind w:left="360" w:firstLine="360"/>
        <w:rPr>
          <w:sz w:val="22"/>
          <w:szCs w:val="22"/>
          <w:lang w:val="en-GB"/>
        </w:rPr>
      </w:pPr>
      <w:r w:rsidRPr="00770537">
        <w:rPr>
          <w:sz w:val="22"/>
          <w:szCs w:val="22"/>
          <w:lang w:val="en-GB"/>
        </w:rPr>
        <w:t>This function addresses two fundamental issues in cyclostratigraphy and paleoclimatology: identification of astronomical forcing in sequences of stratigraphic cycles, and accurate evaluation of sedimentation rates. Th</w:t>
      </w:r>
      <w:r w:rsidR="004E1BFE" w:rsidRPr="00770537">
        <w:rPr>
          <w:sz w:val="22"/>
          <w:szCs w:val="22"/>
          <w:lang w:val="en-GB"/>
        </w:rPr>
        <w:t>is</w:t>
      </w:r>
      <w:r w:rsidRPr="00770537">
        <w:rPr>
          <w:sz w:val="22"/>
          <w:szCs w:val="22"/>
          <w:lang w:val="en-GB"/>
        </w:rPr>
        <w:t xml:space="preserve"> technique considers these issues part of an inverse problem and estimates the product-moment correlation coefficient between the power spectra of astronomical solutions and paleoclimate proxy series across a range of test sedimentation rates. The number of contributing astronomical parameters in the estimate is also considered. </w:t>
      </w:r>
      <w:r w:rsidR="00747BB5" w:rsidRPr="00770537">
        <w:rPr>
          <w:sz w:val="22"/>
          <w:szCs w:val="22"/>
          <w:lang w:val="en-GB"/>
        </w:rPr>
        <w:t xml:space="preserve">This </w:t>
      </w:r>
      <w:r w:rsidRPr="00770537">
        <w:rPr>
          <w:sz w:val="22"/>
          <w:szCs w:val="22"/>
          <w:lang w:val="en-GB"/>
        </w:rPr>
        <w:t xml:space="preserve">procedure tests the hypothesis that astronomical forcing had a significant impact on proxy records. The null hypothesis of no astronomical forcing is evaluated using a Monte Carlo simulation approach. Details are included in </w:t>
      </w:r>
      <w:r w:rsidR="0022687A" w:rsidRPr="00770537">
        <w:rPr>
          <w:sz w:val="22"/>
          <w:szCs w:val="22"/>
          <w:lang w:val="en-GB"/>
        </w:rPr>
        <w:fldChar w:fldCharType="begin"/>
      </w:r>
      <w:r w:rsidR="008B172F" w:rsidRPr="00770537">
        <w:rPr>
          <w:sz w:val="22"/>
          <w:szCs w:val="22"/>
          <w:lang w:val="en-GB"/>
        </w:rPr>
        <w:instrText xml:space="preserve"> ADDIN EN.CITE &lt;EndNote&gt;&lt;Cite&gt;&lt;Author&gt;Li&lt;/Author&gt;&lt;Year&gt;2018&lt;/Year&gt;&lt;RecNum&gt;5646&lt;/RecNum&gt;&lt;DisplayText&gt;(Li et al., 2018c)&lt;/DisplayText&gt;&lt;record&gt;&lt;rec-number&gt;5646&lt;/rec-number&gt;&lt;foreign-keys&gt;&lt;key app="EN" db-id="pvf5wzwr92w0pvef0d5xrtvd5w2dvf0sfdsf" timestamp="1571519531" guid="820432e6-81ac-44bc-b783-d2102d33838f"&gt;564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22687A" w:rsidRPr="00770537">
        <w:rPr>
          <w:sz w:val="22"/>
          <w:szCs w:val="22"/>
          <w:lang w:val="en-GB"/>
        </w:rPr>
        <w:fldChar w:fldCharType="separate"/>
      </w:r>
      <w:r w:rsidR="009B5FE7" w:rsidRPr="00770537">
        <w:rPr>
          <w:noProof/>
          <w:sz w:val="22"/>
          <w:szCs w:val="22"/>
          <w:lang w:val="en-GB"/>
        </w:rPr>
        <w:t>(</w:t>
      </w:r>
      <w:hyperlink w:anchor="_ENREF_10" w:tooltip="Li, 2018 #5646" w:history="1">
        <w:r w:rsidR="00BC5E89" w:rsidRPr="00BC5E89">
          <w:rPr>
            <w:rStyle w:val="Hyperlink"/>
          </w:rPr>
          <w:t>Li et al., 2018c</w:t>
        </w:r>
      </w:hyperlink>
      <w:r w:rsidR="009B5FE7" w:rsidRPr="00770537">
        <w:rPr>
          <w:noProof/>
          <w:sz w:val="22"/>
          <w:szCs w:val="22"/>
          <w:lang w:val="en-GB"/>
        </w:rPr>
        <w:t>)</w:t>
      </w:r>
      <w:r w:rsidR="0022687A" w:rsidRPr="00770537">
        <w:rPr>
          <w:sz w:val="22"/>
          <w:szCs w:val="22"/>
          <w:lang w:val="en-GB"/>
        </w:rPr>
        <w:fldChar w:fldCharType="end"/>
      </w:r>
      <w:r w:rsidR="0022687A" w:rsidRPr="00770537">
        <w:rPr>
          <w:sz w:val="22"/>
          <w:szCs w:val="22"/>
          <w:lang w:val="en-GB"/>
        </w:rPr>
        <w:t>.</w:t>
      </w:r>
      <w:r w:rsidR="00C53922" w:rsidRPr="00770537">
        <w:rPr>
          <w:sz w:val="22"/>
          <w:szCs w:val="22"/>
          <w:lang w:val="en-GB"/>
        </w:rPr>
        <w:t xml:space="preserve"> This technique was inspired by the average spectral misfit procedure by Meyers and Sageman (2007), which is provided in the </w:t>
      </w:r>
      <w:proofErr w:type="spellStart"/>
      <w:r w:rsidR="00C53922" w:rsidRPr="00770537">
        <w:rPr>
          <w:sz w:val="22"/>
          <w:szCs w:val="22"/>
          <w:lang w:val="en-GB"/>
        </w:rPr>
        <w:t>asm</w:t>
      </w:r>
      <w:proofErr w:type="spellEnd"/>
      <w:r w:rsidR="00C53922" w:rsidRPr="00770537">
        <w:rPr>
          <w:sz w:val="22"/>
          <w:szCs w:val="22"/>
          <w:lang w:val="en-GB"/>
        </w:rPr>
        <w:t xml:space="preserve"> function of the </w:t>
      </w:r>
      <w:r w:rsidR="00C53922" w:rsidRPr="00770537">
        <w:rPr>
          <w:i/>
          <w:sz w:val="22"/>
          <w:szCs w:val="22"/>
          <w:lang w:val="en-GB"/>
        </w:rPr>
        <w:t>Astrochron</w:t>
      </w:r>
      <w:r w:rsidR="00C53922" w:rsidRPr="00770537">
        <w:rPr>
          <w:sz w:val="22"/>
          <w:szCs w:val="22"/>
          <w:lang w:val="en-GB"/>
        </w:rPr>
        <w:t xml:space="preserve"> R Package.</w:t>
      </w:r>
    </w:p>
    <w:p w14:paraId="165E7A9E" w14:textId="77777777" w:rsidR="006C40C5" w:rsidRPr="00770537" w:rsidRDefault="006C40C5" w:rsidP="00A711BC">
      <w:pPr>
        <w:spacing w:before="120"/>
        <w:ind w:left="360" w:firstLine="360"/>
        <w:rPr>
          <w:sz w:val="22"/>
          <w:szCs w:val="22"/>
          <w:lang w:val="en-GB"/>
        </w:rPr>
      </w:pPr>
    </w:p>
    <w:p w14:paraId="56142C81" w14:textId="235E5DDC" w:rsidR="00230E5A" w:rsidRPr="00770537" w:rsidRDefault="00476BAA" w:rsidP="006C22F0">
      <w:pPr>
        <w:spacing w:before="120"/>
        <w:ind w:firstLine="360"/>
        <w:rPr>
          <w:sz w:val="22"/>
          <w:szCs w:val="22"/>
        </w:rPr>
      </w:pPr>
      <w:r w:rsidRPr="00770537">
        <w:rPr>
          <w:sz w:val="22"/>
          <w:szCs w:val="22"/>
        </w:rPr>
        <w:t xml:space="preserve">Ensure </w:t>
      </w:r>
      <w:r w:rsidR="00974C3C" w:rsidRPr="00770537">
        <w:rPr>
          <w:sz w:val="22"/>
          <w:szCs w:val="22"/>
        </w:rPr>
        <w:t xml:space="preserve">the unit is </w:t>
      </w:r>
      <w:r w:rsidR="003930B6" w:rsidRPr="00770537">
        <w:rPr>
          <w:sz w:val="22"/>
          <w:szCs w:val="22"/>
        </w:rPr>
        <w:t xml:space="preserve">selected as </w:t>
      </w:r>
      <w:r w:rsidR="00974C3C" w:rsidRPr="00770537">
        <w:rPr>
          <w:sz w:val="22"/>
          <w:szCs w:val="22"/>
        </w:rPr>
        <w:t xml:space="preserve">m. </w:t>
      </w:r>
      <w:r w:rsidR="00757ABC" w:rsidRPr="00770537">
        <w:rPr>
          <w:sz w:val="22"/>
          <w:szCs w:val="22"/>
        </w:rPr>
        <w:t xml:space="preserve">Note </w:t>
      </w:r>
      <w:r w:rsidR="00757ABC" w:rsidRPr="00770537">
        <w:rPr>
          <w:color w:val="FF0000"/>
          <w:sz w:val="22"/>
          <w:szCs w:val="22"/>
        </w:rPr>
        <w:t>the data series must have unit</w:t>
      </w:r>
      <w:r w:rsidR="00E547CA" w:rsidRPr="00770537">
        <w:rPr>
          <w:color w:val="FF0000"/>
          <w:sz w:val="22"/>
          <w:szCs w:val="22"/>
        </w:rPr>
        <w:t>s</w:t>
      </w:r>
      <w:r w:rsidR="00757ABC" w:rsidRPr="00770537">
        <w:rPr>
          <w:color w:val="FF0000"/>
          <w:sz w:val="22"/>
          <w:szCs w:val="22"/>
        </w:rPr>
        <w:t xml:space="preserve"> in </w:t>
      </w:r>
      <w:r w:rsidR="008E11A9" w:rsidRPr="00770537">
        <w:rPr>
          <w:color w:val="FF0000"/>
          <w:sz w:val="22"/>
          <w:szCs w:val="22"/>
        </w:rPr>
        <w:t>“meter”</w:t>
      </w:r>
      <w:r w:rsidR="00757ABC" w:rsidRPr="00770537">
        <w:rPr>
          <w:color w:val="FF0000"/>
          <w:sz w:val="22"/>
          <w:szCs w:val="22"/>
        </w:rPr>
        <w:t>.</w:t>
      </w:r>
    </w:p>
    <w:p w14:paraId="0F23BD58" w14:textId="3124BB07" w:rsidR="00230E5A" w:rsidRPr="00770537" w:rsidRDefault="00230E5A" w:rsidP="00A711BC">
      <w:pPr>
        <w:spacing w:before="120"/>
        <w:ind w:left="360" w:firstLine="360"/>
        <w:rPr>
          <w:sz w:val="22"/>
          <w:szCs w:val="22"/>
        </w:rPr>
      </w:pPr>
      <w:r w:rsidRPr="00770537">
        <w:rPr>
          <w:noProof/>
          <w:sz w:val="22"/>
          <w:szCs w:val="22"/>
        </w:rPr>
        <w:drawing>
          <wp:inline distT="0" distB="0" distL="0" distR="0" wp14:anchorId="6927C9FE" wp14:editId="50BF2713">
            <wp:extent cx="1701606" cy="378135"/>
            <wp:effectExtent l="0" t="0" r="635" b="3175"/>
            <wp:docPr id="175" name="Picture 1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1730848" cy="384633"/>
                    </a:xfrm>
                    <a:prstGeom prst="rect">
                      <a:avLst/>
                    </a:prstGeom>
                  </pic:spPr>
                </pic:pic>
              </a:graphicData>
            </a:graphic>
          </wp:inline>
        </w:drawing>
      </w:r>
    </w:p>
    <w:p w14:paraId="314DD82E" w14:textId="6D1EEDB7" w:rsidR="00E04DE7" w:rsidRPr="00770537" w:rsidRDefault="00E04DE7" w:rsidP="004653BB">
      <w:pPr>
        <w:spacing w:before="120"/>
        <w:ind w:left="360"/>
        <w:rPr>
          <w:sz w:val="22"/>
          <w:szCs w:val="22"/>
        </w:rPr>
      </w:pPr>
      <w:r w:rsidRPr="00770537">
        <w:rPr>
          <w:sz w:val="22"/>
          <w:szCs w:val="22"/>
        </w:rPr>
        <w:t xml:space="preserve">Select a depth series (interpolated, detrended), select </w:t>
      </w:r>
      <w:r w:rsidRPr="00770537">
        <w:rPr>
          <w:b/>
          <w:sz w:val="22"/>
          <w:szCs w:val="22"/>
        </w:rPr>
        <w:t>Timeseries --&gt; Correlation Coefficient</w:t>
      </w:r>
      <w:r w:rsidRPr="00770537">
        <w:rPr>
          <w:b/>
          <w:bCs/>
          <w:sz w:val="22"/>
          <w:szCs w:val="22"/>
        </w:rPr>
        <w:t xml:space="preserve"> </w:t>
      </w:r>
      <w:r w:rsidR="0095455E" w:rsidRPr="00770537">
        <w:rPr>
          <w:b/>
          <w:bCs/>
          <w:sz w:val="22"/>
          <w:szCs w:val="22"/>
        </w:rPr>
        <w:t xml:space="preserve">(COCO/eCOCO) </w:t>
      </w:r>
      <w:r w:rsidRPr="00770537">
        <w:rPr>
          <w:sz w:val="22"/>
          <w:szCs w:val="22"/>
        </w:rPr>
        <w:t>menu</w:t>
      </w:r>
    </w:p>
    <w:p w14:paraId="56928768" w14:textId="362DE77C" w:rsidR="009633D7" w:rsidRPr="00770537" w:rsidRDefault="009633D7" w:rsidP="004809A3">
      <w:pPr>
        <w:spacing w:before="120"/>
        <w:ind w:left="360" w:firstLine="360"/>
        <w:rPr>
          <w:sz w:val="22"/>
          <w:szCs w:val="22"/>
        </w:rPr>
      </w:pPr>
      <w:r w:rsidRPr="00770537">
        <w:rPr>
          <w:b/>
          <w:bCs/>
          <w:sz w:val="22"/>
          <w:szCs w:val="22"/>
        </w:rPr>
        <w:t>Step 1: Select model</w:t>
      </w:r>
      <w:r w:rsidRPr="00770537">
        <w:rPr>
          <w:sz w:val="22"/>
          <w:szCs w:val="22"/>
        </w:rPr>
        <w:t>: COCO</w:t>
      </w:r>
    </w:p>
    <w:p w14:paraId="5768A39A" w14:textId="1C32CD67" w:rsidR="00FB63FE" w:rsidRPr="00770537" w:rsidRDefault="009633D7" w:rsidP="004809A3">
      <w:pPr>
        <w:spacing w:before="120"/>
        <w:ind w:left="360" w:firstLine="360"/>
        <w:rPr>
          <w:sz w:val="22"/>
          <w:szCs w:val="22"/>
        </w:rPr>
      </w:pPr>
      <w:r w:rsidRPr="00770537">
        <w:rPr>
          <w:b/>
          <w:bCs/>
          <w:sz w:val="22"/>
          <w:szCs w:val="22"/>
        </w:rPr>
        <w:t>Step 2: Data: zero padding</w:t>
      </w:r>
      <w:r w:rsidRPr="00770537">
        <w:rPr>
          <w:sz w:val="22"/>
          <w:szCs w:val="22"/>
        </w:rPr>
        <w:t xml:space="preserve"> (default value is usually enough).</w:t>
      </w:r>
    </w:p>
    <w:p w14:paraId="63FEAD5A" w14:textId="39386739" w:rsidR="009633D7" w:rsidRPr="00770537" w:rsidRDefault="002633BB" w:rsidP="004809A3">
      <w:pPr>
        <w:spacing w:before="120"/>
        <w:ind w:left="360" w:firstLine="360"/>
        <w:rPr>
          <w:i/>
          <w:iCs/>
          <w:sz w:val="22"/>
          <w:szCs w:val="22"/>
        </w:rPr>
      </w:pPr>
      <w:r w:rsidRPr="00770537">
        <w:rPr>
          <w:b/>
          <w:bCs/>
          <w:i/>
          <w:iCs/>
          <w:sz w:val="22"/>
          <w:szCs w:val="22"/>
        </w:rPr>
        <w:t xml:space="preserve">          </w:t>
      </w:r>
      <w:r w:rsidR="00D369E8" w:rsidRPr="00770537">
        <w:rPr>
          <w:b/>
          <w:bCs/>
          <w:i/>
          <w:iCs/>
          <w:sz w:val="22"/>
          <w:szCs w:val="22"/>
        </w:rPr>
        <w:t>*</w:t>
      </w:r>
      <w:r w:rsidRPr="00770537">
        <w:rPr>
          <w:b/>
          <w:bCs/>
          <w:i/>
          <w:iCs/>
          <w:sz w:val="22"/>
          <w:szCs w:val="22"/>
        </w:rPr>
        <w:t xml:space="preserve"> </w:t>
      </w:r>
      <w:r w:rsidR="009633D7" w:rsidRPr="00770537">
        <w:rPr>
          <w:b/>
          <w:bCs/>
          <w:i/>
          <w:iCs/>
          <w:sz w:val="22"/>
          <w:szCs w:val="22"/>
        </w:rPr>
        <w:t>Show periodogram</w:t>
      </w:r>
      <w:r w:rsidR="009633D7" w:rsidRPr="00770537">
        <w:rPr>
          <w:i/>
          <w:iCs/>
          <w:sz w:val="22"/>
          <w:szCs w:val="22"/>
        </w:rPr>
        <w:t>. Max frequency is Nyquist frequency. This is for plot use only.</w:t>
      </w:r>
    </w:p>
    <w:p w14:paraId="68BF38D5" w14:textId="77777777" w:rsidR="00B502EC" w:rsidRPr="00770537" w:rsidRDefault="00B502EC" w:rsidP="00B502EC">
      <w:pPr>
        <w:spacing w:before="120"/>
        <w:ind w:left="360" w:firstLine="360"/>
        <w:rPr>
          <w:sz w:val="22"/>
          <w:szCs w:val="22"/>
        </w:rPr>
      </w:pPr>
      <w:r w:rsidRPr="00770537">
        <w:rPr>
          <w:b/>
          <w:bCs/>
          <w:sz w:val="22"/>
          <w:szCs w:val="22"/>
        </w:rPr>
        <w:t>Step 3</w:t>
      </w:r>
      <w:r w:rsidRPr="00770537">
        <w:rPr>
          <w:sz w:val="22"/>
          <w:szCs w:val="22"/>
        </w:rPr>
        <w:t xml:space="preserve">: </w:t>
      </w:r>
      <w:r w:rsidRPr="00770537">
        <w:rPr>
          <w:sz w:val="22"/>
          <w:szCs w:val="22"/>
          <w:u w:val="single"/>
        </w:rPr>
        <w:t>Split series</w:t>
      </w:r>
      <w:r w:rsidRPr="00770537">
        <w:rPr>
          <w:sz w:val="22"/>
          <w:szCs w:val="22"/>
        </w:rPr>
        <w:t>: 1 (default), 2, 3. If a number of “2” is used, the series will be split into 2 or more slices.</w:t>
      </w:r>
    </w:p>
    <w:p w14:paraId="29E2937A" w14:textId="78C15999" w:rsidR="0027629D" w:rsidRPr="00770537" w:rsidRDefault="00667552" w:rsidP="00992D74">
      <w:pPr>
        <w:spacing w:before="120"/>
        <w:ind w:left="360" w:firstLine="360"/>
        <w:rPr>
          <w:sz w:val="22"/>
          <w:szCs w:val="22"/>
        </w:rPr>
      </w:pPr>
      <w:r w:rsidRPr="00770537">
        <w:rPr>
          <w:b/>
          <w:bCs/>
          <w:sz w:val="22"/>
          <w:szCs w:val="22"/>
        </w:rPr>
        <w:t>Step 4: Choose “remove red noise model”</w:t>
      </w:r>
      <w:r w:rsidR="0027629D" w:rsidRPr="00770537">
        <w:rPr>
          <w:sz w:val="22"/>
          <w:szCs w:val="22"/>
        </w:rPr>
        <w:t xml:space="preserve"> </w:t>
      </w:r>
    </w:p>
    <w:p w14:paraId="74407FCB" w14:textId="6274A1AD" w:rsidR="0027629D" w:rsidRPr="00770537" w:rsidRDefault="002D4C5D" w:rsidP="0027629D">
      <w:pPr>
        <w:spacing w:before="120"/>
        <w:ind w:left="360" w:firstLine="360"/>
        <w:rPr>
          <w:sz w:val="22"/>
          <w:szCs w:val="22"/>
        </w:rPr>
      </w:pPr>
      <w:r w:rsidRPr="00770537">
        <w:rPr>
          <w:sz w:val="22"/>
          <w:szCs w:val="22"/>
        </w:rPr>
        <w:t>Unselect</w:t>
      </w:r>
      <w:r w:rsidR="0027629D" w:rsidRPr="00770537">
        <w:rPr>
          <w:sz w:val="22"/>
          <w:szCs w:val="22"/>
        </w:rPr>
        <w:t xml:space="preserve"> = no removing red noise (if the conventional AR1 noise model doesn’t fit to the power spectrum, COCO may not work. Therefore, remove noise = 0 might be a solution); </w:t>
      </w:r>
    </w:p>
    <w:p w14:paraId="697382BC" w14:textId="6A0883E8" w:rsidR="0027629D" w:rsidRPr="00770537" w:rsidRDefault="0027629D" w:rsidP="0027629D">
      <w:pPr>
        <w:spacing w:before="120"/>
        <w:ind w:left="360" w:firstLine="360"/>
        <w:rPr>
          <w:sz w:val="22"/>
          <w:szCs w:val="22"/>
        </w:rPr>
      </w:pPr>
      <w:r w:rsidRPr="00770537">
        <w:rPr>
          <w:sz w:val="22"/>
          <w:szCs w:val="22"/>
        </w:rPr>
        <w:lastRenderedPageBreak/>
        <w:t>Else, removing red noise</w:t>
      </w:r>
      <w:r w:rsidR="006C654B" w:rsidRPr="00770537">
        <w:rPr>
          <w:sz w:val="22"/>
          <w:szCs w:val="22"/>
        </w:rPr>
        <w:t xml:space="preserve"> has </w:t>
      </w:r>
      <w:r w:rsidR="006C654B" w:rsidRPr="00770537">
        <w:rPr>
          <w:b/>
          <w:bCs/>
          <w:sz w:val="22"/>
          <w:szCs w:val="22"/>
        </w:rPr>
        <w:t>3 options</w:t>
      </w:r>
      <w:r w:rsidRPr="00770537">
        <w:rPr>
          <w:sz w:val="22"/>
          <w:szCs w:val="22"/>
        </w:rPr>
        <w:t xml:space="preserve">: </w:t>
      </w:r>
    </w:p>
    <w:p w14:paraId="0F6B4708" w14:textId="25F7E3A6" w:rsidR="0027629D" w:rsidRPr="00770537" w:rsidRDefault="00BC7EC5" w:rsidP="0027629D">
      <w:pPr>
        <w:spacing w:before="120"/>
        <w:ind w:left="360" w:firstLine="720"/>
        <w:rPr>
          <w:sz w:val="22"/>
          <w:szCs w:val="22"/>
        </w:rPr>
      </w:pPr>
      <w:r w:rsidRPr="00770537">
        <w:rPr>
          <w:sz w:val="22"/>
          <w:szCs w:val="22"/>
        </w:rPr>
        <w:t>(</w:t>
      </w:r>
      <w:r w:rsidR="0027629D" w:rsidRPr="00770537">
        <w:rPr>
          <w:sz w:val="22"/>
          <w:szCs w:val="22"/>
        </w:rPr>
        <w:t>1</w:t>
      </w:r>
      <w:r w:rsidRPr="00770537">
        <w:rPr>
          <w:sz w:val="22"/>
          <w:szCs w:val="22"/>
        </w:rPr>
        <w:t>)</w:t>
      </w:r>
      <w:r w:rsidR="0027629D" w:rsidRPr="00770537">
        <w:rPr>
          <w:sz w:val="22"/>
          <w:szCs w:val="22"/>
        </w:rPr>
        <w:t xml:space="preserve"> </w:t>
      </w:r>
      <w:r w:rsidR="009734F8" w:rsidRPr="00770537">
        <w:rPr>
          <w:sz w:val="22"/>
          <w:szCs w:val="22"/>
        </w:rPr>
        <w:t>classic AR1 [</w:t>
      </w:r>
      <w:r w:rsidR="009734F8" w:rsidRPr="00770537">
        <w:rPr>
          <w:i/>
          <w:iCs/>
          <w:sz w:val="22"/>
          <w:szCs w:val="22"/>
        </w:rPr>
        <w:t>f</w:t>
      </w:r>
      <w:r w:rsidR="009734F8" w:rsidRPr="00770537">
        <w:rPr>
          <w:sz w:val="22"/>
          <w:szCs w:val="22"/>
        </w:rPr>
        <w:t xml:space="preserve"> = (Periodogram / Power of AR1 red noise) – 1, if </w:t>
      </w:r>
      <w:r w:rsidR="009734F8" w:rsidRPr="00770537">
        <w:rPr>
          <w:i/>
          <w:iCs/>
          <w:sz w:val="22"/>
          <w:szCs w:val="22"/>
        </w:rPr>
        <w:t>f</w:t>
      </w:r>
      <w:r w:rsidR="009734F8" w:rsidRPr="00770537">
        <w:rPr>
          <w:sz w:val="22"/>
          <w:szCs w:val="22"/>
        </w:rPr>
        <w:t xml:space="preserve">&lt;0, </w:t>
      </w:r>
      <w:r w:rsidR="009734F8" w:rsidRPr="00770537">
        <w:rPr>
          <w:i/>
          <w:iCs/>
          <w:sz w:val="22"/>
          <w:szCs w:val="22"/>
        </w:rPr>
        <w:t>f</w:t>
      </w:r>
      <w:r w:rsidR="009734F8" w:rsidRPr="00770537">
        <w:rPr>
          <w:sz w:val="22"/>
          <w:szCs w:val="22"/>
        </w:rPr>
        <w:t xml:space="preserve"> =0]</w:t>
      </w:r>
      <w:r w:rsidR="0027629D" w:rsidRPr="00770537">
        <w:rPr>
          <w:sz w:val="22"/>
          <w:szCs w:val="22"/>
        </w:rPr>
        <w:t xml:space="preserve">; </w:t>
      </w:r>
    </w:p>
    <w:p w14:paraId="2190C47E" w14:textId="3E46F145" w:rsidR="0027629D" w:rsidRPr="00770537" w:rsidRDefault="00962577" w:rsidP="0027629D">
      <w:pPr>
        <w:spacing w:before="120"/>
        <w:ind w:left="720" w:firstLine="360"/>
        <w:rPr>
          <w:sz w:val="22"/>
          <w:szCs w:val="22"/>
        </w:rPr>
      </w:pPr>
      <w:r w:rsidRPr="00770537">
        <w:rPr>
          <w:sz w:val="22"/>
          <w:szCs w:val="22"/>
        </w:rPr>
        <w:t>(</w:t>
      </w:r>
      <w:r w:rsidR="0027629D" w:rsidRPr="00770537">
        <w:rPr>
          <w:sz w:val="22"/>
          <w:szCs w:val="22"/>
        </w:rPr>
        <w:t>2</w:t>
      </w:r>
      <w:r w:rsidRPr="00770537">
        <w:rPr>
          <w:sz w:val="22"/>
          <w:szCs w:val="22"/>
        </w:rPr>
        <w:t>) classic AR1[</w:t>
      </w:r>
      <w:r w:rsidRPr="00770537">
        <w:rPr>
          <w:i/>
          <w:iCs/>
          <w:sz w:val="22"/>
          <w:szCs w:val="22"/>
        </w:rPr>
        <w:t xml:space="preserve"> f</w:t>
      </w:r>
      <w:r w:rsidRPr="00770537">
        <w:rPr>
          <w:sz w:val="22"/>
          <w:szCs w:val="22"/>
        </w:rPr>
        <w:t xml:space="preserve"> = (Freq – Freq of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0027629D" w:rsidRPr="00770537">
        <w:rPr>
          <w:sz w:val="22"/>
          <w:szCs w:val="22"/>
        </w:rPr>
        <w:t>(</w:t>
      </w:r>
      <w:r w:rsidR="0027629D" w:rsidRPr="00770537">
        <w:rPr>
          <w:b/>
          <w:sz w:val="22"/>
          <w:szCs w:val="22"/>
        </w:rPr>
        <w:t>Default</w:t>
      </w:r>
      <w:r w:rsidR="0027629D" w:rsidRPr="00770537">
        <w:rPr>
          <w:sz w:val="22"/>
          <w:szCs w:val="22"/>
        </w:rPr>
        <w:t>, the best option for the time series with a “red” spectrum).</w:t>
      </w:r>
    </w:p>
    <w:p w14:paraId="49CECD4C" w14:textId="6D2A26DD" w:rsidR="0027629D" w:rsidRPr="00770537" w:rsidRDefault="004147A6" w:rsidP="0027629D">
      <w:pPr>
        <w:spacing w:before="120"/>
        <w:ind w:left="720" w:firstLine="360"/>
        <w:rPr>
          <w:sz w:val="22"/>
          <w:szCs w:val="22"/>
        </w:rPr>
      </w:pPr>
      <w:r w:rsidRPr="00770537">
        <w:rPr>
          <w:sz w:val="22"/>
          <w:szCs w:val="22"/>
        </w:rPr>
        <w:t>(</w:t>
      </w:r>
      <w:r w:rsidR="0027629D" w:rsidRPr="00770537">
        <w:rPr>
          <w:sz w:val="22"/>
          <w:szCs w:val="22"/>
        </w:rPr>
        <w:t>3</w:t>
      </w:r>
      <w:r w:rsidRPr="00770537">
        <w:rPr>
          <w:sz w:val="22"/>
          <w:szCs w:val="22"/>
        </w:rPr>
        <w:t>)</w:t>
      </w:r>
      <w:r w:rsidR="0027629D" w:rsidRPr="00770537">
        <w:rPr>
          <w:sz w:val="22"/>
          <w:szCs w:val="22"/>
        </w:rPr>
        <w:t xml:space="preserve"> </w:t>
      </w:r>
      <w:r w:rsidR="003F215B" w:rsidRPr="00770537">
        <w:rPr>
          <w:sz w:val="22"/>
          <w:szCs w:val="22"/>
        </w:rPr>
        <w:t>Robust AR1 [</w:t>
      </w:r>
      <w:r w:rsidR="003F215B" w:rsidRPr="00770537">
        <w:rPr>
          <w:i/>
          <w:iCs/>
          <w:sz w:val="22"/>
          <w:szCs w:val="22"/>
        </w:rPr>
        <w:t>f</w:t>
      </w:r>
      <w:r w:rsidR="003F215B" w:rsidRPr="00770537">
        <w:rPr>
          <w:sz w:val="22"/>
          <w:szCs w:val="22"/>
        </w:rPr>
        <w:t xml:space="preserve"> = (Freq – Freq of robust</w:t>
      </w:r>
      <w:r w:rsidR="00B95E72" w:rsidRPr="00770537">
        <w:rPr>
          <w:sz w:val="22"/>
          <w:szCs w:val="22"/>
        </w:rPr>
        <w:t xml:space="preserve"> </w:t>
      </w:r>
      <w:r w:rsidR="003F215B" w:rsidRPr="00770537">
        <w:rPr>
          <w:sz w:val="22"/>
          <w:szCs w:val="22"/>
        </w:rPr>
        <w:t>AR1 red noise)</w:t>
      </w:r>
      <w:r w:rsidR="00765743" w:rsidRPr="00770537">
        <w:rPr>
          <w:sz w:val="22"/>
          <w:szCs w:val="22"/>
        </w:rPr>
        <w:t xml:space="preserve">, if </w:t>
      </w:r>
      <w:r w:rsidR="00765743" w:rsidRPr="00770537">
        <w:rPr>
          <w:i/>
          <w:iCs/>
          <w:sz w:val="22"/>
          <w:szCs w:val="22"/>
        </w:rPr>
        <w:t>f</w:t>
      </w:r>
      <w:r w:rsidR="00765743" w:rsidRPr="00770537">
        <w:rPr>
          <w:sz w:val="22"/>
          <w:szCs w:val="22"/>
        </w:rPr>
        <w:t xml:space="preserve">&lt;0, </w:t>
      </w:r>
      <w:r w:rsidR="00765743" w:rsidRPr="00770537">
        <w:rPr>
          <w:i/>
          <w:iCs/>
          <w:sz w:val="22"/>
          <w:szCs w:val="22"/>
        </w:rPr>
        <w:t>f</w:t>
      </w:r>
      <w:r w:rsidR="00765743" w:rsidRPr="00770537">
        <w:rPr>
          <w:sz w:val="22"/>
          <w:szCs w:val="22"/>
        </w:rPr>
        <w:t xml:space="preserve"> =0</w:t>
      </w:r>
      <w:r w:rsidR="003F215B" w:rsidRPr="00770537">
        <w:rPr>
          <w:sz w:val="22"/>
          <w:szCs w:val="22"/>
        </w:rPr>
        <w:t xml:space="preserve">] </w:t>
      </w:r>
      <w:r w:rsidR="0027629D" w:rsidRPr="00770537">
        <w:rPr>
          <w:sz w:val="22"/>
          <w:szCs w:val="22"/>
        </w:rPr>
        <w:t>(</w:t>
      </w:r>
      <w:r w:rsidR="0027629D" w:rsidRPr="00770537">
        <w:rPr>
          <w:bCs/>
          <w:sz w:val="22"/>
          <w:szCs w:val="22"/>
        </w:rPr>
        <w:t>experimental</w:t>
      </w:r>
      <w:r w:rsidR="0027629D" w:rsidRPr="00770537">
        <w:rPr>
          <w:sz w:val="22"/>
          <w:szCs w:val="22"/>
        </w:rPr>
        <w:t>).</w:t>
      </w:r>
    </w:p>
    <w:p w14:paraId="0653C0E5" w14:textId="32884C7F" w:rsidR="004809A3" w:rsidRPr="00770537" w:rsidRDefault="00D54F5B" w:rsidP="004809A3">
      <w:pPr>
        <w:spacing w:before="120"/>
        <w:ind w:left="360" w:firstLine="360"/>
        <w:rPr>
          <w:b/>
          <w:sz w:val="22"/>
          <w:szCs w:val="22"/>
        </w:rPr>
      </w:pPr>
      <w:r w:rsidRPr="00770537">
        <w:rPr>
          <w:b/>
          <w:bCs/>
          <w:sz w:val="22"/>
          <w:szCs w:val="22"/>
        </w:rPr>
        <w:t>Step 5:</w:t>
      </w:r>
      <w:r w:rsidRPr="00770537">
        <w:rPr>
          <w:sz w:val="22"/>
          <w:szCs w:val="22"/>
        </w:rPr>
        <w:t xml:space="preserve"> </w:t>
      </w:r>
      <w:r w:rsidR="004809A3" w:rsidRPr="00770537">
        <w:rPr>
          <w:b/>
          <w:sz w:val="22"/>
          <w:szCs w:val="22"/>
        </w:rPr>
        <w:t xml:space="preserve">Settings for </w:t>
      </w:r>
      <w:r w:rsidR="001C2C64" w:rsidRPr="00770537">
        <w:rPr>
          <w:b/>
          <w:sz w:val="22"/>
          <w:szCs w:val="22"/>
        </w:rPr>
        <w:t>test sedimentation rate</w:t>
      </w:r>
    </w:p>
    <w:p w14:paraId="561BC7AA" w14:textId="5190EC08" w:rsidR="004809A3" w:rsidRPr="00770537" w:rsidRDefault="004809A3" w:rsidP="004809A3">
      <w:pPr>
        <w:spacing w:before="120"/>
        <w:ind w:left="360" w:firstLine="360"/>
        <w:rPr>
          <w:sz w:val="22"/>
          <w:szCs w:val="22"/>
          <w:u w:val="single"/>
        </w:rPr>
      </w:pPr>
      <w:r w:rsidRPr="00770537">
        <w:rPr>
          <w:sz w:val="22"/>
          <w:szCs w:val="22"/>
          <w:u w:val="single"/>
        </w:rPr>
        <w:t>M</w:t>
      </w:r>
      <w:r w:rsidR="00F63A87" w:rsidRPr="00770537">
        <w:rPr>
          <w:sz w:val="22"/>
          <w:szCs w:val="22"/>
          <w:u w:val="single"/>
        </w:rPr>
        <w:t>inimum</w:t>
      </w:r>
      <w:r w:rsidRPr="00770537">
        <w:rPr>
          <w:sz w:val="22"/>
          <w:szCs w:val="22"/>
          <w:u w:val="single"/>
        </w:rPr>
        <w:t xml:space="preserve"> sedimentation rate: </w:t>
      </w:r>
      <w:r w:rsidRPr="00770537">
        <w:rPr>
          <w:sz w:val="22"/>
          <w:szCs w:val="22"/>
        </w:rPr>
        <w:t>This default value may represent the detection limit of COCO.</w:t>
      </w:r>
    </w:p>
    <w:p w14:paraId="02C7A0A0" w14:textId="3FBBC4D9" w:rsidR="004809A3" w:rsidRPr="00770537" w:rsidRDefault="004809A3" w:rsidP="004809A3">
      <w:pPr>
        <w:spacing w:before="120"/>
        <w:ind w:left="360" w:firstLine="360"/>
        <w:rPr>
          <w:sz w:val="22"/>
          <w:szCs w:val="22"/>
          <w:u w:val="single"/>
        </w:rPr>
      </w:pPr>
      <w:r w:rsidRPr="00770537">
        <w:rPr>
          <w:sz w:val="22"/>
          <w:szCs w:val="22"/>
          <w:u w:val="single"/>
        </w:rPr>
        <w:t>M</w:t>
      </w:r>
      <w:r w:rsidR="00F63A87" w:rsidRPr="00770537">
        <w:rPr>
          <w:sz w:val="22"/>
          <w:szCs w:val="22"/>
          <w:u w:val="single"/>
        </w:rPr>
        <w:t>aximum</w:t>
      </w:r>
      <w:r w:rsidRPr="00770537">
        <w:rPr>
          <w:sz w:val="22"/>
          <w:szCs w:val="22"/>
          <w:u w:val="single"/>
        </w:rPr>
        <w:t xml:space="preserve"> sedimentation rate: </w:t>
      </w:r>
      <w:r w:rsidRPr="00770537">
        <w:rPr>
          <w:sz w:val="22"/>
          <w:szCs w:val="22"/>
        </w:rPr>
        <w:t>This default value may represent the detection limit of COCO.</w:t>
      </w:r>
    </w:p>
    <w:p w14:paraId="3F69C1C3" w14:textId="217B9FC9" w:rsidR="004809A3" w:rsidRPr="00770537" w:rsidRDefault="004809A3" w:rsidP="004809A3">
      <w:pPr>
        <w:spacing w:before="120"/>
        <w:ind w:left="360" w:firstLine="360"/>
        <w:rPr>
          <w:sz w:val="22"/>
          <w:szCs w:val="22"/>
          <w:u w:val="single"/>
        </w:rPr>
      </w:pPr>
      <w:r w:rsidRPr="00770537">
        <w:rPr>
          <w:sz w:val="22"/>
          <w:szCs w:val="22"/>
          <w:u w:val="single"/>
        </w:rPr>
        <w:t>S</w:t>
      </w:r>
      <w:r w:rsidR="00F63A87" w:rsidRPr="00770537">
        <w:rPr>
          <w:sz w:val="22"/>
          <w:szCs w:val="22"/>
          <w:u w:val="single"/>
        </w:rPr>
        <w:t>tep</w:t>
      </w:r>
      <w:r w:rsidRPr="00770537">
        <w:rPr>
          <w:sz w:val="22"/>
          <w:szCs w:val="22"/>
          <w:u w:val="single"/>
        </w:rPr>
        <w:t xml:space="preserve"> sedimentation rate:</w:t>
      </w:r>
      <w:r w:rsidRPr="00770537">
        <w:rPr>
          <w:sz w:val="22"/>
          <w:szCs w:val="22"/>
        </w:rPr>
        <w:tab/>
        <w:t xml:space="preserve">tested sedimentation rates range from </w:t>
      </w:r>
      <w:proofErr w:type="spellStart"/>
      <w:r w:rsidR="0028309E" w:rsidRPr="00770537">
        <w:rPr>
          <w:i/>
          <w:iCs/>
          <w:sz w:val="22"/>
          <w:szCs w:val="22"/>
        </w:rPr>
        <w:t>f</w:t>
      </w:r>
      <w:r w:rsidRPr="00770537">
        <w:rPr>
          <w:i/>
          <w:sz w:val="22"/>
          <w:szCs w:val="22"/>
          <w:vertAlign w:val="subscript"/>
        </w:rPr>
        <w:t>MIN</w:t>
      </w:r>
      <w:proofErr w:type="spellEnd"/>
      <w:r w:rsidRPr="00770537">
        <w:rPr>
          <w:sz w:val="22"/>
          <w:szCs w:val="22"/>
        </w:rPr>
        <w:t xml:space="preserve"> to </w:t>
      </w:r>
      <w:proofErr w:type="spellStart"/>
      <w:r w:rsidR="0028309E" w:rsidRPr="00770537">
        <w:rPr>
          <w:i/>
          <w:iCs/>
          <w:sz w:val="22"/>
          <w:szCs w:val="22"/>
        </w:rPr>
        <w:t>f</w:t>
      </w:r>
      <w:r w:rsidRPr="00770537">
        <w:rPr>
          <w:i/>
          <w:sz w:val="22"/>
          <w:szCs w:val="22"/>
          <w:vertAlign w:val="subscript"/>
        </w:rPr>
        <w:t>MAX</w:t>
      </w:r>
      <w:proofErr w:type="spellEnd"/>
      <w:r w:rsidRPr="00770537">
        <w:rPr>
          <w:sz w:val="22"/>
          <w:szCs w:val="22"/>
        </w:rPr>
        <w:t xml:space="preserve">, with a step of </w:t>
      </w:r>
      <w:r w:rsidRPr="00770537">
        <w:rPr>
          <w:i/>
          <w:sz w:val="22"/>
          <w:szCs w:val="22"/>
        </w:rPr>
        <w:t xml:space="preserve">STEP </w:t>
      </w:r>
      <w:r w:rsidRPr="00770537">
        <w:rPr>
          <w:sz w:val="22"/>
          <w:szCs w:val="22"/>
        </w:rPr>
        <w:t xml:space="preserve">cm/kyr. In the following example, the tested sed. rates are </w:t>
      </w:r>
      <w:r w:rsidR="0057686C" w:rsidRPr="00770537">
        <w:rPr>
          <w:sz w:val="22"/>
          <w:szCs w:val="22"/>
        </w:rPr>
        <w:t>4.29, 4.49, …</w:t>
      </w:r>
      <w:r w:rsidRPr="00770537">
        <w:rPr>
          <w:sz w:val="22"/>
          <w:szCs w:val="22"/>
        </w:rPr>
        <w:t xml:space="preserve">, and </w:t>
      </w:r>
      <w:r w:rsidR="0057686C" w:rsidRPr="00770537">
        <w:rPr>
          <w:sz w:val="22"/>
          <w:szCs w:val="22"/>
        </w:rPr>
        <w:t>29.89</w:t>
      </w:r>
      <w:r w:rsidRPr="00770537">
        <w:rPr>
          <w:sz w:val="22"/>
          <w:szCs w:val="22"/>
        </w:rPr>
        <w:t xml:space="preserve"> cm/kyr</w:t>
      </w:r>
      <w:r w:rsidR="0057686C" w:rsidRPr="00770537">
        <w:rPr>
          <w:sz w:val="22"/>
          <w:szCs w:val="22"/>
        </w:rPr>
        <w:t xml:space="preserve"> (129 test sedimentation rates)</w:t>
      </w:r>
      <w:r w:rsidRPr="00770537">
        <w:rPr>
          <w:sz w:val="22"/>
          <w:szCs w:val="22"/>
        </w:rPr>
        <w:t>.</w:t>
      </w:r>
    </w:p>
    <w:p w14:paraId="19DD29BB" w14:textId="5E55EF4B" w:rsidR="00D54F5B" w:rsidRPr="00770537" w:rsidRDefault="00D54F5B" w:rsidP="009633D7">
      <w:pPr>
        <w:spacing w:before="120"/>
        <w:ind w:left="360"/>
        <w:rPr>
          <w:sz w:val="22"/>
          <w:szCs w:val="22"/>
        </w:rPr>
      </w:pPr>
    </w:p>
    <w:p w14:paraId="4F405283" w14:textId="2F9C4859" w:rsidR="00FB63FE" w:rsidRPr="00770537" w:rsidRDefault="00FB63FE" w:rsidP="00FB63FE">
      <w:pPr>
        <w:spacing w:before="120"/>
        <w:ind w:left="360" w:hanging="218"/>
        <w:rPr>
          <w:sz w:val="22"/>
          <w:szCs w:val="22"/>
        </w:rPr>
      </w:pPr>
      <w:r w:rsidRPr="00770537">
        <w:rPr>
          <w:noProof/>
          <w:sz w:val="22"/>
          <w:szCs w:val="22"/>
        </w:rPr>
        <w:drawing>
          <wp:inline distT="0" distB="0" distL="0" distR="0" wp14:anchorId="169562DE" wp14:editId="75E8831A">
            <wp:extent cx="1264794" cy="3719477"/>
            <wp:effectExtent l="0" t="0" r="5715" b="1905"/>
            <wp:docPr id="154" name="Picture 15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1284495" cy="3777413"/>
                    </a:xfrm>
                    <a:prstGeom prst="rect">
                      <a:avLst/>
                    </a:prstGeom>
                  </pic:spPr>
                </pic:pic>
              </a:graphicData>
            </a:graphic>
          </wp:inline>
        </w:drawing>
      </w:r>
      <w:r w:rsidRPr="00770537">
        <w:rPr>
          <w:noProof/>
        </w:rPr>
        <w:t xml:space="preserve"> </w:t>
      </w:r>
      <w:r w:rsidR="00637E46" w:rsidRPr="00770537">
        <w:rPr>
          <w:noProof/>
        </w:rPr>
        <w:drawing>
          <wp:inline distT="0" distB="0" distL="0" distR="0" wp14:anchorId="58F76D85" wp14:editId="60867E45">
            <wp:extent cx="1311430" cy="1971699"/>
            <wp:effectExtent l="0" t="0" r="0" b="0"/>
            <wp:docPr id="174" name="Picture 17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1335757" cy="2008274"/>
                    </a:xfrm>
                    <a:prstGeom prst="rect">
                      <a:avLst/>
                    </a:prstGeom>
                  </pic:spPr>
                </pic:pic>
              </a:graphicData>
            </a:graphic>
          </wp:inline>
        </w:drawing>
      </w:r>
      <w:r w:rsidR="00637E46" w:rsidRPr="00770537">
        <w:rPr>
          <w:noProof/>
        </w:rPr>
        <w:t xml:space="preserve"> </w:t>
      </w:r>
      <w:r w:rsidRPr="00770537">
        <w:rPr>
          <w:noProof/>
        </w:rPr>
        <w:drawing>
          <wp:inline distT="0" distB="0" distL="0" distR="0" wp14:anchorId="1C29C00A" wp14:editId="4BFDB4AD">
            <wp:extent cx="3113198" cy="3767104"/>
            <wp:effectExtent l="0" t="0" r="0" b="5080"/>
            <wp:docPr id="173" name="Picture 17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3126621" cy="3783346"/>
                    </a:xfrm>
                    <a:prstGeom prst="rect">
                      <a:avLst/>
                    </a:prstGeom>
                  </pic:spPr>
                </pic:pic>
              </a:graphicData>
            </a:graphic>
          </wp:inline>
        </w:drawing>
      </w:r>
    </w:p>
    <w:p w14:paraId="25A82485" w14:textId="07207D18" w:rsidR="00E04DE7" w:rsidRPr="00770537" w:rsidRDefault="009F0955" w:rsidP="00A711BC">
      <w:pPr>
        <w:spacing w:before="120"/>
        <w:ind w:left="360" w:firstLine="360"/>
        <w:rPr>
          <w:sz w:val="22"/>
          <w:szCs w:val="22"/>
        </w:rPr>
      </w:pPr>
      <w:r w:rsidRPr="00770537">
        <w:rPr>
          <w:b/>
          <w:bCs/>
          <w:sz w:val="22"/>
          <w:szCs w:val="22"/>
        </w:rPr>
        <w:t xml:space="preserve">Step 6: </w:t>
      </w:r>
      <w:r w:rsidR="003661AA" w:rsidRPr="00770537">
        <w:rPr>
          <w:b/>
          <w:bCs/>
          <w:sz w:val="22"/>
          <w:szCs w:val="22"/>
        </w:rPr>
        <w:t>M</w:t>
      </w:r>
      <w:r w:rsidR="00AB68CF" w:rsidRPr="00770537">
        <w:rPr>
          <w:b/>
          <w:bCs/>
          <w:sz w:val="22"/>
          <w:szCs w:val="22"/>
        </w:rPr>
        <w:t>e</w:t>
      </w:r>
      <w:r w:rsidR="003661AA" w:rsidRPr="00770537">
        <w:rPr>
          <w:b/>
          <w:bCs/>
          <w:sz w:val="22"/>
          <w:szCs w:val="22"/>
        </w:rPr>
        <w:t>d</w:t>
      </w:r>
      <w:r w:rsidR="00643FFE" w:rsidRPr="00770537">
        <w:rPr>
          <w:b/>
          <w:bCs/>
          <w:sz w:val="22"/>
          <w:szCs w:val="22"/>
        </w:rPr>
        <w:t>ian</w:t>
      </w:r>
      <w:r w:rsidR="003661AA" w:rsidRPr="00770537">
        <w:rPr>
          <w:b/>
          <w:bCs/>
          <w:sz w:val="22"/>
          <w:szCs w:val="22"/>
        </w:rPr>
        <w:t xml:space="preserve"> age of data.</w:t>
      </w:r>
      <w:r w:rsidR="003661AA" w:rsidRPr="00770537">
        <w:rPr>
          <w:sz w:val="22"/>
          <w:szCs w:val="22"/>
        </w:rPr>
        <w:t xml:space="preserve"> </w:t>
      </w:r>
      <w:r w:rsidR="00E04DE7" w:rsidRPr="00770537">
        <w:rPr>
          <w:sz w:val="22"/>
          <w:szCs w:val="22"/>
        </w:rPr>
        <w:t xml:space="preserve">Type the approximate age for the depth series, </w:t>
      </w:r>
      <w:r w:rsidR="00A4427C" w:rsidRPr="00770537">
        <w:rPr>
          <w:sz w:val="22"/>
          <w:szCs w:val="22"/>
        </w:rPr>
        <w:t xml:space="preserve">the </w:t>
      </w:r>
      <w:r w:rsidR="00E04DE7" w:rsidRPr="00770537">
        <w:rPr>
          <w:sz w:val="22"/>
          <w:szCs w:val="22"/>
        </w:rPr>
        <w:t>unit is million years ago (Ma).</w:t>
      </w:r>
    </w:p>
    <w:p w14:paraId="275D713B" w14:textId="30414FDC" w:rsidR="00A7562D" w:rsidRPr="00770537" w:rsidRDefault="00890C8F" w:rsidP="00A711BC">
      <w:pPr>
        <w:spacing w:before="120"/>
        <w:ind w:left="360" w:firstLine="360"/>
        <w:rPr>
          <w:sz w:val="22"/>
          <w:szCs w:val="22"/>
        </w:rPr>
      </w:pPr>
      <w:r w:rsidRPr="00770537">
        <w:rPr>
          <w:b/>
          <w:bCs/>
          <w:sz w:val="22"/>
          <w:szCs w:val="22"/>
        </w:rPr>
        <w:t xml:space="preserve">Step 7. </w:t>
      </w:r>
      <w:r w:rsidR="00E04DE7" w:rsidRPr="00770537">
        <w:rPr>
          <w:b/>
          <w:bCs/>
          <w:sz w:val="22"/>
          <w:szCs w:val="22"/>
        </w:rPr>
        <w:t>Target frequency</w:t>
      </w:r>
      <w:r w:rsidRPr="00770537">
        <w:rPr>
          <w:b/>
          <w:bCs/>
          <w:sz w:val="22"/>
          <w:szCs w:val="22"/>
        </w:rPr>
        <w:t>.</w:t>
      </w:r>
      <w:r w:rsidR="00E04DE7" w:rsidRPr="00770537">
        <w:rPr>
          <w:sz w:val="22"/>
          <w:szCs w:val="22"/>
        </w:rPr>
        <w:t xml:space="preserve"> </w:t>
      </w:r>
      <w:r w:rsidRPr="00770537">
        <w:rPr>
          <w:sz w:val="22"/>
          <w:szCs w:val="22"/>
        </w:rPr>
        <w:t>It r</w:t>
      </w:r>
      <w:r w:rsidR="00E04DE7" w:rsidRPr="00770537">
        <w:rPr>
          <w:sz w:val="22"/>
          <w:szCs w:val="22"/>
        </w:rPr>
        <w:t>anges</w:t>
      </w:r>
      <w:r w:rsidR="000A34DD" w:rsidRPr="00770537">
        <w:rPr>
          <w:sz w:val="22"/>
          <w:szCs w:val="22"/>
        </w:rPr>
        <w:t xml:space="preserve"> from 0 cycle/kyr to</w:t>
      </w:r>
      <w:r w:rsidR="00E04DE7" w:rsidRPr="00770537">
        <w:rPr>
          <w:sz w:val="22"/>
          <w:szCs w:val="22"/>
        </w:rPr>
        <w:t xml:space="preserve"> </w:t>
      </w:r>
      <w:r w:rsidR="000A34DD" w:rsidRPr="00770537">
        <w:rPr>
          <w:sz w:val="22"/>
          <w:szCs w:val="22"/>
        </w:rPr>
        <w:t xml:space="preserve">the given </w:t>
      </w:r>
      <w:r w:rsidR="00E04DE7" w:rsidRPr="00770537">
        <w:rPr>
          <w:sz w:val="22"/>
          <w:szCs w:val="22"/>
        </w:rPr>
        <w:t xml:space="preserve">“MAX frequency”. Default values are recommended for the depth series with age less than 250 Ma. </w:t>
      </w:r>
    </w:p>
    <w:p w14:paraId="5E713CDA" w14:textId="10DBA889" w:rsidR="00E04DE7" w:rsidRPr="00770537" w:rsidRDefault="00E04DE7" w:rsidP="00A711BC">
      <w:pPr>
        <w:spacing w:before="120"/>
        <w:ind w:left="360" w:firstLine="360"/>
        <w:rPr>
          <w:sz w:val="22"/>
          <w:szCs w:val="22"/>
        </w:rPr>
      </w:pPr>
      <w:r w:rsidRPr="00770537">
        <w:rPr>
          <w:sz w:val="22"/>
          <w:szCs w:val="22"/>
        </w:rPr>
        <w:t xml:space="preserve">For the depth series older than 250 Ma, the </w:t>
      </w:r>
      <w:r w:rsidRPr="00770537">
        <w:rPr>
          <w:b/>
          <w:sz w:val="22"/>
          <w:szCs w:val="22"/>
        </w:rPr>
        <w:t xml:space="preserve">MAX frequency </w:t>
      </w:r>
      <w:r w:rsidR="00E10824" w:rsidRPr="00770537">
        <w:rPr>
          <w:b/>
          <w:sz w:val="22"/>
          <w:szCs w:val="22"/>
        </w:rPr>
        <w:t>will</w:t>
      </w:r>
      <w:r w:rsidRPr="00770537">
        <w:rPr>
          <w:b/>
          <w:sz w:val="22"/>
          <w:szCs w:val="22"/>
        </w:rPr>
        <w:t xml:space="preserve"> be set to 0.08</w:t>
      </w:r>
      <w:r w:rsidRPr="00770537">
        <w:rPr>
          <w:sz w:val="22"/>
          <w:szCs w:val="22"/>
        </w:rPr>
        <w:t xml:space="preserve">. This </w:t>
      </w:r>
      <w:r w:rsidR="00AA199F" w:rsidRPr="00770537">
        <w:rPr>
          <w:sz w:val="22"/>
          <w:szCs w:val="22"/>
        </w:rPr>
        <w:t>is because the precession cycle</w:t>
      </w:r>
      <w:r w:rsidRPr="00770537">
        <w:rPr>
          <w:sz w:val="22"/>
          <w:szCs w:val="22"/>
        </w:rPr>
        <w:t xml:space="preserve"> can be very short than 16 kyr.</w:t>
      </w:r>
    </w:p>
    <w:p w14:paraId="673F2426" w14:textId="5DD4CEFB" w:rsidR="00E04DE7" w:rsidRPr="00770537" w:rsidRDefault="00E04DE7" w:rsidP="00A711BC">
      <w:pPr>
        <w:spacing w:before="120"/>
        <w:ind w:left="360" w:firstLine="360"/>
        <w:rPr>
          <w:b/>
          <w:sz w:val="22"/>
          <w:szCs w:val="22"/>
        </w:rPr>
      </w:pPr>
      <w:r w:rsidRPr="00770537">
        <w:rPr>
          <w:b/>
          <w:sz w:val="22"/>
          <w:szCs w:val="22"/>
        </w:rPr>
        <w:t xml:space="preserve">Step </w:t>
      </w:r>
      <w:r w:rsidR="009B76E0" w:rsidRPr="00770537">
        <w:rPr>
          <w:b/>
          <w:sz w:val="22"/>
          <w:szCs w:val="22"/>
        </w:rPr>
        <w:t>8</w:t>
      </w:r>
      <w:r w:rsidRPr="00770537">
        <w:rPr>
          <w:b/>
          <w:sz w:val="22"/>
          <w:szCs w:val="22"/>
        </w:rPr>
        <w:t xml:space="preserve">: </w:t>
      </w:r>
      <w:r w:rsidR="009B76E0" w:rsidRPr="00770537">
        <w:rPr>
          <w:b/>
          <w:sz w:val="22"/>
          <w:szCs w:val="22"/>
        </w:rPr>
        <w:t>A</w:t>
      </w:r>
      <w:r w:rsidR="009A32DC" w:rsidRPr="00770537">
        <w:rPr>
          <w:b/>
          <w:sz w:val="22"/>
          <w:szCs w:val="22"/>
        </w:rPr>
        <w:t>stronomical solution [optional]</w:t>
      </w:r>
    </w:p>
    <w:p w14:paraId="1626B55E" w14:textId="794AE8FC" w:rsidR="006B0811" w:rsidRPr="00770537" w:rsidRDefault="00464B7F" w:rsidP="00A711BC">
      <w:pPr>
        <w:spacing w:before="120"/>
        <w:ind w:left="360" w:firstLine="360"/>
        <w:rPr>
          <w:sz w:val="22"/>
          <w:szCs w:val="22"/>
        </w:rPr>
      </w:pPr>
      <w:r w:rsidRPr="00770537">
        <w:rPr>
          <w:sz w:val="22"/>
          <w:szCs w:val="22"/>
        </w:rPr>
        <w:t>Three</w:t>
      </w:r>
      <w:r w:rsidR="006B0811" w:rsidRPr="00770537">
        <w:rPr>
          <w:sz w:val="22"/>
          <w:szCs w:val="22"/>
        </w:rPr>
        <w:t xml:space="preserve"> astronomical solution</w:t>
      </w:r>
      <w:r w:rsidRPr="00770537">
        <w:rPr>
          <w:sz w:val="22"/>
          <w:szCs w:val="22"/>
        </w:rPr>
        <w:t>s</w:t>
      </w:r>
      <w:r w:rsidR="006B0811" w:rsidRPr="00770537">
        <w:rPr>
          <w:sz w:val="22"/>
          <w:szCs w:val="22"/>
        </w:rPr>
        <w:t xml:space="preserve"> </w:t>
      </w:r>
      <w:r w:rsidRPr="00770537">
        <w:rPr>
          <w:sz w:val="22"/>
          <w:szCs w:val="22"/>
        </w:rPr>
        <w:t>are available:</w:t>
      </w:r>
    </w:p>
    <w:p w14:paraId="746CA33F" w14:textId="7EF9D157" w:rsidR="006B0811" w:rsidRPr="00770537" w:rsidRDefault="006B0811" w:rsidP="00A711BC">
      <w:pPr>
        <w:spacing w:before="120"/>
        <w:ind w:left="360" w:firstLine="360"/>
        <w:rPr>
          <w:sz w:val="22"/>
          <w:szCs w:val="22"/>
        </w:rPr>
      </w:pPr>
      <w:r w:rsidRPr="00770537">
        <w:rPr>
          <w:sz w:val="22"/>
          <w:szCs w:val="22"/>
        </w:rPr>
        <w:lastRenderedPageBreak/>
        <w:t>1</w:t>
      </w:r>
      <w:r w:rsidR="00464B7F" w:rsidRPr="00770537">
        <w:rPr>
          <w:sz w:val="22"/>
          <w:szCs w:val="22"/>
        </w:rPr>
        <w:t xml:space="preserve">. </w:t>
      </w:r>
      <w:r w:rsidRPr="00770537">
        <w:rPr>
          <w:sz w:val="22"/>
          <w:szCs w:val="22"/>
        </w:rPr>
        <w:t>Berger89 solution</w:t>
      </w:r>
      <w:r w:rsidR="002128B7" w:rsidRPr="00770537">
        <w:rPr>
          <w:sz w:val="22"/>
          <w:szCs w:val="22"/>
        </w:rPr>
        <w:t xml:space="preserve"> </w:t>
      </w:r>
      <w:r w:rsidR="00334E67" w:rsidRPr="00770537">
        <w:rPr>
          <w:sz w:val="22"/>
          <w:szCs w:val="22"/>
        </w:rPr>
        <w:fldChar w:fldCharType="begin"/>
      </w:r>
      <w:r w:rsidR="008B172F" w:rsidRPr="00770537">
        <w:rPr>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 guid="36b9cbce-f126-4578-bf47-d6ef5cf95f5b"&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00334E67" w:rsidRPr="00770537">
        <w:rPr>
          <w:sz w:val="22"/>
          <w:szCs w:val="22"/>
        </w:rPr>
        <w:fldChar w:fldCharType="separate"/>
      </w:r>
      <w:r w:rsidR="00334E67" w:rsidRPr="00770537">
        <w:rPr>
          <w:noProof/>
          <w:sz w:val="22"/>
          <w:szCs w:val="22"/>
        </w:rPr>
        <w:t>(</w:t>
      </w:r>
      <w:hyperlink w:anchor="_ENREF_1" w:tooltip="Berger, 1989 #3741" w:history="1">
        <w:r w:rsidR="00BC5E89" w:rsidRPr="00BC5E89">
          <w:rPr>
            <w:rStyle w:val="Hyperlink"/>
          </w:rPr>
          <w:t>Berger et al., 1989</w:t>
        </w:r>
      </w:hyperlink>
      <w:r w:rsidR="00334E67" w:rsidRPr="00770537">
        <w:rPr>
          <w:noProof/>
          <w:sz w:val="22"/>
          <w:szCs w:val="22"/>
        </w:rPr>
        <w:t>)</w:t>
      </w:r>
      <w:r w:rsidR="00334E67" w:rsidRPr="00770537">
        <w:rPr>
          <w:sz w:val="22"/>
          <w:szCs w:val="22"/>
        </w:rPr>
        <w:fldChar w:fldCharType="end"/>
      </w:r>
      <w:r w:rsidRPr="00770537">
        <w:rPr>
          <w:sz w:val="22"/>
          <w:szCs w:val="22"/>
        </w:rPr>
        <w:t xml:space="preserve">, </w:t>
      </w:r>
    </w:p>
    <w:p w14:paraId="7F980395" w14:textId="1C2555B6" w:rsidR="006B0811" w:rsidRPr="00770537" w:rsidRDefault="006B0811" w:rsidP="00A711BC">
      <w:pPr>
        <w:spacing w:before="120"/>
        <w:ind w:left="360" w:firstLine="360"/>
        <w:rPr>
          <w:sz w:val="22"/>
          <w:szCs w:val="22"/>
        </w:rPr>
      </w:pPr>
      <w:r w:rsidRPr="00770537">
        <w:rPr>
          <w:sz w:val="22"/>
          <w:szCs w:val="22"/>
        </w:rPr>
        <w:t>2</w:t>
      </w:r>
      <w:r w:rsidR="00464B7F" w:rsidRPr="00770537">
        <w:rPr>
          <w:sz w:val="22"/>
          <w:szCs w:val="22"/>
        </w:rPr>
        <w:t>.</w:t>
      </w:r>
      <w:r w:rsidRPr="00770537">
        <w:rPr>
          <w:sz w:val="22"/>
          <w:szCs w:val="22"/>
        </w:rPr>
        <w:t xml:space="preserve"> Laskar 2004 solution</w:t>
      </w:r>
      <w:r w:rsidR="002128B7" w:rsidRPr="00770537">
        <w:rPr>
          <w:sz w:val="22"/>
          <w:szCs w:val="22"/>
        </w:rPr>
        <w:t xml:space="preserve"> </w:t>
      </w:r>
      <w:r w:rsidR="00334E67"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 </w:instrText>
      </w:r>
      <w:r w:rsidR="00BC5E89">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DATA </w:instrText>
      </w:r>
      <w:r w:rsidR="00BC5E89">
        <w:rPr>
          <w:sz w:val="22"/>
          <w:szCs w:val="22"/>
        </w:rPr>
      </w:r>
      <w:r w:rsidR="00BC5E89">
        <w:rPr>
          <w:sz w:val="22"/>
          <w:szCs w:val="22"/>
        </w:rPr>
        <w:fldChar w:fldCharType="end"/>
      </w:r>
      <w:r w:rsidR="00334E67" w:rsidRPr="00770537">
        <w:rPr>
          <w:sz w:val="22"/>
          <w:szCs w:val="22"/>
        </w:rPr>
      </w:r>
      <w:r w:rsidR="00334E67" w:rsidRPr="00770537">
        <w:rPr>
          <w:sz w:val="22"/>
          <w:szCs w:val="22"/>
        </w:rPr>
        <w:fldChar w:fldCharType="separate"/>
      </w:r>
      <w:r w:rsidR="00334E67" w:rsidRPr="00770537">
        <w:rPr>
          <w:noProof/>
          <w:sz w:val="22"/>
          <w:szCs w:val="22"/>
        </w:rPr>
        <w:t>(</w:t>
      </w:r>
      <w:hyperlink w:anchor="_ENREF_6" w:tooltip="Laskar, 2004 #1476" w:history="1">
        <w:r w:rsidR="00BC5E89" w:rsidRPr="00BC5E89">
          <w:rPr>
            <w:rStyle w:val="Hyperlink"/>
          </w:rPr>
          <w:t>Laskar et al., 2004</w:t>
        </w:r>
      </w:hyperlink>
      <w:r w:rsidR="00334E67" w:rsidRPr="00770537">
        <w:rPr>
          <w:noProof/>
          <w:sz w:val="22"/>
          <w:szCs w:val="22"/>
        </w:rPr>
        <w:t>)</w:t>
      </w:r>
      <w:r w:rsidR="00334E67" w:rsidRPr="00770537">
        <w:rPr>
          <w:sz w:val="22"/>
          <w:szCs w:val="22"/>
        </w:rPr>
        <w:fldChar w:fldCharType="end"/>
      </w:r>
      <w:r w:rsidRPr="00770537">
        <w:rPr>
          <w:sz w:val="22"/>
          <w:szCs w:val="22"/>
        </w:rPr>
        <w:t xml:space="preserve">, </w:t>
      </w:r>
    </w:p>
    <w:p w14:paraId="6726D407" w14:textId="4DFC66BD" w:rsidR="009A32DC" w:rsidRPr="00770537" w:rsidRDefault="00A4427C" w:rsidP="00A711BC">
      <w:pPr>
        <w:spacing w:before="120"/>
        <w:ind w:left="360" w:firstLine="360"/>
        <w:rPr>
          <w:sz w:val="22"/>
          <w:szCs w:val="22"/>
        </w:rPr>
      </w:pPr>
      <w:r w:rsidRPr="00770537">
        <w:rPr>
          <w:sz w:val="22"/>
          <w:szCs w:val="22"/>
        </w:rPr>
        <w:t>3</w:t>
      </w:r>
      <w:r w:rsidR="00464B7F" w:rsidRPr="00770537">
        <w:rPr>
          <w:sz w:val="22"/>
          <w:szCs w:val="22"/>
        </w:rPr>
        <w:t>.</w:t>
      </w:r>
      <w:r w:rsidRPr="00770537">
        <w:rPr>
          <w:sz w:val="22"/>
          <w:szCs w:val="22"/>
        </w:rPr>
        <w:t xml:space="preserve"> </w:t>
      </w:r>
      <w:r w:rsidR="007C1D54" w:rsidRPr="00770537">
        <w:rPr>
          <w:sz w:val="22"/>
          <w:szCs w:val="22"/>
        </w:rPr>
        <w:t>U</w:t>
      </w:r>
      <w:r w:rsidRPr="00770537">
        <w:rPr>
          <w:sz w:val="22"/>
          <w:szCs w:val="22"/>
        </w:rPr>
        <w:t>ser-defined solution</w:t>
      </w:r>
      <w:r w:rsidR="005B2F67" w:rsidRPr="00770537">
        <w:rPr>
          <w:sz w:val="22"/>
          <w:szCs w:val="22"/>
        </w:rPr>
        <w:t>.</w:t>
      </w:r>
      <w:r w:rsidR="006B0811" w:rsidRPr="00770537">
        <w:rPr>
          <w:sz w:val="22"/>
          <w:szCs w:val="22"/>
        </w:rPr>
        <w:t xml:space="preserve"> </w:t>
      </w:r>
      <w:r w:rsidR="005B2F67" w:rsidRPr="00770537">
        <w:rPr>
          <w:sz w:val="22"/>
          <w:szCs w:val="22"/>
        </w:rPr>
        <w:t>T</w:t>
      </w:r>
      <w:r w:rsidR="006B0811" w:rsidRPr="00770537">
        <w:rPr>
          <w:sz w:val="22"/>
          <w:szCs w:val="22"/>
        </w:rPr>
        <w:t xml:space="preserve">he </w:t>
      </w:r>
      <w:r w:rsidR="00DE6FEF" w:rsidRPr="00770537">
        <w:rPr>
          <w:sz w:val="22"/>
          <w:szCs w:val="22"/>
        </w:rPr>
        <w:t>input</w:t>
      </w:r>
      <w:r w:rsidR="006B0811" w:rsidRPr="00770537">
        <w:rPr>
          <w:sz w:val="22"/>
          <w:szCs w:val="22"/>
        </w:rPr>
        <w:t xml:space="preserve"> box should be f</w:t>
      </w:r>
      <w:r w:rsidR="002128B7" w:rsidRPr="00770537">
        <w:rPr>
          <w:sz w:val="22"/>
          <w:szCs w:val="22"/>
        </w:rPr>
        <w:t>illed by 7 astronomical periods.</w:t>
      </w:r>
    </w:p>
    <w:p w14:paraId="5BD42A99" w14:textId="19189C71" w:rsidR="002128B7" w:rsidRPr="00770537" w:rsidRDefault="002128B7" w:rsidP="00A711BC">
      <w:pPr>
        <w:spacing w:before="120"/>
        <w:ind w:left="360" w:firstLine="360"/>
        <w:rPr>
          <w:sz w:val="22"/>
          <w:szCs w:val="22"/>
        </w:rPr>
      </w:pPr>
      <w:r w:rsidRPr="00770537">
        <w:rPr>
          <w:sz w:val="22"/>
          <w:szCs w:val="22"/>
        </w:rPr>
        <w:t xml:space="preserve">Online resource for user-defined astronomical parameters may be </w:t>
      </w:r>
      <w:r w:rsidR="00A4427C" w:rsidRPr="00770537">
        <w:rPr>
          <w:sz w:val="22"/>
          <w:szCs w:val="22"/>
        </w:rPr>
        <w:t>found</w:t>
      </w:r>
      <w:r w:rsidRPr="00770537">
        <w:rPr>
          <w:sz w:val="22"/>
          <w:szCs w:val="22"/>
        </w:rPr>
        <w:t xml:space="preserve"> at </w:t>
      </w:r>
      <w:hyperlink r:id="rId150" w:history="1">
        <w:r w:rsidRPr="00770537">
          <w:rPr>
            <w:rStyle w:val="Hyperlink"/>
            <w:sz w:val="22"/>
            <w:szCs w:val="22"/>
          </w:rPr>
          <w:t>http://nm2.rhul.ac.uk/wp-content/uploads/2015/01/Milankovitch.html</w:t>
        </w:r>
      </w:hyperlink>
      <w:r w:rsidRPr="00770537">
        <w:rPr>
          <w:sz w:val="22"/>
          <w:szCs w:val="22"/>
        </w:rPr>
        <w:t xml:space="preserve"> </w:t>
      </w:r>
      <w:r w:rsidR="00334E67" w:rsidRPr="00770537">
        <w:rPr>
          <w:sz w:val="22"/>
          <w:szCs w:val="22"/>
        </w:rPr>
        <w:fldChar w:fldCharType="begin"/>
      </w:r>
      <w:r w:rsidR="008B172F" w:rsidRPr="00770537">
        <w:rPr>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 guid="915ac02d-da79-4197-92c9-bcf793df2777"&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00334E67" w:rsidRPr="00770537">
        <w:rPr>
          <w:sz w:val="22"/>
          <w:szCs w:val="22"/>
        </w:rPr>
        <w:fldChar w:fldCharType="separate"/>
      </w:r>
      <w:r w:rsidR="00334E67" w:rsidRPr="00770537">
        <w:rPr>
          <w:noProof/>
          <w:sz w:val="22"/>
          <w:szCs w:val="22"/>
        </w:rPr>
        <w:t>(</w:t>
      </w:r>
      <w:hyperlink w:anchor="_ENREF_24" w:tooltip="Waltham, 2015 #4043" w:history="1">
        <w:r w:rsidR="00BC5E89" w:rsidRPr="00BC5E89">
          <w:rPr>
            <w:rStyle w:val="Hyperlink"/>
          </w:rPr>
          <w:t>Waltham, 2015</w:t>
        </w:r>
      </w:hyperlink>
      <w:r w:rsidR="00334E67" w:rsidRPr="00770537">
        <w:rPr>
          <w:noProof/>
          <w:sz w:val="22"/>
          <w:szCs w:val="22"/>
        </w:rPr>
        <w:t>)</w:t>
      </w:r>
      <w:r w:rsidR="00334E67" w:rsidRPr="00770537">
        <w:rPr>
          <w:sz w:val="22"/>
          <w:szCs w:val="22"/>
        </w:rPr>
        <w:fldChar w:fldCharType="end"/>
      </w:r>
      <w:r w:rsidR="001F1557" w:rsidRPr="00770537">
        <w:rPr>
          <w:sz w:val="22"/>
          <w:szCs w:val="22"/>
        </w:rPr>
        <w:t>.</w:t>
      </w:r>
    </w:p>
    <w:p w14:paraId="2BB1ED71" w14:textId="1458614D" w:rsidR="00334E67" w:rsidRPr="00770537" w:rsidRDefault="00463C01" w:rsidP="00A75519">
      <w:pPr>
        <w:spacing w:before="120"/>
        <w:ind w:left="360" w:firstLine="360"/>
        <w:rPr>
          <w:sz w:val="22"/>
          <w:szCs w:val="22"/>
        </w:rPr>
      </w:pPr>
      <w:r w:rsidRPr="00770537">
        <w:rPr>
          <w:b/>
          <w:sz w:val="22"/>
          <w:szCs w:val="22"/>
        </w:rPr>
        <w:t>Step 9: Correlation method [Default = Pearson]</w:t>
      </w:r>
      <w:r w:rsidR="00A75519" w:rsidRPr="00770537">
        <w:rPr>
          <w:sz w:val="22"/>
          <w:szCs w:val="22"/>
        </w:rPr>
        <w:t xml:space="preserve"> </w:t>
      </w:r>
    </w:p>
    <w:p w14:paraId="731A54B7" w14:textId="0456A322" w:rsidR="00FA7565" w:rsidRPr="00770537" w:rsidRDefault="009A32DC" w:rsidP="00413322">
      <w:pPr>
        <w:spacing w:before="120"/>
        <w:ind w:left="360" w:firstLine="360"/>
        <w:rPr>
          <w:sz w:val="22"/>
          <w:szCs w:val="22"/>
        </w:rPr>
      </w:pPr>
      <w:r w:rsidRPr="00770537">
        <w:rPr>
          <w:b/>
          <w:sz w:val="22"/>
          <w:szCs w:val="22"/>
        </w:rPr>
        <w:t xml:space="preserve">Step </w:t>
      </w:r>
      <w:r w:rsidR="00A75519" w:rsidRPr="00770537">
        <w:rPr>
          <w:b/>
          <w:sz w:val="22"/>
          <w:szCs w:val="22"/>
        </w:rPr>
        <w:t>10</w:t>
      </w:r>
      <w:r w:rsidRPr="00770537">
        <w:rPr>
          <w:b/>
          <w:sz w:val="22"/>
          <w:szCs w:val="22"/>
        </w:rPr>
        <w:t xml:space="preserve">: </w:t>
      </w:r>
      <w:r w:rsidR="00FA7565" w:rsidRPr="00770537">
        <w:rPr>
          <w:b/>
          <w:bCs/>
          <w:sz w:val="22"/>
          <w:szCs w:val="22"/>
          <w:u w:val="single"/>
        </w:rPr>
        <w:t xml:space="preserve">Number of </w:t>
      </w:r>
      <w:r w:rsidR="001203BB" w:rsidRPr="00770537">
        <w:rPr>
          <w:b/>
          <w:bCs/>
          <w:sz w:val="22"/>
          <w:szCs w:val="22"/>
          <w:u w:val="single"/>
        </w:rPr>
        <w:t xml:space="preserve">Monte Carlo </w:t>
      </w:r>
      <w:r w:rsidR="00FA7565" w:rsidRPr="00770537">
        <w:rPr>
          <w:b/>
          <w:bCs/>
          <w:sz w:val="22"/>
          <w:szCs w:val="22"/>
          <w:u w:val="single"/>
        </w:rPr>
        <w:t>simulations</w:t>
      </w:r>
      <w:r w:rsidR="008B4E69" w:rsidRPr="00770537">
        <w:rPr>
          <w:b/>
          <w:bCs/>
          <w:sz w:val="22"/>
          <w:szCs w:val="22"/>
          <w:u w:val="single"/>
        </w:rPr>
        <w:t>.</w:t>
      </w:r>
      <w:r w:rsidR="00FA7565" w:rsidRPr="00770537">
        <w:rPr>
          <w:sz w:val="22"/>
          <w:szCs w:val="22"/>
        </w:rPr>
        <w:t xml:space="preserve"> 200-600 simulations are suggested for </w:t>
      </w:r>
      <w:r w:rsidR="007D75AD" w:rsidRPr="00770537">
        <w:rPr>
          <w:sz w:val="22"/>
          <w:szCs w:val="22"/>
        </w:rPr>
        <w:t xml:space="preserve">an initial run. And </w:t>
      </w:r>
      <w:r w:rsidR="00FA7565" w:rsidRPr="00770537">
        <w:rPr>
          <w:sz w:val="22"/>
          <w:szCs w:val="22"/>
        </w:rPr>
        <w:t>2000 simulations generate publication quality results</w:t>
      </w:r>
      <w:r w:rsidR="00A57643" w:rsidRPr="00770537">
        <w:rPr>
          <w:sz w:val="22"/>
          <w:szCs w:val="22"/>
        </w:rPr>
        <w:t xml:space="preserve">, however, 5000 or 10000 simulations </w:t>
      </w:r>
      <w:r w:rsidR="005742DC" w:rsidRPr="00770537">
        <w:rPr>
          <w:sz w:val="22"/>
          <w:szCs w:val="22"/>
        </w:rPr>
        <w:t xml:space="preserve">will generate </w:t>
      </w:r>
      <w:r w:rsidR="00A57643" w:rsidRPr="00770537">
        <w:rPr>
          <w:sz w:val="22"/>
          <w:szCs w:val="22"/>
        </w:rPr>
        <w:t>even better</w:t>
      </w:r>
      <w:r w:rsidR="005742DC" w:rsidRPr="00770537">
        <w:rPr>
          <w:sz w:val="22"/>
          <w:szCs w:val="22"/>
        </w:rPr>
        <w:t xml:space="preserve"> results</w:t>
      </w:r>
      <w:r w:rsidR="00A57643" w:rsidRPr="00770537">
        <w:rPr>
          <w:sz w:val="22"/>
          <w:szCs w:val="22"/>
        </w:rPr>
        <w:t>.</w:t>
      </w:r>
    </w:p>
    <w:p w14:paraId="4ECB9858" w14:textId="1A194C79" w:rsidR="00413322" w:rsidRPr="00770537" w:rsidRDefault="00F564BE" w:rsidP="00A711BC">
      <w:pPr>
        <w:spacing w:before="120"/>
        <w:ind w:left="360" w:firstLine="360"/>
        <w:rPr>
          <w:sz w:val="22"/>
          <w:szCs w:val="22"/>
        </w:rPr>
      </w:pPr>
      <w:r w:rsidRPr="00770537">
        <w:rPr>
          <w:b/>
          <w:bCs/>
          <w:sz w:val="22"/>
          <w:szCs w:val="22"/>
        </w:rPr>
        <w:t>Step 11. Run.</w:t>
      </w:r>
      <w:r w:rsidRPr="00770537">
        <w:rPr>
          <w:sz w:val="22"/>
          <w:szCs w:val="22"/>
        </w:rPr>
        <w:t xml:space="preserve"> </w:t>
      </w:r>
      <w:r w:rsidR="00E214BD" w:rsidRPr="00770537">
        <w:rPr>
          <w:sz w:val="22"/>
          <w:szCs w:val="22"/>
        </w:rPr>
        <w:t>Click</w:t>
      </w:r>
      <w:r w:rsidR="007D75AD" w:rsidRPr="00770537">
        <w:rPr>
          <w:sz w:val="22"/>
          <w:szCs w:val="22"/>
        </w:rPr>
        <w:t xml:space="preserve"> the</w:t>
      </w:r>
      <w:r w:rsidR="00E214BD" w:rsidRPr="00770537">
        <w:rPr>
          <w:sz w:val="22"/>
          <w:szCs w:val="22"/>
        </w:rPr>
        <w:t xml:space="preserve"> </w:t>
      </w:r>
      <w:r w:rsidR="00E214BD" w:rsidRPr="00770537">
        <w:rPr>
          <w:sz w:val="22"/>
          <w:szCs w:val="22"/>
          <w:bdr w:val="single" w:sz="4" w:space="0" w:color="auto"/>
          <w:shd w:val="pct15" w:color="auto" w:fill="FFFFFF"/>
        </w:rPr>
        <w:t>OK</w:t>
      </w:r>
      <w:r w:rsidR="00E214BD" w:rsidRPr="00770537">
        <w:rPr>
          <w:sz w:val="22"/>
          <w:szCs w:val="22"/>
        </w:rPr>
        <w:t xml:space="preserve"> button, Monte Carlo simulation steps can be displayed in the Command Window of MatLab</w:t>
      </w:r>
      <w:r w:rsidR="007B28E1" w:rsidRPr="00770537">
        <w:rPr>
          <w:sz w:val="22"/>
          <w:szCs w:val="22"/>
        </w:rPr>
        <w:t>/Terminal</w:t>
      </w:r>
      <w:r w:rsidR="00E214BD" w:rsidRPr="00770537">
        <w:rPr>
          <w:sz w:val="22"/>
          <w:szCs w:val="22"/>
        </w:rPr>
        <w:t>.</w:t>
      </w:r>
      <w:r w:rsidR="000E6D3D" w:rsidRPr="00770537">
        <w:rPr>
          <w:sz w:val="22"/>
          <w:szCs w:val="22"/>
        </w:rPr>
        <w:t xml:space="preserve"> A log file will be generated recording all parameters used in the correlation coefficient ana</w:t>
      </w:r>
      <w:r w:rsidR="007D75AD" w:rsidRPr="00770537">
        <w:rPr>
          <w:sz w:val="22"/>
          <w:szCs w:val="22"/>
        </w:rPr>
        <w:t>lysis.</w:t>
      </w:r>
    </w:p>
    <w:p w14:paraId="5471DB24" w14:textId="5DB8A52E" w:rsidR="009A32DC" w:rsidRPr="00770537" w:rsidRDefault="005E7BE6" w:rsidP="005E7BE6">
      <w:pPr>
        <w:spacing w:before="120"/>
        <w:ind w:left="360" w:hanging="360"/>
        <w:jc w:val="center"/>
        <w:rPr>
          <w:sz w:val="22"/>
          <w:szCs w:val="22"/>
        </w:rPr>
      </w:pPr>
      <w:r w:rsidRPr="00770537">
        <w:rPr>
          <w:noProof/>
          <w:sz w:val="22"/>
          <w:szCs w:val="22"/>
        </w:rPr>
        <w:drawing>
          <wp:inline distT="0" distB="0" distL="0" distR="0" wp14:anchorId="0FA5AECE" wp14:editId="3E11F21F">
            <wp:extent cx="5943600" cy="2619375"/>
            <wp:effectExtent l="0" t="0" r="0" b="0"/>
            <wp:docPr id="181" name="Picture 18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5943600" cy="2619375"/>
                    </a:xfrm>
                    <a:prstGeom prst="rect">
                      <a:avLst/>
                    </a:prstGeom>
                  </pic:spPr>
                </pic:pic>
              </a:graphicData>
            </a:graphic>
          </wp:inline>
        </w:drawing>
      </w:r>
    </w:p>
    <w:p w14:paraId="28F950CD" w14:textId="3C308B8C" w:rsidR="00775236" w:rsidRPr="00770537" w:rsidRDefault="0097387F" w:rsidP="0023100D">
      <w:pPr>
        <w:spacing w:before="120"/>
        <w:ind w:left="360" w:hanging="360"/>
        <w:jc w:val="center"/>
        <w:rPr>
          <w:sz w:val="22"/>
          <w:szCs w:val="22"/>
        </w:rPr>
      </w:pPr>
      <w:r w:rsidRPr="00770537">
        <w:rPr>
          <w:sz w:val="22"/>
          <w:szCs w:val="22"/>
        </w:rPr>
        <w:t>The optimal sedimentation rate is 8.1 cm/kyr (joint maxima of rho and H</w:t>
      </w:r>
      <w:r w:rsidRPr="00770537">
        <w:rPr>
          <w:sz w:val="22"/>
          <w:szCs w:val="22"/>
          <w:vertAlign w:val="subscript"/>
        </w:rPr>
        <w:t>0</w:t>
      </w:r>
      <w:r w:rsidRPr="00770537">
        <w:rPr>
          <w:sz w:val="22"/>
          <w:szCs w:val="22"/>
        </w:rPr>
        <w:t>-SL), which is comparable to the sedimentation rate of 8.6 cm/kyr estimated by Zhang et al. (2015).</w:t>
      </w:r>
    </w:p>
    <w:p w14:paraId="2DE64593" w14:textId="77777777" w:rsidR="00775236" w:rsidRPr="00770537" w:rsidRDefault="00775236" w:rsidP="00294CF9">
      <w:pPr>
        <w:spacing w:before="120"/>
        <w:ind w:left="360" w:firstLine="360"/>
        <w:jc w:val="center"/>
        <w:rPr>
          <w:sz w:val="22"/>
          <w:szCs w:val="22"/>
        </w:rPr>
      </w:pPr>
    </w:p>
    <w:p w14:paraId="28279DE9" w14:textId="29F5E12B" w:rsidR="00C34FBE" w:rsidRPr="00770537" w:rsidRDefault="00C34FBE" w:rsidP="00CC780F">
      <w:pPr>
        <w:rPr>
          <w:b/>
          <w:bCs/>
        </w:rPr>
      </w:pPr>
      <w:r w:rsidRPr="00770537">
        <w:rPr>
          <w:b/>
          <w:bCs/>
        </w:rPr>
        <w:t>Evolutionary Correlation Coefficient</w:t>
      </w:r>
      <w:r w:rsidR="00D772EE" w:rsidRPr="00770537">
        <w:rPr>
          <w:b/>
          <w:bCs/>
        </w:rPr>
        <w:t xml:space="preserve"> (eCOCO)</w:t>
      </w:r>
    </w:p>
    <w:p w14:paraId="19243C1F" w14:textId="77A909EA" w:rsidR="00EB53A9" w:rsidRPr="00770537" w:rsidRDefault="009D4737" w:rsidP="009D4737">
      <w:pPr>
        <w:spacing w:before="120"/>
        <w:ind w:left="360" w:firstLine="360"/>
        <w:rPr>
          <w:sz w:val="22"/>
          <w:szCs w:val="22"/>
          <w:lang w:val="en-GB"/>
        </w:rPr>
      </w:pPr>
      <w:r w:rsidRPr="00770537">
        <w:rPr>
          <w:sz w:val="22"/>
          <w:szCs w:val="22"/>
          <w:lang w:val="en-GB"/>
        </w:rPr>
        <w:t xml:space="preserve">The </w:t>
      </w:r>
      <w:r w:rsidR="00EB53A9" w:rsidRPr="00770537">
        <w:rPr>
          <w:sz w:val="22"/>
          <w:szCs w:val="22"/>
          <w:lang w:val="en-GB"/>
        </w:rPr>
        <w:t xml:space="preserve">method </w:t>
      </w:r>
      <w:r w:rsidRPr="00770537">
        <w:rPr>
          <w:sz w:val="22"/>
          <w:szCs w:val="22"/>
          <w:lang w:val="en-GB"/>
        </w:rPr>
        <w:t xml:space="preserve">is applied using a sliding stratigraphic window to track variable sedimentation rates along the proxy series, in a procedure termed “eCOCO” (evolutionary correlation coefficient) analysis </w:t>
      </w:r>
      <w:r w:rsidR="00D358B3" w:rsidRPr="00770537">
        <w:rPr>
          <w:sz w:val="22"/>
          <w:szCs w:val="22"/>
          <w:lang w:val="en-GB"/>
        </w:rPr>
        <w:fldChar w:fldCharType="begin"/>
      </w:r>
      <w:r w:rsidR="008B172F" w:rsidRPr="00770537">
        <w:rPr>
          <w:sz w:val="22"/>
          <w:szCs w:val="22"/>
          <w:lang w:val="en-GB"/>
        </w:rPr>
        <w:instrText xml:space="preserve"> ADDIN EN.CITE &lt;EndNote&gt;&lt;Cite&gt;&lt;Author&gt;Li&lt;/Author&gt;&lt;Year&gt;2018&lt;/Year&gt;&lt;RecNum&gt;5646&lt;/RecNum&gt;&lt;DisplayText&gt;(Li et al., 2018c)&lt;/DisplayText&gt;&lt;record&gt;&lt;rec-number&gt;5646&lt;/rec-number&gt;&lt;foreign-keys&gt;&lt;key app="EN" db-id="pvf5wzwr92w0pvef0d5xrtvd5w2dvf0sfdsf" timestamp="1571519531" guid="820432e6-81ac-44bc-b783-d2102d33838f"&gt;564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D358B3" w:rsidRPr="00770537">
        <w:rPr>
          <w:sz w:val="22"/>
          <w:szCs w:val="22"/>
          <w:lang w:val="en-GB"/>
        </w:rPr>
        <w:fldChar w:fldCharType="separate"/>
      </w:r>
      <w:r w:rsidR="009B5FE7" w:rsidRPr="00770537">
        <w:rPr>
          <w:noProof/>
          <w:sz w:val="22"/>
          <w:szCs w:val="22"/>
          <w:lang w:val="en-GB"/>
        </w:rPr>
        <w:t>(</w:t>
      </w:r>
      <w:hyperlink w:anchor="_ENREF_10" w:tooltip="Li, 2018 #5646" w:history="1">
        <w:r w:rsidR="00BC5E89" w:rsidRPr="00BC5E89">
          <w:rPr>
            <w:rStyle w:val="Hyperlink"/>
          </w:rPr>
          <w:t>Li et al., 2018c</w:t>
        </w:r>
      </w:hyperlink>
      <w:r w:rsidR="009B5FE7" w:rsidRPr="00770537">
        <w:rPr>
          <w:noProof/>
          <w:sz w:val="22"/>
          <w:szCs w:val="22"/>
          <w:lang w:val="en-GB"/>
        </w:rPr>
        <w:t>)</w:t>
      </w:r>
      <w:r w:rsidR="00D358B3" w:rsidRPr="00770537">
        <w:rPr>
          <w:sz w:val="22"/>
          <w:szCs w:val="22"/>
          <w:lang w:val="en-GB"/>
        </w:rPr>
        <w:fldChar w:fldCharType="end"/>
      </w:r>
      <w:r w:rsidR="00605F69" w:rsidRPr="00770537">
        <w:rPr>
          <w:sz w:val="22"/>
          <w:szCs w:val="22"/>
          <w:lang w:val="en-GB"/>
        </w:rPr>
        <w:t>.</w:t>
      </w:r>
    </w:p>
    <w:p w14:paraId="62810107" w14:textId="72755BBF" w:rsidR="00984766" w:rsidRPr="00770537" w:rsidRDefault="00984766" w:rsidP="00984766">
      <w:pPr>
        <w:spacing w:before="120"/>
        <w:ind w:left="360" w:firstLine="360"/>
        <w:rPr>
          <w:color w:val="FF0000"/>
          <w:sz w:val="22"/>
          <w:szCs w:val="22"/>
        </w:rPr>
      </w:pPr>
      <w:r w:rsidRPr="00770537">
        <w:rPr>
          <w:color w:val="FF0000"/>
          <w:sz w:val="22"/>
          <w:szCs w:val="22"/>
        </w:rPr>
        <w:t>Wa</w:t>
      </w:r>
      <w:r w:rsidR="00B463EB" w:rsidRPr="00770537">
        <w:rPr>
          <w:color w:val="FF0000"/>
          <w:sz w:val="22"/>
          <w:szCs w:val="22"/>
        </w:rPr>
        <w:t>r</w:t>
      </w:r>
      <w:r w:rsidRPr="00770537">
        <w:rPr>
          <w:color w:val="FF0000"/>
          <w:sz w:val="22"/>
          <w:szCs w:val="22"/>
        </w:rPr>
        <w:t>ning: the data series must have unit</w:t>
      </w:r>
      <w:r w:rsidR="00C802CC" w:rsidRPr="00770537">
        <w:rPr>
          <w:color w:val="FF0000"/>
          <w:sz w:val="22"/>
          <w:szCs w:val="22"/>
        </w:rPr>
        <w:t>s</w:t>
      </w:r>
      <w:r w:rsidRPr="00770537">
        <w:rPr>
          <w:color w:val="FF0000"/>
          <w:sz w:val="22"/>
          <w:szCs w:val="22"/>
        </w:rPr>
        <w:t xml:space="preserve"> in </w:t>
      </w:r>
      <w:r w:rsidR="00C802CC" w:rsidRPr="00770537">
        <w:rPr>
          <w:color w:val="FF0000"/>
          <w:sz w:val="22"/>
          <w:szCs w:val="22"/>
        </w:rPr>
        <w:t>“</w:t>
      </w:r>
      <w:r w:rsidRPr="00770537">
        <w:rPr>
          <w:color w:val="FF0000"/>
          <w:sz w:val="22"/>
          <w:szCs w:val="22"/>
        </w:rPr>
        <w:t>meter</w:t>
      </w:r>
      <w:r w:rsidR="00C802CC" w:rsidRPr="00770537">
        <w:rPr>
          <w:color w:val="FF0000"/>
          <w:sz w:val="22"/>
          <w:szCs w:val="22"/>
        </w:rPr>
        <w:t>”</w:t>
      </w:r>
      <w:r w:rsidRPr="00770537">
        <w:rPr>
          <w:color w:val="FF0000"/>
          <w:sz w:val="22"/>
          <w:szCs w:val="22"/>
        </w:rPr>
        <w:t>.</w:t>
      </w:r>
    </w:p>
    <w:p w14:paraId="6EDB9708" w14:textId="2F18D2B9" w:rsidR="007371ED" w:rsidRPr="00770537" w:rsidRDefault="007371ED" w:rsidP="007371ED">
      <w:pPr>
        <w:spacing w:before="120"/>
        <w:ind w:left="360" w:firstLine="360"/>
        <w:rPr>
          <w:sz w:val="22"/>
          <w:szCs w:val="22"/>
        </w:rPr>
      </w:pPr>
      <w:r w:rsidRPr="00770537">
        <w:rPr>
          <w:b/>
          <w:bCs/>
          <w:sz w:val="22"/>
          <w:szCs w:val="22"/>
        </w:rPr>
        <w:t>Step 1: Select model</w:t>
      </w:r>
      <w:r w:rsidRPr="00770537">
        <w:rPr>
          <w:sz w:val="22"/>
          <w:szCs w:val="22"/>
        </w:rPr>
        <w:t xml:space="preserve">: </w:t>
      </w:r>
      <w:r w:rsidR="00ED3010" w:rsidRPr="00770537">
        <w:rPr>
          <w:color w:val="FF0000"/>
          <w:sz w:val="22"/>
          <w:szCs w:val="22"/>
        </w:rPr>
        <w:t>e</w:t>
      </w:r>
      <w:r w:rsidRPr="00770537">
        <w:rPr>
          <w:color w:val="FF0000"/>
          <w:sz w:val="22"/>
          <w:szCs w:val="22"/>
        </w:rPr>
        <w:t>COCO</w:t>
      </w:r>
    </w:p>
    <w:p w14:paraId="793DFCF2" w14:textId="77777777" w:rsidR="007371ED" w:rsidRPr="00770537" w:rsidRDefault="007371ED" w:rsidP="007371ED">
      <w:pPr>
        <w:spacing w:before="120"/>
        <w:ind w:left="360" w:firstLine="360"/>
        <w:rPr>
          <w:sz w:val="22"/>
          <w:szCs w:val="22"/>
        </w:rPr>
      </w:pPr>
      <w:r w:rsidRPr="00770537">
        <w:rPr>
          <w:b/>
          <w:bCs/>
          <w:sz w:val="22"/>
          <w:szCs w:val="22"/>
        </w:rPr>
        <w:t>Step 2: Data: zero padding</w:t>
      </w:r>
      <w:r w:rsidRPr="00770537">
        <w:rPr>
          <w:sz w:val="22"/>
          <w:szCs w:val="22"/>
        </w:rPr>
        <w:t xml:space="preserve"> (default value is usually enough).</w:t>
      </w:r>
    </w:p>
    <w:p w14:paraId="3C3304D8" w14:textId="2F3F2F18" w:rsidR="004821D0" w:rsidRPr="00770537" w:rsidRDefault="007371ED" w:rsidP="004821D0">
      <w:pPr>
        <w:spacing w:before="120"/>
        <w:ind w:left="360" w:firstLine="360"/>
        <w:rPr>
          <w:sz w:val="22"/>
          <w:szCs w:val="22"/>
        </w:rPr>
      </w:pPr>
      <w:r w:rsidRPr="00770537">
        <w:rPr>
          <w:b/>
          <w:bCs/>
          <w:sz w:val="22"/>
          <w:szCs w:val="22"/>
        </w:rPr>
        <w:t>Step 3</w:t>
      </w:r>
      <w:r w:rsidRPr="00770537">
        <w:rPr>
          <w:sz w:val="22"/>
          <w:szCs w:val="22"/>
        </w:rPr>
        <w:t xml:space="preserve">: </w:t>
      </w:r>
      <w:r w:rsidR="002111F0" w:rsidRPr="00770537">
        <w:rPr>
          <w:b/>
          <w:bCs/>
          <w:sz w:val="22"/>
          <w:szCs w:val="22"/>
          <w:u w:val="single"/>
        </w:rPr>
        <w:t>Zero padding edge</w:t>
      </w:r>
      <w:r w:rsidRPr="00770537">
        <w:rPr>
          <w:sz w:val="22"/>
          <w:szCs w:val="22"/>
        </w:rPr>
        <w:t xml:space="preserve">: </w:t>
      </w:r>
      <w:r w:rsidR="004821D0" w:rsidRPr="00770537">
        <w:rPr>
          <w:sz w:val="22"/>
          <w:szCs w:val="22"/>
        </w:rPr>
        <w:t xml:space="preserve">This option will zero pad the data series at both ends. Resulted evolutionary COCO will show the missed half-window in </w:t>
      </w:r>
      <w:r w:rsidR="00537240" w:rsidRPr="00770537">
        <w:rPr>
          <w:sz w:val="22"/>
          <w:szCs w:val="22"/>
        </w:rPr>
        <w:t xml:space="preserve">a </w:t>
      </w:r>
      <w:r w:rsidR="004821D0" w:rsidRPr="00770537">
        <w:rPr>
          <w:sz w:val="22"/>
          <w:szCs w:val="22"/>
        </w:rPr>
        <w:t xml:space="preserve">typical evolutionary </w:t>
      </w:r>
      <w:r w:rsidR="00BA4F97" w:rsidRPr="00770537">
        <w:rPr>
          <w:sz w:val="22"/>
          <w:szCs w:val="22"/>
        </w:rPr>
        <w:t>COCO</w:t>
      </w:r>
      <w:r w:rsidR="004821D0" w:rsidRPr="00770537">
        <w:rPr>
          <w:sz w:val="22"/>
          <w:szCs w:val="22"/>
        </w:rPr>
        <w:t xml:space="preserve">. This newly added option is to add back the missed half-window due to the sliding window methods. However, this might introduce incorrect </w:t>
      </w:r>
      <w:r w:rsidR="005A211E" w:rsidRPr="00770537">
        <w:rPr>
          <w:sz w:val="22"/>
          <w:szCs w:val="22"/>
        </w:rPr>
        <w:t>estimation of sedimentation rate</w:t>
      </w:r>
      <w:r w:rsidR="004821D0" w:rsidRPr="00770537">
        <w:rPr>
          <w:sz w:val="22"/>
          <w:szCs w:val="22"/>
        </w:rPr>
        <w:t xml:space="preserve"> (for example, </w:t>
      </w:r>
      <w:r w:rsidR="00E81C9E" w:rsidRPr="00770537">
        <w:rPr>
          <w:sz w:val="22"/>
          <w:szCs w:val="22"/>
        </w:rPr>
        <w:t xml:space="preserve">when </w:t>
      </w:r>
      <w:r w:rsidR="004821D0" w:rsidRPr="00770537">
        <w:rPr>
          <w:sz w:val="22"/>
          <w:szCs w:val="22"/>
        </w:rPr>
        <w:t>a series with trend at one or both ends).</w:t>
      </w:r>
    </w:p>
    <w:p w14:paraId="51875179" w14:textId="53E3952A" w:rsidR="00173875" w:rsidRPr="00770537" w:rsidRDefault="00173875" w:rsidP="00173875">
      <w:pPr>
        <w:spacing w:before="120"/>
        <w:ind w:left="360" w:firstLine="360"/>
        <w:rPr>
          <w:i/>
          <w:iCs/>
          <w:sz w:val="22"/>
          <w:szCs w:val="22"/>
        </w:rPr>
      </w:pPr>
      <w:r w:rsidRPr="00770537">
        <w:rPr>
          <w:b/>
          <w:bCs/>
          <w:i/>
          <w:iCs/>
          <w:sz w:val="22"/>
          <w:szCs w:val="22"/>
        </w:rPr>
        <w:lastRenderedPageBreak/>
        <w:t>* Show periodogram</w:t>
      </w:r>
      <w:r w:rsidRPr="00770537">
        <w:rPr>
          <w:i/>
          <w:iCs/>
          <w:sz w:val="22"/>
          <w:szCs w:val="22"/>
        </w:rPr>
        <w:t>. Max frequency is Nyquist frequency. This is for plot use only.</w:t>
      </w:r>
    </w:p>
    <w:p w14:paraId="09C9575E" w14:textId="77777777" w:rsidR="007371ED" w:rsidRPr="00770537" w:rsidRDefault="007371ED" w:rsidP="007371ED">
      <w:pPr>
        <w:spacing w:before="120"/>
        <w:ind w:left="360" w:firstLine="360"/>
        <w:rPr>
          <w:sz w:val="22"/>
          <w:szCs w:val="22"/>
        </w:rPr>
      </w:pPr>
      <w:r w:rsidRPr="00770537">
        <w:rPr>
          <w:b/>
          <w:bCs/>
          <w:sz w:val="22"/>
          <w:szCs w:val="22"/>
        </w:rPr>
        <w:t>Step 4: Choose “remove red noise model”</w:t>
      </w:r>
      <w:r w:rsidRPr="00770537">
        <w:rPr>
          <w:sz w:val="22"/>
          <w:szCs w:val="22"/>
        </w:rPr>
        <w:t xml:space="preserve"> </w:t>
      </w:r>
    </w:p>
    <w:p w14:paraId="0C297A5B" w14:textId="77777777" w:rsidR="007371ED" w:rsidRPr="00770537" w:rsidRDefault="007371ED" w:rsidP="007371ED">
      <w:pPr>
        <w:spacing w:before="120"/>
        <w:ind w:left="360" w:firstLine="360"/>
        <w:rPr>
          <w:sz w:val="22"/>
          <w:szCs w:val="22"/>
        </w:rPr>
      </w:pPr>
      <w:r w:rsidRPr="00770537">
        <w:rPr>
          <w:sz w:val="22"/>
          <w:szCs w:val="22"/>
        </w:rPr>
        <w:t xml:space="preserve">Unselect = no removing red noise (if the conventional AR1 noise model doesn’t fit to the power spectrum, COCO may not work. Therefore, remove noise = 0 might be a solution); </w:t>
      </w:r>
    </w:p>
    <w:p w14:paraId="2E47BA4B" w14:textId="77777777" w:rsidR="007371ED" w:rsidRPr="00770537" w:rsidRDefault="007371ED" w:rsidP="007371ED">
      <w:pPr>
        <w:spacing w:before="120"/>
        <w:ind w:left="360" w:firstLine="360"/>
        <w:rPr>
          <w:sz w:val="22"/>
          <w:szCs w:val="22"/>
        </w:rPr>
      </w:pPr>
      <w:r w:rsidRPr="00770537">
        <w:rPr>
          <w:sz w:val="22"/>
          <w:szCs w:val="22"/>
        </w:rPr>
        <w:t xml:space="preserve">Else, removing red noise has </w:t>
      </w:r>
      <w:r w:rsidRPr="00770537">
        <w:rPr>
          <w:b/>
          <w:bCs/>
          <w:sz w:val="22"/>
          <w:szCs w:val="22"/>
        </w:rPr>
        <w:t>3 options</w:t>
      </w:r>
      <w:r w:rsidRPr="00770537">
        <w:rPr>
          <w:sz w:val="22"/>
          <w:szCs w:val="22"/>
        </w:rPr>
        <w:t xml:space="preserve">: </w:t>
      </w:r>
    </w:p>
    <w:p w14:paraId="10C2A2CB" w14:textId="77777777" w:rsidR="007371ED" w:rsidRPr="00770537" w:rsidRDefault="007371ED" w:rsidP="005F3295">
      <w:pPr>
        <w:spacing w:before="120"/>
        <w:ind w:left="993" w:hanging="338"/>
        <w:rPr>
          <w:sz w:val="22"/>
          <w:szCs w:val="22"/>
        </w:rPr>
      </w:pPr>
      <w:r w:rsidRPr="00770537">
        <w:rPr>
          <w:sz w:val="22"/>
          <w:szCs w:val="22"/>
        </w:rPr>
        <w:t>(1) classic AR1 [</w:t>
      </w:r>
      <w:r w:rsidRPr="00770537">
        <w:rPr>
          <w:i/>
          <w:iCs/>
          <w:sz w:val="22"/>
          <w:szCs w:val="22"/>
        </w:rPr>
        <w:t>f</w:t>
      </w:r>
      <w:r w:rsidRPr="00770537">
        <w:rPr>
          <w:sz w:val="22"/>
          <w:szCs w:val="22"/>
        </w:rPr>
        <w:t xml:space="preserve"> = (Periodogram / Power of AR1 red noise) – 1,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p>
    <w:p w14:paraId="15EC0D88" w14:textId="77777777" w:rsidR="007371ED" w:rsidRPr="00770537" w:rsidRDefault="007371ED" w:rsidP="005F3295">
      <w:pPr>
        <w:spacing w:before="120"/>
        <w:ind w:left="993" w:hanging="338"/>
        <w:rPr>
          <w:sz w:val="22"/>
          <w:szCs w:val="22"/>
        </w:rPr>
      </w:pPr>
      <w:r w:rsidRPr="00770537">
        <w:rPr>
          <w:sz w:val="22"/>
          <w:szCs w:val="22"/>
        </w:rPr>
        <w:t>(2) classic AR1[</w:t>
      </w:r>
      <w:r w:rsidRPr="00770537">
        <w:rPr>
          <w:i/>
          <w:iCs/>
          <w:sz w:val="22"/>
          <w:szCs w:val="22"/>
        </w:rPr>
        <w:t xml:space="preserve"> f</w:t>
      </w:r>
      <w:r w:rsidRPr="00770537">
        <w:rPr>
          <w:sz w:val="22"/>
          <w:szCs w:val="22"/>
        </w:rPr>
        <w:t xml:space="preserve"> = (Freq – Freq of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Pr="00770537">
        <w:rPr>
          <w:b/>
          <w:sz w:val="22"/>
          <w:szCs w:val="22"/>
        </w:rPr>
        <w:t>Default</w:t>
      </w:r>
      <w:r w:rsidRPr="00770537">
        <w:rPr>
          <w:sz w:val="22"/>
          <w:szCs w:val="22"/>
        </w:rPr>
        <w:t>, the best option for the time series with a “red” spectrum).</w:t>
      </w:r>
    </w:p>
    <w:p w14:paraId="1BCFCE56" w14:textId="77777777" w:rsidR="007371ED" w:rsidRPr="00770537" w:rsidRDefault="007371ED" w:rsidP="005F3295">
      <w:pPr>
        <w:spacing w:before="120"/>
        <w:ind w:left="993" w:hanging="338"/>
        <w:rPr>
          <w:sz w:val="22"/>
          <w:szCs w:val="22"/>
        </w:rPr>
      </w:pPr>
      <w:r w:rsidRPr="00770537">
        <w:rPr>
          <w:sz w:val="22"/>
          <w:szCs w:val="22"/>
        </w:rPr>
        <w:t>(3) Robust AR1 [</w:t>
      </w:r>
      <w:r w:rsidRPr="00770537">
        <w:rPr>
          <w:i/>
          <w:iCs/>
          <w:sz w:val="22"/>
          <w:szCs w:val="22"/>
        </w:rPr>
        <w:t>f</w:t>
      </w:r>
      <w:r w:rsidRPr="00770537">
        <w:rPr>
          <w:sz w:val="22"/>
          <w:szCs w:val="22"/>
        </w:rPr>
        <w:t xml:space="preserve"> = (Freq – Freq of robust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Pr="00770537">
        <w:rPr>
          <w:bCs/>
          <w:sz w:val="22"/>
          <w:szCs w:val="22"/>
        </w:rPr>
        <w:t>experimental</w:t>
      </w:r>
      <w:r w:rsidRPr="00770537">
        <w:rPr>
          <w:sz w:val="22"/>
          <w:szCs w:val="22"/>
        </w:rPr>
        <w:t>).</w:t>
      </w:r>
    </w:p>
    <w:p w14:paraId="324188AA" w14:textId="7A4515AF" w:rsidR="007371ED" w:rsidRPr="00770537" w:rsidRDefault="007371ED" w:rsidP="007371ED">
      <w:pPr>
        <w:spacing w:before="120"/>
        <w:ind w:left="360" w:firstLine="360"/>
        <w:rPr>
          <w:b/>
          <w:sz w:val="22"/>
          <w:szCs w:val="22"/>
        </w:rPr>
      </w:pPr>
      <w:r w:rsidRPr="00770537">
        <w:rPr>
          <w:b/>
          <w:bCs/>
          <w:sz w:val="22"/>
          <w:szCs w:val="22"/>
        </w:rPr>
        <w:t>Step 5:</w:t>
      </w:r>
      <w:r w:rsidRPr="00770537">
        <w:rPr>
          <w:sz w:val="22"/>
          <w:szCs w:val="22"/>
        </w:rPr>
        <w:t xml:space="preserve"> </w:t>
      </w:r>
      <w:r w:rsidRPr="00770537">
        <w:rPr>
          <w:b/>
          <w:sz w:val="22"/>
          <w:szCs w:val="22"/>
        </w:rPr>
        <w:t xml:space="preserve">Settings for </w:t>
      </w:r>
      <w:r w:rsidR="001C2C64" w:rsidRPr="00770537">
        <w:rPr>
          <w:b/>
          <w:sz w:val="22"/>
          <w:szCs w:val="22"/>
        </w:rPr>
        <w:t>test sedimentation rate</w:t>
      </w:r>
    </w:p>
    <w:p w14:paraId="1724B23C" w14:textId="49E8C900" w:rsidR="007371ED" w:rsidRPr="00770537" w:rsidRDefault="007371ED" w:rsidP="007371ED">
      <w:pPr>
        <w:spacing w:before="120"/>
        <w:ind w:left="360" w:firstLine="360"/>
        <w:rPr>
          <w:sz w:val="22"/>
          <w:szCs w:val="22"/>
          <w:u w:val="single"/>
        </w:rPr>
      </w:pPr>
      <w:r w:rsidRPr="00770537">
        <w:rPr>
          <w:sz w:val="22"/>
          <w:szCs w:val="22"/>
          <w:u w:val="single"/>
        </w:rPr>
        <w:t xml:space="preserve">Minimum sedimentation rate: </w:t>
      </w:r>
      <w:r w:rsidRPr="00770537">
        <w:rPr>
          <w:sz w:val="22"/>
          <w:szCs w:val="22"/>
        </w:rPr>
        <w:t>This default value may represent the detection limit of COCO.</w:t>
      </w:r>
    </w:p>
    <w:p w14:paraId="75D65E6B" w14:textId="0273F10D" w:rsidR="007371ED" w:rsidRPr="00770537" w:rsidRDefault="007371ED" w:rsidP="007371ED">
      <w:pPr>
        <w:spacing w:before="120"/>
        <w:ind w:left="360" w:firstLine="360"/>
        <w:rPr>
          <w:sz w:val="22"/>
          <w:szCs w:val="22"/>
          <w:u w:val="single"/>
        </w:rPr>
      </w:pPr>
      <w:r w:rsidRPr="00770537">
        <w:rPr>
          <w:sz w:val="22"/>
          <w:szCs w:val="22"/>
          <w:u w:val="single"/>
        </w:rPr>
        <w:t xml:space="preserve">Maximum sedimentation rate: </w:t>
      </w:r>
      <w:r w:rsidRPr="00770537">
        <w:rPr>
          <w:sz w:val="22"/>
          <w:szCs w:val="22"/>
        </w:rPr>
        <w:t>This default value may represent the detection limit of COCO.</w:t>
      </w:r>
    </w:p>
    <w:p w14:paraId="3BF118AC" w14:textId="2A316114" w:rsidR="007371ED" w:rsidRPr="00770537" w:rsidRDefault="007371ED" w:rsidP="007371ED">
      <w:pPr>
        <w:spacing w:before="120"/>
        <w:ind w:left="360" w:firstLine="360"/>
        <w:rPr>
          <w:sz w:val="22"/>
          <w:szCs w:val="22"/>
          <w:u w:val="single"/>
        </w:rPr>
      </w:pPr>
      <w:r w:rsidRPr="00770537">
        <w:rPr>
          <w:sz w:val="22"/>
          <w:szCs w:val="22"/>
          <w:u w:val="single"/>
        </w:rPr>
        <w:t>Step sedimentation rate:</w:t>
      </w:r>
      <w:r w:rsidRPr="00770537">
        <w:rPr>
          <w:sz w:val="22"/>
          <w:szCs w:val="22"/>
        </w:rPr>
        <w:tab/>
        <w:t xml:space="preserve">tested sedimentation rates range from </w:t>
      </w:r>
      <w:proofErr w:type="spellStart"/>
      <w:r w:rsidRPr="00770537">
        <w:rPr>
          <w:i/>
          <w:iCs/>
          <w:sz w:val="22"/>
          <w:szCs w:val="22"/>
        </w:rPr>
        <w:t>f</w:t>
      </w:r>
      <w:r w:rsidRPr="00770537">
        <w:rPr>
          <w:i/>
          <w:sz w:val="22"/>
          <w:szCs w:val="22"/>
          <w:vertAlign w:val="subscript"/>
        </w:rPr>
        <w:t>MIN</w:t>
      </w:r>
      <w:proofErr w:type="spellEnd"/>
      <w:r w:rsidRPr="00770537">
        <w:rPr>
          <w:sz w:val="22"/>
          <w:szCs w:val="22"/>
        </w:rPr>
        <w:t xml:space="preserve"> to </w:t>
      </w:r>
      <w:proofErr w:type="spellStart"/>
      <w:r w:rsidRPr="00770537">
        <w:rPr>
          <w:i/>
          <w:iCs/>
          <w:sz w:val="22"/>
          <w:szCs w:val="22"/>
        </w:rPr>
        <w:t>f</w:t>
      </w:r>
      <w:r w:rsidRPr="00770537">
        <w:rPr>
          <w:i/>
          <w:sz w:val="22"/>
          <w:szCs w:val="22"/>
          <w:vertAlign w:val="subscript"/>
        </w:rPr>
        <w:t>MAX</w:t>
      </w:r>
      <w:proofErr w:type="spellEnd"/>
      <w:r w:rsidRPr="00770537">
        <w:rPr>
          <w:sz w:val="22"/>
          <w:szCs w:val="22"/>
        </w:rPr>
        <w:t xml:space="preserve">, with a step of </w:t>
      </w:r>
      <w:r w:rsidRPr="00770537">
        <w:rPr>
          <w:i/>
          <w:sz w:val="22"/>
          <w:szCs w:val="22"/>
        </w:rPr>
        <w:t xml:space="preserve">STEP </w:t>
      </w:r>
      <w:r w:rsidRPr="00770537">
        <w:rPr>
          <w:sz w:val="22"/>
          <w:szCs w:val="22"/>
        </w:rPr>
        <w:t>cm/kyr.</w:t>
      </w:r>
    </w:p>
    <w:p w14:paraId="2B4C443F" w14:textId="77777777" w:rsidR="007371ED" w:rsidRPr="00770537" w:rsidRDefault="007371ED" w:rsidP="007371ED">
      <w:pPr>
        <w:spacing w:before="120"/>
        <w:ind w:left="360"/>
        <w:rPr>
          <w:sz w:val="22"/>
          <w:szCs w:val="22"/>
        </w:rPr>
      </w:pPr>
    </w:p>
    <w:p w14:paraId="27E2DC7C" w14:textId="25997EA2" w:rsidR="007371ED" w:rsidRPr="00770537" w:rsidRDefault="00AD53BE" w:rsidP="007371ED">
      <w:pPr>
        <w:spacing w:before="120"/>
        <w:ind w:left="360" w:hanging="218"/>
        <w:rPr>
          <w:sz w:val="22"/>
          <w:szCs w:val="22"/>
        </w:rPr>
      </w:pPr>
      <w:r w:rsidRPr="00770537">
        <w:rPr>
          <w:noProof/>
        </w:rPr>
        <w:drawing>
          <wp:inline distT="0" distB="0" distL="0" distR="0" wp14:anchorId="5AC4E24F" wp14:editId="553EBAD8">
            <wp:extent cx="1512542" cy="4448047"/>
            <wp:effectExtent l="0" t="0" r="0" b="0"/>
            <wp:docPr id="180" name="Picture 180"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1520731" cy="4472130"/>
                    </a:xfrm>
                    <a:prstGeom prst="rect">
                      <a:avLst/>
                    </a:prstGeom>
                  </pic:spPr>
                </pic:pic>
              </a:graphicData>
            </a:graphic>
          </wp:inline>
        </w:drawing>
      </w:r>
      <w:r w:rsidR="007371ED" w:rsidRPr="00770537">
        <w:rPr>
          <w:noProof/>
        </w:rPr>
        <w:t xml:space="preserve">  </w:t>
      </w:r>
      <w:r w:rsidR="00391F49" w:rsidRPr="00770537">
        <w:rPr>
          <w:noProof/>
        </w:rPr>
        <w:drawing>
          <wp:inline distT="0" distB="0" distL="0" distR="0" wp14:anchorId="4D984017" wp14:editId="21877616">
            <wp:extent cx="4063236" cy="4454746"/>
            <wp:effectExtent l="0" t="0" r="1270" b="3175"/>
            <wp:docPr id="182"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53"/>
                    <a:stretch>
                      <a:fillRect/>
                    </a:stretch>
                  </pic:blipFill>
                  <pic:spPr>
                    <a:xfrm>
                      <a:off x="0" y="0"/>
                      <a:ext cx="4080043" cy="4473173"/>
                    </a:xfrm>
                    <a:prstGeom prst="rect">
                      <a:avLst/>
                    </a:prstGeom>
                  </pic:spPr>
                </pic:pic>
              </a:graphicData>
            </a:graphic>
          </wp:inline>
        </w:drawing>
      </w:r>
    </w:p>
    <w:p w14:paraId="45315258" w14:textId="0DC591DE" w:rsidR="007371ED" w:rsidRPr="00770537" w:rsidRDefault="007371ED" w:rsidP="007371ED">
      <w:pPr>
        <w:spacing w:before="120"/>
        <w:ind w:left="360" w:firstLine="360"/>
        <w:rPr>
          <w:sz w:val="22"/>
          <w:szCs w:val="22"/>
        </w:rPr>
      </w:pPr>
      <w:r w:rsidRPr="00770537">
        <w:rPr>
          <w:b/>
          <w:bCs/>
          <w:sz w:val="22"/>
          <w:szCs w:val="22"/>
        </w:rPr>
        <w:t xml:space="preserve">Step 6: </w:t>
      </w:r>
      <w:r w:rsidR="001079C5" w:rsidRPr="00770537">
        <w:rPr>
          <w:b/>
          <w:bCs/>
          <w:sz w:val="22"/>
          <w:szCs w:val="22"/>
        </w:rPr>
        <w:t>Median</w:t>
      </w:r>
      <w:r w:rsidRPr="00770537">
        <w:rPr>
          <w:b/>
          <w:bCs/>
          <w:sz w:val="22"/>
          <w:szCs w:val="22"/>
        </w:rPr>
        <w:t xml:space="preserve"> age of data</w:t>
      </w:r>
      <w:r w:rsidR="00D25C5E" w:rsidRPr="00770537">
        <w:rPr>
          <w:b/>
          <w:bCs/>
          <w:sz w:val="22"/>
          <w:szCs w:val="22"/>
        </w:rPr>
        <w:t xml:space="preserve"> series</w:t>
      </w:r>
      <w:r w:rsidRPr="00770537">
        <w:rPr>
          <w:b/>
          <w:bCs/>
          <w:sz w:val="22"/>
          <w:szCs w:val="22"/>
        </w:rPr>
        <w:t>.</w:t>
      </w:r>
      <w:r w:rsidRPr="00770537">
        <w:rPr>
          <w:sz w:val="22"/>
          <w:szCs w:val="22"/>
        </w:rPr>
        <w:t xml:space="preserve"> Type the approximate age for the depth series, the unit is million years ago (Ma).</w:t>
      </w:r>
    </w:p>
    <w:p w14:paraId="1030D6E2" w14:textId="77777777" w:rsidR="007371ED" w:rsidRPr="00770537" w:rsidRDefault="007371ED" w:rsidP="007371ED">
      <w:pPr>
        <w:spacing w:before="120"/>
        <w:ind w:left="360" w:firstLine="360"/>
        <w:rPr>
          <w:sz w:val="22"/>
          <w:szCs w:val="22"/>
        </w:rPr>
      </w:pPr>
      <w:r w:rsidRPr="00770537">
        <w:rPr>
          <w:b/>
          <w:bCs/>
          <w:sz w:val="22"/>
          <w:szCs w:val="22"/>
        </w:rPr>
        <w:lastRenderedPageBreak/>
        <w:t>Step 7. Target frequency.</w:t>
      </w:r>
      <w:r w:rsidRPr="00770537">
        <w:rPr>
          <w:sz w:val="22"/>
          <w:szCs w:val="22"/>
        </w:rPr>
        <w:t xml:space="preserve"> It ranges from 0 cycle/kyr to the given “MAX frequency”. Default values are recommended for the depth series with age less than 250 Ma. </w:t>
      </w:r>
    </w:p>
    <w:p w14:paraId="3CB05892" w14:textId="57BBE95C" w:rsidR="007371ED" w:rsidRPr="00770537" w:rsidRDefault="007371ED" w:rsidP="007371ED">
      <w:pPr>
        <w:spacing w:before="120"/>
        <w:ind w:left="360" w:firstLine="360"/>
        <w:rPr>
          <w:sz w:val="22"/>
          <w:szCs w:val="22"/>
        </w:rPr>
      </w:pPr>
      <w:r w:rsidRPr="00770537">
        <w:rPr>
          <w:sz w:val="22"/>
          <w:szCs w:val="22"/>
        </w:rPr>
        <w:t xml:space="preserve">For the depth series older than 250 Ma, the </w:t>
      </w:r>
      <w:r w:rsidRPr="00770537">
        <w:rPr>
          <w:b/>
          <w:sz w:val="22"/>
          <w:szCs w:val="22"/>
        </w:rPr>
        <w:t>MAX frequency will be set to 0.08</w:t>
      </w:r>
      <w:r w:rsidRPr="00770537">
        <w:rPr>
          <w:sz w:val="22"/>
          <w:szCs w:val="22"/>
        </w:rPr>
        <w:t>. This is because the precession cycle can be very short</w:t>
      </w:r>
      <w:r w:rsidR="00BE021A" w:rsidRPr="00770537">
        <w:rPr>
          <w:sz w:val="22"/>
          <w:szCs w:val="22"/>
        </w:rPr>
        <w:t>,</w:t>
      </w:r>
      <w:r w:rsidRPr="00770537">
        <w:rPr>
          <w:sz w:val="22"/>
          <w:szCs w:val="22"/>
        </w:rPr>
        <w:t xml:space="preserve"> </w:t>
      </w:r>
      <w:r w:rsidR="00BE021A" w:rsidRPr="00770537">
        <w:rPr>
          <w:sz w:val="22"/>
          <w:szCs w:val="22"/>
        </w:rPr>
        <w:t>~</w:t>
      </w:r>
      <w:r w:rsidRPr="00770537">
        <w:rPr>
          <w:sz w:val="22"/>
          <w:szCs w:val="22"/>
        </w:rPr>
        <w:t>16 kyr</w:t>
      </w:r>
      <w:r w:rsidR="00BE021A" w:rsidRPr="00770537">
        <w:rPr>
          <w:sz w:val="22"/>
          <w:szCs w:val="22"/>
        </w:rPr>
        <w:t xml:space="preserve"> or shorter</w:t>
      </w:r>
      <w:r w:rsidRPr="00770537">
        <w:rPr>
          <w:sz w:val="22"/>
          <w:szCs w:val="22"/>
        </w:rPr>
        <w:t>.</w:t>
      </w:r>
    </w:p>
    <w:p w14:paraId="5442A2EB" w14:textId="77777777" w:rsidR="007371ED" w:rsidRPr="00770537" w:rsidRDefault="007371ED" w:rsidP="007371ED">
      <w:pPr>
        <w:spacing w:before="120"/>
        <w:ind w:left="360" w:firstLine="360"/>
        <w:rPr>
          <w:b/>
          <w:sz w:val="22"/>
          <w:szCs w:val="22"/>
        </w:rPr>
      </w:pPr>
      <w:r w:rsidRPr="00770537">
        <w:rPr>
          <w:b/>
          <w:sz w:val="22"/>
          <w:szCs w:val="22"/>
        </w:rPr>
        <w:t>Step 8: Astronomical solution [optional]</w:t>
      </w:r>
    </w:p>
    <w:p w14:paraId="1B70EEF6" w14:textId="77777777" w:rsidR="007371ED" w:rsidRPr="00770537" w:rsidRDefault="007371ED" w:rsidP="007371ED">
      <w:pPr>
        <w:spacing w:before="120"/>
        <w:ind w:left="360" w:firstLine="360"/>
        <w:rPr>
          <w:sz w:val="22"/>
          <w:szCs w:val="22"/>
        </w:rPr>
      </w:pPr>
      <w:r w:rsidRPr="00770537">
        <w:rPr>
          <w:sz w:val="22"/>
          <w:szCs w:val="22"/>
        </w:rPr>
        <w:t>Three astronomical solutions are available:</w:t>
      </w:r>
    </w:p>
    <w:p w14:paraId="568C01D2" w14:textId="74272B0C" w:rsidR="007371ED" w:rsidRPr="00770537" w:rsidRDefault="007371ED" w:rsidP="007371ED">
      <w:pPr>
        <w:spacing w:before="120"/>
        <w:ind w:left="360" w:firstLine="360"/>
        <w:rPr>
          <w:sz w:val="22"/>
          <w:szCs w:val="22"/>
        </w:rPr>
      </w:pPr>
      <w:r w:rsidRPr="00770537">
        <w:rPr>
          <w:sz w:val="22"/>
          <w:szCs w:val="22"/>
        </w:rPr>
        <w:t xml:space="preserve">1. Berger89 solution </w:t>
      </w:r>
      <w:r w:rsidRPr="00770537">
        <w:rPr>
          <w:sz w:val="22"/>
          <w:szCs w:val="22"/>
        </w:rPr>
        <w:fldChar w:fldCharType="begin"/>
      </w:r>
      <w:r w:rsidR="008B172F" w:rsidRPr="00770537">
        <w:rPr>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 guid="36b9cbce-f126-4578-bf47-d6ef5cf95f5b"&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Pr="00770537">
        <w:rPr>
          <w:sz w:val="22"/>
          <w:szCs w:val="22"/>
        </w:rPr>
        <w:fldChar w:fldCharType="separate"/>
      </w:r>
      <w:r w:rsidRPr="00770537">
        <w:rPr>
          <w:noProof/>
          <w:sz w:val="22"/>
          <w:szCs w:val="22"/>
        </w:rPr>
        <w:t>(</w:t>
      </w:r>
      <w:hyperlink w:anchor="_ENREF_1" w:tooltip="Berger, 1989 #3741" w:history="1">
        <w:r w:rsidR="00BC5E89" w:rsidRPr="00BC5E89">
          <w:rPr>
            <w:rStyle w:val="Hyperlink"/>
          </w:rPr>
          <w:t>Berger et al., 1989</w:t>
        </w:r>
      </w:hyperlink>
      <w:r w:rsidRPr="00770537">
        <w:rPr>
          <w:noProof/>
          <w:sz w:val="22"/>
          <w:szCs w:val="22"/>
        </w:rPr>
        <w:t>)</w:t>
      </w:r>
      <w:r w:rsidRPr="00770537">
        <w:rPr>
          <w:sz w:val="22"/>
          <w:szCs w:val="22"/>
        </w:rPr>
        <w:fldChar w:fldCharType="end"/>
      </w:r>
      <w:r w:rsidRPr="00770537">
        <w:rPr>
          <w:sz w:val="22"/>
          <w:szCs w:val="22"/>
        </w:rPr>
        <w:t xml:space="preserve">, </w:t>
      </w:r>
    </w:p>
    <w:p w14:paraId="542EC6CE" w14:textId="129C925E" w:rsidR="007371ED" w:rsidRPr="00770537" w:rsidRDefault="007371ED" w:rsidP="007371ED">
      <w:pPr>
        <w:spacing w:before="120"/>
        <w:ind w:left="360" w:firstLine="360"/>
        <w:rPr>
          <w:sz w:val="22"/>
          <w:szCs w:val="22"/>
        </w:rPr>
      </w:pPr>
      <w:r w:rsidRPr="00770537">
        <w:rPr>
          <w:sz w:val="22"/>
          <w:szCs w:val="22"/>
        </w:rPr>
        <w:t xml:space="preserve">2. Laskar 2004 solution </w:t>
      </w:r>
      <w:r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 </w:instrText>
      </w:r>
      <w:r w:rsidR="00BC5E89">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DATA </w:instrText>
      </w:r>
      <w:r w:rsidR="00BC5E89">
        <w:rPr>
          <w:sz w:val="22"/>
          <w:szCs w:val="22"/>
        </w:rPr>
      </w:r>
      <w:r w:rsidR="00BC5E89">
        <w:rPr>
          <w:sz w:val="22"/>
          <w:szCs w:val="22"/>
        </w:rPr>
        <w:fldChar w:fldCharType="end"/>
      </w:r>
      <w:r w:rsidRPr="00770537">
        <w:rPr>
          <w:sz w:val="22"/>
          <w:szCs w:val="22"/>
        </w:rPr>
      </w:r>
      <w:r w:rsidRPr="00770537">
        <w:rPr>
          <w:sz w:val="22"/>
          <w:szCs w:val="22"/>
        </w:rPr>
        <w:fldChar w:fldCharType="separate"/>
      </w:r>
      <w:r w:rsidRPr="00770537">
        <w:rPr>
          <w:noProof/>
          <w:sz w:val="22"/>
          <w:szCs w:val="22"/>
        </w:rPr>
        <w:t>(</w:t>
      </w:r>
      <w:hyperlink w:anchor="_ENREF_6" w:tooltip="Laskar, 2004 #1476" w:history="1">
        <w:r w:rsidR="00BC5E89" w:rsidRPr="00BC5E89">
          <w:rPr>
            <w:rStyle w:val="Hyperlink"/>
          </w:rPr>
          <w:t>Laskar et al., 2004</w:t>
        </w:r>
      </w:hyperlink>
      <w:r w:rsidRPr="00770537">
        <w:rPr>
          <w:noProof/>
          <w:sz w:val="22"/>
          <w:szCs w:val="22"/>
        </w:rPr>
        <w:t>)</w:t>
      </w:r>
      <w:r w:rsidRPr="00770537">
        <w:rPr>
          <w:sz w:val="22"/>
          <w:szCs w:val="22"/>
        </w:rPr>
        <w:fldChar w:fldCharType="end"/>
      </w:r>
      <w:r w:rsidRPr="00770537">
        <w:rPr>
          <w:sz w:val="22"/>
          <w:szCs w:val="22"/>
        </w:rPr>
        <w:t xml:space="preserve">, </w:t>
      </w:r>
    </w:p>
    <w:p w14:paraId="218DADCC" w14:textId="77777777" w:rsidR="007371ED" w:rsidRPr="00770537" w:rsidRDefault="007371ED" w:rsidP="007371ED">
      <w:pPr>
        <w:spacing w:before="120"/>
        <w:ind w:left="360" w:firstLine="360"/>
        <w:rPr>
          <w:sz w:val="22"/>
          <w:szCs w:val="22"/>
        </w:rPr>
      </w:pPr>
      <w:r w:rsidRPr="00770537">
        <w:rPr>
          <w:sz w:val="22"/>
          <w:szCs w:val="22"/>
        </w:rPr>
        <w:t>3. User-defined solution. The input box should be filled by 7 astronomical periods.</w:t>
      </w:r>
    </w:p>
    <w:p w14:paraId="5351203C" w14:textId="0437F69B" w:rsidR="007371ED" w:rsidRPr="00770537" w:rsidRDefault="007371ED" w:rsidP="007371ED">
      <w:pPr>
        <w:spacing w:before="120"/>
        <w:ind w:left="360" w:firstLine="360"/>
        <w:rPr>
          <w:sz w:val="22"/>
          <w:szCs w:val="22"/>
        </w:rPr>
      </w:pPr>
      <w:r w:rsidRPr="00770537">
        <w:rPr>
          <w:sz w:val="22"/>
          <w:szCs w:val="22"/>
        </w:rPr>
        <w:t xml:space="preserve">Online resource for user-defined astronomical parameters may be found at </w:t>
      </w:r>
      <w:hyperlink r:id="rId154" w:history="1">
        <w:r w:rsidRPr="00770537">
          <w:rPr>
            <w:rStyle w:val="Hyperlink"/>
            <w:sz w:val="22"/>
            <w:szCs w:val="22"/>
          </w:rPr>
          <w:t>http://nm2.rhul.ac.uk/wp-content/uploads/2015/01/Milankovitch.html</w:t>
        </w:r>
      </w:hyperlink>
      <w:r w:rsidRPr="00770537">
        <w:rPr>
          <w:sz w:val="22"/>
          <w:szCs w:val="22"/>
        </w:rPr>
        <w:t xml:space="preserve"> </w:t>
      </w:r>
      <w:r w:rsidRPr="00770537">
        <w:rPr>
          <w:sz w:val="22"/>
          <w:szCs w:val="22"/>
        </w:rPr>
        <w:fldChar w:fldCharType="begin"/>
      </w:r>
      <w:r w:rsidR="008B172F" w:rsidRPr="00770537">
        <w:rPr>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 guid="915ac02d-da79-4197-92c9-bcf793df2777"&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Pr="00770537">
        <w:rPr>
          <w:sz w:val="22"/>
          <w:szCs w:val="22"/>
        </w:rPr>
        <w:fldChar w:fldCharType="separate"/>
      </w:r>
      <w:r w:rsidRPr="00770537">
        <w:rPr>
          <w:noProof/>
          <w:sz w:val="22"/>
          <w:szCs w:val="22"/>
        </w:rPr>
        <w:t>(</w:t>
      </w:r>
      <w:hyperlink w:anchor="_ENREF_24" w:tooltip="Waltham, 2015 #4043" w:history="1">
        <w:r w:rsidR="00BC5E89" w:rsidRPr="00BC5E89">
          <w:rPr>
            <w:rStyle w:val="Hyperlink"/>
          </w:rPr>
          <w:t>Waltham, 2015</w:t>
        </w:r>
      </w:hyperlink>
      <w:r w:rsidRPr="00770537">
        <w:rPr>
          <w:noProof/>
          <w:sz w:val="22"/>
          <w:szCs w:val="22"/>
        </w:rPr>
        <w:t>)</w:t>
      </w:r>
      <w:r w:rsidRPr="00770537">
        <w:rPr>
          <w:sz w:val="22"/>
          <w:szCs w:val="22"/>
        </w:rPr>
        <w:fldChar w:fldCharType="end"/>
      </w:r>
      <w:r w:rsidRPr="00770537">
        <w:rPr>
          <w:sz w:val="22"/>
          <w:szCs w:val="22"/>
        </w:rPr>
        <w:t>.</w:t>
      </w:r>
    </w:p>
    <w:p w14:paraId="6A4E6F51" w14:textId="77777777" w:rsidR="007371ED" w:rsidRPr="00770537" w:rsidRDefault="007371ED" w:rsidP="007371ED">
      <w:pPr>
        <w:spacing w:before="120"/>
        <w:ind w:left="360" w:firstLine="360"/>
        <w:rPr>
          <w:sz w:val="22"/>
          <w:szCs w:val="22"/>
        </w:rPr>
      </w:pPr>
      <w:r w:rsidRPr="00770537">
        <w:rPr>
          <w:b/>
          <w:sz w:val="22"/>
          <w:szCs w:val="22"/>
        </w:rPr>
        <w:t>Step 9: Correlation method [Default = Pearson]</w:t>
      </w:r>
      <w:r w:rsidRPr="00770537">
        <w:rPr>
          <w:sz w:val="22"/>
          <w:szCs w:val="22"/>
        </w:rPr>
        <w:t xml:space="preserve"> </w:t>
      </w:r>
    </w:p>
    <w:p w14:paraId="5E11683E" w14:textId="77777777" w:rsidR="007371ED" w:rsidRPr="00770537" w:rsidRDefault="007371ED" w:rsidP="007371ED">
      <w:pPr>
        <w:spacing w:before="120"/>
        <w:ind w:left="360" w:firstLine="360"/>
        <w:rPr>
          <w:sz w:val="22"/>
          <w:szCs w:val="22"/>
        </w:rPr>
      </w:pPr>
      <w:r w:rsidRPr="00770537">
        <w:rPr>
          <w:b/>
          <w:sz w:val="22"/>
          <w:szCs w:val="22"/>
        </w:rPr>
        <w:t xml:space="preserve">Step 10: </w:t>
      </w:r>
      <w:r w:rsidRPr="00770537">
        <w:rPr>
          <w:b/>
          <w:bCs/>
          <w:sz w:val="22"/>
          <w:szCs w:val="22"/>
          <w:u w:val="single"/>
        </w:rPr>
        <w:t>Number of Monte Carlo simulations.</w:t>
      </w:r>
      <w:r w:rsidRPr="00770537">
        <w:rPr>
          <w:sz w:val="22"/>
          <w:szCs w:val="22"/>
        </w:rPr>
        <w:t xml:space="preserve"> 200-600 simulations are suggested for an initial run. And 2000 simulations generate publication quality results, however, 5000 or 10000 simulations will generate even better results.</w:t>
      </w:r>
    </w:p>
    <w:p w14:paraId="3226AB8C" w14:textId="6DC87958" w:rsidR="00675E07" w:rsidRPr="00770537" w:rsidRDefault="00675E07" w:rsidP="00675E07">
      <w:pPr>
        <w:spacing w:before="120"/>
        <w:ind w:left="360" w:firstLine="360"/>
        <w:rPr>
          <w:sz w:val="22"/>
          <w:szCs w:val="22"/>
        </w:rPr>
      </w:pPr>
      <w:r w:rsidRPr="00770537">
        <w:rPr>
          <w:b/>
          <w:bCs/>
          <w:sz w:val="22"/>
          <w:szCs w:val="22"/>
          <w:u w:val="single"/>
        </w:rPr>
        <w:t>Step 11: Running window (m) and step</w:t>
      </w:r>
      <w:r w:rsidR="000C67B0" w:rsidRPr="00770537">
        <w:rPr>
          <w:b/>
          <w:bCs/>
          <w:sz w:val="22"/>
          <w:szCs w:val="22"/>
          <w:u w:val="single"/>
        </w:rPr>
        <w:t xml:space="preserve"> </w:t>
      </w:r>
      <w:r w:rsidRPr="00770537">
        <w:rPr>
          <w:b/>
          <w:bCs/>
          <w:sz w:val="22"/>
          <w:szCs w:val="22"/>
          <w:u w:val="single"/>
        </w:rPr>
        <w:t>s</w:t>
      </w:r>
      <w:r w:rsidR="000C67B0" w:rsidRPr="00770537">
        <w:rPr>
          <w:b/>
          <w:bCs/>
          <w:sz w:val="22"/>
          <w:szCs w:val="22"/>
          <w:u w:val="single"/>
        </w:rPr>
        <w:t>ize</w:t>
      </w:r>
      <w:r w:rsidRPr="00770537">
        <w:rPr>
          <w:sz w:val="22"/>
          <w:szCs w:val="22"/>
        </w:rPr>
        <w:t xml:space="preserve">: default window is 35% of the total length of the data series. </w:t>
      </w:r>
    </w:p>
    <w:p w14:paraId="108FDF8C" w14:textId="11BCCBAA" w:rsidR="00675E07" w:rsidRPr="00770537" w:rsidRDefault="000C67B0" w:rsidP="00675E07">
      <w:pPr>
        <w:spacing w:before="120"/>
        <w:ind w:left="360" w:firstLine="360"/>
        <w:rPr>
          <w:sz w:val="22"/>
          <w:szCs w:val="22"/>
        </w:rPr>
      </w:pPr>
      <w:r w:rsidRPr="00770537">
        <w:rPr>
          <w:sz w:val="22"/>
          <w:szCs w:val="22"/>
          <w:u w:val="single"/>
        </w:rPr>
        <w:t>Step size</w:t>
      </w:r>
      <w:r w:rsidR="00675E07" w:rsidRPr="00770537">
        <w:rPr>
          <w:sz w:val="22"/>
          <w:szCs w:val="22"/>
          <w:u w:val="single"/>
        </w:rPr>
        <w:t xml:space="preserve"> (</w:t>
      </w:r>
      <w:r w:rsidRPr="00770537">
        <w:rPr>
          <w:sz w:val="22"/>
          <w:szCs w:val="22"/>
          <w:u w:val="single"/>
        </w:rPr>
        <w:t>m</w:t>
      </w:r>
      <w:r w:rsidR="00675E07" w:rsidRPr="00770537">
        <w:rPr>
          <w:sz w:val="22"/>
          <w:szCs w:val="22"/>
          <w:u w:val="single"/>
        </w:rPr>
        <w:t>):</w:t>
      </w:r>
      <w:r w:rsidR="00675E07" w:rsidRPr="00770537">
        <w:rPr>
          <w:sz w:val="22"/>
          <w:szCs w:val="22"/>
        </w:rPr>
        <w:t xml:space="preserve"> sliding steps. The default value will give about ~300 sliding windows for publication quality results.</w:t>
      </w:r>
    </w:p>
    <w:p w14:paraId="350A4BBD" w14:textId="7CDFFE56" w:rsidR="00F411A8" w:rsidRPr="00770537" w:rsidRDefault="007371ED" w:rsidP="002A0126">
      <w:pPr>
        <w:spacing w:before="120"/>
        <w:ind w:left="360" w:firstLine="360"/>
        <w:rPr>
          <w:sz w:val="22"/>
          <w:szCs w:val="22"/>
        </w:rPr>
      </w:pPr>
      <w:r w:rsidRPr="00770537">
        <w:rPr>
          <w:b/>
          <w:bCs/>
          <w:sz w:val="22"/>
          <w:szCs w:val="22"/>
        </w:rPr>
        <w:t>Step 1</w:t>
      </w:r>
      <w:r w:rsidR="0054565C" w:rsidRPr="00770537">
        <w:rPr>
          <w:b/>
          <w:bCs/>
          <w:sz w:val="22"/>
          <w:szCs w:val="22"/>
        </w:rPr>
        <w:t>2</w:t>
      </w:r>
      <w:r w:rsidRPr="00770537">
        <w:rPr>
          <w:b/>
          <w:bCs/>
          <w:sz w:val="22"/>
          <w:szCs w:val="22"/>
        </w:rPr>
        <w:t>. Run.</w:t>
      </w:r>
      <w:r w:rsidRPr="00770537">
        <w:rPr>
          <w:sz w:val="22"/>
          <w:szCs w:val="22"/>
        </w:rPr>
        <w:t xml:space="preserve"> Click the </w:t>
      </w:r>
      <w:r w:rsidRPr="00770537">
        <w:rPr>
          <w:sz w:val="22"/>
          <w:szCs w:val="22"/>
          <w:bdr w:val="single" w:sz="4" w:space="0" w:color="auto"/>
          <w:shd w:val="pct15" w:color="auto" w:fill="FFFFFF"/>
        </w:rPr>
        <w:t>OK</w:t>
      </w:r>
      <w:r w:rsidRPr="00770537">
        <w:rPr>
          <w:sz w:val="22"/>
          <w:szCs w:val="22"/>
        </w:rPr>
        <w:t xml:space="preserve"> button, Monte Carlo simulation steps can be displayed in the Command Window of MatLab/Terminal. A log file will be generated recording all parameters used in the </w:t>
      </w:r>
      <w:r w:rsidR="002A0126" w:rsidRPr="00770537">
        <w:rPr>
          <w:sz w:val="22"/>
          <w:szCs w:val="22"/>
        </w:rPr>
        <w:t xml:space="preserve">evolutionary </w:t>
      </w:r>
      <w:r w:rsidRPr="00770537">
        <w:rPr>
          <w:sz w:val="22"/>
          <w:szCs w:val="22"/>
        </w:rPr>
        <w:t>correlation coefficient analysis.</w:t>
      </w:r>
      <w:r w:rsidR="00881A5E" w:rsidRPr="00770537">
        <w:rPr>
          <w:sz w:val="22"/>
          <w:szCs w:val="22"/>
        </w:rPr>
        <w:t xml:space="preserve"> The user needs to decide</w:t>
      </w:r>
      <w:r w:rsidR="00F411A8" w:rsidRPr="00770537">
        <w:rPr>
          <w:sz w:val="22"/>
          <w:szCs w:val="22"/>
        </w:rPr>
        <w:t xml:space="preserve"> which figure output should be saved or not.</w:t>
      </w:r>
    </w:p>
    <w:p w14:paraId="382D3283" w14:textId="1F10E6DE" w:rsidR="006C11C2" w:rsidRPr="00770537" w:rsidRDefault="006C11C2" w:rsidP="006C11C2">
      <w:pPr>
        <w:spacing w:before="120"/>
        <w:ind w:left="360" w:hanging="360"/>
        <w:rPr>
          <w:sz w:val="22"/>
          <w:szCs w:val="22"/>
        </w:rPr>
      </w:pPr>
      <w:r w:rsidRPr="00770537">
        <w:rPr>
          <w:noProof/>
          <w:sz w:val="22"/>
          <w:szCs w:val="22"/>
        </w:rPr>
        <w:drawing>
          <wp:inline distT="0" distB="0" distL="0" distR="0" wp14:anchorId="66759256" wp14:editId="1D6CC99E">
            <wp:extent cx="5943600" cy="2557145"/>
            <wp:effectExtent l="0" t="0" r="0" b="0"/>
            <wp:docPr id="183"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55"/>
                    <a:stretch>
                      <a:fillRect/>
                    </a:stretch>
                  </pic:blipFill>
                  <pic:spPr>
                    <a:xfrm>
                      <a:off x="0" y="0"/>
                      <a:ext cx="5943600" cy="2557145"/>
                    </a:xfrm>
                    <a:prstGeom prst="rect">
                      <a:avLst/>
                    </a:prstGeom>
                  </pic:spPr>
                </pic:pic>
              </a:graphicData>
            </a:graphic>
          </wp:inline>
        </w:drawing>
      </w:r>
    </w:p>
    <w:p w14:paraId="1184F727" w14:textId="4F785F42" w:rsidR="00F411A8" w:rsidRPr="00770537" w:rsidRDefault="00D2639D" w:rsidP="00BE25EB">
      <w:pPr>
        <w:spacing w:before="120"/>
        <w:ind w:left="360" w:firstLine="360"/>
        <w:rPr>
          <w:sz w:val="22"/>
          <w:szCs w:val="22"/>
        </w:rPr>
      </w:pPr>
      <w:r w:rsidRPr="00770537">
        <w:rPr>
          <w:color w:val="0432FF"/>
          <w:sz w:val="22"/>
          <w:szCs w:val="22"/>
        </w:rPr>
        <w:t>“</w:t>
      </w:r>
      <w:r w:rsidR="00C47E90" w:rsidRPr="00770537">
        <w:rPr>
          <w:color w:val="0432FF"/>
          <w:sz w:val="22"/>
          <w:szCs w:val="22"/>
        </w:rPr>
        <w:t>eCOCO Plot</w:t>
      </w:r>
      <w:r w:rsidRPr="00770537">
        <w:rPr>
          <w:color w:val="0432FF"/>
          <w:sz w:val="22"/>
          <w:szCs w:val="22"/>
        </w:rPr>
        <w:t>”</w:t>
      </w:r>
      <w:r w:rsidR="00C47E90" w:rsidRPr="00770537">
        <w:rPr>
          <w:color w:val="0432FF"/>
          <w:sz w:val="22"/>
          <w:szCs w:val="22"/>
        </w:rPr>
        <w:t xml:space="preserve"> Button</w:t>
      </w:r>
      <w:r w:rsidR="00BE25EB" w:rsidRPr="00770537">
        <w:rPr>
          <w:color w:val="0432FF"/>
          <w:sz w:val="22"/>
          <w:szCs w:val="22"/>
        </w:rPr>
        <w:t xml:space="preserve">: </w:t>
      </w:r>
      <w:r w:rsidR="001B1375" w:rsidRPr="00770537">
        <w:rPr>
          <w:color w:val="0432FF"/>
          <w:sz w:val="22"/>
          <w:szCs w:val="22"/>
        </w:rPr>
        <w:t xml:space="preserve">User can plot eCOCO results </w:t>
      </w:r>
      <w:r w:rsidR="001F4D06" w:rsidRPr="00770537">
        <w:rPr>
          <w:color w:val="0432FF"/>
          <w:sz w:val="22"/>
          <w:szCs w:val="22"/>
        </w:rPr>
        <w:t>any time</w:t>
      </w:r>
      <w:r w:rsidR="001B1375" w:rsidRPr="00770537">
        <w:rPr>
          <w:color w:val="0432FF"/>
          <w:sz w:val="22"/>
          <w:szCs w:val="22"/>
        </w:rPr>
        <w:t xml:space="preserve"> </w:t>
      </w:r>
      <w:r w:rsidR="00EC7702" w:rsidRPr="00770537">
        <w:rPr>
          <w:color w:val="0432FF"/>
          <w:sz w:val="22"/>
          <w:szCs w:val="22"/>
        </w:rPr>
        <w:t>after eCOCO results are shown</w:t>
      </w:r>
      <w:r w:rsidR="001B1375" w:rsidRPr="00770537">
        <w:rPr>
          <w:color w:val="0432FF"/>
          <w:sz w:val="22"/>
          <w:szCs w:val="22"/>
        </w:rPr>
        <w:t>.</w:t>
      </w:r>
    </w:p>
    <w:p w14:paraId="765951E6" w14:textId="77777777" w:rsidR="00895379" w:rsidRPr="00770537" w:rsidRDefault="00895379" w:rsidP="00895379">
      <w:pPr>
        <w:spacing w:before="120"/>
        <w:ind w:left="360" w:firstLine="360"/>
        <w:rPr>
          <w:b/>
          <w:bCs/>
          <w:color w:val="0432FF"/>
          <w:sz w:val="22"/>
          <w:szCs w:val="22"/>
        </w:rPr>
      </w:pPr>
      <w:r w:rsidRPr="00770537">
        <w:rPr>
          <w:b/>
          <w:bCs/>
          <w:color w:val="0432FF"/>
          <w:sz w:val="22"/>
          <w:szCs w:val="22"/>
        </w:rPr>
        <w:t>Q: Which window should I use?</w:t>
      </w:r>
    </w:p>
    <w:p w14:paraId="5BA7D518" w14:textId="11E6F3BC" w:rsidR="00895379" w:rsidRPr="00770537" w:rsidRDefault="00895379" w:rsidP="00895379">
      <w:pPr>
        <w:spacing w:before="120"/>
        <w:ind w:left="360" w:firstLine="360"/>
        <w:rPr>
          <w:color w:val="0432FF"/>
          <w:sz w:val="22"/>
          <w:szCs w:val="22"/>
        </w:rPr>
      </w:pPr>
      <w:r w:rsidRPr="00770537">
        <w:rPr>
          <w:color w:val="0432FF"/>
          <w:sz w:val="22"/>
          <w:szCs w:val="22"/>
        </w:rPr>
        <w:t xml:space="preserve">A: </w:t>
      </w:r>
      <w:r w:rsidR="00133773" w:rsidRPr="00770537">
        <w:rPr>
          <w:color w:val="0432FF"/>
          <w:sz w:val="22"/>
          <w:szCs w:val="22"/>
        </w:rPr>
        <w:t>A</w:t>
      </w:r>
      <w:r w:rsidR="00CB1825" w:rsidRPr="00770537">
        <w:rPr>
          <w:color w:val="0432FF"/>
          <w:sz w:val="22"/>
          <w:szCs w:val="22"/>
        </w:rPr>
        <w:t xml:space="preserve"> window that covers 1.5</w:t>
      </w:r>
      <w:r w:rsidR="00E21BE1" w:rsidRPr="00770537">
        <w:rPr>
          <w:color w:val="0432FF"/>
          <w:sz w:val="22"/>
          <w:szCs w:val="22"/>
        </w:rPr>
        <w:t>-2</w:t>
      </w:r>
      <w:r w:rsidR="00CB1825" w:rsidRPr="00770537">
        <w:rPr>
          <w:color w:val="0432FF"/>
          <w:sz w:val="22"/>
          <w:szCs w:val="22"/>
        </w:rPr>
        <w:t xml:space="preserve"> </w:t>
      </w:r>
      <w:r w:rsidR="00133773" w:rsidRPr="00770537">
        <w:rPr>
          <w:color w:val="0432FF"/>
          <w:sz w:val="22"/>
          <w:szCs w:val="22"/>
        </w:rPr>
        <w:t>*</w:t>
      </w:r>
      <w:r w:rsidR="00CB1825" w:rsidRPr="00770537">
        <w:rPr>
          <w:color w:val="0432FF"/>
          <w:sz w:val="22"/>
          <w:szCs w:val="22"/>
        </w:rPr>
        <w:t xml:space="preserve"> long eccentricity cycles will give a reliable result. I</w:t>
      </w:r>
      <w:r w:rsidRPr="00770537">
        <w:rPr>
          <w:color w:val="0432FF"/>
          <w:sz w:val="22"/>
          <w:szCs w:val="22"/>
        </w:rPr>
        <w:t>f your series is dominated by 35 m cycles (405 kyr</w:t>
      </w:r>
      <w:r w:rsidR="00C42D76" w:rsidRPr="00770537">
        <w:rPr>
          <w:color w:val="0432FF"/>
          <w:sz w:val="22"/>
          <w:szCs w:val="22"/>
        </w:rPr>
        <w:t xml:space="preserve">, </w:t>
      </w:r>
      <w:r w:rsidR="00AB166A" w:rsidRPr="00770537">
        <w:rPr>
          <w:color w:val="0432FF"/>
          <w:sz w:val="22"/>
          <w:szCs w:val="22"/>
        </w:rPr>
        <w:t>8.6 cm/kyr</w:t>
      </w:r>
      <w:r w:rsidRPr="00770537">
        <w:rPr>
          <w:color w:val="0432FF"/>
          <w:sz w:val="22"/>
          <w:szCs w:val="22"/>
        </w:rPr>
        <w:t xml:space="preserve">), then a </w:t>
      </w:r>
      <w:r w:rsidR="00AE4557" w:rsidRPr="00770537">
        <w:rPr>
          <w:color w:val="0432FF"/>
          <w:sz w:val="22"/>
          <w:szCs w:val="22"/>
        </w:rPr>
        <w:t xml:space="preserve">52.5 m (= 35 * 1.5) - </w:t>
      </w:r>
      <w:r w:rsidRPr="00770537">
        <w:rPr>
          <w:color w:val="0432FF"/>
          <w:sz w:val="22"/>
          <w:szCs w:val="22"/>
        </w:rPr>
        <w:t>70 m</w:t>
      </w:r>
      <w:r w:rsidR="00AE4557" w:rsidRPr="00770537">
        <w:rPr>
          <w:color w:val="0432FF"/>
          <w:sz w:val="22"/>
          <w:szCs w:val="22"/>
        </w:rPr>
        <w:t xml:space="preserve"> (= 35 * 2)</w:t>
      </w:r>
      <w:r w:rsidRPr="00770537">
        <w:rPr>
          <w:color w:val="0432FF"/>
          <w:sz w:val="22"/>
          <w:szCs w:val="22"/>
        </w:rPr>
        <w:t xml:space="preserve"> </w:t>
      </w:r>
      <w:r w:rsidRPr="00770537">
        <w:rPr>
          <w:color w:val="0432FF"/>
          <w:sz w:val="22"/>
          <w:szCs w:val="22"/>
        </w:rPr>
        <w:lastRenderedPageBreak/>
        <w:t xml:space="preserve">window may be good to keep </w:t>
      </w:r>
      <w:r w:rsidR="00881A5E" w:rsidRPr="00770537">
        <w:rPr>
          <w:color w:val="0432FF"/>
          <w:sz w:val="22"/>
          <w:szCs w:val="22"/>
        </w:rPr>
        <w:t xml:space="preserve">the </w:t>
      </w:r>
      <w:r w:rsidRPr="00770537">
        <w:rPr>
          <w:color w:val="0432FF"/>
          <w:sz w:val="22"/>
          <w:szCs w:val="22"/>
        </w:rPr>
        <w:t>balance: A large window eCOCO losses resolution of variable sedimentation rates, and a small window may not give correct results.</w:t>
      </w:r>
    </w:p>
    <w:p w14:paraId="52AF2C0D" w14:textId="7958CC0B" w:rsidR="00D823D4" w:rsidRPr="00770537" w:rsidRDefault="00D823D4" w:rsidP="00895379">
      <w:pPr>
        <w:spacing w:before="120"/>
        <w:ind w:left="360" w:firstLine="360"/>
        <w:rPr>
          <w:b/>
          <w:bCs/>
          <w:color w:val="0432FF"/>
          <w:sz w:val="22"/>
          <w:szCs w:val="22"/>
        </w:rPr>
      </w:pPr>
      <w:r w:rsidRPr="00770537">
        <w:rPr>
          <w:b/>
          <w:bCs/>
          <w:color w:val="0432FF"/>
          <w:sz w:val="22"/>
          <w:szCs w:val="22"/>
        </w:rPr>
        <w:t xml:space="preserve">Q: How </w:t>
      </w:r>
      <w:r w:rsidR="00EB4391" w:rsidRPr="00770537">
        <w:rPr>
          <w:b/>
          <w:bCs/>
          <w:color w:val="0432FF"/>
          <w:sz w:val="22"/>
          <w:szCs w:val="22"/>
        </w:rPr>
        <w:t xml:space="preserve">do I know </w:t>
      </w:r>
      <w:r w:rsidR="00AB166A" w:rsidRPr="00770537">
        <w:rPr>
          <w:b/>
          <w:bCs/>
          <w:color w:val="0432FF"/>
          <w:sz w:val="22"/>
          <w:szCs w:val="22"/>
        </w:rPr>
        <w:t>the sedimentation rate is 8.6 cm/kyr?</w:t>
      </w:r>
    </w:p>
    <w:p w14:paraId="5E98AB92" w14:textId="3E8FEBFA" w:rsidR="00AB166A" w:rsidRPr="00770537" w:rsidRDefault="00A757A9" w:rsidP="00895379">
      <w:pPr>
        <w:spacing w:before="120"/>
        <w:ind w:left="360" w:firstLine="360"/>
        <w:rPr>
          <w:color w:val="0432FF"/>
          <w:sz w:val="22"/>
          <w:szCs w:val="22"/>
        </w:rPr>
      </w:pPr>
      <w:r w:rsidRPr="00770537">
        <w:rPr>
          <w:color w:val="0432FF"/>
          <w:sz w:val="22"/>
          <w:szCs w:val="22"/>
        </w:rPr>
        <w:t xml:space="preserve">A: </w:t>
      </w:r>
      <w:r w:rsidR="000A36C0" w:rsidRPr="00770537">
        <w:rPr>
          <w:color w:val="0432FF"/>
          <w:sz w:val="22"/>
          <w:szCs w:val="22"/>
        </w:rPr>
        <w:t>COCO!</w:t>
      </w:r>
    </w:p>
    <w:p w14:paraId="43DB3B49" w14:textId="40DB0E54" w:rsidR="00B24DD1" w:rsidRPr="00770537" w:rsidRDefault="00A0688D" w:rsidP="00A711BC">
      <w:pPr>
        <w:spacing w:before="120"/>
        <w:ind w:left="360" w:firstLine="360"/>
        <w:rPr>
          <w:b/>
          <w:bCs/>
          <w:color w:val="0432FF"/>
          <w:sz w:val="22"/>
          <w:szCs w:val="22"/>
        </w:rPr>
      </w:pPr>
      <w:r w:rsidRPr="00770537">
        <w:rPr>
          <w:b/>
          <w:bCs/>
          <w:color w:val="0432FF"/>
          <w:sz w:val="22"/>
          <w:szCs w:val="22"/>
        </w:rPr>
        <w:t>Q: What is the additional plot when I use eCOCO?</w:t>
      </w:r>
    </w:p>
    <w:p w14:paraId="160A6708" w14:textId="3FBCC14C" w:rsidR="00712FF6" w:rsidRPr="00770537" w:rsidRDefault="0097447F" w:rsidP="00712FF6">
      <w:pPr>
        <w:spacing w:before="120"/>
        <w:ind w:left="360" w:firstLine="360"/>
        <w:rPr>
          <w:color w:val="0432FF"/>
          <w:sz w:val="22"/>
          <w:szCs w:val="22"/>
        </w:rPr>
      </w:pPr>
      <w:r w:rsidRPr="00770537">
        <w:rPr>
          <w:color w:val="0432FF"/>
          <w:sz w:val="22"/>
          <w:szCs w:val="22"/>
        </w:rPr>
        <w:t xml:space="preserve">A: </w:t>
      </w:r>
      <w:r w:rsidR="00712FF6" w:rsidRPr="00770537">
        <w:rPr>
          <w:color w:val="0432FF"/>
          <w:sz w:val="22"/>
          <w:szCs w:val="22"/>
        </w:rPr>
        <w:t xml:space="preserve">This additional plot is calculated using this equation: </w:t>
      </w:r>
    </w:p>
    <w:p w14:paraId="5664D88C" w14:textId="6E045DF8" w:rsidR="00712FF6" w:rsidRPr="00770537" w:rsidRDefault="00712FF6" w:rsidP="00712FF6">
      <w:pPr>
        <w:spacing w:before="120"/>
        <w:ind w:left="1080" w:firstLine="360"/>
        <w:rPr>
          <w:color w:val="0432FF"/>
          <w:sz w:val="22"/>
          <w:szCs w:val="22"/>
        </w:rPr>
      </w:pPr>
      <w:r w:rsidRPr="00770537">
        <w:rPr>
          <w:color w:val="0432FF"/>
          <w:sz w:val="22"/>
          <w:szCs w:val="22"/>
        </w:rPr>
        <w:t xml:space="preserve">rho * H0 = rho * (-1 * log10(H0-SL)) </w:t>
      </w:r>
    </w:p>
    <w:p w14:paraId="2EC170C7" w14:textId="627611CE" w:rsidR="00A0688D" w:rsidRPr="00770537" w:rsidRDefault="00712FF6" w:rsidP="00E635B4">
      <w:pPr>
        <w:spacing w:before="120"/>
        <w:ind w:left="360" w:firstLine="360"/>
        <w:rPr>
          <w:color w:val="0432FF"/>
          <w:sz w:val="22"/>
          <w:szCs w:val="22"/>
        </w:rPr>
      </w:pPr>
      <w:r w:rsidRPr="00770537">
        <w:rPr>
          <w:color w:val="0432FF"/>
          <w:sz w:val="22"/>
          <w:szCs w:val="22"/>
        </w:rPr>
        <w:t xml:space="preserve">, where rho is the correlation coefficient as shown in </w:t>
      </w:r>
      <w:r w:rsidR="00EF6651" w:rsidRPr="00770537">
        <w:rPr>
          <w:color w:val="0432FF"/>
          <w:sz w:val="22"/>
          <w:szCs w:val="22"/>
        </w:rPr>
        <w:t>the</w:t>
      </w:r>
      <w:r w:rsidRPr="00770537">
        <w:rPr>
          <w:color w:val="0432FF"/>
          <w:sz w:val="22"/>
          <w:szCs w:val="22"/>
        </w:rPr>
        <w:t xml:space="preserve"> leftmost </w:t>
      </w:r>
      <w:r w:rsidR="00EF6651" w:rsidRPr="00770537">
        <w:rPr>
          <w:color w:val="0432FF"/>
          <w:sz w:val="22"/>
          <w:szCs w:val="22"/>
        </w:rPr>
        <w:t xml:space="preserve">eCOCO </w:t>
      </w:r>
      <w:r w:rsidRPr="00770537">
        <w:rPr>
          <w:color w:val="0432FF"/>
          <w:sz w:val="22"/>
          <w:szCs w:val="22"/>
        </w:rPr>
        <w:t xml:space="preserve">figure; the H0-SL is the </w:t>
      </w:r>
      <w:r w:rsidR="007360F3" w:rsidRPr="00770537">
        <w:rPr>
          <w:color w:val="0432FF"/>
          <w:sz w:val="22"/>
          <w:szCs w:val="22"/>
        </w:rPr>
        <w:t>middle</w:t>
      </w:r>
      <w:r w:rsidRPr="00770537">
        <w:rPr>
          <w:color w:val="0432FF"/>
          <w:sz w:val="22"/>
          <w:szCs w:val="22"/>
        </w:rPr>
        <w:t xml:space="preserve"> </w:t>
      </w:r>
      <w:r w:rsidR="007360F3" w:rsidRPr="00770537">
        <w:rPr>
          <w:color w:val="0432FF"/>
          <w:sz w:val="22"/>
          <w:szCs w:val="22"/>
        </w:rPr>
        <w:t>plot</w:t>
      </w:r>
      <w:r w:rsidRPr="00770537">
        <w:rPr>
          <w:color w:val="0432FF"/>
          <w:sz w:val="22"/>
          <w:szCs w:val="22"/>
        </w:rPr>
        <w:t>. For example, if a H0-SL = 0.003 (or 0.3%), and rho is 0.5, then -1*log10(0.003) = 2.523, rho * H0 = 0.5 * 2.523 = 1.26.</w:t>
      </w:r>
      <w:r w:rsidR="00F657B3" w:rsidRPr="00770537">
        <w:rPr>
          <w:color w:val="0432FF"/>
          <w:sz w:val="22"/>
          <w:szCs w:val="22"/>
        </w:rPr>
        <w:t xml:space="preserve"> </w:t>
      </w:r>
      <w:r w:rsidRPr="00770537">
        <w:rPr>
          <w:color w:val="0432FF"/>
          <w:sz w:val="22"/>
          <w:szCs w:val="22"/>
        </w:rPr>
        <w:t>This plot is to combine information from both eCOCO and eH0-SL to highlight the optimal sedimentation rate. It might help users identify the best sedimentation rate easily when individual eCOCO or eH0-SL plot is not clear.</w:t>
      </w:r>
    </w:p>
    <w:p w14:paraId="7FA10486" w14:textId="77777777" w:rsidR="00FA00BD" w:rsidRPr="00770537" w:rsidRDefault="00FA00BD" w:rsidP="00A711BC">
      <w:pPr>
        <w:spacing w:before="120"/>
        <w:ind w:left="360" w:firstLine="360"/>
        <w:rPr>
          <w:sz w:val="22"/>
          <w:szCs w:val="22"/>
        </w:rPr>
      </w:pPr>
    </w:p>
    <w:p w14:paraId="7CB60E26" w14:textId="7FD9AA97" w:rsidR="00157978" w:rsidRPr="00770537" w:rsidRDefault="00157978" w:rsidP="00157978">
      <w:pPr>
        <w:pStyle w:val="Heading3"/>
        <w:rPr>
          <w:rFonts w:ascii="Times New Roman" w:hAnsi="Times New Roman" w:cs="Times New Roman"/>
          <w:b/>
        </w:rPr>
      </w:pPr>
      <w:bookmarkStart w:id="84" w:name="_Toc47539175"/>
      <w:r w:rsidRPr="00770537">
        <w:rPr>
          <w:rFonts w:ascii="Times New Roman" w:hAnsi="Times New Roman" w:cs="Times New Roman"/>
          <w:b/>
        </w:rPr>
        <w:t>TimeOpt</w:t>
      </w:r>
      <w:bookmarkEnd w:id="84"/>
    </w:p>
    <w:p w14:paraId="1EC9F970" w14:textId="775438A4" w:rsidR="00BD13B3" w:rsidRPr="00770537" w:rsidRDefault="008A7612" w:rsidP="00911767">
      <w:pPr>
        <w:spacing w:before="120"/>
        <w:ind w:left="360" w:firstLine="360"/>
        <w:rPr>
          <w:color w:val="000000" w:themeColor="text1"/>
        </w:rPr>
      </w:pPr>
      <w:r w:rsidRPr="00770537">
        <w:rPr>
          <w:sz w:val="22"/>
          <w:szCs w:val="22"/>
          <w:lang w:val="en-GB"/>
        </w:rPr>
        <w:t>TimeOpt</w:t>
      </w:r>
      <w:r w:rsidR="00157978" w:rsidRPr="00770537">
        <w:rPr>
          <w:sz w:val="22"/>
          <w:szCs w:val="22"/>
          <w:lang w:val="en-GB"/>
        </w:rPr>
        <w:t xml:space="preserve"> </w:t>
      </w:r>
      <w:r w:rsidR="00DA5766" w:rsidRPr="00770537">
        <w:rPr>
          <w:sz w:val="22"/>
          <w:szCs w:val="22"/>
          <w:lang w:val="en-GB"/>
        </w:rPr>
        <w:t>determine</w:t>
      </w:r>
      <w:r w:rsidRPr="00770537">
        <w:rPr>
          <w:sz w:val="22"/>
          <w:szCs w:val="22"/>
          <w:lang w:val="en-GB"/>
        </w:rPr>
        <w:t>s</w:t>
      </w:r>
      <w:r w:rsidR="00157978" w:rsidRPr="00770537">
        <w:rPr>
          <w:sz w:val="22"/>
          <w:szCs w:val="22"/>
          <w:lang w:val="en-GB"/>
        </w:rPr>
        <w:t xml:space="preserve"> </w:t>
      </w:r>
      <w:r w:rsidR="00A55831" w:rsidRPr="00770537">
        <w:rPr>
          <w:sz w:val="22"/>
          <w:szCs w:val="22"/>
          <w:lang w:val="en-GB"/>
        </w:rPr>
        <w:t xml:space="preserve">the optimal </w:t>
      </w:r>
      <w:r w:rsidR="00157978" w:rsidRPr="00770537">
        <w:rPr>
          <w:sz w:val="22"/>
          <w:szCs w:val="22"/>
          <w:lang w:val="en-GB"/>
        </w:rPr>
        <w:t xml:space="preserve">sedimentation rate </w:t>
      </w:r>
      <w:r w:rsidR="001746EC" w:rsidRPr="00770537">
        <w:rPr>
          <w:sz w:val="22"/>
          <w:szCs w:val="22"/>
          <w:lang w:val="en-GB"/>
        </w:rPr>
        <w:t>of</w:t>
      </w:r>
      <w:r w:rsidR="00157978" w:rsidRPr="00770537">
        <w:rPr>
          <w:sz w:val="22"/>
          <w:szCs w:val="22"/>
          <w:lang w:val="en-GB"/>
        </w:rPr>
        <w:t xml:space="preserve"> </w:t>
      </w:r>
      <w:r w:rsidR="0022721D" w:rsidRPr="00770537">
        <w:rPr>
          <w:sz w:val="22"/>
          <w:szCs w:val="22"/>
          <w:lang w:val="en-GB"/>
        </w:rPr>
        <w:t>a</w:t>
      </w:r>
      <w:r w:rsidR="00157978" w:rsidRPr="00770537">
        <w:rPr>
          <w:sz w:val="22"/>
          <w:szCs w:val="22"/>
          <w:lang w:val="en-GB"/>
        </w:rPr>
        <w:t xml:space="preserve"> proxy </w:t>
      </w:r>
      <w:r w:rsidR="0022721D" w:rsidRPr="00770537">
        <w:rPr>
          <w:sz w:val="22"/>
          <w:szCs w:val="22"/>
          <w:lang w:val="en-GB"/>
        </w:rPr>
        <w:t>data series</w:t>
      </w:r>
      <w:r w:rsidR="00157978" w:rsidRPr="00770537">
        <w:rPr>
          <w:sz w:val="22"/>
          <w:szCs w:val="22"/>
          <w:lang w:val="en-GB"/>
        </w:rPr>
        <w:t>,</w:t>
      </w:r>
      <w:r w:rsidR="006F5A94" w:rsidRPr="00770537">
        <w:rPr>
          <w:sz w:val="22"/>
          <w:szCs w:val="22"/>
          <w:lang w:val="en-GB"/>
        </w:rPr>
        <w:t xml:space="preserve"> that has recorded an astronomical signal</w:t>
      </w:r>
      <w:r w:rsidR="00157978" w:rsidRPr="00770537">
        <w:rPr>
          <w:sz w:val="22"/>
          <w:szCs w:val="22"/>
          <w:lang w:val="en-GB"/>
        </w:rPr>
        <w:t xml:space="preserve"> </w:t>
      </w:r>
      <w:r w:rsidR="009B5FE7" w:rsidRPr="00770537">
        <w:rPr>
          <w:sz w:val="22"/>
          <w:szCs w:val="22"/>
          <w:lang w:val="en-GB"/>
        </w:rPr>
        <w:fldChar w:fldCharType="begin"/>
      </w:r>
      <w:r w:rsidR="008B172F" w:rsidRPr="00770537">
        <w:rPr>
          <w:sz w:val="22"/>
          <w:szCs w:val="22"/>
          <w:lang w:val="en-GB"/>
        </w:rPr>
        <w:instrText xml:space="preserve"> ADDIN EN.CITE &lt;EndNote&gt;&lt;Cite&gt;&lt;Author&gt;Meyers&lt;/Author&gt;&lt;Year&gt;2015&lt;/Year&gt;&lt;RecNum&gt;4044&lt;/RecNum&gt;&lt;DisplayText&gt;(Meyers, 2015)&lt;/DisplayText&gt;&lt;record&gt;&lt;rec-number&gt;4044&lt;/rec-number&gt;&lt;foreign-keys&gt;&lt;key app="EN" db-id="pvf5wzwr92w0pvef0d5xrtvd5w2dvf0sfdsf" timestamp="1571454705" guid="54fb077e-1913-4d64-b1ef-2f7db82f2cc2"&gt;4044&lt;/key&gt;&lt;/foreign-keys&gt;&lt;ref-type name="Journal Article"&gt;17&lt;/ref-type&gt;&lt;contributors&gt;&lt;authors&gt;&lt;author&gt;Meyers, Stephen R&lt;/author&gt;&lt;/authors&gt;&lt;/contributors&gt;&lt;titles&gt;&lt;title&gt;The evaluation of eccentricity‐related amplitude modulation and bundling in paleoclimate data: An inverse approach for astrochronologic testing and time scale optimization&lt;/title&gt;&lt;secondary-title&gt;Paleoceanography&lt;/secondary-title&gt;&lt;/titles&gt;&lt;periodical&gt;&lt;full-title&gt;Paleoceanography&lt;/full-title&gt;&lt;/periodical&gt;&lt;dates&gt;&lt;year&gt;2015&lt;/year&gt;&lt;/dates&gt;&lt;isbn&gt;1944-9186&lt;/isbn&gt;&lt;urls&gt;&lt;/urls&gt;&lt;electronic-resource-num&gt;10.1002/2015PA002850&lt;/electronic-resource-num&gt;&lt;/record&gt;&lt;/Cite&gt;&lt;/EndNote&gt;</w:instrText>
      </w:r>
      <w:r w:rsidR="009B5FE7" w:rsidRPr="00770537">
        <w:rPr>
          <w:sz w:val="22"/>
          <w:szCs w:val="22"/>
          <w:lang w:val="en-GB"/>
        </w:rPr>
        <w:fldChar w:fldCharType="separate"/>
      </w:r>
      <w:r w:rsidR="009B5FE7" w:rsidRPr="00770537">
        <w:rPr>
          <w:noProof/>
          <w:sz w:val="22"/>
          <w:szCs w:val="22"/>
          <w:lang w:val="en-GB"/>
        </w:rPr>
        <w:t>(</w:t>
      </w:r>
      <w:hyperlink w:anchor="_ENREF_15" w:tooltip="Meyers, 2015 #4044" w:history="1">
        <w:r w:rsidR="00BC5E89" w:rsidRPr="00BC5E89">
          <w:rPr>
            <w:rStyle w:val="Hyperlink"/>
          </w:rPr>
          <w:t>Meyers, 2015</w:t>
        </w:r>
      </w:hyperlink>
      <w:r w:rsidR="009B5FE7" w:rsidRPr="00770537">
        <w:rPr>
          <w:noProof/>
          <w:sz w:val="22"/>
          <w:szCs w:val="22"/>
          <w:lang w:val="en-GB"/>
        </w:rPr>
        <w:t>)</w:t>
      </w:r>
      <w:r w:rsidR="009B5FE7" w:rsidRPr="00770537">
        <w:rPr>
          <w:sz w:val="22"/>
          <w:szCs w:val="22"/>
          <w:lang w:val="en-GB"/>
        </w:rPr>
        <w:fldChar w:fldCharType="end"/>
      </w:r>
      <w:r w:rsidR="001746EC" w:rsidRPr="00770537">
        <w:rPr>
          <w:sz w:val="22"/>
          <w:szCs w:val="22"/>
          <w:lang w:val="en-GB"/>
        </w:rPr>
        <w:t xml:space="preserve">. </w:t>
      </w:r>
      <w:r w:rsidR="0018321E" w:rsidRPr="00770537">
        <w:rPr>
          <w:sz w:val="22"/>
          <w:szCs w:val="22"/>
          <w:lang w:val="en-GB"/>
        </w:rPr>
        <w:t xml:space="preserve">The function is based on the TimeOpt R code in </w:t>
      </w:r>
      <w:r w:rsidR="0018321E" w:rsidRPr="00770537">
        <w:rPr>
          <w:i/>
          <w:sz w:val="22"/>
          <w:szCs w:val="22"/>
          <w:lang w:val="en-GB"/>
        </w:rPr>
        <w:t>Astrochron</w:t>
      </w:r>
      <w:r w:rsidR="0018321E" w:rsidRPr="00770537">
        <w:rPr>
          <w:sz w:val="22"/>
          <w:szCs w:val="22"/>
          <w:lang w:val="en-GB"/>
        </w:rPr>
        <w:t xml:space="preserve"> (</w:t>
      </w:r>
      <w:hyperlink r:id="rId156" w:history="1">
        <w:r w:rsidR="0018321E" w:rsidRPr="00770537">
          <w:rPr>
            <w:rStyle w:val="Hyperlink"/>
            <w:sz w:val="22"/>
            <w:szCs w:val="22"/>
            <w:lang w:val="en-GB"/>
          </w:rPr>
          <w:t>https://cran.r-project.org/package=astrochron</w:t>
        </w:r>
      </w:hyperlink>
      <w:r w:rsidR="0018321E" w:rsidRPr="00770537">
        <w:rPr>
          <w:sz w:val="22"/>
          <w:szCs w:val="22"/>
          <w:lang w:val="en-GB"/>
        </w:rPr>
        <w:t>).</w:t>
      </w:r>
      <w:r w:rsidR="0018321E" w:rsidRPr="00770537">
        <w:rPr>
          <w:sz w:val="22"/>
          <w:szCs w:val="22"/>
        </w:rPr>
        <w:t xml:space="preserve"> </w:t>
      </w:r>
      <w:r w:rsidR="00173CFB" w:rsidRPr="00770537">
        <w:rPr>
          <w:color w:val="000000" w:themeColor="text1"/>
        </w:rPr>
        <w:t xml:space="preserve">For a “test” sedimentation rate, </w:t>
      </w:r>
      <w:r w:rsidR="00173CFB" w:rsidRPr="00770537">
        <w:rPr>
          <w:rStyle w:val="fontstyle01"/>
          <w:rFonts w:ascii="Times New Roman" w:hAnsi="Times New Roman"/>
          <w:color w:val="000000" w:themeColor="text1"/>
        </w:rPr>
        <w:t>the TimeOpt method</w:t>
      </w:r>
      <w:r w:rsidR="00173CFB" w:rsidRPr="00770537">
        <w:rPr>
          <w:color w:val="000000" w:themeColor="text1"/>
        </w:rPr>
        <w:t xml:space="preserve"> extracts the precession-band amplitude envelope from the proxy data and evaluates the first correlation coefficient (r</w:t>
      </w:r>
      <w:r w:rsidR="00173CFB" w:rsidRPr="00770537">
        <w:rPr>
          <w:color w:val="000000" w:themeColor="text1"/>
          <w:vertAlign w:val="superscript"/>
        </w:rPr>
        <w:t>2</w:t>
      </w:r>
      <w:r w:rsidR="00173CFB" w:rsidRPr="00770537">
        <w:rPr>
          <w:color w:val="000000" w:themeColor="text1"/>
          <w:vertAlign w:val="subscript"/>
        </w:rPr>
        <w:t>envolope</w:t>
      </w:r>
      <w:r w:rsidR="00173CFB" w:rsidRPr="00770537">
        <w:rPr>
          <w:color w:val="000000" w:themeColor="text1"/>
        </w:rPr>
        <w:t>) between this envelope and reconstructed eccentricity model. It also evaluates a second correlation coefficient (r</w:t>
      </w:r>
      <w:r w:rsidR="00173CFB" w:rsidRPr="00770537">
        <w:rPr>
          <w:color w:val="000000" w:themeColor="text1"/>
          <w:vertAlign w:val="superscript"/>
        </w:rPr>
        <w:t>2</w:t>
      </w:r>
      <w:r w:rsidR="00173CFB" w:rsidRPr="00770537">
        <w:rPr>
          <w:color w:val="000000" w:themeColor="text1"/>
          <w:vertAlign w:val="subscript"/>
        </w:rPr>
        <w:t>power</w:t>
      </w:r>
      <w:r w:rsidR="00173CFB" w:rsidRPr="00770537">
        <w:rPr>
          <w:color w:val="000000" w:themeColor="text1"/>
        </w:rPr>
        <w:t>) between the reconstructed astronomical (eccentricity and precession) model series and the time-calibrated proxy series. Finally, a measure of fit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combine both correlation coefficients using an equation: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xml:space="preserve"> = r</w:t>
      </w:r>
      <w:r w:rsidR="00173CFB" w:rsidRPr="00770537">
        <w:rPr>
          <w:color w:val="000000" w:themeColor="text1"/>
          <w:vertAlign w:val="superscript"/>
        </w:rPr>
        <w:t>2</w:t>
      </w:r>
      <w:r w:rsidR="00173CFB" w:rsidRPr="00770537">
        <w:rPr>
          <w:color w:val="000000" w:themeColor="text1"/>
          <w:vertAlign w:val="subscript"/>
        </w:rPr>
        <w:t>envolope</w:t>
      </w:r>
      <w:r w:rsidR="00173CFB" w:rsidRPr="00770537">
        <w:rPr>
          <w:color w:val="000000" w:themeColor="text1"/>
          <w:vertAlign w:val="superscript"/>
        </w:rPr>
        <w:t xml:space="preserve"> </w:t>
      </w:r>
      <w:r w:rsidR="00173CFB" w:rsidRPr="00770537">
        <w:rPr>
          <w:color w:val="000000" w:themeColor="text1"/>
        </w:rPr>
        <w:t>* r</w:t>
      </w:r>
      <w:r w:rsidR="00173CFB" w:rsidRPr="00770537">
        <w:rPr>
          <w:color w:val="000000" w:themeColor="text1"/>
          <w:vertAlign w:val="superscript"/>
        </w:rPr>
        <w:t>2</w:t>
      </w:r>
      <w:r w:rsidR="00173CFB" w:rsidRPr="00770537">
        <w:rPr>
          <w:color w:val="000000" w:themeColor="text1"/>
          <w:vertAlign w:val="subscript"/>
        </w:rPr>
        <w:t>power</w:t>
      </w:r>
      <w:r w:rsidR="00173CFB" w:rsidRPr="00770537">
        <w:rPr>
          <w:color w:val="000000" w:themeColor="text1"/>
        </w:rPr>
        <w:t>. Monte Carlo simulation with a first-order autoregressive model is used to determine the statistical significance of the observed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xml:space="preserve"> value.</w:t>
      </w:r>
      <w:r w:rsidR="00911767" w:rsidRPr="00770537">
        <w:rPr>
          <w:color w:val="000000" w:themeColor="text1"/>
        </w:rPr>
        <w:t xml:space="preserve"> </w:t>
      </w:r>
      <w:r w:rsidR="00BD13B3" w:rsidRPr="00770537">
        <w:rPr>
          <w:color w:val="000000" w:themeColor="text1"/>
          <w:sz w:val="22"/>
          <w:szCs w:val="22"/>
        </w:rPr>
        <w:t>For advanced applications of Time</w:t>
      </w:r>
      <w:r w:rsidR="00590639" w:rsidRPr="00770537">
        <w:rPr>
          <w:color w:val="000000" w:themeColor="text1"/>
          <w:sz w:val="22"/>
          <w:szCs w:val="22"/>
        </w:rPr>
        <w:t>O</w:t>
      </w:r>
      <w:r w:rsidR="00BD13B3" w:rsidRPr="00770537">
        <w:rPr>
          <w:color w:val="000000" w:themeColor="text1"/>
          <w:sz w:val="22"/>
          <w:szCs w:val="22"/>
        </w:rPr>
        <w:t xml:space="preserve">pt, the user is referred to Meyers, 2019, and </w:t>
      </w:r>
      <w:r w:rsidR="00BD13B3" w:rsidRPr="00770537">
        <w:rPr>
          <w:i/>
          <w:color w:val="000000" w:themeColor="text1"/>
          <w:sz w:val="22"/>
          <w:szCs w:val="22"/>
        </w:rPr>
        <w:t>Astrochron 1.0</w:t>
      </w:r>
      <w:r w:rsidR="00BD13B3" w:rsidRPr="00770537">
        <w:rPr>
          <w:color w:val="000000" w:themeColor="text1"/>
          <w:sz w:val="22"/>
          <w:szCs w:val="22"/>
        </w:rPr>
        <w:t xml:space="preserve"> (</w:t>
      </w:r>
      <w:hyperlink r:id="rId157" w:history="1">
        <w:r w:rsidR="00BD13B3" w:rsidRPr="00770537">
          <w:rPr>
            <w:rStyle w:val="Hyperlink"/>
            <w:sz w:val="22"/>
            <w:szCs w:val="22"/>
            <w:lang w:val="en-GB"/>
          </w:rPr>
          <w:t>https://cran.r-project.org/package=astrochron</w:t>
        </w:r>
      </w:hyperlink>
      <w:r w:rsidR="00BD13B3" w:rsidRPr="00770537">
        <w:rPr>
          <w:sz w:val="22"/>
          <w:szCs w:val="22"/>
          <w:lang w:val="en-GB"/>
        </w:rPr>
        <w:t xml:space="preserve"> ).</w:t>
      </w:r>
    </w:p>
    <w:p w14:paraId="52A667F9" w14:textId="58F2A282" w:rsidR="00683E30" w:rsidRPr="00770537" w:rsidRDefault="00CF59CC" w:rsidP="00683E30">
      <w:pPr>
        <w:spacing w:before="120"/>
        <w:ind w:left="360" w:firstLine="360"/>
        <w:rPr>
          <w:sz w:val="22"/>
          <w:szCs w:val="22"/>
          <w:lang w:val="en-GB"/>
        </w:rPr>
      </w:pPr>
      <w:r w:rsidRPr="00770537">
        <w:rPr>
          <w:b/>
          <w:sz w:val="22"/>
          <w:szCs w:val="22"/>
          <w:lang w:val="en-GB"/>
        </w:rPr>
        <w:t xml:space="preserve">Step </w:t>
      </w:r>
      <w:r w:rsidR="00A5141A" w:rsidRPr="00770537">
        <w:rPr>
          <w:b/>
          <w:sz w:val="22"/>
          <w:szCs w:val="22"/>
          <w:lang w:val="en-GB"/>
        </w:rPr>
        <w:t>0</w:t>
      </w:r>
      <w:r w:rsidRPr="00770537">
        <w:rPr>
          <w:sz w:val="22"/>
          <w:szCs w:val="22"/>
          <w:lang w:val="en-GB"/>
        </w:rPr>
        <w:t xml:space="preserve">: Select a time series in depth domain (interpolation </w:t>
      </w:r>
      <w:r w:rsidR="002324D3" w:rsidRPr="00770537">
        <w:rPr>
          <w:sz w:val="22"/>
          <w:szCs w:val="22"/>
          <w:lang w:val="en-GB"/>
        </w:rPr>
        <w:t>is</w:t>
      </w:r>
      <w:r w:rsidRPr="00770537">
        <w:rPr>
          <w:sz w:val="22"/>
          <w:szCs w:val="22"/>
          <w:lang w:val="en-GB"/>
        </w:rPr>
        <w:t xml:space="preserve"> needed if the sampling rate is </w:t>
      </w:r>
      <w:r w:rsidR="00240A38" w:rsidRPr="00770537">
        <w:rPr>
          <w:sz w:val="22"/>
          <w:szCs w:val="22"/>
          <w:lang w:val="en-GB"/>
        </w:rPr>
        <w:t>non-uniform</w:t>
      </w:r>
      <w:r w:rsidRPr="00770537">
        <w:rPr>
          <w:sz w:val="22"/>
          <w:szCs w:val="22"/>
          <w:lang w:val="en-GB"/>
        </w:rPr>
        <w:t>).</w:t>
      </w:r>
      <w:r w:rsidR="00683E30" w:rsidRPr="00770537">
        <w:rPr>
          <w:sz w:val="22"/>
          <w:szCs w:val="22"/>
          <w:lang w:val="en-GB"/>
        </w:rPr>
        <w:t xml:space="preserve"> </w:t>
      </w:r>
    </w:p>
    <w:p w14:paraId="12E01A25" w14:textId="3A57BACF" w:rsidR="00683E30" w:rsidRPr="00770537" w:rsidRDefault="00683E30" w:rsidP="00683E30">
      <w:pPr>
        <w:spacing w:before="120"/>
        <w:ind w:left="360" w:firstLine="360"/>
        <w:rPr>
          <w:color w:val="FF0000"/>
          <w:sz w:val="22"/>
          <w:szCs w:val="22"/>
          <w:lang w:val="en-GB"/>
        </w:rPr>
      </w:pPr>
      <w:r w:rsidRPr="00770537">
        <w:rPr>
          <w:b/>
          <w:color w:val="FF0000"/>
          <w:sz w:val="22"/>
          <w:szCs w:val="22"/>
          <w:lang w:val="en-GB"/>
        </w:rPr>
        <w:t>Warning</w:t>
      </w:r>
      <w:r w:rsidRPr="00770537">
        <w:rPr>
          <w:color w:val="FF0000"/>
          <w:sz w:val="22"/>
          <w:szCs w:val="22"/>
          <w:lang w:val="en-GB"/>
        </w:rPr>
        <w:t>: the unit of depth-series should be in “meter”.</w:t>
      </w:r>
    </w:p>
    <w:p w14:paraId="2305617F" w14:textId="196F3BD8" w:rsidR="00AD6B77" w:rsidRPr="00770537" w:rsidRDefault="00CF59CC" w:rsidP="00157978">
      <w:pPr>
        <w:spacing w:before="120"/>
        <w:ind w:left="360" w:firstLine="360"/>
        <w:rPr>
          <w:sz w:val="22"/>
          <w:szCs w:val="22"/>
          <w:lang w:val="en-GB"/>
        </w:rPr>
      </w:pPr>
      <w:r w:rsidRPr="00770537">
        <w:rPr>
          <w:b/>
          <w:sz w:val="22"/>
          <w:szCs w:val="22"/>
          <w:lang w:val="en-GB"/>
        </w:rPr>
        <w:t xml:space="preserve">Step </w:t>
      </w:r>
      <w:r w:rsidR="00A5141A" w:rsidRPr="00770537">
        <w:rPr>
          <w:b/>
          <w:sz w:val="22"/>
          <w:szCs w:val="22"/>
          <w:lang w:val="en-GB"/>
        </w:rPr>
        <w:t>1</w:t>
      </w:r>
      <w:r w:rsidRPr="00770537">
        <w:rPr>
          <w:sz w:val="22"/>
          <w:szCs w:val="22"/>
          <w:lang w:val="en-GB"/>
        </w:rPr>
        <w:t xml:space="preserve">: </w:t>
      </w:r>
      <w:r w:rsidR="00AD6B77" w:rsidRPr="00770537">
        <w:rPr>
          <w:sz w:val="22"/>
          <w:szCs w:val="22"/>
          <w:lang w:val="en-GB"/>
        </w:rPr>
        <w:t xml:space="preserve">In the pop-up window, set the test sedimentation rate: </w:t>
      </w:r>
    </w:p>
    <w:p w14:paraId="2EE5CC19" w14:textId="77777777" w:rsidR="005F6031" w:rsidRPr="00770537" w:rsidRDefault="005F6031" w:rsidP="005F6031">
      <w:pPr>
        <w:spacing w:before="120"/>
        <w:ind w:left="1080" w:firstLine="360"/>
        <w:rPr>
          <w:sz w:val="22"/>
          <w:szCs w:val="22"/>
          <w:lang w:val="en-GB"/>
        </w:rPr>
      </w:pPr>
      <w:r w:rsidRPr="00770537">
        <w:rPr>
          <w:sz w:val="22"/>
          <w:szCs w:val="22"/>
          <w:lang w:val="en-GB"/>
        </w:rPr>
        <w:t>linear or log model?</w:t>
      </w:r>
    </w:p>
    <w:p w14:paraId="40D3B752" w14:textId="03C6B0D8" w:rsidR="005F6031" w:rsidRPr="00770537" w:rsidRDefault="005F6031" w:rsidP="005F6031">
      <w:pPr>
        <w:spacing w:before="120"/>
        <w:ind w:left="1080" w:firstLine="360"/>
        <w:rPr>
          <w:sz w:val="22"/>
          <w:szCs w:val="22"/>
          <w:lang w:val="en-GB"/>
        </w:rPr>
      </w:pPr>
      <w:r w:rsidRPr="00770537">
        <w:rPr>
          <w:sz w:val="22"/>
          <w:szCs w:val="22"/>
          <w:lang w:val="en-GB"/>
        </w:rPr>
        <w:t>Minimum, maximum, and step of sedimentation rates. (Default values are usually okay)</w:t>
      </w:r>
    </w:p>
    <w:p w14:paraId="00CCDE9F" w14:textId="2F3B2FF1" w:rsidR="005F6031" w:rsidRPr="00770537" w:rsidRDefault="005F6031" w:rsidP="00157978">
      <w:pPr>
        <w:spacing w:before="120"/>
        <w:ind w:left="360" w:firstLine="360"/>
        <w:rPr>
          <w:sz w:val="22"/>
          <w:szCs w:val="22"/>
          <w:lang w:val="en-GB"/>
        </w:rPr>
      </w:pPr>
      <w:r w:rsidRPr="00770537">
        <w:rPr>
          <w:b/>
          <w:sz w:val="22"/>
          <w:szCs w:val="22"/>
          <w:lang w:val="en-GB"/>
        </w:rPr>
        <w:t xml:space="preserve">Step </w:t>
      </w:r>
      <w:r w:rsidR="009A047A" w:rsidRPr="00770537">
        <w:rPr>
          <w:b/>
          <w:sz w:val="22"/>
          <w:szCs w:val="22"/>
          <w:lang w:val="en-GB"/>
        </w:rPr>
        <w:t>2</w:t>
      </w:r>
      <w:r w:rsidRPr="00770537">
        <w:rPr>
          <w:sz w:val="22"/>
          <w:szCs w:val="22"/>
          <w:lang w:val="en-GB"/>
        </w:rPr>
        <w:t xml:space="preserve">: </w:t>
      </w:r>
      <w:r w:rsidR="004A690F" w:rsidRPr="00770537">
        <w:rPr>
          <w:sz w:val="22"/>
          <w:szCs w:val="22"/>
          <w:lang w:val="en-GB"/>
        </w:rPr>
        <w:t xml:space="preserve">Set the </w:t>
      </w:r>
      <w:r w:rsidR="0040716E" w:rsidRPr="00770537">
        <w:rPr>
          <w:sz w:val="22"/>
          <w:szCs w:val="22"/>
          <w:lang w:val="en-GB"/>
        </w:rPr>
        <w:t>median</w:t>
      </w:r>
      <w:r w:rsidRPr="00770537">
        <w:rPr>
          <w:sz w:val="22"/>
          <w:szCs w:val="22"/>
          <w:lang w:val="en-GB"/>
        </w:rPr>
        <w:t xml:space="preserve"> age of </w:t>
      </w:r>
      <w:r w:rsidR="004D7DCD" w:rsidRPr="00770537">
        <w:rPr>
          <w:sz w:val="22"/>
          <w:szCs w:val="22"/>
          <w:lang w:val="en-GB"/>
        </w:rPr>
        <w:t xml:space="preserve">the </w:t>
      </w:r>
      <w:r w:rsidRPr="00770537">
        <w:rPr>
          <w:sz w:val="22"/>
          <w:szCs w:val="22"/>
          <w:lang w:val="en-GB"/>
        </w:rPr>
        <w:t>data</w:t>
      </w:r>
      <w:r w:rsidR="004D7DCD" w:rsidRPr="00770537">
        <w:rPr>
          <w:sz w:val="22"/>
          <w:szCs w:val="22"/>
          <w:lang w:val="en-GB"/>
        </w:rPr>
        <w:t xml:space="preserve"> series</w:t>
      </w:r>
      <w:r w:rsidRPr="00770537">
        <w:rPr>
          <w:sz w:val="22"/>
          <w:szCs w:val="22"/>
          <w:lang w:val="en-GB"/>
        </w:rPr>
        <w:t xml:space="preserve"> OR type frequencies of eccentricity and precession.</w:t>
      </w:r>
    </w:p>
    <w:p w14:paraId="542A3836" w14:textId="6996D80A" w:rsidR="0054431F" w:rsidRPr="00770537" w:rsidRDefault="00A17AB1" w:rsidP="00157978">
      <w:pPr>
        <w:spacing w:before="120"/>
        <w:ind w:left="360" w:firstLine="360"/>
        <w:rPr>
          <w:sz w:val="22"/>
          <w:szCs w:val="22"/>
          <w:lang w:val="en-GB"/>
        </w:rPr>
      </w:pPr>
      <w:r w:rsidRPr="00770537">
        <w:rPr>
          <w:sz w:val="22"/>
          <w:szCs w:val="22"/>
          <w:lang w:val="en-GB"/>
        </w:rPr>
        <w:tab/>
        <w:t>You</w:t>
      </w:r>
      <w:r w:rsidR="00550B71" w:rsidRPr="00770537">
        <w:rPr>
          <w:sz w:val="22"/>
          <w:szCs w:val="22"/>
          <w:lang w:val="en-GB"/>
        </w:rPr>
        <w:t xml:space="preserve"> wi</w:t>
      </w:r>
      <w:r w:rsidRPr="00770537">
        <w:rPr>
          <w:sz w:val="22"/>
          <w:szCs w:val="22"/>
          <w:lang w:val="en-GB"/>
        </w:rPr>
        <w:t xml:space="preserve">ll only need to give the </w:t>
      </w:r>
      <w:r w:rsidR="000D03C0" w:rsidRPr="00770537">
        <w:rPr>
          <w:sz w:val="22"/>
          <w:szCs w:val="22"/>
          <w:lang w:val="en-GB"/>
        </w:rPr>
        <w:t>median</w:t>
      </w:r>
      <w:r w:rsidRPr="00770537">
        <w:rPr>
          <w:sz w:val="22"/>
          <w:szCs w:val="22"/>
          <w:lang w:val="en-GB"/>
        </w:rPr>
        <w:t xml:space="preserve"> age of the </w:t>
      </w:r>
      <w:r w:rsidR="0054431F" w:rsidRPr="00770537">
        <w:rPr>
          <w:sz w:val="22"/>
          <w:szCs w:val="22"/>
          <w:lang w:val="en-GB"/>
        </w:rPr>
        <w:t>data</w:t>
      </w:r>
      <w:r w:rsidR="00624D00" w:rsidRPr="00770537">
        <w:rPr>
          <w:sz w:val="22"/>
          <w:szCs w:val="22"/>
          <w:lang w:val="en-GB"/>
        </w:rPr>
        <w:t xml:space="preserve"> series</w:t>
      </w:r>
      <w:r w:rsidR="0054431F" w:rsidRPr="00770537">
        <w:rPr>
          <w:sz w:val="22"/>
          <w:szCs w:val="22"/>
          <w:lang w:val="en-GB"/>
        </w:rPr>
        <w:t>;</w:t>
      </w:r>
      <w:r w:rsidRPr="00770537">
        <w:rPr>
          <w:sz w:val="22"/>
          <w:szCs w:val="22"/>
          <w:lang w:val="en-GB"/>
        </w:rPr>
        <w:t xml:space="preserve"> the frequencies will be calculated automatically from </w:t>
      </w:r>
      <w:r w:rsidR="00715488" w:rsidRPr="00770537">
        <w:rPr>
          <w:sz w:val="22"/>
          <w:szCs w:val="22"/>
          <w:lang w:val="en-GB"/>
        </w:rPr>
        <w:t>the La2004</w:t>
      </w:r>
      <w:r w:rsidRPr="00770537">
        <w:rPr>
          <w:sz w:val="22"/>
          <w:szCs w:val="22"/>
          <w:lang w:val="en-GB"/>
        </w:rPr>
        <w:t xml:space="preserve"> astronomical solution.</w:t>
      </w:r>
      <w:r w:rsidR="0054431F" w:rsidRPr="00770537">
        <w:rPr>
          <w:sz w:val="22"/>
          <w:szCs w:val="22"/>
          <w:lang w:val="en-GB"/>
        </w:rPr>
        <w:t xml:space="preserve"> </w:t>
      </w:r>
    </w:p>
    <w:p w14:paraId="6FECD558" w14:textId="09A78A17" w:rsidR="00A17AB1" w:rsidRPr="00770537" w:rsidRDefault="0054431F" w:rsidP="0054431F">
      <w:pPr>
        <w:spacing w:before="120"/>
        <w:ind w:left="1080" w:firstLine="360"/>
        <w:rPr>
          <w:sz w:val="22"/>
          <w:szCs w:val="22"/>
          <w:lang w:val="en-GB"/>
        </w:rPr>
      </w:pPr>
      <w:r w:rsidRPr="00770537">
        <w:rPr>
          <w:sz w:val="22"/>
          <w:szCs w:val="22"/>
          <w:lang w:val="en-GB"/>
        </w:rPr>
        <w:t xml:space="preserve">The </w:t>
      </w:r>
      <w:proofErr w:type="spellStart"/>
      <w:r w:rsidRPr="00770537">
        <w:rPr>
          <w:sz w:val="22"/>
          <w:szCs w:val="22"/>
          <w:lang w:val="en-GB"/>
        </w:rPr>
        <w:t>Taner</w:t>
      </w:r>
      <w:proofErr w:type="spellEnd"/>
      <w:r w:rsidRPr="00770537">
        <w:rPr>
          <w:sz w:val="22"/>
          <w:szCs w:val="22"/>
          <w:lang w:val="en-GB"/>
        </w:rPr>
        <w:t xml:space="preserve"> bandpass cut-off frequencies are also adjusted automatically.</w:t>
      </w:r>
    </w:p>
    <w:p w14:paraId="7B693ED6" w14:textId="7A0B3D91" w:rsidR="00786F6D" w:rsidRPr="00770537" w:rsidRDefault="00786F6D" w:rsidP="0054431F">
      <w:pPr>
        <w:spacing w:before="120"/>
        <w:ind w:left="1080" w:firstLine="360"/>
        <w:rPr>
          <w:sz w:val="22"/>
          <w:szCs w:val="22"/>
          <w:lang w:val="en-GB"/>
        </w:rPr>
      </w:pPr>
      <w:r w:rsidRPr="00770537">
        <w:rPr>
          <w:sz w:val="22"/>
          <w:szCs w:val="22"/>
          <w:lang w:val="en-GB"/>
        </w:rPr>
        <w:t xml:space="preserve">If the </w:t>
      </w:r>
      <w:r w:rsidR="007C41BA" w:rsidRPr="00770537">
        <w:rPr>
          <w:sz w:val="22"/>
          <w:szCs w:val="22"/>
          <w:lang w:val="en-GB"/>
        </w:rPr>
        <w:t>median</w:t>
      </w:r>
      <w:r w:rsidRPr="00770537">
        <w:rPr>
          <w:sz w:val="22"/>
          <w:szCs w:val="22"/>
          <w:lang w:val="en-GB"/>
        </w:rPr>
        <w:t xml:space="preserve"> age is &gt; 249 Ma, you may type the frequencies.</w:t>
      </w:r>
    </w:p>
    <w:p w14:paraId="78B7DBA9" w14:textId="19B63018" w:rsidR="00A17AB1" w:rsidRPr="00770537" w:rsidRDefault="00695E9E" w:rsidP="00157978">
      <w:pPr>
        <w:spacing w:before="120"/>
        <w:ind w:left="360" w:firstLine="360"/>
        <w:rPr>
          <w:sz w:val="22"/>
          <w:szCs w:val="22"/>
          <w:lang w:val="en-GB"/>
        </w:rPr>
      </w:pPr>
      <w:r w:rsidRPr="00770537">
        <w:rPr>
          <w:b/>
          <w:sz w:val="22"/>
          <w:szCs w:val="22"/>
          <w:lang w:val="en-GB"/>
        </w:rPr>
        <w:t>Step 3</w:t>
      </w:r>
      <w:r w:rsidRPr="00770537">
        <w:rPr>
          <w:sz w:val="22"/>
          <w:szCs w:val="22"/>
          <w:lang w:val="en-GB"/>
        </w:rPr>
        <w:t>: Fit to precession modulations (default), and short-eccentricity modulation may not be reliable.</w:t>
      </w:r>
    </w:p>
    <w:p w14:paraId="7D5FD6B7" w14:textId="6802C81E" w:rsidR="00695E9E" w:rsidRPr="00770537" w:rsidRDefault="00695E9E" w:rsidP="00157978">
      <w:pPr>
        <w:spacing w:before="120"/>
        <w:ind w:left="360" w:firstLine="360"/>
        <w:rPr>
          <w:sz w:val="22"/>
          <w:szCs w:val="22"/>
          <w:lang w:val="en-GB"/>
        </w:rPr>
      </w:pPr>
      <w:r w:rsidRPr="00770537">
        <w:rPr>
          <w:b/>
          <w:sz w:val="22"/>
          <w:szCs w:val="22"/>
          <w:lang w:val="en-GB"/>
        </w:rPr>
        <w:t>Step 4</w:t>
      </w:r>
      <w:r w:rsidRPr="00770537">
        <w:rPr>
          <w:sz w:val="22"/>
          <w:szCs w:val="22"/>
          <w:lang w:val="en-GB"/>
        </w:rPr>
        <w:t xml:space="preserve">: </w:t>
      </w:r>
      <w:r w:rsidR="00F81451" w:rsidRPr="00770537">
        <w:rPr>
          <w:sz w:val="22"/>
          <w:szCs w:val="22"/>
          <w:lang w:val="en-GB"/>
        </w:rPr>
        <w:t>If you have type</w:t>
      </w:r>
      <w:r w:rsidR="00F93B9D" w:rsidRPr="00770537">
        <w:rPr>
          <w:sz w:val="22"/>
          <w:szCs w:val="22"/>
          <w:lang w:val="en-GB"/>
        </w:rPr>
        <w:t>d</w:t>
      </w:r>
      <w:r w:rsidR="00F81451" w:rsidRPr="00770537">
        <w:rPr>
          <w:sz w:val="22"/>
          <w:szCs w:val="22"/>
          <w:lang w:val="en-GB"/>
        </w:rPr>
        <w:t xml:space="preserve"> the frequencies in </w:t>
      </w:r>
      <w:r w:rsidR="00160DB3" w:rsidRPr="00770537">
        <w:rPr>
          <w:sz w:val="22"/>
          <w:szCs w:val="22"/>
          <w:lang w:val="en-GB"/>
        </w:rPr>
        <w:t>S</w:t>
      </w:r>
      <w:r w:rsidR="00F81451" w:rsidRPr="00770537">
        <w:rPr>
          <w:sz w:val="22"/>
          <w:szCs w:val="22"/>
          <w:lang w:val="en-GB"/>
        </w:rPr>
        <w:t>tep 2, you will also need to adjust frequencies here.</w:t>
      </w:r>
    </w:p>
    <w:p w14:paraId="56371131" w14:textId="0F0371E7" w:rsidR="00F81451" w:rsidRPr="00770537" w:rsidRDefault="00F81451" w:rsidP="00157978">
      <w:pPr>
        <w:spacing w:before="120"/>
        <w:ind w:left="360" w:firstLine="360"/>
        <w:rPr>
          <w:sz w:val="22"/>
          <w:szCs w:val="22"/>
          <w:lang w:val="en-GB"/>
        </w:rPr>
      </w:pPr>
      <w:r w:rsidRPr="00770537">
        <w:rPr>
          <w:b/>
          <w:sz w:val="22"/>
          <w:szCs w:val="22"/>
          <w:lang w:val="en-GB"/>
        </w:rPr>
        <w:lastRenderedPageBreak/>
        <w:t>Step 5</w:t>
      </w:r>
      <w:r w:rsidRPr="00770537">
        <w:rPr>
          <w:sz w:val="22"/>
          <w:szCs w:val="22"/>
          <w:lang w:val="en-GB"/>
        </w:rPr>
        <w:t>: Simulations are to evaluate the null hypothesis</w:t>
      </w:r>
      <w:r w:rsidR="00A55A4A" w:rsidRPr="00770537">
        <w:rPr>
          <w:sz w:val="22"/>
          <w:szCs w:val="22"/>
          <w:lang w:val="en-GB"/>
        </w:rPr>
        <w:t xml:space="preserve"> of the optimal sedimentation rate. This can be very time-consuming.</w:t>
      </w:r>
    </w:p>
    <w:p w14:paraId="1575BE81" w14:textId="77777777" w:rsidR="00AD6B77" w:rsidRPr="00770537" w:rsidRDefault="00AD6B77" w:rsidP="00AD6B77">
      <w:pPr>
        <w:spacing w:before="120"/>
        <w:rPr>
          <w:sz w:val="22"/>
          <w:szCs w:val="22"/>
          <w:lang w:val="en-GB"/>
        </w:rPr>
      </w:pPr>
    </w:p>
    <w:p w14:paraId="5EE2291F" w14:textId="3D490412" w:rsidR="00935307" w:rsidRPr="00770537" w:rsidRDefault="00935307" w:rsidP="00157978">
      <w:pPr>
        <w:spacing w:before="120"/>
        <w:ind w:left="360" w:firstLine="360"/>
        <w:rPr>
          <w:sz w:val="22"/>
          <w:szCs w:val="22"/>
          <w:lang w:val="en-GB"/>
        </w:rPr>
      </w:pPr>
      <w:r w:rsidRPr="00770537">
        <w:rPr>
          <w:noProof/>
          <w:sz w:val="22"/>
          <w:szCs w:val="22"/>
          <w:lang w:val="en-GB"/>
        </w:rPr>
        <w:drawing>
          <wp:inline distT="0" distB="0" distL="0" distR="0" wp14:anchorId="352DEF25" wp14:editId="036CA13A">
            <wp:extent cx="3275351" cy="3652226"/>
            <wp:effectExtent l="0" t="0" r="127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cstate="print">
                      <a:extLst>
                        <a:ext uri="{28A0092B-C50C-407E-A947-70E740481C1C}">
                          <a14:useLocalDpi xmlns:a14="http://schemas.microsoft.com/office/drawing/2010/main"/>
                        </a:ext>
                      </a:extLst>
                    </a:blip>
                    <a:stretch>
                      <a:fillRect/>
                    </a:stretch>
                  </pic:blipFill>
                  <pic:spPr>
                    <a:xfrm>
                      <a:off x="0" y="0"/>
                      <a:ext cx="3290184" cy="3668766"/>
                    </a:xfrm>
                    <a:prstGeom prst="rect">
                      <a:avLst/>
                    </a:prstGeom>
                  </pic:spPr>
                </pic:pic>
              </a:graphicData>
            </a:graphic>
          </wp:inline>
        </w:drawing>
      </w:r>
    </w:p>
    <w:p w14:paraId="342826EE" w14:textId="77777777" w:rsidR="00A35C07" w:rsidRPr="007744B0" w:rsidRDefault="00A35C07" w:rsidP="007744B0"/>
    <w:p w14:paraId="4E6EC244" w14:textId="74F34843" w:rsidR="00A35C07" w:rsidRPr="00770537" w:rsidRDefault="00A35C07" w:rsidP="00A35C07">
      <w:pPr>
        <w:pStyle w:val="Heading3"/>
        <w:rPr>
          <w:rFonts w:ascii="Times New Roman" w:hAnsi="Times New Roman" w:cs="Times New Roman"/>
          <w:b/>
        </w:rPr>
      </w:pPr>
      <w:bookmarkStart w:id="85" w:name="_Toc47539176"/>
      <w:proofErr w:type="spellStart"/>
      <w:r w:rsidRPr="00770537">
        <w:rPr>
          <w:rFonts w:ascii="Times New Roman" w:hAnsi="Times New Roman" w:cs="Times New Roman"/>
          <w:b/>
        </w:rPr>
        <w:t>eTimeOpt</w:t>
      </w:r>
      <w:bookmarkEnd w:id="85"/>
      <w:proofErr w:type="spellEnd"/>
    </w:p>
    <w:p w14:paraId="5E2CD7A7" w14:textId="512E4065" w:rsidR="00A35C07" w:rsidRPr="00770537" w:rsidRDefault="009B5FE7" w:rsidP="00A35C07">
      <w:pPr>
        <w:spacing w:before="120"/>
        <w:ind w:left="360" w:firstLine="360"/>
        <w:rPr>
          <w:sz w:val="22"/>
          <w:szCs w:val="22"/>
        </w:rPr>
      </w:pPr>
      <w:r w:rsidRPr="00770537">
        <w:rPr>
          <w:sz w:val="22"/>
          <w:szCs w:val="22"/>
        </w:rPr>
        <w:t xml:space="preserve">evolutive TimeOpt method </w:t>
      </w:r>
      <w:r w:rsidR="00454CB1" w:rsidRPr="00770537">
        <w:rPr>
          <w:sz w:val="22"/>
          <w:szCs w:val="22"/>
        </w:rPr>
        <w:fldChar w:fldCharType="begin"/>
      </w:r>
      <w:r w:rsidR="008B172F" w:rsidRPr="00770537">
        <w:rPr>
          <w:sz w:val="22"/>
          <w:szCs w:val="22"/>
        </w:rPr>
        <w:instrText xml:space="preserve"> ADDIN EN.CITE &lt;EndNote&gt;&lt;Cite&gt;&lt;Author&gt;Meyers&lt;/Author&gt;&lt;Year&gt;2019&lt;/Year&gt;&lt;RecNum&gt;6168&lt;/RecNum&gt;&lt;DisplayText&gt;(Meyers, 2019)&lt;/DisplayText&gt;&lt;record&gt;&lt;rec-number&gt;6168&lt;/rec-number&gt;&lt;foreign-keys&gt;&lt;key app="EN" db-id="pvf5wzwr92w0pvef0d5xrtvd5w2dvf0sfdsf" timestamp="1571527714" guid="e7a1534a-2ce2-4170-8a1e-5252c8cea4c0"&gt;6168&lt;/key&gt;&lt;/foreign-keys&gt;&lt;ref-type name="Journal Article"&gt;17&lt;/ref-type&gt;&lt;contributors&gt;&lt;authors&gt;&lt;author&gt;Meyers, Stephen R.&lt;/author&gt;&lt;/authors&gt;&lt;/contributors&gt;&lt;titles&gt;&lt;title&gt;Cyclostratigraphy and the problem of astrochronologic testing&lt;/title&gt;&lt;secondary-title&gt;Earth-Science Reviews&lt;/secondary-title&gt;&lt;/titles&gt;&lt;periodical&gt;&lt;full-title&gt;Earth-Science Reviews&lt;/full-title&gt;&lt;abbr-1&gt;Earth-Sci Rev&lt;/abbr-1&gt;&lt;/periodical&gt;&lt;pages&gt;190-223&lt;/pages&gt;&lt;volume&gt;190&lt;/volume&gt;&lt;keywords&gt;&lt;keyword&gt;Cyclostratigraphy&lt;/keyword&gt;&lt;keyword&gt;Milankovitch cycles&lt;/keyword&gt;&lt;keyword&gt;Astrochronology&lt;/keyword&gt;&lt;keyword&gt;Geologic time scale&lt;/keyword&gt;&lt;keyword&gt;Transfer functions&lt;/keyword&gt;&lt;keyword&gt;Optimization&lt;/keyword&gt;&lt;/keywords&gt;&lt;dates&gt;&lt;year&gt;2019&lt;/year&gt;&lt;pub-dates&gt;&lt;date&gt;2018/11/26/&lt;/date&gt;&lt;/pub-dates&gt;&lt;/dates&gt;&lt;isbn&gt;0012-8252&lt;/isbn&gt;&lt;urls&gt;&lt;related-urls&gt;&lt;url&gt;http://www.sciencedirect.com/science/article/pii/S0012825218303404&lt;/url&gt;&lt;/related-urls&gt;&lt;/urls&gt;&lt;electronic-resource-num&gt;https://doi.org/10.1016/j.earscirev.2018.11.015&lt;/electronic-resource-num&gt;&lt;/record&gt;&lt;/Cite&gt;&lt;/EndNote&gt;</w:instrText>
      </w:r>
      <w:r w:rsidR="00454CB1" w:rsidRPr="00770537">
        <w:rPr>
          <w:sz w:val="22"/>
          <w:szCs w:val="22"/>
        </w:rPr>
        <w:fldChar w:fldCharType="separate"/>
      </w:r>
      <w:r w:rsidR="00886002" w:rsidRPr="00770537">
        <w:rPr>
          <w:noProof/>
          <w:sz w:val="22"/>
          <w:szCs w:val="22"/>
        </w:rPr>
        <w:t>(</w:t>
      </w:r>
      <w:hyperlink w:anchor="_ENREF_16" w:tooltip="Meyers, 2019 #6168" w:history="1">
        <w:r w:rsidR="00BC5E89" w:rsidRPr="00BC5E89">
          <w:rPr>
            <w:rStyle w:val="Hyperlink"/>
          </w:rPr>
          <w:t>Meyers, 2019</w:t>
        </w:r>
      </w:hyperlink>
      <w:r w:rsidR="00886002" w:rsidRPr="00770537">
        <w:rPr>
          <w:noProof/>
          <w:sz w:val="22"/>
          <w:szCs w:val="22"/>
        </w:rPr>
        <w:t>)</w:t>
      </w:r>
      <w:r w:rsidR="00454CB1" w:rsidRPr="00770537">
        <w:rPr>
          <w:sz w:val="22"/>
          <w:szCs w:val="22"/>
        </w:rPr>
        <w:fldChar w:fldCharType="end"/>
      </w:r>
      <w:r w:rsidRPr="00770537">
        <w:rPr>
          <w:sz w:val="22"/>
          <w:szCs w:val="22"/>
        </w:rPr>
        <w:t>.</w:t>
      </w:r>
      <w:r w:rsidR="001D6377" w:rsidRPr="00770537">
        <w:rPr>
          <w:sz w:val="22"/>
          <w:szCs w:val="22"/>
        </w:rPr>
        <w:t xml:space="preserve"> </w:t>
      </w:r>
    </w:p>
    <w:p w14:paraId="37433E5C" w14:textId="01DAD67E" w:rsidR="00B70453" w:rsidRPr="00770537" w:rsidRDefault="00B70453" w:rsidP="00B70453">
      <w:pPr>
        <w:spacing w:before="120"/>
        <w:ind w:left="360" w:firstLine="360"/>
        <w:rPr>
          <w:sz w:val="22"/>
          <w:szCs w:val="22"/>
          <w:lang w:val="en-GB"/>
        </w:rPr>
      </w:pPr>
      <w:r w:rsidRPr="00770537">
        <w:rPr>
          <w:b/>
          <w:sz w:val="22"/>
          <w:szCs w:val="22"/>
          <w:lang w:val="en-GB"/>
        </w:rPr>
        <w:t>Step 0</w:t>
      </w:r>
      <w:r w:rsidRPr="00770537">
        <w:rPr>
          <w:sz w:val="22"/>
          <w:szCs w:val="22"/>
          <w:lang w:val="en-GB"/>
        </w:rPr>
        <w:t>: Select a time series in depth domain (interpolation may be needed if the sampling rate is un</w:t>
      </w:r>
      <w:r w:rsidR="00C8509A" w:rsidRPr="00770537">
        <w:rPr>
          <w:sz w:val="22"/>
          <w:szCs w:val="22"/>
          <w:lang w:val="en-GB"/>
        </w:rPr>
        <w:t>-</w:t>
      </w:r>
      <w:r w:rsidRPr="00770537">
        <w:rPr>
          <w:sz w:val="22"/>
          <w:szCs w:val="22"/>
          <w:lang w:val="en-GB"/>
        </w:rPr>
        <w:t>e</w:t>
      </w:r>
      <w:r w:rsidR="00C8509A" w:rsidRPr="00770537">
        <w:rPr>
          <w:sz w:val="22"/>
          <w:szCs w:val="22"/>
          <w:lang w:val="en-GB"/>
        </w:rPr>
        <w:t>v</w:t>
      </w:r>
      <w:r w:rsidRPr="00770537">
        <w:rPr>
          <w:sz w:val="22"/>
          <w:szCs w:val="22"/>
          <w:lang w:val="en-GB"/>
        </w:rPr>
        <w:t xml:space="preserve">en). For an example, select “Basic Series” </w:t>
      </w:r>
      <w:r w:rsidRPr="00770537">
        <w:rPr>
          <w:sz w:val="22"/>
          <w:szCs w:val="22"/>
          <w:lang w:val="en-GB"/>
        </w:rPr>
        <w:sym w:font="Wingdings" w:char="F0E0"/>
      </w:r>
      <w:r w:rsidRPr="00770537">
        <w:rPr>
          <w:sz w:val="22"/>
          <w:szCs w:val="22"/>
          <w:lang w:val="en-GB"/>
        </w:rPr>
        <w:t xml:space="preserve"> “Examples” </w:t>
      </w:r>
      <w:r w:rsidRPr="00770537">
        <w:rPr>
          <w:sz w:val="22"/>
          <w:szCs w:val="22"/>
          <w:lang w:val="en-GB"/>
        </w:rPr>
        <w:sym w:font="Wingdings" w:char="F0E0"/>
      </w:r>
      <w:r w:rsidRPr="00770537">
        <w:rPr>
          <w:sz w:val="22"/>
          <w:szCs w:val="22"/>
          <w:lang w:val="en-GB"/>
        </w:rPr>
        <w:t xml:space="preserve"> “Late Triassic </w:t>
      </w:r>
      <w:proofErr w:type="spellStart"/>
      <w:r w:rsidR="00157752" w:rsidRPr="00770537">
        <w:rPr>
          <w:sz w:val="22"/>
          <w:szCs w:val="22"/>
          <w:lang w:val="en-GB"/>
        </w:rPr>
        <w:t>Wayao</w:t>
      </w:r>
      <w:proofErr w:type="spellEnd"/>
      <w:r w:rsidRPr="00770537">
        <w:rPr>
          <w:sz w:val="22"/>
          <w:szCs w:val="22"/>
          <w:lang w:val="en-GB"/>
        </w:rPr>
        <w:t xml:space="preserve"> </w:t>
      </w:r>
      <w:r w:rsidR="00157752" w:rsidRPr="00770537">
        <w:rPr>
          <w:sz w:val="22"/>
          <w:szCs w:val="22"/>
          <w:lang w:val="en-GB"/>
        </w:rPr>
        <w:t>gamma ray</w:t>
      </w:r>
      <w:r w:rsidRPr="00770537">
        <w:rPr>
          <w:sz w:val="22"/>
          <w:szCs w:val="22"/>
          <w:lang w:val="en-GB"/>
        </w:rPr>
        <w:t xml:space="preserve">” </w:t>
      </w:r>
      <w:r w:rsidRPr="00770537">
        <w:rPr>
          <w:sz w:val="22"/>
          <w:szCs w:val="22"/>
          <w:lang w:val="en-GB"/>
        </w:rPr>
        <w:sym w:font="Wingdings" w:char="F0E0"/>
      </w:r>
      <w:r w:rsidRPr="00770537">
        <w:rPr>
          <w:sz w:val="22"/>
          <w:szCs w:val="22"/>
          <w:lang w:val="en-GB"/>
        </w:rPr>
        <w:t xml:space="preserve"> select generated </w:t>
      </w:r>
      <w:r w:rsidR="00BF2B99" w:rsidRPr="00770537">
        <w:rPr>
          <w:sz w:val="22"/>
          <w:szCs w:val="22"/>
          <w:lang w:val="en-GB"/>
        </w:rPr>
        <w:t xml:space="preserve">text file entitled </w:t>
      </w:r>
      <w:r w:rsidRPr="00770537">
        <w:rPr>
          <w:sz w:val="22"/>
          <w:szCs w:val="22"/>
          <w:lang w:val="en-GB"/>
        </w:rPr>
        <w:t>“</w:t>
      </w:r>
      <w:r w:rsidR="00262DFB" w:rsidRPr="00770537">
        <w:rPr>
          <w:sz w:val="22"/>
          <w:szCs w:val="22"/>
          <w:lang w:val="en-GB"/>
        </w:rPr>
        <w:t>Example-WayaoCarnianGR0.txt</w:t>
      </w:r>
      <w:r w:rsidRPr="00770537">
        <w:rPr>
          <w:sz w:val="22"/>
          <w:szCs w:val="22"/>
          <w:lang w:val="en-GB"/>
        </w:rPr>
        <w:t>”</w:t>
      </w:r>
      <w:r w:rsidR="00BF2B99" w:rsidRPr="00770537">
        <w:rPr>
          <w:sz w:val="22"/>
          <w:szCs w:val="22"/>
          <w:lang w:val="en-GB"/>
        </w:rPr>
        <w:t xml:space="preserve"> in the </w:t>
      </w:r>
      <w:r w:rsidR="00111B47" w:rsidRPr="00111B47">
        <w:rPr>
          <w:i/>
          <w:sz w:val="22"/>
          <w:szCs w:val="22"/>
          <w:lang w:val="en-GB"/>
        </w:rPr>
        <w:t>Acycle</w:t>
      </w:r>
      <w:r w:rsidR="00BF2B99" w:rsidRPr="00770537">
        <w:rPr>
          <w:sz w:val="22"/>
          <w:szCs w:val="22"/>
          <w:lang w:val="en-GB"/>
        </w:rPr>
        <w:t xml:space="preserve"> main window</w:t>
      </w:r>
      <w:r w:rsidRPr="00770537">
        <w:rPr>
          <w:sz w:val="22"/>
          <w:szCs w:val="22"/>
          <w:lang w:val="en-GB"/>
        </w:rPr>
        <w:t>.</w:t>
      </w:r>
    </w:p>
    <w:p w14:paraId="29BC26CA" w14:textId="77777777" w:rsidR="00B70453" w:rsidRPr="00770537" w:rsidRDefault="00B70453" w:rsidP="00B70453">
      <w:pPr>
        <w:spacing w:before="120"/>
        <w:ind w:left="360" w:firstLine="360"/>
        <w:rPr>
          <w:sz w:val="22"/>
          <w:szCs w:val="22"/>
          <w:lang w:val="en-GB"/>
        </w:rPr>
      </w:pPr>
      <w:r w:rsidRPr="00770537">
        <w:rPr>
          <w:b/>
          <w:sz w:val="22"/>
          <w:szCs w:val="22"/>
          <w:lang w:val="en-GB"/>
        </w:rPr>
        <w:t>Step 1</w:t>
      </w:r>
      <w:r w:rsidRPr="00770537">
        <w:rPr>
          <w:sz w:val="22"/>
          <w:szCs w:val="22"/>
          <w:lang w:val="en-GB"/>
        </w:rPr>
        <w:t xml:space="preserve">: In the pop-up window, set the test sedimentation rate: </w:t>
      </w:r>
    </w:p>
    <w:p w14:paraId="3228E548" w14:textId="77777777" w:rsidR="00B70453" w:rsidRPr="00770537" w:rsidRDefault="00B70453" w:rsidP="00B70453">
      <w:pPr>
        <w:spacing w:before="120"/>
        <w:ind w:left="1080" w:firstLine="360"/>
        <w:rPr>
          <w:sz w:val="22"/>
          <w:szCs w:val="22"/>
        </w:rPr>
      </w:pPr>
      <w:r w:rsidRPr="00770537">
        <w:rPr>
          <w:sz w:val="22"/>
          <w:szCs w:val="22"/>
          <w:lang w:val="en-GB"/>
        </w:rPr>
        <w:t>linear or log model?</w:t>
      </w:r>
    </w:p>
    <w:p w14:paraId="65F0C316" w14:textId="095E31B5" w:rsidR="00B70453" w:rsidRPr="00770537" w:rsidRDefault="00B70453" w:rsidP="00B70453">
      <w:pPr>
        <w:spacing w:before="120"/>
        <w:ind w:left="1080" w:firstLine="360"/>
        <w:rPr>
          <w:sz w:val="22"/>
          <w:szCs w:val="22"/>
          <w:lang w:val="en-GB"/>
        </w:rPr>
      </w:pPr>
      <w:r w:rsidRPr="00770537">
        <w:rPr>
          <w:sz w:val="22"/>
          <w:szCs w:val="22"/>
          <w:lang w:val="en-GB"/>
        </w:rPr>
        <w:t>Minimum, maximum, and the step of sedimentation rates.</w:t>
      </w:r>
    </w:p>
    <w:p w14:paraId="60790B37" w14:textId="208A4DE0" w:rsidR="00B70453" w:rsidRPr="00770537" w:rsidRDefault="00B70453" w:rsidP="00B70453">
      <w:pPr>
        <w:spacing w:before="120"/>
        <w:ind w:left="360" w:firstLine="360"/>
        <w:rPr>
          <w:sz w:val="22"/>
          <w:szCs w:val="22"/>
          <w:lang w:val="en-GB"/>
        </w:rPr>
      </w:pPr>
      <w:r w:rsidRPr="00770537">
        <w:rPr>
          <w:b/>
          <w:sz w:val="22"/>
          <w:szCs w:val="22"/>
          <w:lang w:val="en-GB"/>
        </w:rPr>
        <w:t>Step 2</w:t>
      </w:r>
      <w:r w:rsidRPr="00770537">
        <w:rPr>
          <w:sz w:val="22"/>
          <w:szCs w:val="22"/>
          <w:lang w:val="en-GB"/>
        </w:rPr>
        <w:t xml:space="preserve">: </w:t>
      </w:r>
      <w:r w:rsidRPr="00770537">
        <w:rPr>
          <w:b/>
          <w:sz w:val="22"/>
          <w:szCs w:val="22"/>
          <w:lang w:val="en-GB"/>
        </w:rPr>
        <w:t xml:space="preserve">Set the </w:t>
      </w:r>
      <w:r w:rsidR="00517F41" w:rsidRPr="00770537">
        <w:rPr>
          <w:b/>
          <w:sz w:val="22"/>
          <w:szCs w:val="22"/>
          <w:lang w:val="en-GB"/>
        </w:rPr>
        <w:t>median</w:t>
      </w:r>
      <w:r w:rsidRPr="00770537">
        <w:rPr>
          <w:b/>
          <w:sz w:val="22"/>
          <w:szCs w:val="22"/>
          <w:lang w:val="en-GB"/>
        </w:rPr>
        <w:t xml:space="preserve"> age of data</w:t>
      </w:r>
      <w:r w:rsidRPr="00770537">
        <w:rPr>
          <w:sz w:val="22"/>
          <w:szCs w:val="22"/>
          <w:lang w:val="en-GB"/>
        </w:rPr>
        <w:t xml:space="preserve"> OR </w:t>
      </w:r>
      <w:r w:rsidR="000471A7" w:rsidRPr="00770537">
        <w:rPr>
          <w:sz w:val="22"/>
          <w:szCs w:val="22"/>
          <w:lang w:val="en-GB"/>
        </w:rPr>
        <w:t>enter</w:t>
      </w:r>
      <w:r w:rsidRPr="00770537">
        <w:rPr>
          <w:sz w:val="22"/>
          <w:szCs w:val="22"/>
          <w:lang w:val="en-GB"/>
        </w:rPr>
        <w:t xml:space="preserve"> frequencies of eccentricity and precession.</w:t>
      </w:r>
    </w:p>
    <w:p w14:paraId="1EB03039" w14:textId="6E7DE65E" w:rsidR="00B70453" w:rsidRPr="00770537" w:rsidRDefault="00B70453" w:rsidP="009A5DC3">
      <w:pPr>
        <w:spacing w:before="120"/>
        <w:ind w:left="1440"/>
        <w:rPr>
          <w:sz w:val="22"/>
          <w:szCs w:val="22"/>
          <w:lang w:val="en-GB"/>
        </w:rPr>
      </w:pPr>
      <w:r w:rsidRPr="00770537">
        <w:rPr>
          <w:sz w:val="22"/>
          <w:szCs w:val="22"/>
          <w:lang w:val="en-GB"/>
        </w:rPr>
        <w:t xml:space="preserve">You’ll only need to give the </w:t>
      </w:r>
      <w:r w:rsidR="00FB1800" w:rsidRPr="00770537">
        <w:rPr>
          <w:sz w:val="22"/>
          <w:szCs w:val="22"/>
          <w:lang w:val="en-GB"/>
        </w:rPr>
        <w:t>median</w:t>
      </w:r>
      <w:r w:rsidRPr="00770537">
        <w:rPr>
          <w:sz w:val="22"/>
          <w:szCs w:val="22"/>
          <w:lang w:val="en-GB"/>
        </w:rPr>
        <w:t xml:space="preserve"> age of the data; the frequencies will be calculated automatically from an astronomical solution of La2004. </w:t>
      </w:r>
    </w:p>
    <w:p w14:paraId="16DBBAB2" w14:textId="14BDD042" w:rsidR="00B70453" w:rsidRPr="00770537" w:rsidRDefault="00B70453" w:rsidP="00B70453">
      <w:pPr>
        <w:spacing w:before="120"/>
        <w:ind w:left="1080" w:firstLine="360"/>
        <w:rPr>
          <w:sz w:val="22"/>
          <w:szCs w:val="22"/>
          <w:lang w:val="en-GB"/>
        </w:rPr>
      </w:pPr>
      <w:r w:rsidRPr="00770537">
        <w:rPr>
          <w:sz w:val="22"/>
          <w:szCs w:val="22"/>
          <w:lang w:val="en-GB"/>
        </w:rPr>
        <w:t xml:space="preserve">If the </w:t>
      </w:r>
      <w:r w:rsidR="008449EF" w:rsidRPr="00770537">
        <w:rPr>
          <w:sz w:val="22"/>
          <w:szCs w:val="22"/>
          <w:lang w:val="en-GB"/>
        </w:rPr>
        <w:t xml:space="preserve">median </w:t>
      </w:r>
      <w:r w:rsidRPr="00770537">
        <w:rPr>
          <w:sz w:val="22"/>
          <w:szCs w:val="22"/>
          <w:lang w:val="en-GB"/>
        </w:rPr>
        <w:t xml:space="preserve">age is &gt; 249 Ma, </w:t>
      </w:r>
      <w:r w:rsidR="008449EF" w:rsidRPr="00770537">
        <w:rPr>
          <w:sz w:val="22"/>
          <w:szCs w:val="22"/>
          <w:lang w:val="en-GB"/>
        </w:rPr>
        <w:t>enter</w:t>
      </w:r>
      <w:r w:rsidRPr="00770537">
        <w:rPr>
          <w:sz w:val="22"/>
          <w:szCs w:val="22"/>
          <w:lang w:val="en-GB"/>
        </w:rPr>
        <w:t xml:space="preserve"> the frequencies.</w:t>
      </w:r>
    </w:p>
    <w:p w14:paraId="4F19431F" w14:textId="7D26D796" w:rsidR="006C2CEA" w:rsidRPr="00770537" w:rsidRDefault="006C2CEA" w:rsidP="006C2CEA">
      <w:pPr>
        <w:spacing w:before="120"/>
        <w:ind w:firstLine="720"/>
        <w:rPr>
          <w:sz w:val="22"/>
          <w:szCs w:val="22"/>
          <w:lang w:val="en-GB"/>
        </w:rPr>
      </w:pPr>
      <w:r w:rsidRPr="00770537">
        <w:rPr>
          <w:b/>
          <w:sz w:val="22"/>
          <w:szCs w:val="22"/>
          <w:lang w:val="en-GB"/>
        </w:rPr>
        <w:t>Step 3</w:t>
      </w:r>
      <w:r w:rsidRPr="00770537">
        <w:rPr>
          <w:sz w:val="22"/>
          <w:szCs w:val="22"/>
          <w:lang w:val="en-GB"/>
        </w:rPr>
        <w:t xml:space="preserve">: </w:t>
      </w:r>
      <w:r w:rsidRPr="00770537">
        <w:rPr>
          <w:b/>
          <w:sz w:val="22"/>
          <w:szCs w:val="22"/>
          <w:lang w:val="en-GB"/>
        </w:rPr>
        <w:t>Set filter.</w:t>
      </w:r>
      <w:r w:rsidRPr="00770537">
        <w:rPr>
          <w:sz w:val="22"/>
          <w:szCs w:val="22"/>
          <w:lang w:val="en-GB"/>
        </w:rPr>
        <w:t xml:space="preserve"> </w:t>
      </w:r>
      <w:r w:rsidR="00B70453" w:rsidRPr="00770537">
        <w:rPr>
          <w:sz w:val="22"/>
          <w:szCs w:val="22"/>
          <w:lang w:val="en-GB"/>
        </w:rPr>
        <w:t>Fit to precession modulations (default)</w:t>
      </w:r>
      <w:r w:rsidR="00A91860" w:rsidRPr="00770537">
        <w:rPr>
          <w:sz w:val="22"/>
          <w:szCs w:val="22"/>
          <w:lang w:val="en-GB"/>
        </w:rPr>
        <w:t>;</w:t>
      </w:r>
      <w:r w:rsidR="00B70453" w:rsidRPr="00770537">
        <w:rPr>
          <w:sz w:val="22"/>
          <w:szCs w:val="22"/>
          <w:lang w:val="en-GB"/>
        </w:rPr>
        <w:t xml:space="preserve"> short-eccentricity modulation</w:t>
      </w:r>
      <w:r w:rsidR="003F4A09" w:rsidRPr="00770537">
        <w:rPr>
          <w:sz w:val="22"/>
          <w:szCs w:val="22"/>
          <w:lang w:val="en-GB"/>
        </w:rPr>
        <w:t>s</w:t>
      </w:r>
      <w:r w:rsidR="00B70453" w:rsidRPr="00770537">
        <w:rPr>
          <w:sz w:val="22"/>
          <w:szCs w:val="22"/>
          <w:lang w:val="en-GB"/>
        </w:rPr>
        <w:t xml:space="preserve"> may not be reliable.</w:t>
      </w:r>
      <w:r w:rsidRPr="00770537">
        <w:rPr>
          <w:sz w:val="22"/>
          <w:szCs w:val="22"/>
          <w:lang w:val="en-GB"/>
        </w:rPr>
        <w:t xml:space="preserve"> </w:t>
      </w:r>
    </w:p>
    <w:p w14:paraId="3BC8E882" w14:textId="1F45AD62" w:rsidR="006C2CEA" w:rsidRPr="00770537" w:rsidRDefault="006C2CEA" w:rsidP="006C2CEA">
      <w:pPr>
        <w:spacing w:before="120"/>
        <w:ind w:left="1080" w:firstLine="360"/>
        <w:rPr>
          <w:sz w:val="22"/>
          <w:szCs w:val="22"/>
          <w:lang w:val="en-GB"/>
        </w:rPr>
      </w:pPr>
      <w:r w:rsidRPr="00770537">
        <w:rPr>
          <w:sz w:val="22"/>
          <w:szCs w:val="22"/>
          <w:lang w:val="en-GB"/>
        </w:rPr>
        <w:t xml:space="preserve">The </w:t>
      </w:r>
      <w:proofErr w:type="spellStart"/>
      <w:r w:rsidRPr="00770537">
        <w:rPr>
          <w:sz w:val="22"/>
          <w:szCs w:val="22"/>
          <w:lang w:val="en-GB"/>
        </w:rPr>
        <w:t>Taner</w:t>
      </w:r>
      <w:proofErr w:type="spellEnd"/>
      <w:r w:rsidRPr="00770537">
        <w:rPr>
          <w:sz w:val="22"/>
          <w:szCs w:val="22"/>
          <w:lang w:val="en-GB"/>
        </w:rPr>
        <w:t xml:space="preserve"> bandpass cut-off frequencies are also adjusted automatically.</w:t>
      </w:r>
    </w:p>
    <w:p w14:paraId="4182A03C" w14:textId="3C248508" w:rsidR="00B70453" w:rsidRPr="00770537" w:rsidRDefault="00B70453" w:rsidP="00B70453">
      <w:pPr>
        <w:spacing w:before="120"/>
        <w:ind w:left="360" w:firstLine="360"/>
        <w:rPr>
          <w:sz w:val="22"/>
          <w:szCs w:val="22"/>
          <w:lang w:val="en-GB"/>
        </w:rPr>
      </w:pPr>
      <w:r w:rsidRPr="00770537">
        <w:rPr>
          <w:b/>
          <w:sz w:val="22"/>
          <w:szCs w:val="22"/>
          <w:lang w:val="en-GB"/>
        </w:rPr>
        <w:t xml:space="preserve">Step </w:t>
      </w:r>
      <w:r w:rsidR="004A0027" w:rsidRPr="00770537">
        <w:rPr>
          <w:b/>
          <w:sz w:val="22"/>
          <w:szCs w:val="22"/>
          <w:lang w:val="en-GB"/>
        </w:rPr>
        <w:t>4</w:t>
      </w:r>
      <w:r w:rsidRPr="00770537">
        <w:rPr>
          <w:sz w:val="22"/>
          <w:szCs w:val="22"/>
          <w:lang w:val="en-GB"/>
        </w:rPr>
        <w:t>:</w:t>
      </w:r>
      <w:r w:rsidR="003B0B1C" w:rsidRPr="00770537">
        <w:rPr>
          <w:sz w:val="22"/>
          <w:szCs w:val="22"/>
          <w:lang w:val="en-GB"/>
        </w:rPr>
        <w:t xml:space="preserve"> </w:t>
      </w:r>
      <w:r w:rsidR="009154EB" w:rsidRPr="00770537">
        <w:rPr>
          <w:sz w:val="22"/>
          <w:szCs w:val="22"/>
          <w:lang w:val="en-GB"/>
        </w:rPr>
        <w:t>Set</w:t>
      </w:r>
      <w:r w:rsidR="003B0B1C" w:rsidRPr="00770537">
        <w:rPr>
          <w:sz w:val="22"/>
          <w:szCs w:val="22"/>
          <w:lang w:val="en-GB"/>
        </w:rPr>
        <w:t xml:space="preserve"> </w:t>
      </w:r>
      <w:r w:rsidR="00A6470B" w:rsidRPr="00770537">
        <w:rPr>
          <w:sz w:val="22"/>
          <w:szCs w:val="22"/>
          <w:lang w:val="en-GB"/>
        </w:rPr>
        <w:t xml:space="preserve">the </w:t>
      </w:r>
      <w:r w:rsidR="003B0B1C" w:rsidRPr="00770537">
        <w:rPr>
          <w:sz w:val="22"/>
          <w:szCs w:val="22"/>
          <w:lang w:val="en-GB"/>
        </w:rPr>
        <w:t>sliding window and step</w:t>
      </w:r>
      <w:r w:rsidRPr="00770537">
        <w:rPr>
          <w:sz w:val="22"/>
          <w:szCs w:val="22"/>
          <w:lang w:val="en-GB"/>
        </w:rPr>
        <w:t>.</w:t>
      </w:r>
      <w:r w:rsidR="00746E9C" w:rsidRPr="00770537">
        <w:rPr>
          <w:sz w:val="22"/>
          <w:szCs w:val="22"/>
          <w:lang w:val="en-GB"/>
        </w:rPr>
        <w:t xml:space="preserve"> Default window size is 35% of total range of depth. This should be adjusted, </w:t>
      </w:r>
      <w:r w:rsidR="008905FD" w:rsidRPr="00770537">
        <w:rPr>
          <w:sz w:val="22"/>
          <w:szCs w:val="22"/>
          <w:lang w:val="en-GB"/>
        </w:rPr>
        <w:t xml:space="preserve">a window size of </w:t>
      </w:r>
      <w:r w:rsidR="00746E9C" w:rsidRPr="00770537">
        <w:rPr>
          <w:sz w:val="22"/>
          <w:szCs w:val="22"/>
          <w:lang w:val="en-GB"/>
        </w:rPr>
        <w:t xml:space="preserve">1.5 - 2 </w:t>
      </w:r>
      <w:r w:rsidR="00B73052" w:rsidRPr="00770537">
        <w:rPr>
          <w:sz w:val="22"/>
          <w:szCs w:val="22"/>
          <w:lang w:val="en-GB"/>
        </w:rPr>
        <w:t xml:space="preserve">x </w:t>
      </w:r>
      <w:r w:rsidR="00746E9C" w:rsidRPr="00770537">
        <w:rPr>
          <w:sz w:val="22"/>
          <w:szCs w:val="22"/>
          <w:lang w:val="en-GB"/>
        </w:rPr>
        <w:t xml:space="preserve">(405-kyr related wavelength) is usually </w:t>
      </w:r>
      <w:r w:rsidR="0011315F" w:rsidRPr="00770537">
        <w:rPr>
          <w:sz w:val="22"/>
          <w:szCs w:val="22"/>
          <w:lang w:val="en-GB"/>
        </w:rPr>
        <w:t>good enough</w:t>
      </w:r>
      <w:r w:rsidR="00746E9C" w:rsidRPr="00770537">
        <w:rPr>
          <w:sz w:val="22"/>
          <w:szCs w:val="22"/>
          <w:lang w:val="en-GB"/>
        </w:rPr>
        <w:t>.</w:t>
      </w:r>
      <w:r w:rsidR="007B1A7A" w:rsidRPr="00770537">
        <w:rPr>
          <w:sz w:val="22"/>
          <w:szCs w:val="22"/>
          <w:lang w:val="en-GB"/>
        </w:rPr>
        <w:t xml:space="preserve"> </w:t>
      </w:r>
      <w:r w:rsidR="007B1A7A" w:rsidRPr="00770537">
        <w:rPr>
          <w:sz w:val="22"/>
          <w:szCs w:val="22"/>
          <w:lang w:val="en-GB"/>
        </w:rPr>
        <w:lastRenderedPageBreak/>
        <w:t xml:space="preserve">Default step size usually generate </w:t>
      </w:r>
      <w:r w:rsidR="007C0A6A" w:rsidRPr="00770537">
        <w:rPr>
          <w:sz w:val="22"/>
          <w:szCs w:val="22"/>
          <w:lang w:val="en-GB"/>
        </w:rPr>
        <w:t>~</w:t>
      </w:r>
      <w:r w:rsidR="00D00D36" w:rsidRPr="00770537">
        <w:rPr>
          <w:sz w:val="22"/>
          <w:szCs w:val="22"/>
          <w:lang w:val="en-GB"/>
        </w:rPr>
        <w:t>2</w:t>
      </w:r>
      <w:r w:rsidR="007B1A7A" w:rsidRPr="00770537">
        <w:rPr>
          <w:sz w:val="22"/>
          <w:szCs w:val="22"/>
          <w:lang w:val="en-GB"/>
        </w:rPr>
        <w:t>00 sliding window</w:t>
      </w:r>
      <w:r w:rsidR="007C0A6A" w:rsidRPr="00770537">
        <w:rPr>
          <w:sz w:val="22"/>
          <w:szCs w:val="22"/>
          <w:lang w:val="en-GB"/>
        </w:rPr>
        <w:t xml:space="preserve">, this is sufficient to generate a publication quality </w:t>
      </w:r>
      <w:proofErr w:type="spellStart"/>
      <w:r w:rsidR="007C0A6A" w:rsidRPr="00770537">
        <w:rPr>
          <w:sz w:val="22"/>
          <w:szCs w:val="22"/>
          <w:lang w:val="en-GB"/>
        </w:rPr>
        <w:t>eTimeOpt</w:t>
      </w:r>
      <w:proofErr w:type="spellEnd"/>
      <w:r w:rsidR="007C0A6A" w:rsidRPr="00770537">
        <w:rPr>
          <w:sz w:val="22"/>
          <w:szCs w:val="22"/>
          <w:lang w:val="en-GB"/>
        </w:rPr>
        <w:t xml:space="preserve"> result.</w:t>
      </w:r>
    </w:p>
    <w:p w14:paraId="4B49E6B4" w14:textId="4952FC97" w:rsidR="00B70453" w:rsidRPr="00770537" w:rsidRDefault="00B70453" w:rsidP="00B70453">
      <w:pPr>
        <w:spacing w:before="120"/>
        <w:ind w:left="360" w:firstLine="360"/>
        <w:rPr>
          <w:sz w:val="22"/>
          <w:szCs w:val="22"/>
          <w:lang w:val="en-GB"/>
        </w:rPr>
      </w:pPr>
      <w:r w:rsidRPr="00770537">
        <w:rPr>
          <w:b/>
          <w:sz w:val="22"/>
          <w:szCs w:val="22"/>
          <w:lang w:val="en-GB"/>
        </w:rPr>
        <w:t xml:space="preserve">Step </w:t>
      </w:r>
      <w:r w:rsidR="00356045" w:rsidRPr="00770537">
        <w:rPr>
          <w:b/>
          <w:sz w:val="22"/>
          <w:szCs w:val="22"/>
          <w:lang w:val="en-GB"/>
        </w:rPr>
        <w:t>5</w:t>
      </w:r>
      <w:r w:rsidRPr="00770537">
        <w:rPr>
          <w:sz w:val="22"/>
          <w:szCs w:val="22"/>
          <w:lang w:val="en-GB"/>
        </w:rPr>
        <w:t xml:space="preserve">: </w:t>
      </w:r>
      <w:r w:rsidR="007C0A6A" w:rsidRPr="00770537">
        <w:rPr>
          <w:sz w:val="22"/>
          <w:szCs w:val="22"/>
          <w:lang w:val="en-GB"/>
        </w:rPr>
        <w:t>You may select to normalize each sliding window (forcing the maxima values of each window to 1)</w:t>
      </w:r>
      <w:r w:rsidRPr="00770537">
        <w:rPr>
          <w:sz w:val="22"/>
          <w:szCs w:val="22"/>
          <w:lang w:val="en-GB"/>
        </w:rPr>
        <w:t>.</w:t>
      </w:r>
      <w:r w:rsidR="00242B64" w:rsidRPr="00770537">
        <w:rPr>
          <w:sz w:val="22"/>
          <w:szCs w:val="22"/>
          <w:lang w:val="en-GB"/>
        </w:rPr>
        <w:t xml:space="preserve"> Ticking “Flip Y-axis” checkbox will flip y-axis.</w:t>
      </w:r>
    </w:p>
    <w:p w14:paraId="27BFB1A5" w14:textId="24162FE0" w:rsidR="00C34FBE" w:rsidRPr="00770537" w:rsidRDefault="00852363" w:rsidP="00C34FBE">
      <w:pPr>
        <w:spacing w:before="120"/>
        <w:ind w:left="360" w:firstLine="360"/>
        <w:rPr>
          <w:sz w:val="22"/>
          <w:szCs w:val="22"/>
        </w:rPr>
      </w:pPr>
      <w:r w:rsidRPr="00770537">
        <w:rPr>
          <w:b/>
          <w:sz w:val="22"/>
          <w:szCs w:val="22"/>
        </w:rPr>
        <w:t xml:space="preserve">Step </w:t>
      </w:r>
      <w:r w:rsidR="001E47D8" w:rsidRPr="00770537">
        <w:rPr>
          <w:b/>
          <w:sz w:val="22"/>
          <w:szCs w:val="22"/>
        </w:rPr>
        <w:t>6</w:t>
      </w:r>
      <w:r w:rsidRPr="00770537">
        <w:rPr>
          <w:sz w:val="22"/>
          <w:szCs w:val="22"/>
        </w:rPr>
        <w:t xml:space="preserve">: Click OK button to run the </w:t>
      </w:r>
      <w:proofErr w:type="spellStart"/>
      <w:r w:rsidRPr="00770537">
        <w:rPr>
          <w:sz w:val="22"/>
          <w:szCs w:val="22"/>
        </w:rPr>
        <w:t>eTimeOpt</w:t>
      </w:r>
      <w:proofErr w:type="spellEnd"/>
      <w:r w:rsidRPr="00770537">
        <w:rPr>
          <w:sz w:val="22"/>
          <w:szCs w:val="22"/>
        </w:rPr>
        <w:t>.</w:t>
      </w:r>
    </w:p>
    <w:p w14:paraId="413F8D17" w14:textId="42A5312C" w:rsidR="009B5FE7" w:rsidRPr="00770537" w:rsidRDefault="002E4E4F" w:rsidP="00C34FBE">
      <w:pPr>
        <w:spacing w:before="120"/>
        <w:ind w:left="360" w:firstLine="360"/>
        <w:rPr>
          <w:sz w:val="22"/>
          <w:szCs w:val="22"/>
        </w:rPr>
      </w:pPr>
      <w:r w:rsidRPr="00770537">
        <w:rPr>
          <w:noProof/>
          <w:sz w:val="22"/>
          <w:szCs w:val="22"/>
        </w:rPr>
        <w:drawing>
          <wp:inline distT="0" distB="0" distL="0" distR="0" wp14:anchorId="565C3861" wp14:editId="6DEBD250">
            <wp:extent cx="2938072" cy="3276139"/>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cstate="print">
                      <a:extLst>
                        <a:ext uri="{28A0092B-C50C-407E-A947-70E740481C1C}">
                          <a14:useLocalDpi xmlns:a14="http://schemas.microsoft.com/office/drawing/2010/main"/>
                        </a:ext>
                      </a:extLst>
                    </a:blip>
                    <a:stretch>
                      <a:fillRect/>
                    </a:stretch>
                  </pic:blipFill>
                  <pic:spPr>
                    <a:xfrm>
                      <a:off x="0" y="0"/>
                      <a:ext cx="2947751" cy="3286932"/>
                    </a:xfrm>
                    <a:prstGeom prst="rect">
                      <a:avLst/>
                    </a:prstGeom>
                  </pic:spPr>
                </pic:pic>
              </a:graphicData>
            </a:graphic>
          </wp:inline>
        </w:drawing>
      </w:r>
    </w:p>
    <w:p w14:paraId="21920FB6" w14:textId="3B8A1993" w:rsidR="002E4E4F" w:rsidRPr="00770537" w:rsidRDefault="002E4E4F" w:rsidP="00C34FBE">
      <w:pPr>
        <w:spacing w:before="120"/>
        <w:ind w:left="360" w:firstLine="360"/>
        <w:rPr>
          <w:sz w:val="22"/>
          <w:szCs w:val="22"/>
        </w:rPr>
      </w:pPr>
      <w:r w:rsidRPr="00770537">
        <w:rPr>
          <w:sz w:val="22"/>
          <w:szCs w:val="22"/>
        </w:rPr>
        <w:t>You will have</w:t>
      </w:r>
      <w:r w:rsidR="004C7B1F" w:rsidRPr="00770537">
        <w:rPr>
          <w:sz w:val="22"/>
          <w:szCs w:val="22"/>
        </w:rPr>
        <w:t xml:space="preserve"> following new MatLab figure file</w:t>
      </w:r>
      <w:r w:rsidR="005D1106" w:rsidRPr="00770537">
        <w:rPr>
          <w:sz w:val="22"/>
          <w:szCs w:val="22"/>
        </w:rPr>
        <w:t>s</w:t>
      </w:r>
      <w:r w:rsidR="004C7B1F" w:rsidRPr="00770537">
        <w:rPr>
          <w:sz w:val="22"/>
          <w:szCs w:val="22"/>
        </w:rPr>
        <w:t>,</w:t>
      </w:r>
      <w:r w:rsidR="004A2617" w:rsidRPr="00770537">
        <w:rPr>
          <w:sz w:val="22"/>
          <w:szCs w:val="22"/>
        </w:rPr>
        <w:t xml:space="preserve"> with</w:t>
      </w:r>
      <w:r w:rsidR="004C7B1F" w:rsidRPr="00770537">
        <w:rPr>
          <w:sz w:val="22"/>
          <w:szCs w:val="22"/>
        </w:rPr>
        <w:t xml:space="preserve"> </w:t>
      </w:r>
      <w:proofErr w:type="spellStart"/>
      <w:r w:rsidR="004C7B1F" w:rsidRPr="00770537">
        <w:rPr>
          <w:sz w:val="22"/>
          <w:szCs w:val="22"/>
        </w:rPr>
        <w:t>eTimeOpt</w:t>
      </w:r>
      <w:proofErr w:type="spellEnd"/>
      <w:r w:rsidR="004C7B1F" w:rsidRPr="00770537">
        <w:rPr>
          <w:sz w:val="22"/>
          <w:szCs w:val="22"/>
        </w:rPr>
        <w:t xml:space="preserve"> </w:t>
      </w:r>
      <w:r w:rsidR="004A2617" w:rsidRPr="00770537">
        <w:rPr>
          <w:sz w:val="22"/>
          <w:szCs w:val="22"/>
        </w:rPr>
        <w:t>outputs</w:t>
      </w:r>
      <w:r w:rsidR="004C7B1F" w:rsidRPr="00770537">
        <w:rPr>
          <w:sz w:val="22"/>
          <w:szCs w:val="22"/>
        </w:rPr>
        <w:t>.</w:t>
      </w:r>
    </w:p>
    <w:p w14:paraId="64A6F298" w14:textId="0A0761AA" w:rsidR="002E4E4F" w:rsidRPr="00770537" w:rsidRDefault="002E4E4F" w:rsidP="00C34FBE">
      <w:pPr>
        <w:spacing w:before="120"/>
        <w:ind w:left="360" w:firstLine="360"/>
        <w:rPr>
          <w:sz w:val="22"/>
          <w:szCs w:val="22"/>
        </w:rPr>
      </w:pPr>
      <w:r w:rsidRPr="00770537">
        <w:rPr>
          <w:noProof/>
          <w:sz w:val="22"/>
          <w:szCs w:val="22"/>
        </w:rPr>
        <w:drawing>
          <wp:inline distT="0" distB="0" distL="0" distR="0" wp14:anchorId="583A6DC1" wp14:editId="3EB63F26">
            <wp:extent cx="4009869" cy="347345"/>
            <wp:effectExtent l="0" t="0" r="381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4073030" cy="352816"/>
                    </a:xfrm>
                    <a:prstGeom prst="rect">
                      <a:avLst/>
                    </a:prstGeom>
                  </pic:spPr>
                </pic:pic>
              </a:graphicData>
            </a:graphic>
          </wp:inline>
        </w:drawing>
      </w:r>
    </w:p>
    <w:p w14:paraId="1EF7DD3F" w14:textId="540666FD" w:rsidR="00696B6D" w:rsidRPr="00770537" w:rsidRDefault="00696B6D" w:rsidP="002E6359">
      <w:pPr>
        <w:spacing w:before="120"/>
        <w:ind w:firstLine="720"/>
        <w:rPr>
          <w:sz w:val="22"/>
          <w:szCs w:val="22"/>
        </w:rPr>
      </w:pPr>
      <w:r w:rsidRPr="00770537">
        <w:rPr>
          <w:noProof/>
          <w:sz w:val="22"/>
          <w:szCs w:val="22"/>
        </w:rPr>
        <w:drawing>
          <wp:inline distT="0" distB="0" distL="0" distR="0" wp14:anchorId="14A9CFE1" wp14:editId="2BDC4965">
            <wp:extent cx="4888089" cy="2405922"/>
            <wp:effectExtent l="0" t="0" r="190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cstate="print">
                      <a:extLst>
                        <a:ext uri="{28A0092B-C50C-407E-A947-70E740481C1C}">
                          <a14:useLocalDpi xmlns:a14="http://schemas.microsoft.com/office/drawing/2010/main"/>
                        </a:ext>
                      </a:extLst>
                    </a:blip>
                    <a:stretch>
                      <a:fillRect/>
                    </a:stretch>
                  </pic:blipFill>
                  <pic:spPr>
                    <a:xfrm>
                      <a:off x="0" y="0"/>
                      <a:ext cx="4908790" cy="2416111"/>
                    </a:xfrm>
                    <a:prstGeom prst="rect">
                      <a:avLst/>
                    </a:prstGeom>
                  </pic:spPr>
                </pic:pic>
              </a:graphicData>
            </a:graphic>
          </wp:inline>
        </w:drawing>
      </w:r>
    </w:p>
    <w:p w14:paraId="2BD5B4CA" w14:textId="09791DC6" w:rsidR="00D353C4" w:rsidRPr="00770537" w:rsidRDefault="00D353C4" w:rsidP="00D353C4">
      <w:pPr>
        <w:pStyle w:val="Heading3"/>
        <w:rPr>
          <w:rFonts w:ascii="Times New Roman" w:hAnsi="Times New Roman" w:cs="Times New Roman"/>
          <w:b/>
        </w:rPr>
      </w:pPr>
      <w:bookmarkStart w:id="86" w:name="_Toc47539177"/>
      <w:r w:rsidRPr="00770537">
        <w:rPr>
          <w:rFonts w:ascii="Times New Roman" w:hAnsi="Times New Roman" w:cs="Times New Roman"/>
          <w:b/>
        </w:rPr>
        <w:t>Spectral Moments</w:t>
      </w:r>
      <w:bookmarkEnd w:id="86"/>
    </w:p>
    <w:p w14:paraId="40856F4B" w14:textId="344BC4C2" w:rsidR="00D353C4" w:rsidRPr="00770537" w:rsidRDefault="000D0902" w:rsidP="00D353C4">
      <w:pPr>
        <w:spacing w:before="120"/>
        <w:ind w:left="360" w:firstLine="360"/>
        <w:rPr>
          <w:i/>
          <w:iCs/>
          <w:sz w:val="22"/>
          <w:szCs w:val="22"/>
        </w:rPr>
      </w:pPr>
      <w:r w:rsidRPr="00770537">
        <w:rPr>
          <w:i/>
          <w:iCs/>
          <w:sz w:val="22"/>
          <w:szCs w:val="22"/>
        </w:rPr>
        <w:t xml:space="preserve">This section is </w:t>
      </w:r>
      <w:r w:rsidR="008F2151" w:rsidRPr="00770537">
        <w:rPr>
          <w:i/>
          <w:iCs/>
          <w:sz w:val="22"/>
          <w:szCs w:val="22"/>
        </w:rPr>
        <w:t>from</w:t>
      </w:r>
      <w:r w:rsidRPr="00770537">
        <w:rPr>
          <w:i/>
          <w:iCs/>
          <w:sz w:val="22"/>
          <w:szCs w:val="22"/>
        </w:rPr>
        <w:t xml:space="preserve"> the Manual for the Spectral Moments by </w:t>
      </w:r>
      <w:hyperlink w:anchor="_ENREF_20" w:tooltip="Sinnesael, 2018 #6162" w:history="1">
        <w:r w:rsidR="00BC5E89" w:rsidRPr="00BC5E89">
          <w:rPr>
            <w:rStyle w:val="Hyperlink"/>
          </w:rPr>
          <w:fldChar w:fldCharType="begin"/>
        </w:r>
        <w:r w:rsidR="00BC5E89" w:rsidRPr="00BC5E89">
          <w:rPr>
            <w:rStyle w:val="Hyperlink"/>
          </w:rPr>
          <w:instrText xml:space="preserve"> ADDIN EN.CITE &lt;EndNote&gt;&lt;Cite AuthorYear="1"&gt;&lt;Author&gt;Sinnesael&lt;/Author&gt;&lt;Year&gt;2018&lt;/Year&gt;&lt;RecNum&gt;6162&lt;/RecNum&gt;&lt;DisplayText&gt;Sinnesael et al. (2018)&lt;/DisplayText&gt;&lt;record&gt;&lt;rec-number&gt;6162&lt;/rec-number&gt;&lt;foreign-keys&gt;&lt;key app="EN" db-id="pvf5wzwr92w0pvef0d5xrtvd5w2dvf0sfdsf" timestamp="1571527594" guid="76b74ab5-7196-4d46-a400-789aa9b75370"&gt;6162&lt;/key&gt;&lt;/foreign-keys&gt;&lt;ref-type name="Journal Article"&gt;17&lt;/ref-type&gt;&lt;contributors&gt;&lt;authors&gt;&lt;author&gt;Sinnesael, Matthias&lt;/author&gt;&lt;author&gt;Zivanovic, Miroslav&lt;/author&gt;&lt;author&gt;De Vleeschouwer, David&lt;/author&gt;&lt;author&gt;Claeys, Philippe&lt;/author&gt;&lt;/authors&gt;&lt;/contributors&gt;&lt;titles&gt;&lt;title&gt;Spectral Moments in Cyclostratigraphy: Advantages and Disadvantages compared to more classic Approaches&lt;/title&gt;&lt;secondary-title&gt;Paleoceanography and Paleoclimatology&lt;/secondary-title&gt;&lt;/titles&gt;&lt;periodical&gt;&lt;full-title&gt;Paleoceanography and Paleoclimatology&lt;/full-title&gt;&lt;/periodical&gt;&lt;pages&gt;493-510&lt;/pages&gt;&lt;volume&gt;33&lt;/volume&gt;&lt;dates&gt;&lt;year&gt;2018&lt;/year&gt;&lt;/dates&gt;&lt;urls&gt;&lt;related-urls&gt;&lt;url&gt;https://agupubs.onlinelibrary.wiley.com/doi/abs/10.1029/2017PA003293&lt;/url&gt;&lt;/related-urls&gt;&lt;/urls&gt;&lt;electronic-resource-num&gt;doi:10.1029/2017PA003293&lt;/electronic-resource-num&gt;&lt;/record&gt;&lt;/Cite&gt;&lt;/EndNote&gt;</w:instrText>
        </w:r>
        <w:r w:rsidR="00BC5E89" w:rsidRPr="00BC5E89">
          <w:rPr>
            <w:rStyle w:val="Hyperlink"/>
          </w:rPr>
          <w:fldChar w:fldCharType="separate"/>
        </w:r>
        <w:r w:rsidR="00BC5E89" w:rsidRPr="00BC5E89">
          <w:rPr>
            <w:rStyle w:val="Hyperlink"/>
          </w:rPr>
          <w:t>Sinnesael et al. (2018)</w:t>
        </w:r>
        <w:r w:rsidR="00BC5E89" w:rsidRPr="00BC5E89">
          <w:rPr>
            <w:rStyle w:val="Hyperlink"/>
          </w:rPr>
          <w:fldChar w:fldCharType="end"/>
        </w:r>
      </w:hyperlink>
      <w:r w:rsidRPr="00770537">
        <w:rPr>
          <w:i/>
          <w:iCs/>
          <w:sz w:val="22"/>
          <w:szCs w:val="22"/>
        </w:rPr>
        <w:t>.</w:t>
      </w:r>
    </w:p>
    <w:p w14:paraId="03E173E2" w14:textId="2CA3D359" w:rsidR="00E03500" w:rsidRPr="00770537" w:rsidRDefault="00367F6A" w:rsidP="00E03500">
      <w:pPr>
        <w:spacing w:before="120"/>
        <w:ind w:left="360" w:firstLine="360"/>
        <w:rPr>
          <w:i/>
          <w:iCs/>
          <w:sz w:val="20"/>
          <w:szCs w:val="20"/>
        </w:rPr>
      </w:pPr>
      <w:r w:rsidRPr="00770537">
        <w:rPr>
          <w:i/>
          <w:iCs/>
          <w:sz w:val="20"/>
          <w:szCs w:val="20"/>
        </w:rPr>
        <w:t xml:space="preserve">Q: </w:t>
      </w:r>
      <w:r w:rsidR="00E03500" w:rsidRPr="00770537">
        <w:rPr>
          <w:i/>
          <w:iCs/>
          <w:sz w:val="20"/>
          <w:szCs w:val="20"/>
        </w:rPr>
        <w:t>What is meant by 'Spectral Moments'?</w:t>
      </w:r>
    </w:p>
    <w:p w14:paraId="4C865F2E" w14:textId="28A7DC52" w:rsidR="00E03500" w:rsidRPr="00770537" w:rsidRDefault="00367F6A" w:rsidP="00E03500">
      <w:pPr>
        <w:spacing w:before="120"/>
        <w:ind w:left="360" w:firstLine="360"/>
        <w:rPr>
          <w:i/>
          <w:iCs/>
          <w:sz w:val="20"/>
          <w:szCs w:val="20"/>
        </w:rPr>
      </w:pPr>
      <w:r w:rsidRPr="00770537">
        <w:rPr>
          <w:i/>
          <w:iCs/>
          <w:sz w:val="20"/>
          <w:szCs w:val="20"/>
        </w:rPr>
        <w:lastRenderedPageBreak/>
        <w:t xml:space="preserve">A: </w:t>
      </w:r>
      <w:r w:rsidR="00E03500" w:rsidRPr="00770537">
        <w:rPr>
          <w:i/>
          <w:iCs/>
          <w:sz w:val="20"/>
          <w:szCs w:val="20"/>
        </w:rPr>
        <w:t xml:space="preserve">Mathematically speaking, moments are unique quantities describing a specific set of points. For </w:t>
      </w:r>
      <w:r w:rsidRPr="00770537">
        <w:rPr>
          <w:i/>
          <w:iCs/>
          <w:sz w:val="20"/>
          <w:szCs w:val="20"/>
        </w:rPr>
        <w:t>example,</w:t>
      </w:r>
      <w:r w:rsidR="00E03500" w:rsidRPr="00770537">
        <w:rPr>
          <w:i/>
          <w:iCs/>
          <w:sz w:val="20"/>
          <w:szCs w:val="20"/>
        </w:rPr>
        <w:t xml:space="preserve"> in mechanics, the moments can describe the distribution of mass in a system. In statistics, the set of points can represent probability densities. For instance, for the commonly used normal distribution one would characterize its distribution by the mean (first moment), the variance (second moment) and so on.  In the case of spectral moments, we apply the concept of moments on the spectral distribution of a signal (i.e. in this study a periodogram). </w:t>
      </w:r>
    </w:p>
    <w:p w14:paraId="0D056ECA" w14:textId="08591D2A" w:rsidR="00E03500" w:rsidRPr="00770537" w:rsidRDefault="00367F6A" w:rsidP="00E03500">
      <w:pPr>
        <w:spacing w:before="120"/>
        <w:ind w:left="360" w:firstLine="360"/>
        <w:rPr>
          <w:i/>
          <w:iCs/>
          <w:sz w:val="20"/>
          <w:szCs w:val="20"/>
        </w:rPr>
      </w:pPr>
      <w:r w:rsidRPr="00770537">
        <w:rPr>
          <w:i/>
          <w:iCs/>
          <w:sz w:val="20"/>
          <w:szCs w:val="20"/>
        </w:rPr>
        <w:t xml:space="preserve">Q: </w:t>
      </w:r>
      <w:r w:rsidR="00E03500" w:rsidRPr="00770537">
        <w:rPr>
          <w:i/>
          <w:iCs/>
          <w:sz w:val="20"/>
          <w:szCs w:val="20"/>
        </w:rPr>
        <w:t>OK, but how could this work practically?</w:t>
      </w:r>
    </w:p>
    <w:p w14:paraId="210E6CD5" w14:textId="417518EE" w:rsidR="009B5FE7" w:rsidRPr="00770537" w:rsidRDefault="00E03500" w:rsidP="00E03500">
      <w:pPr>
        <w:spacing w:before="120"/>
        <w:ind w:left="360" w:firstLine="360"/>
        <w:rPr>
          <w:i/>
          <w:iCs/>
          <w:sz w:val="20"/>
          <w:szCs w:val="20"/>
        </w:rPr>
      </w:pPr>
      <w:r w:rsidRPr="00770537">
        <w:rPr>
          <w:i/>
          <w:iCs/>
          <w:sz w:val="20"/>
          <w:szCs w:val="20"/>
        </w:rPr>
        <w:t>The basic approach in this study is to calculate the spectral moments (here: mean frequency - first moment and bandwidth - second moment) over a data record using a movin</w:t>
      </w:r>
      <w:r w:rsidR="007C0281" w:rsidRPr="00770537">
        <w:rPr>
          <w:i/>
          <w:iCs/>
          <w:sz w:val="20"/>
          <w:szCs w:val="20"/>
        </w:rPr>
        <w:t>g</w:t>
      </w:r>
      <w:r w:rsidRPr="00770537">
        <w:rPr>
          <w:i/>
          <w:iCs/>
          <w:sz w:val="20"/>
          <w:szCs w:val="20"/>
        </w:rPr>
        <w:t xml:space="preserve"> window approach. This means that changes</w:t>
      </w:r>
      <w:r w:rsidR="007C0281" w:rsidRPr="00770537">
        <w:rPr>
          <w:i/>
          <w:iCs/>
          <w:sz w:val="20"/>
          <w:szCs w:val="20"/>
        </w:rPr>
        <w:t xml:space="preserve"> </w:t>
      </w:r>
      <w:r w:rsidRPr="00770537">
        <w:rPr>
          <w:i/>
          <w:iCs/>
          <w:sz w:val="20"/>
          <w:szCs w:val="20"/>
        </w:rPr>
        <w:t xml:space="preserve">in the whole spectrum </w:t>
      </w:r>
      <w:r w:rsidR="007C0281" w:rsidRPr="00770537">
        <w:rPr>
          <w:i/>
          <w:iCs/>
          <w:sz w:val="20"/>
          <w:szCs w:val="20"/>
        </w:rPr>
        <w:t>characteristics</w:t>
      </w:r>
      <w:r w:rsidRPr="00770537">
        <w:rPr>
          <w:i/>
          <w:iCs/>
          <w:sz w:val="20"/>
          <w:szCs w:val="20"/>
        </w:rPr>
        <w:t xml:space="preserve"> are evaluated over the record. Here we use simple periodograms as spectra to calculate the first two moments from for the data in a certain window. Then this window is moved by a certain step and the calculations are done again... this till the end of the record is reached </w:t>
      </w:r>
      <w:r w:rsidR="00C24ACA" w:rsidRPr="00770537">
        <w:rPr>
          <w:i/>
          <w:iCs/>
          <w:sz w:val="20"/>
          <w:szCs w:val="20"/>
        </w:rPr>
        <w:t>where after</w:t>
      </w:r>
      <w:r w:rsidRPr="00770537">
        <w:rPr>
          <w:i/>
          <w:iCs/>
          <w:sz w:val="20"/>
          <w:szCs w:val="20"/>
        </w:rPr>
        <w:t xml:space="preserve"> all calculations over the record are combined using an overlap-add approach. This procedure gives the change of the spectral moments over the record and provides information on changing </w:t>
      </w:r>
      <w:proofErr w:type="spellStart"/>
      <w:r w:rsidRPr="00770537">
        <w:rPr>
          <w:i/>
          <w:iCs/>
          <w:sz w:val="20"/>
          <w:szCs w:val="20"/>
        </w:rPr>
        <w:t>characteristcs</w:t>
      </w:r>
      <w:proofErr w:type="spellEnd"/>
      <w:r w:rsidRPr="00770537">
        <w:rPr>
          <w:i/>
          <w:iCs/>
          <w:sz w:val="20"/>
          <w:szCs w:val="20"/>
        </w:rPr>
        <w:t xml:space="preserve"> of your signal. We included also the option to take the trend of the change of a spectral moment over the record and optionally couple this to a certain frequency (e.g. astronomical component) in the case that the hypothesis is that the changes in (astronomical) frequencies over a record are due to changing sedimentation rates.</w:t>
      </w:r>
    </w:p>
    <w:p w14:paraId="759FF6C0" w14:textId="77777777" w:rsidR="00EC5944" w:rsidRPr="00770537" w:rsidRDefault="00C504E4" w:rsidP="00102E42">
      <w:pPr>
        <w:spacing w:before="120"/>
        <w:ind w:left="360" w:firstLine="360"/>
        <w:rPr>
          <w:b/>
          <w:bCs/>
          <w:sz w:val="22"/>
          <w:szCs w:val="22"/>
        </w:rPr>
      </w:pPr>
      <w:r w:rsidRPr="00770537">
        <w:rPr>
          <w:b/>
          <w:bCs/>
          <w:sz w:val="22"/>
          <w:szCs w:val="22"/>
        </w:rPr>
        <w:t xml:space="preserve">Data requirement: </w:t>
      </w:r>
    </w:p>
    <w:p w14:paraId="45988A7D" w14:textId="72F9565D" w:rsidR="00FA4927" w:rsidRPr="00770537" w:rsidRDefault="00422113" w:rsidP="00102E42">
      <w:pPr>
        <w:spacing w:before="120"/>
        <w:ind w:left="360" w:firstLine="360"/>
        <w:rPr>
          <w:sz w:val="22"/>
          <w:szCs w:val="22"/>
        </w:rPr>
      </w:pPr>
      <w:r w:rsidRPr="00770537">
        <w:rPr>
          <w:sz w:val="22"/>
          <w:szCs w:val="22"/>
        </w:rPr>
        <w:t>DATA</w:t>
      </w:r>
      <w:r w:rsidR="00303CF0" w:rsidRPr="00770537">
        <w:rPr>
          <w:sz w:val="22"/>
          <w:szCs w:val="22"/>
        </w:rPr>
        <w:t xml:space="preserve"> </w:t>
      </w:r>
      <w:r w:rsidRPr="00770537">
        <w:rPr>
          <w:sz w:val="22"/>
          <w:szCs w:val="22"/>
        </w:rPr>
        <w:t>MUST</w:t>
      </w:r>
      <w:r w:rsidR="00303CF0" w:rsidRPr="00770537">
        <w:rPr>
          <w:sz w:val="22"/>
          <w:szCs w:val="22"/>
        </w:rPr>
        <w:t xml:space="preserve"> BE UNIFORMLY SAMPLED!!!</w:t>
      </w:r>
      <w:r w:rsidR="00D11CF7" w:rsidRPr="00770537">
        <w:rPr>
          <w:sz w:val="22"/>
          <w:szCs w:val="22"/>
        </w:rPr>
        <w:t xml:space="preserve"> </w:t>
      </w:r>
    </w:p>
    <w:p w14:paraId="444A3781" w14:textId="2D91989D" w:rsidR="00B14FAB" w:rsidRPr="00770537" w:rsidRDefault="00102E42" w:rsidP="00102E42">
      <w:pPr>
        <w:spacing w:before="120"/>
        <w:ind w:left="360" w:firstLine="360"/>
        <w:rPr>
          <w:sz w:val="22"/>
          <w:szCs w:val="22"/>
        </w:rPr>
      </w:pPr>
      <w:r w:rsidRPr="00770537">
        <w:rPr>
          <w:sz w:val="22"/>
          <w:szCs w:val="22"/>
        </w:rPr>
        <w:t>If your original data is not, we suggest interpolation before using of this routine.</w:t>
      </w:r>
    </w:p>
    <w:p w14:paraId="1A52904B" w14:textId="6C76552D" w:rsidR="00C3692D" w:rsidRPr="00770537" w:rsidRDefault="00C3692D" w:rsidP="00B13226">
      <w:pPr>
        <w:spacing w:before="120"/>
        <w:ind w:left="360" w:hanging="360"/>
        <w:rPr>
          <w:b/>
          <w:bCs/>
          <w:sz w:val="22"/>
          <w:szCs w:val="22"/>
        </w:rPr>
      </w:pPr>
      <w:r w:rsidRPr="00770537">
        <w:rPr>
          <w:noProof/>
          <w:sz w:val="22"/>
          <w:szCs w:val="22"/>
        </w:rPr>
        <w:drawing>
          <wp:inline distT="0" distB="0" distL="0" distR="0" wp14:anchorId="12AE8793" wp14:editId="0F3A3E80">
            <wp:extent cx="5943600" cy="1438910"/>
            <wp:effectExtent l="0" t="0" r="0" b="0"/>
            <wp:docPr id="29" name="Picture 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5943600" cy="1438910"/>
                    </a:xfrm>
                    <a:prstGeom prst="rect">
                      <a:avLst/>
                    </a:prstGeom>
                  </pic:spPr>
                </pic:pic>
              </a:graphicData>
            </a:graphic>
          </wp:inline>
        </w:drawing>
      </w:r>
    </w:p>
    <w:p w14:paraId="67B85EF5" w14:textId="5521688D" w:rsidR="00D23A79" w:rsidRPr="00770537" w:rsidRDefault="00D23A79" w:rsidP="00102E42">
      <w:pPr>
        <w:spacing w:before="120"/>
        <w:ind w:left="360" w:firstLine="360"/>
        <w:rPr>
          <w:sz w:val="22"/>
          <w:szCs w:val="22"/>
        </w:rPr>
      </w:pPr>
      <w:r w:rsidRPr="00770537">
        <w:rPr>
          <w:b/>
          <w:bCs/>
          <w:sz w:val="22"/>
          <w:szCs w:val="22"/>
        </w:rPr>
        <w:t xml:space="preserve">Step 1: </w:t>
      </w:r>
      <w:r w:rsidRPr="00770537">
        <w:rPr>
          <w:sz w:val="22"/>
          <w:szCs w:val="22"/>
        </w:rPr>
        <w:t xml:space="preserve">Select </w:t>
      </w:r>
      <w:r w:rsidR="00BB5475" w:rsidRPr="00770537">
        <w:rPr>
          <w:sz w:val="22"/>
          <w:szCs w:val="22"/>
        </w:rPr>
        <w:t xml:space="preserve">Uniformly sampled depth scale dataset </w:t>
      </w:r>
      <w:r w:rsidR="00C40944" w:rsidRPr="00770537">
        <w:rPr>
          <w:sz w:val="22"/>
          <w:szCs w:val="22"/>
        </w:rPr>
        <w:t xml:space="preserve">in </w:t>
      </w:r>
      <w:r w:rsidR="00111B47" w:rsidRPr="00111B47">
        <w:rPr>
          <w:i/>
          <w:iCs/>
          <w:sz w:val="22"/>
          <w:szCs w:val="22"/>
        </w:rPr>
        <w:t>Acycle</w:t>
      </w:r>
      <w:r w:rsidR="00C40944" w:rsidRPr="00770537">
        <w:rPr>
          <w:sz w:val="22"/>
          <w:szCs w:val="22"/>
        </w:rPr>
        <w:t xml:space="preserve"> main window </w:t>
      </w:r>
      <w:r w:rsidRPr="00770537">
        <w:rPr>
          <w:sz w:val="22"/>
          <w:szCs w:val="22"/>
        </w:rPr>
        <w:t>(*.txt file).</w:t>
      </w:r>
    </w:p>
    <w:p w14:paraId="38F32F7E" w14:textId="62F753A6" w:rsidR="00D23A79" w:rsidRPr="00770537" w:rsidRDefault="00D23A79" w:rsidP="00102E42">
      <w:pPr>
        <w:spacing w:before="120"/>
        <w:ind w:left="360" w:firstLine="360"/>
        <w:rPr>
          <w:sz w:val="22"/>
          <w:szCs w:val="22"/>
        </w:rPr>
      </w:pPr>
      <w:r w:rsidRPr="00770537">
        <w:rPr>
          <w:b/>
          <w:bCs/>
          <w:sz w:val="22"/>
          <w:szCs w:val="22"/>
        </w:rPr>
        <w:t>Step 2:</w:t>
      </w:r>
      <w:r w:rsidRPr="00770537">
        <w:rPr>
          <w:sz w:val="22"/>
          <w:szCs w:val="22"/>
        </w:rPr>
        <w:t xml:space="preserve"> Select “Time</w:t>
      </w:r>
      <w:r w:rsidR="00813484" w:rsidRPr="00770537">
        <w:rPr>
          <w:sz w:val="22"/>
          <w:szCs w:val="22"/>
        </w:rPr>
        <w:t xml:space="preserve"> </w:t>
      </w:r>
      <w:r w:rsidRPr="00770537">
        <w:rPr>
          <w:sz w:val="22"/>
          <w:szCs w:val="22"/>
        </w:rPr>
        <w:t>Series” – “Spectral Moments” tool</w:t>
      </w:r>
      <w:r w:rsidR="0026702F" w:rsidRPr="00770537">
        <w:rPr>
          <w:sz w:val="22"/>
          <w:szCs w:val="22"/>
        </w:rPr>
        <w:t>.</w:t>
      </w:r>
    </w:p>
    <w:p w14:paraId="62FCEB91" w14:textId="7689E4DA" w:rsidR="003C02AA" w:rsidRPr="00770537" w:rsidRDefault="00214181" w:rsidP="003C02AA">
      <w:pPr>
        <w:spacing w:before="120"/>
        <w:ind w:left="360" w:firstLine="360"/>
        <w:rPr>
          <w:sz w:val="22"/>
          <w:szCs w:val="22"/>
        </w:rPr>
      </w:pPr>
      <w:r w:rsidRPr="00770537">
        <w:rPr>
          <w:b/>
          <w:bCs/>
          <w:sz w:val="22"/>
          <w:szCs w:val="22"/>
        </w:rPr>
        <w:t>Step 3:</w:t>
      </w:r>
      <w:r w:rsidRPr="00770537">
        <w:rPr>
          <w:sz w:val="22"/>
          <w:szCs w:val="22"/>
        </w:rPr>
        <w:t xml:space="preserve"> </w:t>
      </w:r>
      <w:r w:rsidR="003C02AA" w:rsidRPr="00770537">
        <w:rPr>
          <w:b/>
          <w:bCs/>
          <w:sz w:val="22"/>
          <w:szCs w:val="22"/>
          <w:u w:val="single"/>
        </w:rPr>
        <w:t>Zero padding edge</w:t>
      </w:r>
      <w:r w:rsidR="003C02AA" w:rsidRPr="00770537">
        <w:rPr>
          <w:sz w:val="22"/>
          <w:szCs w:val="22"/>
        </w:rPr>
        <w:t xml:space="preserve">: This option will zero pad the data series at both ends. Resulted </w:t>
      </w:r>
      <w:r w:rsidR="003521A4" w:rsidRPr="00770537">
        <w:rPr>
          <w:sz w:val="22"/>
          <w:szCs w:val="22"/>
        </w:rPr>
        <w:t>plots</w:t>
      </w:r>
      <w:r w:rsidR="003C02AA" w:rsidRPr="00770537">
        <w:rPr>
          <w:sz w:val="22"/>
          <w:szCs w:val="22"/>
        </w:rPr>
        <w:t xml:space="preserve"> will show the missed half-window </w:t>
      </w:r>
      <w:r w:rsidR="005E3003" w:rsidRPr="00770537">
        <w:rPr>
          <w:sz w:val="22"/>
          <w:szCs w:val="22"/>
        </w:rPr>
        <w:t>due to</w:t>
      </w:r>
      <w:r w:rsidR="003C02AA" w:rsidRPr="00770537">
        <w:rPr>
          <w:sz w:val="22"/>
          <w:szCs w:val="22"/>
        </w:rPr>
        <w:t xml:space="preserve"> a typical </w:t>
      </w:r>
      <w:r w:rsidR="005E3003" w:rsidRPr="00770537">
        <w:rPr>
          <w:sz w:val="22"/>
          <w:szCs w:val="22"/>
        </w:rPr>
        <w:t>sliding window procedure</w:t>
      </w:r>
      <w:r w:rsidR="003C02AA" w:rsidRPr="00770537">
        <w:rPr>
          <w:sz w:val="22"/>
          <w:szCs w:val="22"/>
        </w:rPr>
        <w:t xml:space="preserve">. However, this might introduce incorrect estimation of sedimentation rate </w:t>
      </w:r>
      <w:r w:rsidR="002929B3" w:rsidRPr="00770537">
        <w:rPr>
          <w:sz w:val="22"/>
          <w:szCs w:val="22"/>
        </w:rPr>
        <w:t xml:space="preserve">at both ends </w:t>
      </w:r>
      <w:r w:rsidR="003C02AA" w:rsidRPr="00770537">
        <w:rPr>
          <w:sz w:val="22"/>
          <w:szCs w:val="22"/>
        </w:rPr>
        <w:t>(for example, when a series with trend at one or both ends).</w:t>
      </w:r>
      <w:r w:rsidR="00277D14" w:rsidRPr="00770537">
        <w:rPr>
          <w:sz w:val="22"/>
          <w:szCs w:val="22"/>
        </w:rPr>
        <w:t xml:space="preserve"> Options for padding edge include “zero”</w:t>
      </w:r>
      <w:r w:rsidR="00EA274B" w:rsidRPr="00770537">
        <w:rPr>
          <w:sz w:val="22"/>
          <w:szCs w:val="22"/>
        </w:rPr>
        <w:t xml:space="preserve"> (= add 0 values)</w:t>
      </w:r>
      <w:r w:rsidR="00277D14" w:rsidRPr="00770537">
        <w:rPr>
          <w:sz w:val="22"/>
          <w:szCs w:val="22"/>
        </w:rPr>
        <w:t>, “mirror”</w:t>
      </w:r>
      <w:r w:rsidR="00EA274B" w:rsidRPr="00770537">
        <w:rPr>
          <w:sz w:val="22"/>
          <w:szCs w:val="22"/>
        </w:rPr>
        <w:t xml:space="preserve"> (</w:t>
      </w:r>
      <w:r w:rsidR="00CD0630" w:rsidRPr="00770537">
        <w:rPr>
          <w:sz w:val="22"/>
          <w:szCs w:val="22"/>
        </w:rPr>
        <w:t xml:space="preserve">= </w:t>
      </w:r>
      <w:r w:rsidR="00EA274B" w:rsidRPr="00770537">
        <w:rPr>
          <w:sz w:val="22"/>
          <w:szCs w:val="22"/>
        </w:rPr>
        <w:t>copy both end</w:t>
      </w:r>
      <w:r w:rsidR="007B785F" w:rsidRPr="00770537">
        <w:rPr>
          <w:sz w:val="22"/>
          <w:szCs w:val="22"/>
        </w:rPr>
        <w:t>s</w:t>
      </w:r>
      <w:r w:rsidR="00EA274B" w:rsidRPr="00770537">
        <w:rPr>
          <w:sz w:val="22"/>
          <w:szCs w:val="22"/>
        </w:rPr>
        <w:t xml:space="preserve"> of data)</w:t>
      </w:r>
      <w:r w:rsidR="00277D14" w:rsidRPr="00770537">
        <w:rPr>
          <w:sz w:val="22"/>
          <w:szCs w:val="22"/>
        </w:rPr>
        <w:t>, “mean”</w:t>
      </w:r>
      <w:r w:rsidR="00FD1FB0" w:rsidRPr="00770537">
        <w:rPr>
          <w:sz w:val="22"/>
          <w:szCs w:val="22"/>
        </w:rPr>
        <w:t xml:space="preserve"> (</w:t>
      </w:r>
      <w:r w:rsidR="00406215" w:rsidRPr="00770537">
        <w:rPr>
          <w:sz w:val="22"/>
          <w:szCs w:val="22"/>
        </w:rPr>
        <w:t>=</w:t>
      </w:r>
      <w:r w:rsidR="00FD1FB0" w:rsidRPr="00770537">
        <w:rPr>
          <w:sz w:val="22"/>
          <w:szCs w:val="22"/>
        </w:rPr>
        <w:t xml:space="preserve"> mean of the dataset)</w:t>
      </w:r>
      <w:r w:rsidR="00277D14" w:rsidRPr="00770537">
        <w:rPr>
          <w:sz w:val="22"/>
          <w:szCs w:val="22"/>
        </w:rPr>
        <w:t>, and “random”</w:t>
      </w:r>
      <w:r w:rsidR="00FD1FB0" w:rsidRPr="00770537">
        <w:rPr>
          <w:sz w:val="22"/>
          <w:szCs w:val="22"/>
        </w:rPr>
        <w:t xml:space="preserve"> (</w:t>
      </w:r>
      <w:r w:rsidR="00CD0630" w:rsidRPr="00770537">
        <w:rPr>
          <w:sz w:val="22"/>
          <w:szCs w:val="22"/>
        </w:rPr>
        <w:t xml:space="preserve">= </w:t>
      </w:r>
      <w:r w:rsidR="00FD1FB0" w:rsidRPr="00770537">
        <w:rPr>
          <w:sz w:val="22"/>
          <w:szCs w:val="22"/>
        </w:rPr>
        <w:t>random numbers)</w:t>
      </w:r>
      <w:r w:rsidR="00277D14" w:rsidRPr="00770537">
        <w:rPr>
          <w:sz w:val="22"/>
          <w:szCs w:val="22"/>
        </w:rPr>
        <w:t>.</w:t>
      </w:r>
    </w:p>
    <w:p w14:paraId="6C5A4334" w14:textId="6F56B3EB" w:rsidR="00F74208" w:rsidRPr="00770537" w:rsidRDefault="00145898" w:rsidP="00FD79F7">
      <w:pPr>
        <w:spacing w:before="120"/>
        <w:ind w:left="360" w:firstLine="360"/>
        <w:rPr>
          <w:sz w:val="22"/>
          <w:szCs w:val="22"/>
        </w:rPr>
      </w:pPr>
      <w:r w:rsidRPr="00770537">
        <w:rPr>
          <w:b/>
          <w:bCs/>
          <w:sz w:val="22"/>
          <w:szCs w:val="22"/>
        </w:rPr>
        <w:t>Step 4:</w:t>
      </w:r>
      <w:r w:rsidRPr="00770537">
        <w:rPr>
          <w:sz w:val="22"/>
          <w:szCs w:val="22"/>
        </w:rPr>
        <w:t xml:space="preserve"> </w:t>
      </w:r>
      <w:r w:rsidR="005E2490" w:rsidRPr="00770537">
        <w:rPr>
          <w:b/>
          <w:bCs/>
          <w:sz w:val="22"/>
          <w:szCs w:val="22"/>
        </w:rPr>
        <w:t>Window size</w:t>
      </w:r>
      <w:r w:rsidR="005E2490" w:rsidRPr="00770537">
        <w:rPr>
          <w:sz w:val="22"/>
          <w:szCs w:val="22"/>
        </w:rPr>
        <w:t>.</w:t>
      </w:r>
      <w:r w:rsidR="00A747D1" w:rsidRPr="00770537">
        <w:rPr>
          <w:sz w:val="22"/>
          <w:szCs w:val="22"/>
        </w:rPr>
        <w:t xml:space="preserve"> </w:t>
      </w:r>
      <w:r w:rsidR="00C453A2" w:rsidRPr="00770537">
        <w:rPr>
          <w:sz w:val="22"/>
          <w:szCs w:val="22"/>
        </w:rPr>
        <w:t xml:space="preserve">May be 1-2 times of 405-kyr cycle related wavelength. </w:t>
      </w:r>
      <w:r w:rsidR="00F74208" w:rsidRPr="00770537">
        <w:rPr>
          <w:sz w:val="22"/>
          <w:szCs w:val="22"/>
        </w:rPr>
        <w:t>For example, if the mean sedimentation rate (based on COCO/TimeOpt) is 8.5 cm/kyr, the 405 kyr cycles may correspond to 34.4 m. Here a 45 m window size is used.</w:t>
      </w:r>
    </w:p>
    <w:p w14:paraId="37C98694" w14:textId="23D3CE28" w:rsidR="00145898" w:rsidRPr="00770537" w:rsidRDefault="00FD79F7" w:rsidP="00FD79F7">
      <w:pPr>
        <w:spacing w:before="120"/>
        <w:ind w:left="360" w:firstLine="360"/>
        <w:rPr>
          <w:i/>
          <w:iCs/>
          <w:sz w:val="22"/>
          <w:szCs w:val="22"/>
        </w:rPr>
      </w:pPr>
      <w:r w:rsidRPr="00770537">
        <w:rPr>
          <w:i/>
          <w:iCs/>
          <w:sz w:val="22"/>
          <w:szCs w:val="22"/>
        </w:rPr>
        <w:t>For more elaborations on the use and choice of window size, selecting component frequencies</w:t>
      </w:r>
      <w:r w:rsidR="00571F21" w:rsidRPr="00770537">
        <w:rPr>
          <w:i/>
          <w:iCs/>
          <w:sz w:val="22"/>
          <w:szCs w:val="22"/>
        </w:rPr>
        <w:t>,</w:t>
      </w:r>
      <w:r w:rsidRPr="00770537">
        <w:rPr>
          <w:i/>
          <w:iCs/>
          <w:sz w:val="22"/>
          <w:szCs w:val="22"/>
        </w:rPr>
        <w:t xml:space="preserve"> we refer to the chapter '2.3 Practical considerations' </w:t>
      </w:r>
      <w:r w:rsidR="00D2048C" w:rsidRPr="00770537">
        <w:rPr>
          <w:i/>
          <w:iCs/>
          <w:sz w:val="22"/>
          <w:szCs w:val="22"/>
        </w:rPr>
        <w:t>in</w:t>
      </w:r>
      <w:r w:rsidRPr="00770537">
        <w:rPr>
          <w:i/>
          <w:iCs/>
          <w:sz w:val="22"/>
          <w:szCs w:val="22"/>
        </w:rPr>
        <w:t xml:space="preserve"> </w:t>
      </w:r>
      <w:proofErr w:type="spellStart"/>
      <w:r w:rsidRPr="00770537">
        <w:rPr>
          <w:i/>
          <w:iCs/>
          <w:sz w:val="22"/>
          <w:szCs w:val="22"/>
        </w:rPr>
        <w:t>Sinnesael</w:t>
      </w:r>
      <w:proofErr w:type="spellEnd"/>
      <w:r w:rsidRPr="00770537">
        <w:rPr>
          <w:i/>
          <w:iCs/>
          <w:sz w:val="22"/>
          <w:szCs w:val="22"/>
        </w:rPr>
        <w:t xml:space="preserve"> et al., 2016, Astronomical component estimation (ACE v.1) by time-variant sinusoidal modeling published in the open-access journal of Geoscientific Model Development: </w:t>
      </w:r>
      <w:hyperlink r:id="rId163" w:history="1">
        <w:r w:rsidR="00A61EFA" w:rsidRPr="00770537">
          <w:rPr>
            <w:rStyle w:val="Hyperlink"/>
            <w:i/>
            <w:iCs/>
            <w:sz w:val="22"/>
            <w:szCs w:val="22"/>
          </w:rPr>
          <w:t>https://www.geosci-model-dev.net/9/3517/2016/gmd-9-3517-2016.html</w:t>
        </w:r>
      </w:hyperlink>
    </w:p>
    <w:p w14:paraId="7D9E9EB3" w14:textId="793579CB" w:rsidR="00A61EFA" w:rsidRPr="00770537" w:rsidRDefault="00A61EFA" w:rsidP="00FD79F7">
      <w:pPr>
        <w:spacing w:before="120"/>
        <w:ind w:left="360" w:firstLine="360"/>
        <w:rPr>
          <w:sz w:val="22"/>
          <w:szCs w:val="22"/>
        </w:rPr>
      </w:pPr>
      <w:r w:rsidRPr="00770537">
        <w:rPr>
          <w:b/>
          <w:bCs/>
          <w:sz w:val="22"/>
          <w:szCs w:val="22"/>
        </w:rPr>
        <w:t>Step 5:</w:t>
      </w:r>
      <w:r w:rsidRPr="00770537">
        <w:rPr>
          <w:sz w:val="22"/>
          <w:szCs w:val="22"/>
        </w:rPr>
        <w:t xml:space="preserve"> </w:t>
      </w:r>
      <w:r w:rsidR="00DC46EF" w:rsidRPr="00770537">
        <w:rPr>
          <w:sz w:val="22"/>
          <w:szCs w:val="22"/>
        </w:rPr>
        <w:t>Step. Default value is the sampling rate.</w:t>
      </w:r>
    </w:p>
    <w:p w14:paraId="138E5122" w14:textId="581FCE0E" w:rsidR="0007064A" w:rsidRPr="00770537" w:rsidRDefault="0007064A" w:rsidP="00FD79F7">
      <w:pPr>
        <w:spacing w:before="120"/>
        <w:ind w:left="360" w:firstLine="360"/>
        <w:rPr>
          <w:sz w:val="22"/>
          <w:szCs w:val="22"/>
        </w:rPr>
      </w:pPr>
      <w:r w:rsidRPr="00770537">
        <w:rPr>
          <w:b/>
          <w:bCs/>
          <w:sz w:val="22"/>
          <w:szCs w:val="22"/>
        </w:rPr>
        <w:t xml:space="preserve">Step 6: </w:t>
      </w:r>
      <w:r w:rsidRPr="00770537">
        <w:rPr>
          <w:sz w:val="22"/>
          <w:szCs w:val="22"/>
        </w:rPr>
        <w:t>zero padding: zero padding for each sliding window (default value is usually good).</w:t>
      </w:r>
    </w:p>
    <w:p w14:paraId="66D70D44" w14:textId="59A66ADC" w:rsidR="0007064A" w:rsidRPr="00770537" w:rsidRDefault="0007064A" w:rsidP="00FD79F7">
      <w:pPr>
        <w:spacing w:before="120"/>
        <w:ind w:left="360" w:firstLine="360"/>
        <w:rPr>
          <w:sz w:val="22"/>
          <w:szCs w:val="22"/>
        </w:rPr>
      </w:pPr>
      <w:r w:rsidRPr="00770537">
        <w:rPr>
          <w:b/>
          <w:bCs/>
          <w:sz w:val="22"/>
          <w:szCs w:val="22"/>
        </w:rPr>
        <w:lastRenderedPageBreak/>
        <w:t>Step 7:</w:t>
      </w:r>
      <w:r w:rsidRPr="00770537">
        <w:rPr>
          <w:sz w:val="22"/>
          <w:szCs w:val="22"/>
        </w:rPr>
        <w:t xml:space="preserve"> Absolute sedimentation rate</w:t>
      </w:r>
      <w:r w:rsidR="002C514E" w:rsidRPr="00770537">
        <w:rPr>
          <w:sz w:val="22"/>
          <w:szCs w:val="22"/>
        </w:rPr>
        <w:t xml:space="preserve">. This rate will be used to </w:t>
      </w:r>
      <w:r w:rsidR="009334D7" w:rsidRPr="00770537">
        <w:rPr>
          <w:sz w:val="22"/>
          <w:szCs w:val="22"/>
        </w:rPr>
        <w:t>transform the relative sedimentation rate</w:t>
      </w:r>
      <w:r w:rsidR="007E75A0" w:rsidRPr="00770537">
        <w:rPr>
          <w:sz w:val="22"/>
          <w:szCs w:val="22"/>
        </w:rPr>
        <w:t xml:space="preserve"> from the Spectral Moments</w:t>
      </w:r>
      <w:r w:rsidR="009334D7" w:rsidRPr="00770537">
        <w:rPr>
          <w:sz w:val="22"/>
          <w:szCs w:val="22"/>
        </w:rPr>
        <w:t xml:space="preserve"> to the absolute sedimentation rate. The final absolute sedimentation rate </w:t>
      </w:r>
      <w:r w:rsidR="00C963AF" w:rsidRPr="00770537">
        <w:rPr>
          <w:sz w:val="22"/>
          <w:szCs w:val="22"/>
        </w:rPr>
        <w:t>will be forced to be the number you set.</w:t>
      </w:r>
    </w:p>
    <w:p w14:paraId="605E660B" w14:textId="7F75AA7C" w:rsidR="007449D2" w:rsidRPr="00770537" w:rsidRDefault="00C252EB" w:rsidP="00FD79F7">
      <w:pPr>
        <w:spacing w:before="120"/>
        <w:ind w:left="360" w:firstLine="360"/>
        <w:rPr>
          <w:i/>
          <w:iCs/>
          <w:sz w:val="22"/>
          <w:szCs w:val="22"/>
        </w:rPr>
      </w:pPr>
      <w:r w:rsidRPr="00770537">
        <w:rPr>
          <w:i/>
          <w:iCs/>
          <w:sz w:val="22"/>
          <w:szCs w:val="22"/>
        </w:rPr>
        <w:t xml:space="preserve">Q: </w:t>
      </w:r>
      <w:r w:rsidR="007449D2" w:rsidRPr="00770537">
        <w:rPr>
          <w:i/>
          <w:iCs/>
          <w:sz w:val="22"/>
          <w:szCs w:val="22"/>
        </w:rPr>
        <w:t>How do I set this sedimentation rate?</w:t>
      </w:r>
    </w:p>
    <w:p w14:paraId="438B5A7A" w14:textId="459E186A" w:rsidR="007449D2" w:rsidRPr="00770537" w:rsidRDefault="007449D2" w:rsidP="00FD79F7">
      <w:pPr>
        <w:spacing w:before="120"/>
        <w:ind w:left="360" w:firstLine="360"/>
        <w:rPr>
          <w:i/>
          <w:iCs/>
          <w:sz w:val="22"/>
          <w:szCs w:val="22"/>
        </w:rPr>
      </w:pPr>
      <w:r w:rsidRPr="00770537">
        <w:rPr>
          <w:i/>
          <w:iCs/>
          <w:sz w:val="22"/>
          <w:szCs w:val="22"/>
        </w:rPr>
        <w:t>A: Try COCO and TimeOpt to get the mean optimal sedimentation rate.</w:t>
      </w:r>
    </w:p>
    <w:p w14:paraId="289681E1" w14:textId="3B38235F" w:rsidR="00C963AF" w:rsidRPr="00770537" w:rsidRDefault="00C963AF" w:rsidP="003A44D3">
      <w:pPr>
        <w:spacing w:before="120"/>
        <w:ind w:left="360" w:firstLine="360"/>
        <w:rPr>
          <w:sz w:val="22"/>
          <w:szCs w:val="22"/>
        </w:rPr>
      </w:pPr>
      <w:r w:rsidRPr="00770537">
        <w:rPr>
          <w:b/>
          <w:bCs/>
          <w:sz w:val="22"/>
          <w:szCs w:val="22"/>
        </w:rPr>
        <w:t>Step 8:</w:t>
      </w:r>
      <w:r w:rsidRPr="00770537">
        <w:rPr>
          <w:sz w:val="22"/>
          <w:szCs w:val="22"/>
        </w:rPr>
        <w:t xml:space="preserve"> </w:t>
      </w:r>
      <w:r w:rsidR="004C3ED0" w:rsidRPr="00770537">
        <w:rPr>
          <w:sz w:val="22"/>
          <w:szCs w:val="22"/>
        </w:rPr>
        <w:t xml:space="preserve">Smooth model: Default model is </w:t>
      </w:r>
      <w:r w:rsidR="00F82207" w:rsidRPr="00770537">
        <w:rPr>
          <w:sz w:val="22"/>
          <w:szCs w:val="22"/>
        </w:rPr>
        <w:t xml:space="preserve">“Polynomial” model. </w:t>
      </w:r>
      <w:r w:rsidR="00F15C1E" w:rsidRPr="00770537">
        <w:rPr>
          <w:sz w:val="22"/>
          <w:szCs w:val="22"/>
        </w:rPr>
        <w:t>It</w:t>
      </w:r>
      <w:r w:rsidR="00F82207" w:rsidRPr="00770537">
        <w:rPr>
          <w:sz w:val="22"/>
          <w:szCs w:val="22"/>
        </w:rPr>
        <w:t xml:space="preserve"> will </w:t>
      </w:r>
      <w:r w:rsidR="003A44D3" w:rsidRPr="00770537">
        <w:rPr>
          <w:sz w:val="22"/>
          <w:szCs w:val="22"/>
        </w:rPr>
        <w:t>evaluate the polynomial trending (using a moving frame</w:t>
      </w:r>
      <w:r w:rsidR="00026C8C" w:rsidRPr="00770537">
        <w:rPr>
          <w:sz w:val="22"/>
          <w:szCs w:val="22"/>
        </w:rPr>
        <w:t xml:space="preserve"> </w:t>
      </w:r>
      <w:r w:rsidR="003A44D3" w:rsidRPr="00770537">
        <w:rPr>
          <w:sz w:val="22"/>
          <w:szCs w:val="22"/>
        </w:rPr>
        <w:t>size) of the signal</w:t>
      </w:r>
      <w:r w:rsidR="00F957E0" w:rsidRPr="00770537">
        <w:rPr>
          <w:sz w:val="22"/>
          <w:szCs w:val="22"/>
        </w:rPr>
        <w:t>.</w:t>
      </w:r>
      <w:r w:rsidR="00503C94" w:rsidRPr="00770537">
        <w:rPr>
          <w:sz w:val="22"/>
          <w:szCs w:val="22"/>
        </w:rPr>
        <w:t xml:space="preserve"> Other options include MatLab’s LOWESS, </w:t>
      </w:r>
      <w:proofErr w:type="spellStart"/>
      <w:r w:rsidR="00503C94" w:rsidRPr="00770537">
        <w:rPr>
          <w:sz w:val="22"/>
          <w:szCs w:val="22"/>
        </w:rPr>
        <w:t>rLOWESS</w:t>
      </w:r>
      <w:proofErr w:type="spellEnd"/>
      <w:r w:rsidR="00503C94" w:rsidRPr="00770537">
        <w:rPr>
          <w:sz w:val="22"/>
          <w:szCs w:val="22"/>
        </w:rPr>
        <w:t xml:space="preserve">, LOESS, and </w:t>
      </w:r>
      <w:proofErr w:type="spellStart"/>
      <w:r w:rsidR="00503C94" w:rsidRPr="00770537">
        <w:rPr>
          <w:sz w:val="22"/>
          <w:szCs w:val="22"/>
        </w:rPr>
        <w:t>rLOESS</w:t>
      </w:r>
      <w:proofErr w:type="spellEnd"/>
      <w:r w:rsidR="00503C94" w:rsidRPr="00770537">
        <w:rPr>
          <w:sz w:val="22"/>
          <w:szCs w:val="22"/>
        </w:rPr>
        <w:t xml:space="preserve"> models.</w:t>
      </w:r>
    </w:p>
    <w:p w14:paraId="73B1D703" w14:textId="06398F0B" w:rsidR="0025116D" w:rsidRPr="00770537" w:rsidRDefault="0025116D" w:rsidP="003A44D3">
      <w:pPr>
        <w:spacing w:before="120"/>
        <w:ind w:left="360" w:firstLine="360"/>
        <w:rPr>
          <w:sz w:val="22"/>
          <w:szCs w:val="22"/>
        </w:rPr>
      </w:pPr>
      <w:r w:rsidRPr="00770537">
        <w:rPr>
          <w:b/>
          <w:bCs/>
          <w:sz w:val="22"/>
          <w:szCs w:val="22"/>
        </w:rPr>
        <w:t>Step 9.</w:t>
      </w:r>
      <w:r w:rsidRPr="00770537">
        <w:rPr>
          <w:sz w:val="22"/>
          <w:szCs w:val="22"/>
        </w:rPr>
        <w:t xml:space="preserve"> OK. Click OK button to run the spectral moments.</w:t>
      </w:r>
      <w:r w:rsidR="00C9004A" w:rsidRPr="00770537">
        <w:rPr>
          <w:sz w:val="22"/>
          <w:szCs w:val="22"/>
        </w:rPr>
        <w:t xml:space="preserve"> This can take a couple of minutes</w:t>
      </w:r>
      <w:r w:rsidR="00557A40" w:rsidRPr="00770537">
        <w:rPr>
          <w:sz w:val="22"/>
          <w:szCs w:val="22"/>
        </w:rPr>
        <w:t xml:space="preserve"> (or even longer</w:t>
      </w:r>
      <w:r w:rsidR="00350C9D" w:rsidRPr="00770537">
        <w:rPr>
          <w:sz w:val="22"/>
          <w:szCs w:val="22"/>
        </w:rPr>
        <w:t>!!</w:t>
      </w:r>
      <w:r w:rsidR="00557A40" w:rsidRPr="00770537">
        <w:rPr>
          <w:sz w:val="22"/>
          <w:szCs w:val="22"/>
        </w:rPr>
        <w:t>)</w:t>
      </w:r>
      <w:r w:rsidR="00C9004A" w:rsidRPr="00770537">
        <w:rPr>
          <w:sz w:val="22"/>
          <w:szCs w:val="22"/>
        </w:rPr>
        <w:t xml:space="preserve"> if the dataset has over thousands of </w:t>
      </w:r>
      <w:r w:rsidR="00146518" w:rsidRPr="00770537">
        <w:rPr>
          <w:sz w:val="22"/>
          <w:szCs w:val="22"/>
        </w:rPr>
        <w:t xml:space="preserve">data </w:t>
      </w:r>
      <w:r w:rsidR="00324897" w:rsidRPr="00770537">
        <w:rPr>
          <w:sz w:val="22"/>
          <w:szCs w:val="22"/>
        </w:rPr>
        <w:t>points.</w:t>
      </w:r>
    </w:p>
    <w:p w14:paraId="0B74EEB7" w14:textId="61B35814" w:rsidR="00214181" w:rsidRPr="00770537" w:rsidRDefault="00214181" w:rsidP="00102E42">
      <w:pPr>
        <w:spacing w:before="120"/>
        <w:ind w:left="360" w:firstLine="360"/>
        <w:rPr>
          <w:sz w:val="22"/>
          <w:szCs w:val="22"/>
        </w:rPr>
      </w:pPr>
    </w:p>
    <w:p w14:paraId="3846F37F" w14:textId="1F25CA87" w:rsidR="00AF17FC" w:rsidRPr="00770537" w:rsidRDefault="00C82A07" w:rsidP="00927932">
      <w:pPr>
        <w:spacing w:before="120"/>
        <w:jc w:val="center"/>
        <w:rPr>
          <w:sz w:val="22"/>
          <w:szCs w:val="22"/>
        </w:rPr>
      </w:pPr>
      <w:r w:rsidRPr="00770537">
        <w:rPr>
          <w:noProof/>
          <w:sz w:val="22"/>
          <w:szCs w:val="22"/>
        </w:rPr>
        <w:drawing>
          <wp:inline distT="0" distB="0" distL="0" distR="0" wp14:anchorId="7AA2B99B" wp14:editId="3BB80F0A">
            <wp:extent cx="3879476" cy="3226265"/>
            <wp:effectExtent l="0" t="0" r="0" b="0"/>
            <wp:docPr id="38" name="Picture 3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3885136" cy="3230972"/>
                    </a:xfrm>
                    <a:prstGeom prst="rect">
                      <a:avLst/>
                    </a:prstGeom>
                  </pic:spPr>
                </pic:pic>
              </a:graphicData>
            </a:graphic>
          </wp:inline>
        </w:drawing>
      </w:r>
    </w:p>
    <w:p w14:paraId="29BB930B" w14:textId="77777777" w:rsidR="00174014" w:rsidRPr="00770537" w:rsidRDefault="00EC0B50" w:rsidP="00EC0B50">
      <w:pPr>
        <w:spacing w:before="120"/>
        <w:jc w:val="center"/>
        <w:rPr>
          <w:sz w:val="22"/>
          <w:szCs w:val="22"/>
        </w:rPr>
      </w:pPr>
      <w:r w:rsidRPr="00770537">
        <w:rPr>
          <w:sz w:val="22"/>
          <w:szCs w:val="22"/>
        </w:rPr>
        <w:t xml:space="preserve">Spectral moments of the detrended </w:t>
      </w:r>
      <w:proofErr w:type="spellStart"/>
      <w:r w:rsidRPr="00770537">
        <w:rPr>
          <w:sz w:val="22"/>
          <w:szCs w:val="22"/>
        </w:rPr>
        <w:t>Wayao</w:t>
      </w:r>
      <w:proofErr w:type="spellEnd"/>
      <w:r w:rsidRPr="00770537">
        <w:rPr>
          <w:sz w:val="22"/>
          <w:szCs w:val="22"/>
        </w:rPr>
        <w:t xml:space="preserve"> GR data.</w:t>
      </w:r>
      <w:r w:rsidR="005B0E84" w:rsidRPr="00770537">
        <w:rPr>
          <w:sz w:val="22"/>
          <w:szCs w:val="22"/>
        </w:rPr>
        <w:t xml:space="preserve"> </w:t>
      </w:r>
    </w:p>
    <w:p w14:paraId="07D752FF" w14:textId="7F09ED81" w:rsidR="00EC0B50" w:rsidRPr="00770537" w:rsidRDefault="005B0E84" w:rsidP="00EC0B50">
      <w:pPr>
        <w:spacing w:before="120"/>
        <w:jc w:val="center"/>
        <w:rPr>
          <w:sz w:val="22"/>
          <w:szCs w:val="22"/>
        </w:rPr>
      </w:pPr>
      <w:r w:rsidRPr="00770537">
        <w:rPr>
          <w:sz w:val="22"/>
          <w:szCs w:val="22"/>
        </w:rPr>
        <w:t>The bottom figure shows the sedimentation rate change</w:t>
      </w:r>
      <w:r w:rsidR="008E6602" w:rsidRPr="00770537">
        <w:rPr>
          <w:sz w:val="22"/>
          <w:szCs w:val="22"/>
        </w:rPr>
        <w:t>s</w:t>
      </w:r>
      <w:r w:rsidRPr="00770537">
        <w:rPr>
          <w:sz w:val="22"/>
          <w:szCs w:val="22"/>
        </w:rPr>
        <w:t xml:space="preserve"> from 11 cm/kyr to 6 cm/kyr through the series, which is comparable to the </w:t>
      </w:r>
      <w:r w:rsidR="008642F9" w:rsidRPr="00770537">
        <w:rPr>
          <w:sz w:val="22"/>
          <w:szCs w:val="22"/>
        </w:rPr>
        <w:t>eCOCO generated sedimentation rate map</w:t>
      </w:r>
      <w:r w:rsidRPr="00770537">
        <w:rPr>
          <w:sz w:val="22"/>
          <w:szCs w:val="22"/>
        </w:rPr>
        <w:t xml:space="preserve"> in </w:t>
      </w:r>
      <w:r w:rsidR="00EE6B21" w:rsidRPr="00770537">
        <w:rPr>
          <w:sz w:val="22"/>
          <w:szCs w:val="22"/>
        </w:rPr>
        <w:t xml:space="preserve">the </w:t>
      </w:r>
      <w:r w:rsidRPr="00770537">
        <w:rPr>
          <w:sz w:val="22"/>
          <w:szCs w:val="22"/>
        </w:rPr>
        <w:t>“Evolutionary Correlation Coefficient (eCOCO)”</w:t>
      </w:r>
      <w:r w:rsidR="00874108" w:rsidRPr="00770537">
        <w:rPr>
          <w:sz w:val="22"/>
          <w:szCs w:val="22"/>
        </w:rPr>
        <w:t xml:space="preserve"> section of this Users’ Guide</w:t>
      </w:r>
      <w:r w:rsidRPr="00770537">
        <w:rPr>
          <w:sz w:val="22"/>
          <w:szCs w:val="22"/>
        </w:rPr>
        <w:t>.</w:t>
      </w:r>
    </w:p>
    <w:p w14:paraId="5B06517D" w14:textId="77777777" w:rsidR="00303CF0" w:rsidRPr="00770537" w:rsidRDefault="00303CF0" w:rsidP="00E03500">
      <w:pPr>
        <w:spacing w:before="120"/>
        <w:ind w:left="360" w:firstLine="360"/>
        <w:rPr>
          <w:sz w:val="22"/>
          <w:szCs w:val="22"/>
        </w:rPr>
      </w:pPr>
    </w:p>
    <w:p w14:paraId="59B43564" w14:textId="77777777" w:rsidR="001B04BD" w:rsidRDefault="001B04BD">
      <w:pPr>
        <w:rPr>
          <w:rFonts w:eastAsiaTheme="majorEastAsia"/>
          <w:b/>
          <w:color w:val="000000" w:themeColor="text1"/>
          <w:sz w:val="28"/>
          <w:szCs w:val="28"/>
        </w:rPr>
      </w:pPr>
      <w:r>
        <w:rPr>
          <w:b/>
          <w:color w:val="000000" w:themeColor="text1"/>
          <w:sz w:val="28"/>
          <w:szCs w:val="28"/>
        </w:rPr>
        <w:br w:type="page"/>
      </w:r>
    </w:p>
    <w:p w14:paraId="7F548768" w14:textId="02E9AD91" w:rsidR="00E16241" w:rsidRPr="00770537" w:rsidRDefault="00A85637" w:rsidP="00A85637">
      <w:pPr>
        <w:pStyle w:val="Heading2"/>
        <w:rPr>
          <w:rFonts w:ascii="Times New Roman" w:hAnsi="Times New Roman" w:cs="Times New Roman"/>
          <w:b/>
          <w:color w:val="000000" w:themeColor="text1"/>
          <w:sz w:val="28"/>
          <w:szCs w:val="28"/>
        </w:rPr>
      </w:pPr>
      <w:bookmarkStart w:id="87" w:name="_Toc47539178"/>
      <w:r w:rsidRPr="00770537">
        <w:rPr>
          <w:rFonts w:ascii="Times New Roman" w:hAnsi="Times New Roman" w:cs="Times New Roman"/>
          <w:b/>
          <w:color w:val="000000" w:themeColor="text1"/>
          <w:sz w:val="28"/>
          <w:szCs w:val="28"/>
        </w:rPr>
        <w:lastRenderedPageBreak/>
        <w:t>4.8</w:t>
      </w:r>
      <w:r w:rsidR="00E16241" w:rsidRPr="00770537">
        <w:rPr>
          <w:rFonts w:ascii="Times New Roman" w:hAnsi="Times New Roman" w:cs="Times New Roman"/>
          <w:b/>
          <w:color w:val="000000" w:themeColor="text1"/>
          <w:sz w:val="28"/>
          <w:szCs w:val="28"/>
        </w:rPr>
        <w:t xml:space="preserve"> Help</w:t>
      </w:r>
      <w:bookmarkEnd w:id="87"/>
    </w:p>
    <w:p w14:paraId="4258C386" w14:textId="7F0041D9" w:rsidR="009C1E4F" w:rsidRPr="00770537" w:rsidRDefault="009C1E4F" w:rsidP="009C1E4F">
      <w:pPr>
        <w:spacing w:before="120"/>
        <w:ind w:left="360" w:firstLine="360"/>
        <w:rPr>
          <w:sz w:val="22"/>
          <w:szCs w:val="22"/>
        </w:rPr>
      </w:pPr>
    </w:p>
    <w:p w14:paraId="7CC1FCE7" w14:textId="40D5557D" w:rsidR="00C34FBE" w:rsidRPr="00770537" w:rsidRDefault="00E81C4B" w:rsidP="004A5ADB">
      <w:pPr>
        <w:pStyle w:val="Heading3"/>
        <w:rPr>
          <w:rFonts w:ascii="Times New Roman" w:hAnsi="Times New Roman" w:cs="Times New Roman"/>
          <w:b/>
        </w:rPr>
      </w:pPr>
      <w:bookmarkStart w:id="88" w:name="_Toc47539179"/>
      <w:r w:rsidRPr="00770537">
        <w:rPr>
          <w:rFonts w:ascii="Times New Roman" w:hAnsi="Times New Roman" w:cs="Times New Roman"/>
          <w:b/>
        </w:rPr>
        <w:t>What’s New</w:t>
      </w:r>
      <w:bookmarkEnd w:id="88"/>
    </w:p>
    <w:p w14:paraId="19C80FAB" w14:textId="70DCDBB4" w:rsidR="00A711BC" w:rsidRPr="00770537" w:rsidRDefault="00A40FFA" w:rsidP="00A711BC">
      <w:pPr>
        <w:spacing w:before="120"/>
        <w:ind w:left="360" w:firstLine="360"/>
        <w:rPr>
          <w:sz w:val="22"/>
          <w:szCs w:val="22"/>
        </w:rPr>
      </w:pPr>
      <w:r w:rsidRPr="00770537">
        <w:rPr>
          <w:sz w:val="22"/>
          <w:szCs w:val="22"/>
        </w:rPr>
        <w:t>Show u</w:t>
      </w:r>
      <w:r w:rsidR="00956792" w:rsidRPr="00770537">
        <w:rPr>
          <w:sz w:val="22"/>
          <w:szCs w:val="22"/>
        </w:rPr>
        <w:t>pdate log</w:t>
      </w:r>
      <w:r w:rsidR="0001792D" w:rsidRPr="00770537">
        <w:rPr>
          <w:sz w:val="22"/>
          <w:szCs w:val="22"/>
        </w:rPr>
        <w:t xml:space="preserve"> file / online document</w:t>
      </w:r>
    </w:p>
    <w:p w14:paraId="5787D4CC" w14:textId="4E6A0046" w:rsidR="00C34FBE" w:rsidRPr="00770537" w:rsidRDefault="00C34FBE" w:rsidP="004A5ADB">
      <w:pPr>
        <w:pStyle w:val="Heading3"/>
        <w:rPr>
          <w:rFonts w:ascii="Times New Roman" w:hAnsi="Times New Roman" w:cs="Times New Roman"/>
          <w:b/>
        </w:rPr>
      </w:pPr>
      <w:bookmarkStart w:id="89" w:name="_Toc47539180"/>
      <w:r w:rsidRPr="00770537">
        <w:rPr>
          <w:rFonts w:ascii="Times New Roman" w:hAnsi="Times New Roman" w:cs="Times New Roman"/>
          <w:b/>
        </w:rPr>
        <w:t>Manuals</w:t>
      </w:r>
      <w:bookmarkEnd w:id="89"/>
    </w:p>
    <w:p w14:paraId="2B0DCBEB" w14:textId="26DDDEF9" w:rsidR="00A711BC" w:rsidRPr="00770537" w:rsidRDefault="00956792" w:rsidP="00A711BC">
      <w:pPr>
        <w:spacing w:before="120"/>
        <w:ind w:left="360" w:firstLine="360"/>
        <w:rPr>
          <w:sz w:val="22"/>
          <w:szCs w:val="22"/>
        </w:rPr>
      </w:pPr>
      <w:r w:rsidRPr="00770537">
        <w:rPr>
          <w:sz w:val="22"/>
          <w:szCs w:val="22"/>
        </w:rPr>
        <w:t xml:space="preserve">Open </w:t>
      </w:r>
      <w:r w:rsidR="00CF2E4D" w:rsidRPr="00770537">
        <w:rPr>
          <w:sz w:val="22"/>
          <w:szCs w:val="22"/>
        </w:rPr>
        <w:t>the &lt;</w:t>
      </w:r>
      <w:r w:rsidR="000C736A" w:rsidRPr="00770537">
        <w:rPr>
          <w:sz w:val="22"/>
          <w:szCs w:val="22"/>
        </w:rPr>
        <w:t>U</w:t>
      </w:r>
      <w:r w:rsidRPr="00770537">
        <w:rPr>
          <w:sz w:val="22"/>
          <w:szCs w:val="22"/>
        </w:rPr>
        <w:t xml:space="preserve">ser’s </w:t>
      </w:r>
      <w:r w:rsidR="000C736A" w:rsidRPr="00770537">
        <w:rPr>
          <w:sz w:val="22"/>
          <w:szCs w:val="22"/>
        </w:rPr>
        <w:t>G</w:t>
      </w:r>
      <w:r w:rsidRPr="00770537">
        <w:rPr>
          <w:sz w:val="22"/>
          <w:szCs w:val="22"/>
        </w:rPr>
        <w:t>uide</w:t>
      </w:r>
      <w:r w:rsidR="00CF2E4D" w:rsidRPr="00770537">
        <w:rPr>
          <w:sz w:val="22"/>
          <w:szCs w:val="22"/>
        </w:rPr>
        <w:t>&gt;</w:t>
      </w:r>
      <w:r w:rsidR="000C736A" w:rsidRPr="00770537">
        <w:rPr>
          <w:sz w:val="22"/>
          <w:szCs w:val="22"/>
        </w:rPr>
        <w:t xml:space="preserve"> document</w:t>
      </w:r>
    </w:p>
    <w:p w14:paraId="28BFC7E8" w14:textId="1D582FB5" w:rsidR="00574359" w:rsidRPr="00770537" w:rsidRDefault="00200537" w:rsidP="00A711BC">
      <w:pPr>
        <w:spacing w:before="120"/>
        <w:ind w:left="360" w:firstLine="360"/>
        <w:rPr>
          <w:sz w:val="22"/>
          <w:szCs w:val="22"/>
        </w:rPr>
      </w:pPr>
      <w:hyperlink r:id="rId165" w:history="1">
        <w:r w:rsidR="00574359" w:rsidRPr="00770537">
          <w:rPr>
            <w:rStyle w:val="Hyperlink"/>
            <w:sz w:val="22"/>
            <w:szCs w:val="22"/>
          </w:rPr>
          <w:t>https://github.com/mingsongli/</w:t>
        </w:r>
        <w:r w:rsidR="00111B47" w:rsidRPr="00111B47">
          <w:rPr>
            <w:rStyle w:val="Hyperlink"/>
            <w:i/>
            <w:sz w:val="22"/>
            <w:szCs w:val="22"/>
          </w:rPr>
          <w:t>Acycle</w:t>
        </w:r>
        <w:r w:rsidR="00574359" w:rsidRPr="00770537">
          <w:rPr>
            <w:rStyle w:val="Hyperlink"/>
            <w:sz w:val="22"/>
            <w:szCs w:val="22"/>
          </w:rPr>
          <w:t>/wiki</w:t>
        </w:r>
      </w:hyperlink>
      <w:r w:rsidR="00574359" w:rsidRPr="00770537">
        <w:rPr>
          <w:sz w:val="22"/>
          <w:szCs w:val="22"/>
        </w:rPr>
        <w:t xml:space="preserve"> </w:t>
      </w:r>
    </w:p>
    <w:p w14:paraId="70A69182" w14:textId="53995BB0" w:rsidR="00C34FBE" w:rsidRPr="00770537" w:rsidRDefault="00C34FBE" w:rsidP="004A5ADB">
      <w:pPr>
        <w:pStyle w:val="Heading3"/>
        <w:rPr>
          <w:rFonts w:ascii="Times New Roman" w:hAnsi="Times New Roman" w:cs="Times New Roman"/>
          <w:b/>
        </w:rPr>
      </w:pPr>
      <w:bookmarkStart w:id="90" w:name="_Toc47539181"/>
      <w:r w:rsidRPr="00770537">
        <w:rPr>
          <w:rFonts w:ascii="Times New Roman" w:hAnsi="Times New Roman" w:cs="Times New Roman"/>
          <w:b/>
        </w:rPr>
        <w:t>Find Updates</w:t>
      </w:r>
      <w:bookmarkEnd w:id="90"/>
    </w:p>
    <w:p w14:paraId="4B54C412" w14:textId="1A3C1B2C" w:rsidR="00A711BC" w:rsidRPr="00770537" w:rsidRDefault="001C3E52" w:rsidP="00A711BC">
      <w:pPr>
        <w:spacing w:before="120"/>
        <w:ind w:left="360" w:firstLine="360"/>
        <w:rPr>
          <w:sz w:val="22"/>
          <w:szCs w:val="22"/>
        </w:rPr>
      </w:pPr>
      <w:r w:rsidRPr="00770537">
        <w:rPr>
          <w:sz w:val="22"/>
          <w:szCs w:val="22"/>
        </w:rPr>
        <w:t>Visit website</w:t>
      </w:r>
      <w:r w:rsidR="009F1018" w:rsidRPr="00770537">
        <w:rPr>
          <w:sz w:val="22"/>
          <w:szCs w:val="22"/>
        </w:rPr>
        <w:t>s</w:t>
      </w:r>
      <w:r w:rsidRPr="00770537">
        <w:rPr>
          <w:sz w:val="22"/>
          <w:szCs w:val="22"/>
        </w:rPr>
        <w:t xml:space="preserve"> to find updates of </w:t>
      </w:r>
      <w:r w:rsidR="00111B47" w:rsidRPr="00111B47">
        <w:rPr>
          <w:i/>
          <w:sz w:val="22"/>
          <w:szCs w:val="22"/>
        </w:rPr>
        <w:t>Acycle</w:t>
      </w:r>
      <w:r w:rsidRPr="00770537">
        <w:rPr>
          <w:sz w:val="22"/>
          <w:szCs w:val="22"/>
        </w:rPr>
        <w:t xml:space="preserve"> software</w:t>
      </w:r>
      <w:r w:rsidR="00A711BC" w:rsidRPr="00770537">
        <w:rPr>
          <w:sz w:val="22"/>
          <w:szCs w:val="22"/>
        </w:rPr>
        <w:t>.</w:t>
      </w:r>
    </w:p>
    <w:p w14:paraId="76729D6D" w14:textId="70E67E8C" w:rsidR="007250DA" w:rsidRPr="00770537" w:rsidRDefault="00200537" w:rsidP="00A711BC">
      <w:pPr>
        <w:spacing w:before="120"/>
        <w:ind w:left="360" w:firstLine="360"/>
        <w:rPr>
          <w:sz w:val="22"/>
          <w:szCs w:val="22"/>
        </w:rPr>
      </w:pPr>
      <w:hyperlink r:id="rId166" w:history="1">
        <w:r w:rsidR="007250DA" w:rsidRPr="00770537">
          <w:rPr>
            <w:rStyle w:val="Hyperlink"/>
            <w:sz w:val="22"/>
            <w:szCs w:val="22"/>
          </w:rPr>
          <w:t>www.mingsongli.com/</w:t>
        </w:r>
        <w:r w:rsidR="00111B47" w:rsidRPr="00111B47">
          <w:rPr>
            <w:rStyle w:val="Hyperlink"/>
            <w:i/>
            <w:sz w:val="22"/>
            <w:szCs w:val="22"/>
          </w:rPr>
          <w:t>Acycle</w:t>
        </w:r>
      </w:hyperlink>
    </w:p>
    <w:p w14:paraId="260E4C12" w14:textId="5288E17E" w:rsidR="007250DA" w:rsidRPr="00770537" w:rsidRDefault="00200537" w:rsidP="00A711BC">
      <w:pPr>
        <w:spacing w:before="120"/>
        <w:ind w:left="360" w:firstLine="360"/>
        <w:rPr>
          <w:sz w:val="22"/>
          <w:szCs w:val="22"/>
        </w:rPr>
      </w:pPr>
      <w:hyperlink r:id="rId167" w:history="1">
        <w:r w:rsidR="007250DA" w:rsidRPr="00770537">
          <w:rPr>
            <w:rStyle w:val="Hyperlink"/>
            <w:sz w:val="22"/>
            <w:szCs w:val="22"/>
          </w:rPr>
          <w:t>https://github.com/mingsongli/</w:t>
        </w:r>
        <w:r w:rsidR="00111B47" w:rsidRPr="00111B47">
          <w:rPr>
            <w:rStyle w:val="Hyperlink"/>
            <w:i/>
            <w:sz w:val="22"/>
            <w:szCs w:val="22"/>
          </w:rPr>
          <w:t>Acycle</w:t>
        </w:r>
      </w:hyperlink>
    </w:p>
    <w:p w14:paraId="45B6BB28" w14:textId="64B23A98" w:rsidR="00C34FBE" w:rsidRPr="00770537" w:rsidRDefault="00C34FBE" w:rsidP="004A5ADB">
      <w:pPr>
        <w:pStyle w:val="Heading3"/>
        <w:rPr>
          <w:rFonts w:ascii="Times New Roman" w:hAnsi="Times New Roman" w:cs="Times New Roman"/>
          <w:b/>
        </w:rPr>
      </w:pPr>
      <w:bookmarkStart w:id="91" w:name="_Toc47539182"/>
      <w:r w:rsidRPr="00770537">
        <w:rPr>
          <w:rFonts w:ascii="Times New Roman" w:hAnsi="Times New Roman" w:cs="Times New Roman"/>
          <w:b/>
        </w:rPr>
        <w:t>Copyright</w:t>
      </w:r>
      <w:bookmarkEnd w:id="91"/>
    </w:p>
    <w:p w14:paraId="2CC006B2" w14:textId="3C9C1586" w:rsidR="009F1018" w:rsidRPr="00770537" w:rsidRDefault="009B597A" w:rsidP="009F1018">
      <w:pPr>
        <w:spacing w:before="120"/>
        <w:ind w:left="360" w:firstLine="360"/>
        <w:rPr>
          <w:sz w:val="22"/>
          <w:szCs w:val="22"/>
        </w:rPr>
      </w:pPr>
      <w:r w:rsidRPr="00770537">
        <w:rPr>
          <w:sz w:val="22"/>
          <w:szCs w:val="22"/>
        </w:rPr>
        <w:t>Show c</w:t>
      </w:r>
      <w:r w:rsidR="00CA5796" w:rsidRPr="00770537">
        <w:rPr>
          <w:sz w:val="22"/>
          <w:szCs w:val="22"/>
        </w:rPr>
        <w:t>opyright</w:t>
      </w:r>
      <w:r w:rsidRPr="00770537">
        <w:rPr>
          <w:sz w:val="22"/>
          <w:szCs w:val="22"/>
        </w:rPr>
        <w:t xml:space="preserve"> GUI</w:t>
      </w:r>
      <w:r w:rsidR="009F1018" w:rsidRPr="00770537">
        <w:rPr>
          <w:sz w:val="22"/>
          <w:szCs w:val="22"/>
        </w:rPr>
        <w:t>.</w:t>
      </w:r>
    </w:p>
    <w:p w14:paraId="1592DEC8" w14:textId="4627FF4E" w:rsidR="00070BC7" w:rsidRPr="00770537" w:rsidRDefault="00C34FBE" w:rsidP="004A5ADB">
      <w:pPr>
        <w:pStyle w:val="Heading3"/>
        <w:rPr>
          <w:rFonts w:ascii="Times New Roman" w:hAnsi="Times New Roman" w:cs="Times New Roman"/>
          <w:b/>
        </w:rPr>
      </w:pPr>
      <w:bookmarkStart w:id="92" w:name="_Toc47539183"/>
      <w:r w:rsidRPr="00770537">
        <w:rPr>
          <w:rFonts w:ascii="Times New Roman" w:hAnsi="Times New Roman" w:cs="Times New Roman"/>
          <w:b/>
        </w:rPr>
        <w:t>Contact</w:t>
      </w:r>
      <w:bookmarkEnd w:id="92"/>
    </w:p>
    <w:p w14:paraId="600BDB23" w14:textId="77777777" w:rsidR="00A711BC" w:rsidRPr="00770537" w:rsidRDefault="00A711BC" w:rsidP="00A711BC">
      <w:pPr>
        <w:spacing w:before="120"/>
        <w:ind w:left="360" w:firstLine="360"/>
        <w:rPr>
          <w:sz w:val="22"/>
          <w:szCs w:val="22"/>
        </w:rPr>
      </w:pPr>
    </w:p>
    <w:p w14:paraId="54871CD5" w14:textId="514625B7" w:rsidR="00246ACB" w:rsidRPr="00770537" w:rsidRDefault="007729E5" w:rsidP="00246ACB">
      <w:pPr>
        <w:pStyle w:val="Heading2"/>
        <w:rPr>
          <w:rFonts w:ascii="Times New Roman" w:hAnsi="Times New Roman" w:cs="Times New Roman"/>
          <w:b/>
          <w:color w:val="000000" w:themeColor="text1"/>
          <w:sz w:val="28"/>
          <w:szCs w:val="28"/>
        </w:rPr>
      </w:pPr>
      <w:r w:rsidRPr="00770537">
        <w:rPr>
          <w:rFonts w:ascii="Times New Roman" w:hAnsi="Times New Roman" w:cs="Times New Roman"/>
          <w:b/>
          <w:color w:val="000000" w:themeColor="text1"/>
        </w:rPr>
        <w:br w:type="page"/>
      </w:r>
      <w:bookmarkStart w:id="93" w:name="_Toc47539184"/>
      <w:r w:rsidR="00246ACB" w:rsidRPr="00770537">
        <w:rPr>
          <w:rFonts w:ascii="Times New Roman" w:hAnsi="Times New Roman" w:cs="Times New Roman"/>
          <w:b/>
          <w:color w:val="000000" w:themeColor="text1"/>
          <w:sz w:val="28"/>
          <w:szCs w:val="28"/>
        </w:rPr>
        <w:lastRenderedPageBreak/>
        <w:t>4.9 Mini-robot</w:t>
      </w:r>
      <w:bookmarkEnd w:id="93"/>
    </w:p>
    <w:p w14:paraId="5D040364" w14:textId="3D978B6F" w:rsidR="007729E5" w:rsidRPr="00770537" w:rsidRDefault="007729E5">
      <w:pPr>
        <w:rPr>
          <w:rFonts w:eastAsiaTheme="majorEastAsia"/>
          <w:b/>
          <w:color w:val="000000" w:themeColor="text1"/>
          <w:sz w:val="32"/>
          <w:szCs w:val="32"/>
        </w:rPr>
      </w:pPr>
    </w:p>
    <w:p w14:paraId="142C3262" w14:textId="4F60B6A9" w:rsidR="005B0876" w:rsidRPr="00770537" w:rsidRDefault="00E01F53" w:rsidP="005B0876">
      <w:pPr>
        <w:spacing w:before="120"/>
        <w:ind w:firstLine="360"/>
      </w:pPr>
      <w:r w:rsidRPr="00770537">
        <w:t>This tool can do some work automatically with default settings.</w:t>
      </w:r>
    </w:p>
    <w:p w14:paraId="7C0A277A" w14:textId="65819686" w:rsidR="00E01F53" w:rsidRPr="00770537" w:rsidRDefault="00E01F53" w:rsidP="005B0876">
      <w:pPr>
        <w:spacing w:before="120"/>
        <w:ind w:firstLine="360"/>
      </w:pPr>
      <w:r w:rsidRPr="00770537">
        <w:t xml:space="preserve">Step 1: </w:t>
      </w:r>
      <w:r w:rsidR="00853ADC" w:rsidRPr="00770537">
        <w:t>C</w:t>
      </w:r>
      <w:r w:rsidRPr="00770537">
        <w:t xml:space="preserve">lick </w:t>
      </w:r>
      <w:r w:rsidR="003118F6" w:rsidRPr="00770537">
        <w:t xml:space="preserve">to select </w:t>
      </w:r>
      <w:r w:rsidRPr="00770537">
        <w:t>one data file</w:t>
      </w:r>
      <w:r w:rsidR="003F0F29" w:rsidRPr="00770537">
        <w:t xml:space="preserve"> (</w:t>
      </w:r>
      <w:r w:rsidR="00853ADC" w:rsidRPr="00770537">
        <w:t xml:space="preserve">see </w:t>
      </w:r>
      <w:r w:rsidR="00853ADC" w:rsidRPr="00770537">
        <w:rPr>
          <w:b/>
        </w:rPr>
        <w:t>3.6 Data Requirement</w:t>
      </w:r>
      <w:r w:rsidR="003F0F29" w:rsidRPr="00770537">
        <w:t>)</w:t>
      </w:r>
      <w:r w:rsidR="003118F6" w:rsidRPr="00770537">
        <w:t xml:space="preserve"> in</w:t>
      </w:r>
      <w:r w:rsidR="00614D4E" w:rsidRPr="00770537">
        <w:t xml:space="preserve"> the</w:t>
      </w:r>
      <w:r w:rsidR="003118F6" w:rsidRPr="00770537">
        <w:t xml:space="preserve"> </w:t>
      </w:r>
      <w:r w:rsidR="00111B47" w:rsidRPr="00111B47">
        <w:rPr>
          <w:i/>
        </w:rPr>
        <w:t>Acycle</w:t>
      </w:r>
      <w:r w:rsidR="003118F6" w:rsidRPr="00770537">
        <w:t xml:space="preserve"> main window</w:t>
      </w:r>
      <w:r w:rsidRPr="00770537">
        <w:t xml:space="preserve">. </w:t>
      </w:r>
    </w:p>
    <w:p w14:paraId="123FF80D" w14:textId="329A6BA1" w:rsidR="00E01F53" w:rsidRPr="00770537" w:rsidRDefault="00E01F53" w:rsidP="005B0876">
      <w:pPr>
        <w:spacing w:before="120"/>
        <w:ind w:firstLine="360"/>
      </w:pPr>
      <w:r w:rsidRPr="00770537">
        <w:t xml:space="preserve">Step 2: </w:t>
      </w:r>
      <w:r w:rsidR="00853ADC" w:rsidRPr="00770537">
        <w:t>C</w:t>
      </w:r>
      <w:r w:rsidRPr="00770537">
        <w:t xml:space="preserve">lick the mini-robot button. </w:t>
      </w:r>
    </w:p>
    <w:p w14:paraId="29D9B009" w14:textId="793A3CC2" w:rsidR="00E01F53" w:rsidRPr="00770537" w:rsidRDefault="00E01F53" w:rsidP="005B0876">
      <w:pPr>
        <w:spacing w:before="120"/>
        <w:ind w:firstLine="360"/>
      </w:pPr>
      <w:r w:rsidRPr="00770537">
        <w:t xml:space="preserve">Step 3: review parameters and click </w:t>
      </w:r>
      <w:r w:rsidR="00685F58" w:rsidRPr="00770537">
        <w:t>the “OK” button</w:t>
      </w:r>
      <w:r w:rsidRPr="00770537">
        <w:t>.</w:t>
      </w:r>
    </w:p>
    <w:p w14:paraId="1060D425" w14:textId="376D8182" w:rsidR="00E01F53" w:rsidRPr="00770537" w:rsidRDefault="00C54887" w:rsidP="00C654D4">
      <w:pPr>
        <w:spacing w:before="120"/>
        <w:ind w:firstLine="360"/>
        <w:jc w:val="center"/>
      </w:pPr>
      <w:r w:rsidRPr="00770537">
        <w:rPr>
          <w:noProof/>
        </w:rPr>
        <w:drawing>
          <wp:inline distT="0" distB="0" distL="0" distR="0" wp14:anchorId="25A500A9" wp14:editId="02182982">
            <wp:extent cx="508000" cy="495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nu_robot.jpg"/>
                    <pic:cNvPicPr/>
                  </pic:nvPicPr>
                  <pic:blipFill>
                    <a:blip r:embed="rId168"/>
                    <a:stretch>
                      <a:fillRect/>
                    </a:stretch>
                  </pic:blipFill>
                  <pic:spPr>
                    <a:xfrm>
                      <a:off x="0" y="0"/>
                      <a:ext cx="508000" cy="495300"/>
                    </a:xfrm>
                    <a:prstGeom prst="rect">
                      <a:avLst/>
                    </a:prstGeom>
                  </pic:spPr>
                </pic:pic>
              </a:graphicData>
            </a:graphic>
          </wp:inline>
        </w:drawing>
      </w:r>
      <w:r w:rsidR="00C17D17" w:rsidRPr="00770537">
        <w:rPr>
          <w:noProof/>
        </w:rPr>
        <w:t xml:space="preserve"> </w:t>
      </w:r>
      <w:r w:rsidR="00C17D17" w:rsidRPr="00770537">
        <w:rPr>
          <w:noProof/>
        </w:rPr>
        <w:drawing>
          <wp:inline distT="0" distB="0" distL="0" distR="0" wp14:anchorId="456F5C86" wp14:editId="5E92105F">
            <wp:extent cx="3181350" cy="3475920"/>
            <wp:effectExtent l="0" t="0" r="0" b="444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cstate="print">
                      <a:extLst>
                        <a:ext uri="{28A0092B-C50C-407E-A947-70E740481C1C}">
                          <a14:useLocalDpi xmlns:a14="http://schemas.microsoft.com/office/drawing/2010/main"/>
                        </a:ext>
                      </a:extLst>
                    </a:blip>
                    <a:stretch>
                      <a:fillRect/>
                    </a:stretch>
                  </pic:blipFill>
                  <pic:spPr>
                    <a:xfrm>
                      <a:off x="0" y="0"/>
                      <a:ext cx="3193269" cy="3488942"/>
                    </a:xfrm>
                    <a:prstGeom prst="rect">
                      <a:avLst/>
                    </a:prstGeom>
                  </pic:spPr>
                </pic:pic>
              </a:graphicData>
            </a:graphic>
          </wp:inline>
        </w:drawing>
      </w:r>
    </w:p>
    <w:p w14:paraId="61EBCA17" w14:textId="3570FECB" w:rsidR="00407DFF" w:rsidRPr="00770537" w:rsidRDefault="00407DFF" w:rsidP="005B0876">
      <w:pPr>
        <w:spacing w:before="120"/>
        <w:ind w:firstLine="360"/>
        <w:rPr>
          <w:b/>
        </w:rPr>
      </w:pPr>
      <w:r w:rsidRPr="00770537">
        <w:rPr>
          <w:b/>
        </w:rPr>
        <w:t>It will do:</w:t>
      </w:r>
    </w:p>
    <w:p w14:paraId="4AEB928E" w14:textId="149A1B08" w:rsidR="00407DFF" w:rsidRPr="00770537" w:rsidRDefault="00AF23DF" w:rsidP="005B0876">
      <w:pPr>
        <w:spacing w:before="120"/>
        <w:ind w:firstLine="360"/>
      </w:pPr>
      <w:r w:rsidRPr="00770537">
        <w:t xml:space="preserve">1. </w:t>
      </w:r>
      <w:r w:rsidR="00C8758B" w:rsidRPr="00770537">
        <w:t>Data preparation - c</w:t>
      </w:r>
      <w:r w:rsidR="00407DFF" w:rsidRPr="00770537">
        <w:t xml:space="preserve">heck selected data: </w:t>
      </w:r>
      <w:r w:rsidR="00407DFF" w:rsidRPr="00770537">
        <w:rPr>
          <w:b/>
          <w:u w:val="single"/>
        </w:rPr>
        <w:t xml:space="preserve">remove </w:t>
      </w:r>
      <w:proofErr w:type="spellStart"/>
      <w:r w:rsidR="00407DFF" w:rsidRPr="00770537">
        <w:rPr>
          <w:b/>
          <w:u w:val="single"/>
        </w:rPr>
        <w:t>NaN</w:t>
      </w:r>
      <w:proofErr w:type="spellEnd"/>
      <w:r w:rsidR="00407DFF" w:rsidRPr="00770537">
        <w:t xml:space="preserve"> numbers, </w:t>
      </w:r>
      <w:r w:rsidR="00AE2CAE" w:rsidRPr="00770537">
        <w:rPr>
          <w:b/>
          <w:u w:val="single"/>
        </w:rPr>
        <w:t>remove empty</w:t>
      </w:r>
      <w:r w:rsidR="00AE2CAE" w:rsidRPr="00770537">
        <w:t xml:space="preserve"> values, </w:t>
      </w:r>
      <w:r w:rsidR="00407DFF" w:rsidRPr="00770537">
        <w:rPr>
          <w:b/>
          <w:u w:val="single"/>
        </w:rPr>
        <w:t>sort</w:t>
      </w:r>
      <w:r w:rsidR="00407DFF" w:rsidRPr="00770537">
        <w:t xml:space="preserve"> data (based on the first column), remove duplicated numbers (</w:t>
      </w:r>
      <w:r w:rsidR="001F4566" w:rsidRPr="00770537">
        <w:t>“</w:t>
      </w:r>
      <w:r w:rsidR="00AE2CAE" w:rsidRPr="00770537">
        <w:rPr>
          <w:b/>
          <w:u w:val="single"/>
        </w:rPr>
        <w:t>Unique</w:t>
      </w:r>
      <w:r w:rsidR="001F4566" w:rsidRPr="00770537">
        <w:t>”</w:t>
      </w:r>
      <w:r w:rsidR="00AE2CAE" w:rsidRPr="00770537">
        <w:t xml:space="preserve">, </w:t>
      </w:r>
      <w:r w:rsidR="00407DFF" w:rsidRPr="00770537">
        <w:t>replace with their mean value)</w:t>
      </w:r>
      <w:r w:rsidR="00AE2CAE" w:rsidRPr="00770537">
        <w:t>.</w:t>
      </w:r>
    </w:p>
    <w:p w14:paraId="2E026C7C" w14:textId="6B10C8B6" w:rsidR="00407DFF" w:rsidRPr="00770537" w:rsidRDefault="00AF23DF" w:rsidP="005B0876">
      <w:pPr>
        <w:spacing w:before="120"/>
        <w:ind w:firstLine="360"/>
      </w:pPr>
      <w:r w:rsidRPr="00770537">
        <w:t xml:space="preserve">2. </w:t>
      </w:r>
      <w:r w:rsidR="00407DFF" w:rsidRPr="00770537">
        <w:t>I</w:t>
      </w:r>
      <w:r w:rsidR="00C8758B" w:rsidRPr="00770537">
        <w:t>nterpolation:</w:t>
      </w:r>
      <w:r w:rsidR="00407DFF" w:rsidRPr="00770537">
        <w:t xml:space="preserve"> using </w:t>
      </w:r>
      <w:r w:rsidR="00D97254" w:rsidRPr="00770537">
        <w:t xml:space="preserve">the </w:t>
      </w:r>
      <w:r w:rsidR="0014723C" w:rsidRPr="00770537">
        <w:rPr>
          <w:b/>
          <w:u w:val="single"/>
        </w:rPr>
        <w:t>mean</w:t>
      </w:r>
      <w:r w:rsidR="0014723C" w:rsidRPr="00770537">
        <w:t>/</w:t>
      </w:r>
      <w:r w:rsidR="00407DFF" w:rsidRPr="00770537">
        <w:t>median</w:t>
      </w:r>
      <w:r w:rsidR="0014723C" w:rsidRPr="00770537">
        <w:t>/max/min/user-defined</w:t>
      </w:r>
      <w:r w:rsidR="00407DFF" w:rsidRPr="00770537">
        <w:t xml:space="preserve"> sampling rate</w:t>
      </w:r>
    </w:p>
    <w:p w14:paraId="31C1D29F" w14:textId="3342B312" w:rsidR="00407DFF" w:rsidRPr="00770537" w:rsidRDefault="00AF23DF" w:rsidP="005B0876">
      <w:pPr>
        <w:spacing w:before="120"/>
        <w:ind w:firstLine="360"/>
      </w:pPr>
      <w:r w:rsidRPr="00770537">
        <w:t xml:space="preserve">3. </w:t>
      </w:r>
      <w:r w:rsidR="00407DFF" w:rsidRPr="00770537">
        <w:t>Detrend</w:t>
      </w:r>
      <w:r w:rsidR="00C8758B" w:rsidRPr="00770537">
        <w:t>ing:</w:t>
      </w:r>
      <w:r w:rsidR="00407DFF" w:rsidRPr="00770537">
        <w:t xml:space="preserve"> </w:t>
      </w:r>
      <w:r w:rsidR="00140BBF" w:rsidRPr="00770537">
        <w:t xml:space="preserve">removing </w:t>
      </w:r>
      <w:r w:rsidR="00407DFF" w:rsidRPr="00770537">
        <w:t xml:space="preserve">a </w:t>
      </w:r>
      <w:r w:rsidR="00485EA7" w:rsidRPr="00770537">
        <w:t xml:space="preserve">long-term </w:t>
      </w:r>
      <w:r w:rsidR="00407DFF" w:rsidRPr="00770537">
        <w:t>trend</w:t>
      </w:r>
      <w:r w:rsidR="00485EA7" w:rsidRPr="00770537">
        <w:t xml:space="preserve"> using users defined parameters</w:t>
      </w:r>
      <w:r w:rsidR="00F206B3" w:rsidRPr="00770537">
        <w:t xml:space="preserve"> (</w:t>
      </w:r>
      <w:r w:rsidR="00485EA7" w:rsidRPr="00770537">
        <w:t>default value is 35% LOWESS</w:t>
      </w:r>
      <w:r w:rsidR="00F206B3" w:rsidRPr="00770537">
        <w:t>)</w:t>
      </w:r>
      <w:r w:rsidR="00485EA7" w:rsidRPr="00770537">
        <w:t>.</w:t>
      </w:r>
    </w:p>
    <w:p w14:paraId="5D9D43B8" w14:textId="6E2B00B8" w:rsidR="00407DFF" w:rsidRPr="00770537" w:rsidRDefault="00AF23DF" w:rsidP="005B0876">
      <w:pPr>
        <w:spacing w:before="120"/>
        <w:ind w:firstLine="360"/>
      </w:pPr>
      <w:r w:rsidRPr="00770537">
        <w:t xml:space="preserve">4. </w:t>
      </w:r>
      <w:r w:rsidR="00407DFF" w:rsidRPr="00770537">
        <w:t>Power spectral analysis</w:t>
      </w:r>
      <w:r w:rsidR="00C8758B" w:rsidRPr="00770537">
        <w:t>:</w:t>
      </w:r>
      <w:r w:rsidR="00407DFF" w:rsidRPr="00770537">
        <w:t xml:space="preserve"> </w:t>
      </w:r>
      <w:r w:rsidR="00A70F8B" w:rsidRPr="00770537">
        <w:t>to show significant</w:t>
      </w:r>
      <w:r w:rsidR="007259A1" w:rsidRPr="00770537">
        <w:t xml:space="preserve"> frequencies;</w:t>
      </w:r>
      <w:r w:rsidR="00A70F8B" w:rsidRPr="00770537">
        <w:t xml:space="preserve"> </w:t>
      </w:r>
      <w:r w:rsidR="007259A1" w:rsidRPr="00770537">
        <w:t>a</w:t>
      </w:r>
      <w:r w:rsidR="00407DFF" w:rsidRPr="00770537">
        <w:t xml:space="preserve">ided with a robust AR(1) red noise model using a </w:t>
      </w:r>
      <w:r w:rsidR="00FE0906" w:rsidRPr="00770537">
        <w:t xml:space="preserve">log best-fit to the </w:t>
      </w:r>
      <w:r w:rsidR="00407DFF" w:rsidRPr="00770537">
        <w:t>2</w:t>
      </w:r>
      <w:r w:rsidR="00333B5A" w:rsidRPr="00770537">
        <w:t>5</w:t>
      </w:r>
      <w:r w:rsidR="00407DFF" w:rsidRPr="00770537">
        <w:t>% median</w:t>
      </w:r>
      <w:r w:rsidR="00FE0906" w:rsidRPr="00770537">
        <w:t>-</w:t>
      </w:r>
      <w:r w:rsidR="00407DFF" w:rsidRPr="00770537">
        <w:t>smoothed spectrum.</w:t>
      </w:r>
    </w:p>
    <w:p w14:paraId="0089B002" w14:textId="4237093A" w:rsidR="00407DFF" w:rsidRPr="00770537" w:rsidRDefault="00AF23DF" w:rsidP="005B0876">
      <w:pPr>
        <w:spacing w:before="120"/>
        <w:ind w:firstLine="360"/>
      </w:pPr>
      <w:r w:rsidRPr="00770537">
        <w:t xml:space="preserve">5. </w:t>
      </w:r>
      <w:r w:rsidR="00A70F8B" w:rsidRPr="00770537">
        <w:t>Evolutionary FFT</w:t>
      </w:r>
      <w:r w:rsidR="007259A1" w:rsidRPr="00770537">
        <w:t>: using a</w:t>
      </w:r>
      <w:r w:rsidR="00265B03" w:rsidRPr="00770537">
        <w:t>n</w:t>
      </w:r>
      <w:r w:rsidR="007259A1" w:rsidRPr="00770537">
        <w:t xml:space="preserve"> </w:t>
      </w:r>
      <w:r w:rsidR="00265B03" w:rsidRPr="00770537">
        <w:t>adjusted sliding</w:t>
      </w:r>
      <w:r w:rsidR="007259A1" w:rsidRPr="00770537">
        <w:t xml:space="preserve"> window.</w:t>
      </w:r>
    </w:p>
    <w:p w14:paraId="7402BD43" w14:textId="631C99A6" w:rsidR="00FB74B9" w:rsidRPr="00770537" w:rsidRDefault="00AF23DF" w:rsidP="005B0876">
      <w:pPr>
        <w:spacing w:before="120"/>
        <w:ind w:firstLine="360"/>
      </w:pPr>
      <w:r w:rsidRPr="00770537">
        <w:t xml:space="preserve">6. </w:t>
      </w:r>
      <w:r w:rsidR="00D2365A" w:rsidRPr="00770537">
        <w:t>W</w:t>
      </w:r>
      <w:r w:rsidR="00FB74B9" w:rsidRPr="00770537">
        <w:t>avelet transform</w:t>
      </w:r>
      <w:r w:rsidR="00D2365A" w:rsidRPr="00770537">
        <w:t>:</w:t>
      </w:r>
      <w:r w:rsidR="007259A1" w:rsidRPr="00770537">
        <w:t xml:space="preserve"> using </w:t>
      </w:r>
      <w:r w:rsidR="00881F69" w:rsidRPr="00770537">
        <w:t>settings</w:t>
      </w:r>
      <w:r w:rsidR="00902125" w:rsidRPr="00770537">
        <w:t xml:space="preserve"> of user-defined period range</w:t>
      </w:r>
      <w:r w:rsidR="007259A1" w:rsidRPr="00770537">
        <w:t>.</w:t>
      </w:r>
    </w:p>
    <w:p w14:paraId="0D89AD2A" w14:textId="73901165" w:rsidR="00FB74B9" w:rsidRPr="00770537" w:rsidRDefault="00AF23DF" w:rsidP="005B0876">
      <w:pPr>
        <w:spacing w:before="120"/>
        <w:ind w:firstLine="360"/>
      </w:pPr>
      <w:r w:rsidRPr="00770537">
        <w:t xml:space="preserve">7. </w:t>
      </w:r>
      <w:r w:rsidR="00FB74B9" w:rsidRPr="00770537">
        <w:t>Save results</w:t>
      </w:r>
      <w:r w:rsidR="004B1205" w:rsidRPr="00770537">
        <w:t>.</w:t>
      </w:r>
    </w:p>
    <w:p w14:paraId="03060A54" w14:textId="40F6E03E" w:rsidR="00FB74B9" w:rsidRPr="00770537" w:rsidRDefault="00AF23DF" w:rsidP="005B0876">
      <w:pPr>
        <w:spacing w:before="120"/>
        <w:ind w:firstLine="360"/>
      </w:pPr>
      <w:r w:rsidRPr="00770537">
        <w:t xml:space="preserve">8. </w:t>
      </w:r>
      <w:r w:rsidR="00FB74B9" w:rsidRPr="00770537">
        <w:t>Pause 0.5 seconds after each above step.</w:t>
      </w:r>
    </w:p>
    <w:p w14:paraId="37E1B5E3" w14:textId="29E54E92" w:rsidR="003D1F48" w:rsidRPr="00770537" w:rsidRDefault="007B10BC" w:rsidP="00254C15">
      <w:pPr>
        <w:pStyle w:val="Heading1"/>
        <w:rPr>
          <w:rFonts w:ascii="Times New Roman" w:hAnsi="Times New Roman" w:cs="Times New Roman"/>
          <w:b/>
          <w:color w:val="000000" w:themeColor="text1"/>
        </w:rPr>
      </w:pPr>
      <w:bookmarkStart w:id="94" w:name="_Toc47539185"/>
      <w:r w:rsidRPr="00770537">
        <w:rPr>
          <w:rFonts w:ascii="Times New Roman" w:hAnsi="Times New Roman" w:cs="Times New Roman"/>
          <w:b/>
          <w:color w:val="000000" w:themeColor="text1"/>
        </w:rPr>
        <w:lastRenderedPageBreak/>
        <w:t>5</w:t>
      </w:r>
      <w:r w:rsidR="009204B9" w:rsidRPr="00770537">
        <w:rPr>
          <w:rFonts w:ascii="Times New Roman" w:hAnsi="Times New Roman" w:cs="Times New Roman"/>
          <w:b/>
          <w:color w:val="000000" w:themeColor="text1"/>
        </w:rPr>
        <w:t>. DYNO</w:t>
      </w:r>
      <w:r w:rsidRPr="00770537">
        <w:rPr>
          <w:rFonts w:ascii="Times New Roman" w:hAnsi="Times New Roman" w:cs="Times New Roman"/>
          <w:b/>
          <w:color w:val="000000" w:themeColor="text1"/>
        </w:rPr>
        <w:t>T</w:t>
      </w:r>
      <w:r w:rsidR="009204B9" w:rsidRPr="00770537">
        <w:rPr>
          <w:rFonts w:ascii="Times New Roman" w:hAnsi="Times New Roman" w:cs="Times New Roman"/>
          <w:b/>
          <w:color w:val="000000" w:themeColor="text1"/>
        </w:rPr>
        <w:t xml:space="preserve"> model Description</w:t>
      </w:r>
      <w:bookmarkEnd w:id="94"/>
      <w:r w:rsidR="003D1F48" w:rsidRPr="00770537">
        <w:rPr>
          <w:rFonts w:ascii="Times New Roman" w:hAnsi="Times New Roman" w:cs="Times New Roman"/>
          <w:b/>
          <w:color w:val="000000" w:themeColor="text1"/>
        </w:rPr>
        <w:t xml:space="preserve"> </w:t>
      </w:r>
    </w:p>
    <w:p w14:paraId="4E9FB61A" w14:textId="77777777" w:rsidR="00D358B3" w:rsidRPr="00770537" w:rsidRDefault="00D358B3" w:rsidP="00D358B3">
      <w:pPr>
        <w:rPr>
          <w:i/>
          <w:iCs/>
        </w:rPr>
      </w:pPr>
    </w:p>
    <w:p w14:paraId="0F8E976E" w14:textId="619071B5" w:rsidR="00D358B3" w:rsidRPr="00770537" w:rsidRDefault="00200537" w:rsidP="00D358B3">
      <w:pPr>
        <w:rPr>
          <w:i/>
          <w:iCs/>
        </w:rPr>
      </w:pPr>
      <w:hyperlink w:anchor="_ENREF_7" w:tooltip="Li, 2018 #5893"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BC5E89" w:rsidRPr="00BC5E89">
          <w:rPr>
            <w:rStyle w:val="Hyperlink"/>
          </w:rPr>
          <w:fldChar w:fldCharType="separate"/>
        </w:r>
        <w:r w:rsidR="00BC5E89" w:rsidRPr="00BC5E89">
          <w:rPr>
            <w:rStyle w:val="Hyperlink"/>
          </w:rPr>
          <w:t>Li et al. (2018a)</w:t>
        </w:r>
        <w:r w:rsidR="00BC5E89" w:rsidRPr="00BC5E89">
          <w:rPr>
            <w:rStyle w:val="Hyperlink"/>
          </w:rPr>
          <w:fldChar w:fldCharType="end"/>
        </w:r>
      </w:hyperlink>
      <w:r w:rsidR="00D358B3" w:rsidRPr="00770537">
        <w:rPr>
          <w:i/>
          <w:iCs/>
        </w:rPr>
        <w:t xml:space="preserve"> developed a dynamic noise after orbital tuning, or DYNOT model for the</w:t>
      </w:r>
    </w:p>
    <w:p w14:paraId="69156EF6" w14:textId="71275BFE" w:rsidR="00D358B3" w:rsidRPr="00770537" w:rsidRDefault="00D358B3" w:rsidP="00D358B3">
      <w:pPr>
        <w:rPr>
          <w:i/>
          <w:iCs/>
        </w:rPr>
      </w:pPr>
      <w:r w:rsidRPr="00770537">
        <w:rPr>
          <w:i/>
          <w:iCs/>
        </w:rPr>
        <w:t xml:space="preserve">sea-level </w:t>
      </w:r>
      <w:r w:rsidR="00604430" w:rsidRPr="00770537">
        <w:rPr>
          <w:i/>
          <w:iCs/>
        </w:rPr>
        <w:t>changes</w:t>
      </w:r>
      <w:r w:rsidRPr="00770537">
        <w:rPr>
          <w:i/>
          <w:iCs/>
        </w:rPr>
        <w:t xml:space="preserve"> based on the dynamic non-orbital signal in climate proxy records after subtracting orbital, i.e., astronomically forced climate signal. The DYNOT model is</w:t>
      </w:r>
    </w:p>
    <w:p w14:paraId="74BCD3EF" w14:textId="7B5C10B2" w:rsidR="009204B9" w:rsidRPr="00770537" w:rsidRDefault="00D358B3" w:rsidP="00D358B3">
      <w:pPr>
        <w:rPr>
          <w:i/>
          <w:iCs/>
        </w:rPr>
      </w:pPr>
      <w:r w:rsidRPr="00770537">
        <w:rPr>
          <w:i/>
          <w:iCs/>
        </w:rPr>
        <w:t>supplemented by a second, independent lag-1 autocorrelation coefficient, or ρ</w:t>
      </w:r>
      <w:r w:rsidRPr="00770537">
        <w:rPr>
          <w:i/>
          <w:iCs/>
          <w:vertAlign w:val="subscript"/>
        </w:rPr>
        <w:t>1</w:t>
      </w:r>
      <w:r w:rsidRPr="00770537">
        <w:rPr>
          <w:i/>
          <w:iCs/>
        </w:rPr>
        <w:t xml:space="preserve"> model, which forms the basis of a statistical method for red noise estimation of time series. DYNOT and ρ</w:t>
      </w:r>
      <w:r w:rsidRPr="00770537">
        <w:rPr>
          <w:i/>
          <w:iCs/>
          <w:vertAlign w:val="subscript"/>
        </w:rPr>
        <w:t>1</w:t>
      </w:r>
      <w:r w:rsidRPr="00770537">
        <w:rPr>
          <w:i/>
          <w:iCs/>
        </w:rPr>
        <w:t xml:space="preserve"> modeling of a GR series of ODP Site 1119 over the past 1.4 myr correlates with the classic low-passed δ</w:t>
      </w:r>
      <w:r w:rsidRPr="00770537">
        <w:rPr>
          <w:i/>
          <w:iCs/>
          <w:vertAlign w:val="superscript"/>
        </w:rPr>
        <w:t>18</w:t>
      </w:r>
      <w:r w:rsidRPr="00770537">
        <w:rPr>
          <w:i/>
          <w:iCs/>
        </w:rPr>
        <w:t>O sea-level curve, demonstrating the efficacy of the sedimentary noise model.</w:t>
      </w:r>
    </w:p>
    <w:p w14:paraId="06CF89BF" w14:textId="77777777" w:rsidR="00D358B3" w:rsidRPr="00770537" w:rsidRDefault="00D358B3" w:rsidP="00D358B3">
      <w:pPr>
        <w:rPr>
          <w:i/>
          <w:iCs/>
        </w:rPr>
      </w:pPr>
    </w:p>
    <w:p w14:paraId="593ED543" w14:textId="77777777" w:rsidR="008A1802" w:rsidRPr="00770537" w:rsidRDefault="008A1802" w:rsidP="008A1802">
      <w:pPr>
        <w:pStyle w:val="Heading2"/>
        <w:rPr>
          <w:rFonts w:ascii="Times New Roman" w:hAnsi="Times New Roman" w:cs="Times New Roman"/>
          <w:b/>
          <w:color w:val="000000" w:themeColor="text1"/>
          <w:sz w:val="28"/>
          <w:szCs w:val="28"/>
        </w:rPr>
      </w:pPr>
      <w:bookmarkStart w:id="95" w:name="_Toc47539186"/>
      <w:r w:rsidRPr="00770537">
        <w:rPr>
          <w:rFonts w:ascii="Times New Roman" w:hAnsi="Times New Roman" w:cs="Times New Roman"/>
          <w:b/>
          <w:color w:val="000000" w:themeColor="text1"/>
          <w:sz w:val="28"/>
          <w:szCs w:val="28"/>
        </w:rPr>
        <w:t>5.1 Data format</w:t>
      </w:r>
      <w:bookmarkEnd w:id="95"/>
    </w:p>
    <w:p w14:paraId="5A885D87" w14:textId="77777777" w:rsidR="008A1802" w:rsidRPr="00770537" w:rsidRDefault="008A1802" w:rsidP="008A1802">
      <w:pPr>
        <w:rPr>
          <w:i/>
          <w:iCs/>
        </w:rPr>
      </w:pPr>
    </w:p>
    <w:p w14:paraId="3C78FD5A" w14:textId="77777777" w:rsidR="008A1802" w:rsidRPr="00770537" w:rsidRDefault="008A1802" w:rsidP="008A1802">
      <w:pPr>
        <w:ind w:firstLine="360"/>
      </w:pPr>
      <w:r w:rsidRPr="00770537">
        <w:rPr>
          <w:i/>
          <w:iCs/>
        </w:rPr>
        <w:t>data for the DYNOT model (support data in *.csv and *.txt format)</w:t>
      </w:r>
    </w:p>
    <w:p w14:paraId="089C4276" w14:textId="77777777" w:rsidR="008A1802" w:rsidRPr="00770537" w:rsidRDefault="008A1802" w:rsidP="008A1802"/>
    <w:p w14:paraId="6DAE5765" w14:textId="77777777" w:rsidR="008A1802" w:rsidRPr="00770537" w:rsidRDefault="008A1802" w:rsidP="008A1802">
      <w:pPr>
        <w:spacing w:before="120"/>
        <w:ind w:firstLine="360"/>
      </w:pPr>
      <w:r w:rsidRPr="00770537">
        <w:t xml:space="preserve">Name: </w:t>
      </w:r>
      <w:r w:rsidRPr="00770537">
        <w:tab/>
      </w:r>
      <w:r w:rsidRPr="00770537">
        <w:tab/>
        <w:t>data</w:t>
      </w:r>
    </w:p>
    <w:p w14:paraId="545BB62D" w14:textId="77777777" w:rsidR="008A1802" w:rsidRPr="00770537" w:rsidRDefault="008A1802" w:rsidP="008A1802">
      <w:pPr>
        <w:spacing w:before="120"/>
        <w:ind w:firstLine="360"/>
      </w:pPr>
      <w:r w:rsidRPr="00770537">
        <w:t xml:space="preserve">Length: </w:t>
      </w:r>
      <w:r w:rsidRPr="00770537">
        <w:tab/>
      </w:r>
      <w:r w:rsidRPr="00770537">
        <w:tab/>
        <w:t xml:space="preserve">m × 2  </w:t>
      </w:r>
      <w:r w:rsidRPr="00770537">
        <w:tab/>
      </w:r>
      <w:r w:rsidRPr="00770537">
        <w:tab/>
        <w:t>% must be a 2-column dataset</w:t>
      </w:r>
    </w:p>
    <w:p w14:paraId="5D68B92F" w14:textId="77777777" w:rsidR="008A1802" w:rsidRPr="00770537" w:rsidRDefault="008A1802" w:rsidP="008A1802">
      <w:pPr>
        <w:spacing w:before="120"/>
        <w:ind w:firstLine="360"/>
      </w:pPr>
      <w:r w:rsidRPr="00770537">
        <w:t xml:space="preserve">Column 1: </w:t>
      </w:r>
      <w:r w:rsidRPr="00770537">
        <w:tab/>
        <w:t xml:space="preserve">time    </w:t>
      </w:r>
      <w:r w:rsidRPr="00770537">
        <w:tab/>
      </w:r>
      <w:r w:rsidRPr="00770537">
        <w:tab/>
        <w:t>% unit must be in ka;</w:t>
      </w:r>
    </w:p>
    <w:p w14:paraId="15951BF0" w14:textId="77777777" w:rsidR="008A1802" w:rsidRPr="00770537" w:rsidRDefault="008A1802" w:rsidP="008A1802">
      <w:pPr>
        <w:spacing w:before="120"/>
        <w:ind w:firstLine="360"/>
      </w:pPr>
      <w:r w:rsidRPr="00770537">
        <w:t xml:space="preserve">Column 2: </w:t>
      </w:r>
      <w:r w:rsidRPr="00770537">
        <w:tab/>
        <w:t>value</w:t>
      </w:r>
    </w:p>
    <w:p w14:paraId="145D9431" w14:textId="77777777" w:rsidR="008A1802" w:rsidRPr="00770537" w:rsidRDefault="008A1802" w:rsidP="008A1802">
      <w:pPr>
        <w:spacing w:before="120"/>
        <w:ind w:firstLine="360"/>
      </w:pPr>
      <w:r w:rsidRPr="00770537">
        <w:rPr>
          <w:b/>
        </w:rPr>
        <w:t>Notes</w:t>
      </w:r>
      <w:r w:rsidRPr="00770537">
        <w:t>:</w:t>
      </w:r>
    </w:p>
    <w:p w14:paraId="650AD2A5" w14:textId="77777777" w:rsidR="008A1802" w:rsidRPr="00770537" w:rsidRDefault="008A1802" w:rsidP="008A1802">
      <w:pPr>
        <w:spacing w:before="120"/>
        <w:ind w:firstLine="360"/>
      </w:pPr>
      <w:r w:rsidRPr="00770537">
        <w:rPr>
          <w:b/>
        </w:rPr>
        <w:t>#1:</w:t>
      </w:r>
      <w:r w:rsidRPr="00770537">
        <w:t xml:space="preserve"> Proxy data is assumed to be sensitive to water-depth related noise at your section/core.</w:t>
      </w:r>
    </w:p>
    <w:p w14:paraId="6B4002A5" w14:textId="77777777" w:rsidR="008A1802" w:rsidRPr="00770537" w:rsidRDefault="008A1802" w:rsidP="008A1802">
      <w:pPr>
        <w:spacing w:before="120"/>
        <w:ind w:left="1170" w:hanging="810"/>
      </w:pPr>
      <w:r w:rsidRPr="00770537">
        <w:rPr>
          <w:b/>
        </w:rPr>
        <w:t>#2:</w:t>
      </w:r>
      <w:r w:rsidRPr="00770537">
        <w:t xml:space="preserve"> There is no requirement for interpolation, normalization, or removing long-term trend (i.e., pre-whitening) of the dataset.</w:t>
      </w:r>
    </w:p>
    <w:p w14:paraId="11B253B4" w14:textId="77777777" w:rsidR="008A1802" w:rsidRPr="00770537" w:rsidRDefault="008A1802" w:rsidP="008A1802">
      <w:pPr>
        <w:spacing w:before="120"/>
        <w:ind w:left="1170" w:hanging="810"/>
      </w:pPr>
      <w:r w:rsidRPr="00770537">
        <w:rPr>
          <w:b/>
        </w:rPr>
        <w:t>#3:</w:t>
      </w:r>
      <w:r w:rsidRPr="00770537">
        <w:t xml:space="preserve"> Extreme values should be removed.</w:t>
      </w:r>
    </w:p>
    <w:p w14:paraId="0141D944" w14:textId="77777777" w:rsidR="008A1802" w:rsidRPr="00770537" w:rsidRDefault="008A1802" w:rsidP="008A1802">
      <w:pPr>
        <w:spacing w:before="120"/>
        <w:ind w:left="1170" w:hanging="810"/>
      </w:pPr>
      <w:r w:rsidRPr="00770537">
        <w:rPr>
          <w:b/>
        </w:rPr>
        <w:t>#4:</w:t>
      </w:r>
      <w:r w:rsidRPr="00770537">
        <w:t xml:space="preserve"> Both increasing-upward and decreasing-upward time series are valid.</w:t>
      </w:r>
    </w:p>
    <w:p w14:paraId="5638B402" w14:textId="77777777" w:rsidR="008A1802" w:rsidRPr="00770537" w:rsidRDefault="008A1802" w:rsidP="008A1802">
      <w:pPr>
        <w:spacing w:before="120"/>
        <w:ind w:left="1170" w:hanging="810"/>
      </w:pPr>
    </w:p>
    <w:p w14:paraId="0B1B5CD5" w14:textId="3D04F7B9" w:rsidR="009204B9" w:rsidRPr="00770537" w:rsidRDefault="007B10BC" w:rsidP="000F0467">
      <w:pPr>
        <w:pStyle w:val="Heading2"/>
        <w:rPr>
          <w:rFonts w:ascii="Times New Roman" w:hAnsi="Times New Roman" w:cs="Times New Roman"/>
          <w:b/>
          <w:color w:val="000000" w:themeColor="text1"/>
          <w:sz w:val="28"/>
          <w:szCs w:val="28"/>
        </w:rPr>
      </w:pPr>
      <w:bookmarkStart w:id="96" w:name="_Toc47539187"/>
      <w:r w:rsidRPr="00770537">
        <w:rPr>
          <w:rFonts w:ascii="Times New Roman" w:hAnsi="Times New Roman" w:cs="Times New Roman"/>
          <w:b/>
          <w:color w:val="000000" w:themeColor="text1"/>
          <w:sz w:val="28"/>
          <w:szCs w:val="28"/>
        </w:rPr>
        <w:t>5</w:t>
      </w:r>
      <w:r w:rsidR="008E55E7" w:rsidRPr="00770537">
        <w:rPr>
          <w:rFonts w:ascii="Times New Roman" w:hAnsi="Times New Roman" w:cs="Times New Roman"/>
          <w:b/>
          <w:color w:val="000000" w:themeColor="text1"/>
          <w:sz w:val="28"/>
          <w:szCs w:val="28"/>
        </w:rPr>
        <w:t>.</w:t>
      </w:r>
      <w:r w:rsidR="008A1802" w:rsidRPr="00770537">
        <w:rPr>
          <w:rFonts w:ascii="Times New Roman" w:hAnsi="Times New Roman" w:cs="Times New Roman"/>
          <w:b/>
          <w:color w:val="000000" w:themeColor="text1"/>
          <w:sz w:val="28"/>
          <w:szCs w:val="28"/>
        </w:rPr>
        <w:t>2</w:t>
      </w:r>
      <w:r w:rsidR="008E55E7" w:rsidRPr="00770537">
        <w:rPr>
          <w:rFonts w:ascii="Times New Roman" w:hAnsi="Times New Roman" w:cs="Times New Roman"/>
          <w:b/>
          <w:color w:val="000000" w:themeColor="text1"/>
          <w:sz w:val="28"/>
          <w:szCs w:val="28"/>
        </w:rPr>
        <w:t xml:space="preserve"> </w:t>
      </w:r>
      <w:r w:rsidR="005C74F8" w:rsidRPr="00770537">
        <w:rPr>
          <w:rFonts w:ascii="Times New Roman" w:hAnsi="Times New Roman" w:cs="Times New Roman"/>
          <w:b/>
          <w:color w:val="000000" w:themeColor="text1"/>
          <w:sz w:val="28"/>
          <w:szCs w:val="28"/>
        </w:rPr>
        <w:t>Startup</w:t>
      </w:r>
      <w:bookmarkEnd w:id="96"/>
      <w:r w:rsidR="009204B9" w:rsidRPr="00770537">
        <w:rPr>
          <w:rFonts w:ascii="Times New Roman" w:hAnsi="Times New Roman" w:cs="Times New Roman"/>
          <w:b/>
          <w:color w:val="000000" w:themeColor="text1"/>
          <w:sz w:val="28"/>
          <w:szCs w:val="28"/>
        </w:rPr>
        <w:t xml:space="preserve"> </w:t>
      </w:r>
    </w:p>
    <w:p w14:paraId="03DCF469" w14:textId="26A2258B" w:rsidR="00380180" w:rsidRPr="00770537" w:rsidRDefault="00380180" w:rsidP="005C74F8">
      <w:pPr>
        <w:spacing w:before="120"/>
        <w:ind w:left="360" w:firstLine="360"/>
      </w:pPr>
      <w:r w:rsidRPr="00770537">
        <w:t xml:space="preserve">1. </w:t>
      </w:r>
      <w:r w:rsidR="006C4D71" w:rsidRPr="00770537">
        <w:t>Left click to s</w:t>
      </w:r>
      <w:r w:rsidRPr="00770537">
        <w:t>elect a dataset file</w:t>
      </w:r>
      <w:r w:rsidR="006C4D71" w:rsidRPr="00770537">
        <w:t xml:space="preserve"> in </w:t>
      </w:r>
      <w:r w:rsidR="00111B47" w:rsidRPr="00111B47">
        <w:rPr>
          <w:i/>
        </w:rPr>
        <w:t>Acycle</w:t>
      </w:r>
      <w:r w:rsidR="006C4D71" w:rsidRPr="00770537">
        <w:t xml:space="preserve"> main window</w:t>
      </w:r>
      <w:r w:rsidRPr="00770537">
        <w:t>.</w:t>
      </w:r>
    </w:p>
    <w:p w14:paraId="2A81A97E" w14:textId="2CCC88BF" w:rsidR="009204B9" w:rsidRPr="00770537" w:rsidRDefault="00380180" w:rsidP="005C74F8">
      <w:pPr>
        <w:spacing w:before="120"/>
        <w:ind w:left="360" w:firstLine="360"/>
        <w:rPr>
          <w:i/>
        </w:rPr>
      </w:pPr>
      <w:r w:rsidRPr="00770537">
        <w:t xml:space="preserve">2. </w:t>
      </w:r>
      <w:r w:rsidR="006C4D71" w:rsidRPr="00770537">
        <w:t>S</w:t>
      </w:r>
      <w:r w:rsidR="00042D20" w:rsidRPr="00770537">
        <w:t>elect</w:t>
      </w:r>
      <w:r w:rsidR="00EB5006" w:rsidRPr="00770537">
        <w:rPr>
          <w:i/>
        </w:rPr>
        <w:t xml:space="preserve"> </w:t>
      </w:r>
      <w:r w:rsidRPr="00770537">
        <w:t>“</w:t>
      </w:r>
      <w:r w:rsidR="005C74F8" w:rsidRPr="00770537">
        <w:t>Timeseries</w:t>
      </w:r>
      <w:r w:rsidRPr="00770537">
        <w:t>”</w:t>
      </w:r>
      <w:r w:rsidR="005C74F8" w:rsidRPr="00770537">
        <w:t xml:space="preserve"> </w:t>
      </w:r>
      <w:r w:rsidR="00401340" w:rsidRPr="00770537">
        <w:t>–</w:t>
      </w:r>
      <w:r w:rsidR="005C74F8" w:rsidRPr="00770537">
        <w:t xml:space="preserve"> </w:t>
      </w:r>
      <w:r w:rsidR="00401340" w:rsidRPr="00770537">
        <w:t xml:space="preserve">“Sedimentary Noise Model” </w:t>
      </w:r>
      <w:r w:rsidR="004D398F" w:rsidRPr="00770537">
        <w:t>–</w:t>
      </w:r>
      <w:r w:rsidR="00401340" w:rsidRPr="00770537">
        <w:t xml:space="preserve"> </w:t>
      </w:r>
      <w:r w:rsidRPr="00770537">
        <w:t>“</w:t>
      </w:r>
      <w:r w:rsidR="005C74F8" w:rsidRPr="00770537">
        <w:t>DYNOT</w:t>
      </w:r>
      <w:r w:rsidRPr="00770537">
        <w:t>”</w:t>
      </w:r>
    </w:p>
    <w:p w14:paraId="0A65D15C" w14:textId="342EF9CB" w:rsidR="00BC6FEF" w:rsidRPr="00770537" w:rsidRDefault="00BC6FEF" w:rsidP="00BC6FEF">
      <w:pPr>
        <w:spacing w:before="120"/>
        <w:ind w:firstLine="720"/>
      </w:pPr>
      <w:r w:rsidRPr="00770537">
        <w:t>3. The DYNOT sea-level model GUI (Fig. 2) is below.</w:t>
      </w:r>
    </w:p>
    <w:p w14:paraId="1ED08A62" w14:textId="77777777" w:rsidR="004D398F" w:rsidRPr="00770537" w:rsidRDefault="004D398F" w:rsidP="005C74F8">
      <w:pPr>
        <w:spacing w:before="120"/>
        <w:ind w:left="360" w:firstLine="360"/>
        <w:rPr>
          <w:i/>
          <w:iCs/>
        </w:rPr>
      </w:pPr>
    </w:p>
    <w:p w14:paraId="4B50161F" w14:textId="5DC86F3B" w:rsidR="009204B9" w:rsidRPr="00770537" w:rsidRDefault="004D398F" w:rsidP="005C74F8">
      <w:pPr>
        <w:jc w:val="center"/>
      </w:pPr>
      <w:r w:rsidRPr="00770537">
        <w:rPr>
          <w:noProof/>
        </w:rPr>
        <w:drawing>
          <wp:inline distT="0" distB="0" distL="0" distR="0" wp14:anchorId="4388261A" wp14:editId="3EAD4BFD">
            <wp:extent cx="5943600" cy="42037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5943600" cy="420370"/>
                    </a:xfrm>
                    <a:prstGeom prst="rect">
                      <a:avLst/>
                    </a:prstGeom>
                  </pic:spPr>
                </pic:pic>
              </a:graphicData>
            </a:graphic>
          </wp:inline>
        </w:drawing>
      </w:r>
    </w:p>
    <w:p w14:paraId="6D600FCF" w14:textId="77777777" w:rsidR="004D398F" w:rsidRPr="00770537" w:rsidRDefault="004D398F" w:rsidP="005C74F8">
      <w:pPr>
        <w:jc w:val="center"/>
      </w:pPr>
    </w:p>
    <w:p w14:paraId="5A6D8AD0" w14:textId="53A54D5A" w:rsidR="009204B9" w:rsidRPr="00770537" w:rsidRDefault="009204B9" w:rsidP="009204B9">
      <w:pPr>
        <w:ind w:firstLine="720"/>
        <w:jc w:val="center"/>
        <w:rPr>
          <w:bCs/>
        </w:rPr>
      </w:pPr>
      <w:r w:rsidRPr="00770537">
        <w:rPr>
          <w:bCs/>
        </w:rPr>
        <w:t>Fig. 1. MatLab workspace for the DYNO</w:t>
      </w:r>
      <w:r w:rsidR="0023124D" w:rsidRPr="00770537">
        <w:rPr>
          <w:bCs/>
        </w:rPr>
        <w:t>T</w:t>
      </w:r>
      <w:r w:rsidRPr="00770537">
        <w:rPr>
          <w:bCs/>
        </w:rPr>
        <w:t xml:space="preserve"> model.</w:t>
      </w:r>
    </w:p>
    <w:p w14:paraId="0AA653B0" w14:textId="77777777" w:rsidR="007729E5" w:rsidRPr="00770537" w:rsidRDefault="007729E5" w:rsidP="009204B9">
      <w:pPr>
        <w:ind w:firstLine="720"/>
        <w:jc w:val="center"/>
        <w:rPr>
          <w:bCs/>
        </w:rPr>
      </w:pPr>
    </w:p>
    <w:p w14:paraId="32D610FA" w14:textId="77777777" w:rsidR="007729E5" w:rsidRPr="00770537" w:rsidRDefault="007729E5" w:rsidP="007729E5"/>
    <w:p w14:paraId="45EC2CBF" w14:textId="21327AD1" w:rsidR="009204B9" w:rsidRPr="00770537" w:rsidRDefault="00F45588" w:rsidP="000C36DC">
      <w:pPr>
        <w:jc w:val="center"/>
      </w:pPr>
      <w:r w:rsidRPr="00770537">
        <w:rPr>
          <w:noProof/>
        </w:rPr>
        <w:lastRenderedPageBreak/>
        <w:drawing>
          <wp:inline distT="0" distB="0" distL="0" distR="0" wp14:anchorId="289E6976" wp14:editId="30AD7A34">
            <wp:extent cx="5943600" cy="3599180"/>
            <wp:effectExtent l="0" t="0" r="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5963529" cy="3611248"/>
                    </a:xfrm>
                    <a:prstGeom prst="rect">
                      <a:avLst/>
                    </a:prstGeom>
                  </pic:spPr>
                </pic:pic>
              </a:graphicData>
            </a:graphic>
          </wp:inline>
        </w:drawing>
      </w:r>
    </w:p>
    <w:p w14:paraId="27A4802D" w14:textId="05D12FAE" w:rsidR="0010356F" w:rsidRPr="00770537" w:rsidRDefault="00344F5F" w:rsidP="007729E5">
      <w:pPr>
        <w:jc w:val="center"/>
      </w:pPr>
      <w:r w:rsidRPr="00770537">
        <w:t>Fig. 2. The DYNO</w:t>
      </w:r>
      <w:r w:rsidR="0023124D" w:rsidRPr="00770537">
        <w:t>T</w:t>
      </w:r>
      <w:r w:rsidRPr="00770537">
        <w:t xml:space="preserve"> model</w:t>
      </w:r>
    </w:p>
    <w:p w14:paraId="79940588" w14:textId="0295D4FC" w:rsidR="00F24A30" w:rsidRPr="00770537" w:rsidRDefault="00212B20" w:rsidP="00763AE7">
      <w:pPr>
        <w:spacing w:before="120"/>
        <w:ind w:left="1170" w:hanging="810"/>
      </w:pPr>
      <w:r w:rsidRPr="00770537">
        <w:rPr>
          <w:b/>
        </w:rPr>
        <w:t xml:space="preserve">4. </w:t>
      </w:r>
      <w:r w:rsidR="003905C4" w:rsidRPr="00770537">
        <w:rPr>
          <w:b/>
        </w:rPr>
        <w:t xml:space="preserve">Click </w:t>
      </w:r>
      <w:r w:rsidR="003905C4" w:rsidRPr="00770537">
        <w:rPr>
          <w:b/>
          <w:bdr w:val="single" w:sz="4" w:space="0" w:color="auto"/>
        </w:rPr>
        <w:t>Data ready</w:t>
      </w:r>
      <w:r w:rsidR="003905C4" w:rsidRPr="00770537">
        <w:rPr>
          <w:b/>
        </w:rPr>
        <w:t xml:space="preserve"> button</w:t>
      </w:r>
      <w:r w:rsidR="00763AE7" w:rsidRPr="00770537">
        <w:rPr>
          <w:b/>
        </w:rPr>
        <w:t xml:space="preserve"> load data</w:t>
      </w:r>
      <w:r w:rsidR="003905C4" w:rsidRPr="00770537">
        <w:t xml:space="preserve"> </w:t>
      </w:r>
      <w:r w:rsidR="0002718C" w:rsidRPr="00770537">
        <w:t>o</w:t>
      </w:r>
      <w:r w:rsidR="003905C4" w:rsidRPr="00770537">
        <w:t>r</w:t>
      </w:r>
      <w:r w:rsidR="00763AE7" w:rsidRPr="00770537">
        <w:t xml:space="preserve"> load data </w:t>
      </w:r>
      <w:r w:rsidR="00F24A30" w:rsidRPr="00770537">
        <w:rPr>
          <w:b/>
          <w:i/>
          <w:iCs/>
          <w:sz w:val="28"/>
        </w:rPr>
        <w:t>from *.txt or *.csv file</w:t>
      </w:r>
    </w:p>
    <w:p w14:paraId="4C24BEEE" w14:textId="77777777" w:rsidR="00763AE7" w:rsidRPr="00770537" w:rsidRDefault="00763AE7" w:rsidP="00F24A30">
      <w:pPr>
        <w:ind w:left="360" w:firstLine="360"/>
      </w:pPr>
    </w:p>
    <w:p w14:paraId="3EA51B75" w14:textId="1D3317CC" w:rsidR="00F24A30" w:rsidRPr="00770537" w:rsidRDefault="00F24A30" w:rsidP="00F24A30">
      <w:pPr>
        <w:ind w:left="360" w:firstLine="360"/>
      </w:pPr>
      <w:r w:rsidRPr="00770537">
        <w:t>In the DYNOT menu: Select “</w:t>
      </w:r>
      <w:r w:rsidRPr="00770537">
        <w:rPr>
          <w:shd w:val="pct15" w:color="auto" w:fill="FFFFFF"/>
        </w:rPr>
        <w:t>File</w:t>
      </w:r>
      <w:r w:rsidRPr="00770537">
        <w:t xml:space="preserve">” </w:t>
      </w:r>
      <w:r w:rsidRPr="00770537">
        <w:sym w:font="Wingdings" w:char="F0E0"/>
      </w:r>
      <w:r w:rsidRPr="00770537">
        <w:t xml:space="preserve">  “</w:t>
      </w:r>
      <w:r w:rsidRPr="00770537">
        <w:rPr>
          <w:shd w:val="pct15" w:color="auto" w:fill="FFFFFF"/>
        </w:rPr>
        <w:t xml:space="preserve">Import Data (*.txt, *.csv) </w:t>
      </w:r>
      <w:r w:rsidRPr="00770537">
        <w:t xml:space="preserve">” </w:t>
      </w:r>
      <w:r w:rsidRPr="00770537">
        <w:sym w:font="Wingdings" w:char="F0E0"/>
      </w:r>
      <w:r w:rsidRPr="00770537">
        <w:t xml:space="preserve"> Select data (chose “1119_gr_1400de_finetuned.txt” or “1119_gr_1400de_finetuned.csv”) </w:t>
      </w:r>
      <w:r w:rsidRPr="00770537">
        <w:sym w:font="Wingdings" w:char="F0E0"/>
      </w:r>
      <w:r w:rsidRPr="00770537">
        <w:t xml:space="preserve"> Click “</w:t>
      </w:r>
      <w:r w:rsidRPr="00770537">
        <w:rPr>
          <w:shd w:val="pct15" w:color="auto" w:fill="FFFFFF"/>
        </w:rPr>
        <w:t xml:space="preserve">Open </w:t>
      </w:r>
      <w:r w:rsidRPr="00770537">
        <w:t>”</w:t>
      </w:r>
    </w:p>
    <w:p w14:paraId="5F1B2474" w14:textId="77777777" w:rsidR="00F24A30" w:rsidRPr="00770537" w:rsidRDefault="00F24A30" w:rsidP="00F24A30"/>
    <w:p w14:paraId="37ECA7CD" w14:textId="15298F29" w:rsidR="00BD5980" w:rsidRPr="00770537" w:rsidRDefault="006B2C09" w:rsidP="00E60F2C">
      <w:pPr>
        <w:ind w:left="360"/>
        <w:jc w:val="center"/>
      </w:pPr>
      <w:r w:rsidRPr="00770537">
        <w:rPr>
          <w:noProof/>
        </w:rPr>
        <w:drawing>
          <wp:inline distT="0" distB="0" distL="0" distR="0" wp14:anchorId="31AE23A1" wp14:editId="10090366">
            <wp:extent cx="2381234" cy="1020529"/>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2381234" cy="1020529"/>
                    </a:xfrm>
                    <a:prstGeom prst="rect">
                      <a:avLst/>
                    </a:prstGeom>
                  </pic:spPr>
                </pic:pic>
              </a:graphicData>
            </a:graphic>
          </wp:inline>
        </w:drawing>
      </w:r>
    </w:p>
    <w:p w14:paraId="505BE46A" w14:textId="77777777" w:rsidR="003F4B6F" w:rsidRPr="00770537" w:rsidRDefault="003F4B6F" w:rsidP="00F77564">
      <w:pPr>
        <w:ind w:left="360"/>
      </w:pPr>
    </w:p>
    <w:p w14:paraId="022CC2DD" w14:textId="49B1FC35" w:rsidR="00A67B7B" w:rsidRPr="00770537" w:rsidRDefault="00A67B7B" w:rsidP="00487A0F">
      <w:pPr>
        <w:ind w:left="360"/>
        <w:jc w:val="center"/>
      </w:pPr>
      <w:r w:rsidRPr="00770537">
        <w:t>Fig. 3. Load data to DYNO</w:t>
      </w:r>
      <w:r w:rsidR="0023124D" w:rsidRPr="00770537">
        <w:t>T</w:t>
      </w:r>
      <w:r w:rsidRPr="00770537">
        <w:t xml:space="preserve"> model</w:t>
      </w:r>
      <w:r w:rsidR="003F4B6F" w:rsidRPr="00770537">
        <w:t>.</w:t>
      </w:r>
      <w:r w:rsidR="00487A0F" w:rsidRPr="00770537">
        <w:t xml:space="preserve"> </w:t>
      </w:r>
    </w:p>
    <w:p w14:paraId="1E593F46" w14:textId="77777777" w:rsidR="00F24A30" w:rsidRPr="00770537" w:rsidRDefault="00F24A30" w:rsidP="00487A0F">
      <w:pPr>
        <w:ind w:left="360"/>
        <w:jc w:val="center"/>
      </w:pPr>
    </w:p>
    <w:p w14:paraId="60CA7775" w14:textId="09EA7934" w:rsidR="00E8232C" w:rsidRPr="00770537" w:rsidRDefault="007B10BC" w:rsidP="007B10BC">
      <w:pPr>
        <w:pStyle w:val="Heading2"/>
        <w:rPr>
          <w:rFonts w:ascii="Times New Roman" w:hAnsi="Times New Roman" w:cs="Times New Roman"/>
          <w:b/>
          <w:color w:val="000000" w:themeColor="text1"/>
          <w:sz w:val="28"/>
          <w:szCs w:val="28"/>
        </w:rPr>
      </w:pPr>
      <w:bookmarkStart w:id="97" w:name="_Toc47539188"/>
      <w:r w:rsidRPr="00770537">
        <w:rPr>
          <w:rFonts w:ascii="Times New Roman" w:hAnsi="Times New Roman" w:cs="Times New Roman"/>
          <w:b/>
          <w:color w:val="000000" w:themeColor="text1"/>
          <w:sz w:val="28"/>
          <w:szCs w:val="28"/>
        </w:rPr>
        <w:t>5.</w:t>
      </w:r>
      <w:r w:rsidR="00171EC2" w:rsidRPr="00770537">
        <w:rPr>
          <w:rFonts w:ascii="Times New Roman" w:hAnsi="Times New Roman" w:cs="Times New Roman"/>
          <w:b/>
          <w:color w:val="000000" w:themeColor="text1"/>
          <w:sz w:val="28"/>
          <w:szCs w:val="28"/>
        </w:rPr>
        <w:t>3</w:t>
      </w:r>
      <w:r w:rsidR="00E8232C" w:rsidRPr="00770537">
        <w:rPr>
          <w:rFonts w:ascii="Times New Roman" w:hAnsi="Times New Roman" w:cs="Times New Roman"/>
          <w:b/>
          <w:color w:val="000000" w:themeColor="text1"/>
          <w:sz w:val="28"/>
          <w:szCs w:val="28"/>
        </w:rPr>
        <w:t xml:space="preserve"> Settings</w:t>
      </w:r>
      <w:bookmarkEnd w:id="97"/>
    </w:p>
    <w:p w14:paraId="6E2B966E" w14:textId="77777777" w:rsidR="00171EC2" w:rsidRPr="00770537" w:rsidRDefault="00171EC2" w:rsidP="00171EC2">
      <w:pPr>
        <w:ind w:firstLine="426"/>
        <w:rPr>
          <w:bCs/>
          <w:i/>
          <w:highlight w:val="yellow"/>
        </w:rPr>
      </w:pPr>
    </w:p>
    <w:p w14:paraId="0A62364B" w14:textId="77777777" w:rsidR="00171EC2" w:rsidRPr="00770537" w:rsidRDefault="00171EC2" w:rsidP="00171EC2">
      <w:pPr>
        <w:ind w:firstLine="426"/>
        <w:rPr>
          <w:bCs/>
          <w:i/>
        </w:rPr>
      </w:pPr>
      <w:r w:rsidRPr="00770537">
        <w:rPr>
          <w:bCs/>
          <w:i/>
          <w:highlight w:val="yellow"/>
        </w:rPr>
        <w:t>Yellow</w:t>
      </w:r>
      <w:r w:rsidRPr="00770537">
        <w:rPr>
          <w:bCs/>
          <w:i/>
        </w:rPr>
        <w:t>: load data and run the model.</w:t>
      </w:r>
    </w:p>
    <w:p w14:paraId="74C98068" w14:textId="77777777" w:rsidR="00171EC2" w:rsidRPr="00770537" w:rsidRDefault="00171EC2" w:rsidP="00171EC2">
      <w:pPr>
        <w:ind w:firstLine="426"/>
        <w:rPr>
          <w:bCs/>
          <w:i/>
        </w:rPr>
      </w:pPr>
      <w:r w:rsidRPr="00770537">
        <w:rPr>
          <w:bCs/>
          <w:i/>
          <w:highlight w:val="red"/>
        </w:rPr>
        <w:t>Red</w:t>
      </w:r>
      <w:r w:rsidRPr="00770537">
        <w:rPr>
          <w:bCs/>
          <w:i/>
        </w:rPr>
        <w:t>: Key settings. Check before running the model.</w:t>
      </w:r>
    </w:p>
    <w:p w14:paraId="04249484" w14:textId="28F23016" w:rsidR="00171EC2" w:rsidRPr="00770537" w:rsidRDefault="00171EC2" w:rsidP="00171EC2">
      <w:pPr>
        <w:ind w:firstLine="426"/>
        <w:rPr>
          <w:bCs/>
          <w:i/>
        </w:rPr>
      </w:pPr>
      <w:r w:rsidRPr="00770537">
        <w:rPr>
          <w:bCs/>
          <w:i/>
          <w:highlight w:val="green"/>
        </w:rPr>
        <w:t>Green</w:t>
      </w:r>
      <w:r w:rsidRPr="00770537">
        <w:rPr>
          <w:bCs/>
          <w:i/>
        </w:rPr>
        <w:t>: Optional settings. Default values are okay for most running.</w:t>
      </w:r>
    </w:p>
    <w:p w14:paraId="1936DD05" w14:textId="77777777" w:rsidR="00171EC2" w:rsidRPr="00770537" w:rsidRDefault="00171EC2" w:rsidP="00171EC2">
      <w:pPr>
        <w:ind w:firstLine="426"/>
        <w:rPr>
          <w:bCs/>
          <w:i/>
        </w:rPr>
      </w:pPr>
    </w:p>
    <w:p w14:paraId="0538B26E" w14:textId="1E001E7C" w:rsidR="004438EB" w:rsidRPr="00770537" w:rsidRDefault="00171EC2" w:rsidP="004438EB">
      <w:pPr>
        <w:spacing w:before="120"/>
        <w:ind w:left="990" w:hanging="630"/>
        <w:rPr>
          <w:bCs/>
        </w:rPr>
      </w:pPr>
      <w:r w:rsidRPr="00770537">
        <w:rPr>
          <w:bCs/>
          <w:highlight w:val="yellow"/>
        </w:rPr>
        <w:t>5.3</w:t>
      </w:r>
      <w:r w:rsidR="004438EB" w:rsidRPr="00770537">
        <w:rPr>
          <w:bCs/>
          <w:highlight w:val="yellow"/>
        </w:rPr>
        <w:t>.0.</w:t>
      </w:r>
      <w:r w:rsidR="004438EB" w:rsidRPr="00770537">
        <w:rPr>
          <w:bCs/>
        </w:rPr>
        <w:t xml:space="preserve"> </w:t>
      </w:r>
      <w:r w:rsidR="006C7043" w:rsidRPr="00770537">
        <w:rPr>
          <w:bCs/>
        </w:rPr>
        <w:t xml:space="preserve">Click on </w:t>
      </w:r>
      <w:r w:rsidR="004438EB" w:rsidRPr="00770537">
        <w:rPr>
          <w:bCs/>
          <w:bdr w:val="single" w:sz="4" w:space="0" w:color="auto"/>
          <w:shd w:val="pct15" w:color="auto" w:fill="FFFFFF"/>
        </w:rPr>
        <w:t>Data ready</w:t>
      </w:r>
      <w:r w:rsidR="004438EB" w:rsidRPr="00770537">
        <w:rPr>
          <w:bCs/>
        </w:rPr>
        <w:t xml:space="preserve">  (button)</w:t>
      </w:r>
      <w:r w:rsidR="006C7043" w:rsidRPr="00770537">
        <w:rPr>
          <w:bCs/>
        </w:rPr>
        <w:t xml:space="preserve"> to</w:t>
      </w:r>
      <w:r w:rsidR="004438EB" w:rsidRPr="00770537">
        <w:rPr>
          <w:bCs/>
        </w:rPr>
        <w:t xml:space="preserve"> load data into the DYNO</w:t>
      </w:r>
      <w:r w:rsidRPr="00770537">
        <w:rPr>
          <w:bCs/>
        </w:rPr>
        <w:t>T</w:t>
      </w:r>
      <w:r w:rsidR="004438EB" w:rsidRPr="00770537">
        <w:rPr>
          <w:bCs/>
        </w:rPr>
        <w:t xml:space="preserve"> model.</w:t>
      </w:r>
    </w:p>
    <w:p w14:paraId="6B21E307" w14:textId="7B61C0A1" w:rsidR="004438EB" w:rsidRPr="00770537" w:rsidRDefault="00171EC2" w:rsidP="004438EB">
      <w:pPr>
        <w:spacing w:before="120"/>
        <w:ind w:left="990" w:hanging="630"/>
        <w:rPr>
          <w:bCs/>
        </w:rPr>
      </w:pPr>
      <w:r w:rsidRPr="00770537">
        <w:rPr>
          <w:bCs/>
          <w:highlight w:val="green"/>
        </w:rPr>
        <w:lastRenderedPageBreak/>
        <w:t>5.3</w:t>
      </w:r>
      <w:r w:rsidR="004438EB" w:rsidRPr="00770537">
        <w:rPr>
          <w:bCs/>
          <w:highlight w:val="green"/>
        </w:rPr>
        <w:t>.1.</w:t>
      </w:r>
      <w:r w:rsidR="004438EB" w:rsidRPr="00770537">
        <w:rPr>
          <w:bCs/>
        </w:rPr>
        <w:t xml:space="preserve"> Cut data (</w:t>
      </w:r>
      <w:r w:rsidR="004438EB" w:rsidRPr="00770537">
        <w:rPr>
          <w:bCs/>
          <w:i/>
        </w:rPr>
        <w:t>optional</w:t>
      </w:r>
      <w:r w:rsidR="004438EB" w:rsidRPr="00770537">
        <w:rPr>
          <w:bCs/>
        </w:rPr>
        <w:t xml:space="preserve">): These settings automatically show the beginning and the end of the time series, i.e., time span of dataset. Unit is ka. If you want to choose a different interval, just type two new ages and click </w:t>
      </w:r>
      <w:r w:rsidR="004438EB" w:rsidRPr="00770537">
        <w:rPr>
          <w:bCs/>
          <w:bdr w:val="single" w:sz="4" w:space="0" w:color="auto"/>
          <w:shd w:val="pct15" w:color="auto" w:fill="FFFFFF"/>
        </w:rPr>
        <w:t xml:space="preserve">Cut </w:t>
      </w:r>
      <w:r w:rsidR="004438EB" w:rsidRPr="00770537">
        <w:rPr>
          <w:bCs/>
        </w:rPr>
        <w:t xml:space="preserve"> button.</w:t>
      </w:r>
    </w:p>
    <w:p w14:paraId="0E0F6A4E" w14:textId="77AAE524" w:rsidR="004438EB" w:rsidRPr="00770537" w:rsidRDefault="00171EC2" w:rsidP="004438EB">
      <w:pPr>
        <w:spacing w:before="120"/>
        <w:ind w:left="990" w:hanging="630"/>
        <w:rPr>
          <w:bCs/>
        </w:rPr>
      </w:pPr>
      <w:r w:rsidRPr="00770537">
        <w:rPr>
          <w:bCs/>
          <w:highlight w:val="green"/>
        </w:rPr>
        <w:t>5.3</w:t>
      </w:r>
      <w:r w:rsidR="004438EB" w:rsidRPr="00770537">
        <w:rPr>
          <w:bCs/>
          <w:highlight w:val="green"/>
        </w:rPr>
        <w:t>.2.</w:t>
      </w:r>
      <w:r w:rsidR="004438EB" w:rsidRPr="00770537">
        <w:rPr>
          <w:bCs/>
        </w:rPr>
        <w:t xml:space="preserve"> Sampl</w:t>
      </w:r>
      <w:r w:rsidR="007D1E0F" w:rsidRPr="00770537">
        <w:rPr>
          <w:bCs/>
        </w:rPr>
        <w:t>ing</w:t>
      </w:r>
      <w:r w:rsidR="004438EB" w:rsidRPr="00770537">
        <w:rPr>
          <w:bCs/>
        </w:rPr>
        <w:t xml:space="preserve"> rates (</w:t>
      </w:r>
      <w:r w:rsidR="004438EB" w:rsidRPr="00770537">
        <w:rPr>
          <w:bCs/>
          <w:i/>
        </w:rPr>
        <w:t>optional</w:t>
      </w:r>
      <w:r w:rsidR="004438EB" w:rsidRPr="00770537">
        <w:rPr>
          <w:bCs/>
        </w:rPr>
        <w:t xml:space="preserve">): These show a range of sample rates covering 90% of sample rates </w:t>
      </w:r>
      <w:r w:rsidR="007D1E0F" w:rsidRPr="00770537">
        <w:rPr>
          <w:bCs/>
        </w:rPr>
        <w:t>(Green Box</w:t>
      </w:r>
      <w:r w:rsidR="00F546A2" w:rsidRPr="00770537">
        <w:rPr>
          <w:bCs/>
        </w:rPr>
        <w:t xml:space="preserve"> </w:t>
      </w:r>
      <w:r w:rsidR="004438EB" w:rsidRPr="00770537">
        <w:rPr>
          <w:bCs/>
        </w:rPr>
        <w:t>20</w:t>
      </w:r>
      <w:r w:rsidR="00F546A2" w:rsidRPr="00770537">
        <w:rPr>
          <w:bCs/>
        </w:rPr>
        <w:t xml:space="preserve"> in Fig. </w:t>
      </w:r>
      <w:r w:rsidR="00F25AAD" w:rsidRPr="00770537">
        <w:rPr>
          <w:bCs/>
        </w:rPr>
        <w:t>4</w:t>
      </w:r>
      <w:r w:rsidR="007D1E0F" w:rsidRPr="00770537">
        <w:rPr>
          <w:bCs/>
        </w:rPr>
        <w:t>)</w:t>
      </w:r>
      <w:r w:rsidR="004438EB" w:rsidRPr="00770537">
        <w:rPr>
          <w:bCs/>
        </w:rPr>
        <w:t xml:space="preserve">. Unit is ka. A Monte Carlo method of hypothesis testing and the multi-taper method (MTM) of power spectral analysis </w:t>
      </w:r>
      <w:r w:rsidR="00845E2E" w:rsidRPr="00770537">
        <w:rPr>
          <w:bCs/>
        </w:rPr>
        <w:t>will</w:t>
      </w:r>
      <w:r w:rsidR="004438EB" w:rsidRPr="00770537">
        <w:rPr>
          <w:bCs/>
        </w:rPr>
        <w:t xml:space="preserve"> be undertaken, and so resampling must be applied. Sampling rates of proxy datasets in time are always greater than zero and so are non-normally distributed.  Therefore, the Weibull distribution</w:t>
      </w:r>
      <w:r w:rsidR="006538FC" w:rsidRPr="00770537">
        <w:rPr>
          <w:bCs/>
        </w:rPr>
        <w:t xml:space="preserve"> is used</w:t>
      </w:r>
      <w:r w:rsidR="004438EB" w:rsidRPr="00770537">
        <w:rPr>
          <w:bCs/>
        </w:rPr>
        <w:t xml:space="preserve"> to represent sampling rate distributions for uncertainty analysis in the DYNO</w:t>
      </w:r>
      <w:r w:rsidR="0023124D" w:rsidRPr="00770537">
        <w:rPr>
          <w:bCs/>
        </w:rPr>
        <w:t>T</w:t>
      </w:r>
      <w:r w:rsidR="004438EB" w:rsidRPr="00770537">
        <w:rPr>
          <w:bCs/>
        </w:rPr>
        <w:t xml:space="preserve"> model. To avoid</w:t>
      </w:r>
      <w:r w:rsidR="007D1E0F" w:rsidRPr="00770537">
        <w:rPr>
          <w:bCs/>
        </w:rPr>
        <w:t xml:space="preserve"> an</w:t>
      </w:r>
      <w:r w:rsidR="004438EB" w:rsidRPr="00770537">
        <w:rPr>
          <w:bCs/>
        </w:rPr>
        <w:t xml:space="preserve"> ultra-low or ultra-high, unrealistic </w:t>
      </w:r>
      <w:r w:rsidR="007D1E0F" w:rsidRPr="00770537">
        <w:rPr>
          <w:bCs/>
        </w:rPr>
        <w:t xml:space="preserve">sampling </w:t>
      </w:r>
      <w:r w:rsidR="004438EB" w:rsidRPr="00770537">
        <w:rPr>
          <w:bCs/>
        </w:rPr>
        <w:t>rate created by the Weibull distribution algorithm, we set the 5</w:t>
      </w:r>
      <w:r w:rsidR="00E71B19" w:rsidRPr="00770537">
        <w:rPr>
          <w:bCs/>
          <w:vertAlign w:val="superscript"/>
        </w:rPr>
        <w:t>th</w:t>
      </w:r>
      <w:r w:rsidR="00E71B19" w:rsidRPr="00770537">
        <w:rPr>
          <w:bCs/>
        </w:rPr>
        <w:t xml:space="preserve"> </w:t>
      </w:r>
      <w:r w:rsidR="004438EB" w:rsidRPr="00770537">
        <w:rPr>
          <w:bCs/>
        </w:rPr>
        <w:t>and 95</w:t>
      </w:r>
      <w:r w:rsidR="00E71B19" w:rsidRPr="00770537">
        <w:rPr>
          <w:bCs/>
          <w:vertAlign w:val="superscript"/>
        </w:rPr>
        <w:t>th</w:t>
      </w:r>
      <w:r w:rsidR="00E71B19" w:rsidRPr="00770537">
        <w:rPr>
          <w:bCs/>
        </w:rPr>
        <w:t xml:space="preserve"> </w:t>
      </w:r>
      <w:r w:rsidR="004438EB" w:rsidRPr="00770537">
        <w:rPr>
          <w:bCs/>
        </w:rPr>
        <w:t>percentiles of sampl</w:t>
      </w:r>
      <w:r w:rsidR="007D1E0F" w:rsidRPr="00770537">
        <w:rPr>
          <w:bCs/>
        </w:rPr>
        <w:t>ing</w:t>
      </w:r>
      <w:r w:rsidR="004438EB" w:rsidRPr="00770537">
        <w:rPr>
          <w:bCs/>
        </w:rPr>
        <w:t xml:space="preserve"> rates of </w:t>
      </w:r>
      <w:proofErr w:type="spellStart"/>
      <w:r w:rsidR="007D1E0F" w:rsidRPr="00770537">
        <w:rPr>
          <w:bCs/>
        </w:rPr>
        <w:t>of</w:t>
      </w:r>
      <w:proofErr w:type="spellEnd"/>
      <w:r w:rsidR="007D1E0F" w:rsidRPr="00770537">
        <w:rPr>
          <w:bCs/>
        </w:rPr>
        <w:t xml:space="preserve"> the </w:t>
      </w:r>
      <w:r w:rsidR="004438EB" w:rsidRPr="00770537">
        <w:rPr>
          <w:bCs/>
        </w:rPr>
        <w:t>data as default, lower and upper limits of the generated, Weibull-distributed sampl</w:t>
      </w:r>
      <w:r w:rsidR="007D1E0F" w:rsidRPr="00770537">
        <w:rPr>
          <w:bCs/>
        </w:rPr>
        <w:t>ing</w:t>
      </w:r>
      <w:r w:rsidR="004438EB" w:rsidRPr="00770537">
        <w:rPr>
          <w:bCs/>
        </w:rPr>
        <w:t xml:space="preserve"> rates.</w:t>
      </w:r>
    </w:p>
    <w:p w14:paraId="0873AD4E" w14:textId="77777777" w:rsidR="00F24A30" w:rsidRPr="00770537" w:rsidRDefault="00F24A30" w:rsidP="00F24A30">
      <w:pPr>
        <w:spacing w:before="120"/>
        <w:ind w:left="990" w:hanging="630"/>
        <w:rPr>
          <w:bCs/>
        </w:rPr>
      </w:pPr>
      <w:r w:rsidRPr="00770537">
        <w:rPr>
          <w:bCs/>
          <w:highlight w:val="red"/>
        </w:rPr>
        <w:t>5.3.3.</w:t>
      </w:r>
      <w:r w:rsidRPr="00770537">
        <w:rPr>
          <w:bCs/>
        </w:rPr>
        <w:t xml:space="preserve"> </w:t>
      </w:r>
      <w:r w:rsidRPr="00770537">
        <w:rPr>
          <w:b/>
          <w:bCs/>
        </w:rPr>
        <w:t>Windows</w:t>
      </w:r>
      <w:r w:rsidRPr="00770537">
        <w:rPr>
          <w:bCs/>
        </w:rPr>
        <w:t xml:space="preserve">: These values set sliding window range. Moving window length in units of time (&lt;&lt; total data length). Unit is ka. </w:t>
      </w:r>
    </w:p>
    <w:p w14:paraId="58CC4487" w14:textId="77777777" w:rsidR="00F24A30" w:rsidRPr="00770537" w:rsidRDefault="00F24A30" w:rsidP="00F24A30">
      <w:pPr>
        <w:spacing w:before="120"/>
        <w:ind w:left="990" w:hanging="270"/>
        <w:rPr>
          <w:bCs/>
        </w:rPr>
      </w:pPr>
      <w:r w:rsidRPr="00770537">
        <w:rPr>
          <w:bCs/>
        </w:rPr>
        <w:t xml:space="preserve">Different windows in the DYNOT model can affect results in two ways. </w:t>
      </w:r>
    </w:p>
    <w:p w14:paraId="2F6DDBEA" w14:textId="77777777" w:rsidR="00F24A30" w:rsidRPr="00770537" w:rsidRDefault="00F24A30" w:rsidP="00F24A30">
      <w:pPr>
        <w:spacing w:before="120"/>
        <w:ind w:left="990" w:hanging="270"/>
        <w:rPr>
          <w:color w:val="000000" w:themeColor="text1"/>
        </w:rPr>
      </w:pPr>
      <w:r w:rsidRPr="00770537">
        <w:rPr>
          <w:bCs/>
        </w:rPr>
        <w:t xml:space="preserve">(1) </w:t>
      </w:r>
      <w:r w:rsidRPr="00770537">
        <w:rPr>
          <w:color w:val="000000" w:themeColor="text1"/>
        </w:rPr>
        <w:t xml:space="preserve">The DYNOT model with a large window will shorten DYNOT results, and the model with a small window will generate longer DYNOT results, </w:t>
      </w:r>
      <w:r w:rsidRPr="00770537">
        <w:rPr>
          <w:i/>
          <w:color w:val="000000" w:themeColor="text1"/>
        </w:rPr>
        <w:t>N</w:t>
      </w:r>
      <w:r w:rsidRPr="00770537">
        <w:rPr>
          <w:i/>
          <w:color w:val="000000" w:themeColor="text1"/>
          <w:vertAlign w:val="subscript"/>
        </w:rPr>
        <w:t>r</w:t>
      </w:r>
      <w:r w:rsidRPr="00770537">
        <w:rPr>
          <w:color w:val="000000" w:themeColor="text1"/>
        </w:rPr>
        <w:t xml:space="preserve"> = </w:t>
      </w:r>
      <w:proofErr w:type="spellStart"/>
      <w:r w:rsidRPr="00770537">
        <w:rPr>
          <w:i/>
          <w:color w:val="000000" w:themeColor="text1"/>
        </w:rPr>
        <w:t>N</w:t>
      </w:r>
      <w:r w:rsidRPr="00770537">
        <w:rPr>
          <w:i/>
          <w:color w:val="000000" w:themeColor="text1"/>
          <w:vertAlign w:val="subscript"/>
        </w:rPr>
        <w:t>data</w:t>
      </w:r>
      <w:proofErr w:type="spellEnd"/>
      <w:r w:rsidRPr="00770537">
        <w:rPr>
          <w:color w:val="000000" w:themeColor="text1"/>
        </w:rPr>
        <w:t xml:space="preserve"> – </w:t>
      </w:r>
      <w:r w:rsidRPr="00770537">
        <w:rPr>
          <w:i/>
          <w:color w:val="000000" w:themeColor="text1"/>
        </w:rPr>
        <w:t>window</w:t>
      </w:r>
      <w:r w:rsidRPr="00770537">
        <w:rPr>
          <w:color w:val="000000" w:themeColor="text1"/>
        </w:rPr>
        <w:t xml:space="preserve"> + 1, where </w:t>
      </w:r>
      <w:r w:rsidRPr="00770537">
        <w:rPr>
          <w:i/>
          <w:color w:val="000000" w:themeColor="text1"/>
        </w:rPr>
        <w:t>Nr</w:t>
      </w:r>
      <w:r w:rsidRPr="00770537">
        <w:rPr>
          <w:color w:val="000000" w:themeColor="text1"/>
        </w:rPr>
        <w:t xml:space="preserve"> is total number of DYNOT values of each simulation, </w:t>
      </w:r>
      <w:proofErr w:type="spellStart"/>
      <w:r w:rsidRPr="00770537">
        <w:rPr>
          <w:i/>
          <w:color w:val="000000" w:themeColor="text1"/>
        </w:rPr>
        <w:t>N</w:t>
      </w:r>
      <w:r w:rsidRPr="00770537">
        <w:rPr>
          <w:i/>
          <w:color w:val="000000" w:themeColor="text1"/>
          <w:vertAlign w:val="subscript"/>
        </w:rPr>
        <w:t>data</w:t>
      </w:r>
      <w:proofErr w:type="spellEnd"/>
      <w:r w:rsidRPr="00770537">
        <w:rPr>
          <w:color w:val="000000" w:themeColor="text1"/>
        </w:rPr>
        <w:t xml:space="preserve"> is total number of interpolated data points, and </w:t>
      </w:r>
      <w:r w:rsidRPr="00770537">
        <w:rPr>
          <w:i/>
          <w:color w:val="000000" w:themeColor="text1"/>
        </w:rPr>
        <w:t>window</w:t>
      </w:r>
      <w:r w:rsidRPr="00770537">
        <w:rPr>
          <w:color w:val="000000" w:themeColor="text1"/>
        </w:rPr>
        <w:t xml:space="preserve"> is the running window employed.</w:t>
      </w:r>
    </w:p>
    <w:p w14:paraId="249A76ED" w14:textId="77777777" w:rsidR="00F24A30" w:rsidRPr="00770537" w:rsidRDefault="00F24A30" w:rsidP="00F24A30">
      <w:pPr>
        <w:spacing w:before="120"/>
        <w:ind w:left="990" w:hanging="270"/>
        <w:rPr>
          <w:color w:val="000000" w:themeColor="text1"/>
        </w:rPr>
      </w:pPr>
      <w:r w:rsidRPr="00770537">
        <w:rPr>
          <w:color w:val="000000" w:themeColor="text1"/>
        </w:rPr>
        <w:t xml:space="preserve">(2) The DYNOT model with a small running window generates higher resolution results, however, the variance of low-frequency cycles and total variance diminish simultaneously, which leads to increased uncertainty in non-orbital signal ratio estimation. </w:t>
      </w:r>
    </w:p>
    <w:p w14:paraId="54D1308C" w14:textId="77777777" w:rsidR="00F24A30" w:rsidRPr="00770537" w:rsidRDefault="00F24A30" w:rsidP="00F24A30">
      <w:pPr>
        <w:spacing w:before="120"/>
        <w:ind w:left="990" w:hanging="270"/>
        <w:rPr>
          <w:color w:val="000000" w:themeColor="text1"/>
        </w:rPr>
      </w:pPr>
      <w:r w:rsidRPr="00770537">
        <w:rPr>
          <w:color w:val="000000" w:themeColor="text1"/>
        </w:rPr>
        <w:t>The DYNOT model with a small running window also increases the MTM power spectrum bandwidth (i.e., reduces frequency resolution). The expected sea-level variations of interest in the Early Triassic are 10</w:t>
      </w:r>
      <w:r w:rsidRPr="00770537">
        <w:rPr>
          <w:color w:val="000000" w:themeColor="text1"/>
          <w:vertAlign w:val="superscript"/>
        </w:rPr>
        <w:t>4</w:t>
      </w:r>
      <w:r w:rsidRPr="00770537">
        <w:rPr>
          <w:color w:val="000000" w:themeColor="text1"/>
        </w:rPr>
        <w:t xml:space="preserve"> to 10</w:t>
      </w:r>
      <w:r w:rsidRPr="00770537">
        <w:rPr>
          <w:color w:val="000000" w:themeColor="text1"/>
          <w:vertAlign w:val="superscript"/>
        </w:rPr>
        <w:t>6</w:t>
      </w:r>
      <w:r w:rsidRPr="00770537">
        <w:rPr>
          <w:color w:val="000000" w:themeColor="text1"/>
        </w:rPr>
        <w:t xml:space="preserve"> year-scale, i.e., the fifth to third-order sequences, therefore a comparable or shorter time window (e.g., 300-500 kyr, 400 kyr or shorter) should be adopted for DYNOT modeling.</w:t>
      </w:r>
    </w:p>
    <w:p w14:paraId="3050799C" w14:textId="77777777" w:rsidR="00F24A30" w:rsidRPr="00770537" w:rsidRDefault="00F24A30" w:rsidP="00F24A30">
      <w:pPr>
        <w:spacing w:before="120"/>
        <w:ind w:left="990" w:hanging="630"/>
        <w:rPr>
          <w:bCs/>
        </w:rPr>
      </w:pPr>
      <w:r w:rsidRPr="00770537">
        <w:rPr>
          <w:bCs/>
          <w:highlight w:val="green"/>
        </w:rPr>
        <w:t>5.3.4.</w:t>
      </w:r>
      <w:r w:rsidRPr="00770537">
        <w:rPr>
          <w:bCs/>
        </w:rPr>
        <w:t xml:space="preserve"> Time-bandwidth product (</w:t>
      </w:r>
      <w:r w:rsidRPr="00770537">
        <w:rPr>
          <w:bCs/>
          <w:i/>
        </w:rPr>
        <w:t>optional</w:t>
      </w:r>
      <w:r w:rsidRPr="00770537">
        <w:rPr>
          <w:bCs/>
        </w:rPr>
        <w:t>): Time-bandwidth product of discrete prolate spheroidal sequences used for window.  Typical choices are 2, 5/2, 3, 7/2, 4.</w:t>
      </w:r>
    </w:p>
    <w:p w14:paraId="1A561883" w14:textId="77777777" w:rsidR="00F24A30" w:rsidRPr="00770537" w:rsidRDefault="00F24A30" w:rsidP="00F24A30">
      <w:pPr>
        <w:spacing w:before="120"/>
        <w:ind w:left="990" w:hanging="630"/>
        <w:rPr>
          <w:bCs/>
        </w:rPr>
      </w:pPr>
      <w:r w:rsidRPr="00770537">
        <w:rPr>
          <w:bCs/>
          <w:highlight w:val="green"/>
        </w:rPr>
        <w:t>5.3.5.</w:t>
      </w:r>
      <w:r w:rsidRPr="00770537">
        <w:rPr>
          <w:bCs/>
        </w:rPr>
        <w:t xml:space="preserve"> Zero-padding (</w:t>
      </w:r>
      <w:r w:rsidRPr="00770537">
        <w:rPr>
          <w:bCs/>
          <w:i/>
        </w:rPr>
        <w:t>optional</w:t>
      </w:r>
      <w:r w:rsidRPr="00770537">
        <w:rPr>
          <w:bCs/>
        </w:rPr>
        <w:t>). zero-padding number, e.g., 1000.</w:t>
      </w:r>
    </w:p>
    <w:p w14:paraId="73F70DF6" w14:textId="77777777" w:rsidR="00F24A30" w:rsidRPr="00770537" w:rsidRDefault="00F24A30" w:rsidP="00F24A30">
      <w:pPr>
        <w:spacing w:before="120"/>
        <w:ind w:left="990" w:hanging="630"/>
        <w:rPr>
          <w:bCs/>
        </w:rPr>
      </w:pPr>
      <w:r w:rsidRPr="00770537">
        <w:rPr>
          <w:bCs/>
          <w:highlight w:val="green"/>
        </w:rPr>
        <w:t>5.3.6.</w:t>
      </w:r>
      <w:r w:rsidRPr="00770537">
        <w:rPr>
          <w:bCs/>
        </w:rPr>
        <w:t xml:space="preserve"> Step (</w:t>
      </w:r>
      <w:r w:rsidRPr="00770537">
        <w:rPr>
          <w:bCs/>
          <w:i/>
        </w:rPr>
        <w:t>optional</w:t>
      </w:r>
      <w:r w:rsidRPr="00770537">
        <w:rPr>
          <w:bCs/>
        </w:rPr>
        <w:t>). step of calculations; default is 5 ka.</w:t>
      </w:r>
    </w:p>
    <w:p w14:paraId="67DF954B" w14:textId="77777777" w:rsidR="00F24A30" w:rsidRPr="00770537" w:rsidRDefault="00F24A30" w:rsidP="00F24A30">
      <w:pPr>
        <w:spacing w:before="120"/>
        <w:ind w:left="990" w:hanging="630"/>
        <w:rPr>
          <w:bCs/>
        </w:rPr>
      </w:pPr>
      <w:r w:rsidRPr="00770537">
        <w:rPr>
          <w:bCs/>
          <w:highlight w:val="red"/>
        </w:rPr>
        <w:t>5.3.7.</w:t>
      </w:r>
      <w:r w:rsidRPr="00770537">
        <w:rPr>
          <w:bCs/>
        </w:rPr>
        <w:t xml:space="preserve"> </w:t>
      </w:r>
      <w:r w:rsidRPr="00770537">
        <w:rPr>
          <w:b/>
          <w:bCs/>
        </w:rPr>
        <w:t xml:space="preserve">Number of Monte Carlo Simulations: </w:t>
      </w:r>
      <w:r w:rsidRPr="00770537">
        <w:rPr>
          <w:bCs/>
        </w:rPr>
        <w:t>default is 1000. Maybe use 100 or 300 for a trial running. Recommended value for publication is &gt;5000.</w:t>
      </w:r>
    </w:p>
    <w:p w14:paraId="076F5310" w14:textId="77777777" w:rsidR="00F24A30" w:rsidRPr="00770537" w:rsidRDefault="00F24A30" w:rsidP="00F24A30">
      <w:pPr>
        <w:spacing w:before="120"/>
        <w:ind w:left="990" w:hanging="630"/>
        <w:rPr>
          <w:bCs/>
        </w:rPr>
      </w:pPr>
      <w:r w:rsidRPr="00770537">
        <w:rPr>
          <w:bCs/>
          <w:highlight w:val="red"/>
        </w:rPr>
        <w:t>5.3.8.</w:t>
      </w:r>
      <w:r w:rsidRPr="00770537">
        <w:rPr>
          <w:bCs/>
        </w:rPr>
        <w:t xml:space="preserve"> </w:t>
      </w:r>
      <w:r w:rsidRPr="00770537">
        <w:rPr>
          <w:b/>
          <w:bCs/>
        </w:rPr>
        <w:t>Age of the time series</w:t>
      </w:r>
      <w:r w:rsidRPr="00770537">
        <w:rPr>
          <w:bCs/>
        </w:rPr>
        <w:t>: The age in Ma will be used to estimated target orbital cycles in 5.3.9. You can use either 5.3.8 or 5.3.9 to tell the DYNOT model the target cycles.</w:t>
      </w:r>
    </w:p>
    <w:p w14:paraId="54D2471B" w14:textId="4ED47DBE" w:rsidR="00F24A30" w:rsidRPr="00770537" w:rsidRDefault="00F24A30" w:rsidP="00F24A30">
      <w:pPr>
        <w:spacing w:before="120"/>
        <w:ind w:left="990" w:hanging="630"/>
        <w:rPr>
          <w:bCs/>
        </w:rPr>
      </w:pPr>
      <w:r w:rsidRPr="00770537">
        <w:rPr>
          <w:bCs/>
          <w:highlight w:val="red"/>
        </w:rPr>
        <w:t>5.3.9.</w:t>
      </w:r>
      <w:r w:rsidRPr="00770537">
        <w:rPr>
          <w:bCs/>
        </w:rPr>
        <w:t xml:space="preserve"> </w:t>
      </w:r>
      <w:r w:rsidRPr="00770537">
        <w:rPr>
          <w:b/>
          <w:bCs/>
        </w:rPr>
        <w:t>Target orbital cycles</w:t>
      </w:r>
      <w:r w:rsidRPr="00770537">
        <w:rPr>
          <w:bCs/>
        </w:rPr>
        <w:t xml:space="preserve"> (space delimited, in ka): 6 orbital cycles of long-eccentricity (405), short-eccentricity (125 and 95), obliquity (40.9 or shorter), precession (23.6, 22.3, and 19.1 or shorter). This is age dependent (see 7.8). The 405, 125, and 95 kyr cycles are assumed to be invariant through time. While the obliquity = 41-0.0332*age; </w:t>
      </w:r>
      <w:r w:rsidRPr="00770537">
        <w:rPr>
          <w:bCs/>
        </w:rPr>
        <w:lastRenderedPageBreak/>
        <w:t xml:space="preserve">precession 1 = 23.75-0.0121*age; precession 2 = 22.43-0.0121*age; precession 3=19.18-0.0079*age. These calculations are from </w:t>
      </w:r>
      <w:hyperlink w:anchor="_ENREF_25" w:tooltip="Yao, 2015 #3719" w:history="1">
        <w:r w:rsidR="00BC5E89" w:rsidRPr="00BC5E89">
          <w:rPr>
            <w:rStyle w:val="Hyperlink"/>
          </w:rPr>
          <w:fldChar w:fldCharType="begin"/>
        </w:r>
        <w:r w:rsidR="00BC5E89" w:rsidRPr="00BC5E89">
          <w:rPr>
            <w:rStyle w:val="Hyperlink"/>
          </w:rPr>
          <w:instrText xml:space="preserve"> ADDIN EN.CITE &lt;EndNote&gt;&lt;Cite AuthorYear="1"&gt;&lt;Author&gt;Yao&lt;/Author&gt;&lt;Year&gt;2015&lt;/Year&gt;&lt;RecNum&gt;3719&lt;/RecNum&gt;&lt;DisplayText&gt;Yao et al. (2015)&lt;/DisplayText&gt;&lt;record&gt;&lt;rec-number&gt;3719&lt;/rec-number&gt;&lt;foreign-keys&gt;&lt;key app="EN" db-id="pvf5wzwr92w0pvef0d5xrtvd5w2dvf0sfdsf" timestamp="1571452233" guid="7efb92b4-302c-46e5-b2f0-1da1cac3c56f"&gt;3719&lt;/key&gt;&lt;/foreign-keys&gt;&lt;ref-type name="Journal Article"&gt;17&lt;/ref-type&gt;&lt;contributors&gt;&lt;authors&gt;&lt;author&gt;Yao, Xu&lt;/author&gt;&lt;author&gt;Zhou, Yaoqi&lt;/author&gt;&lt;author&gt;Hinnov, Linda A.&lt;/author&gt;&lt;/authors&gt;&lt;/contributors&gt;&lt;titles&gt;&lt;title&gt;Astronomical forcing of a Middle Permian chert sequence in Chaohu, South China&lt;/title&gt;&lt;secondary-title&gt;Earth and Planetary Science Letters&lt;/secondary-title&gt;&lt;/titles&gt;&lt;periodical&gt;&lt;full-title&gt;Earth and Planetary Science Letters&lt;/full-title&gt;&lt;/periodical&gt;&lt;pages&gt;206-221&lt;/pages&gt;&lt;volume&gt;422&lt;/volume&gt;&lt;number&gt;0&lt;/number&gt;&lt;keywords&gt;&lt;keyword&gt;Middle Permian&lt;/keyword&gt;&lt;keyword&gt;South China&lt;/keyword&gt;&lt;keyword&gt;chert–mudstone cycles&lt;/keyword&gt;&lt;keyword&gt;astronomical forcing&lt;/keyword&gt;&lt;keyword&gt;upwelling&lt;/keyword&gt;&lt;keyword&gt;Gondwana glaciation&lt;/keyword&gt;&lt;/keywords&gt;&lt;dates&gt;&lt;year&gt;2015&lt;/year&gt;&lt;/dates&gt;&lt;isbn&gt;0012-821X&lt;/isbn&gt;&lt;urls&gt;&lt;related-urls&gt;&lt;url&gt;http://www.sciencedirect.com/science/article/pii/S0012821X15002319&lt;/url&gt;&lt;/related-urls&gt;&lt;/urls&gt;&lt;electronic-resource-num&gt;10.1016/j.epsl.2015.04.017&lt;/electronic-resource-num&gt;&lt;/record&gt;&lt;/Cite&gt;&lt;/EndNote&gt;</w:instrText>
        </w:r>
        <w:r w:rsidR="00BC5E89" w:rsidRPr="00BC5E89">
          <w:rPr>
            <w:rStyle w:val="Hyperlink"/>
          </w:rPr>
          <w:fldChar w:fldCharType="separate"/>
        </w:r>
        <w:r w:rsidR="00BC5E89" w:rsidRPr="00BC5E89">
          <w:rPr>
            <w:rStyle w:val="Hyperlink"/>
          </w:rPr>
          <w:t>Yao et al. (2015)</w:t>
        </w:r>
        <w:r w:rsidR="00BC5E89" w:rsidRPr="00BC5E89">
          <w:rPr>
            <w:rStyle w:val="Hyperlink"/>
          </w:rPr>
          <w:fldChar w:fldCharType="end"/>
        </w:r>
      </w:hyperlink>
      <w:r w:rsidRPr="00770537">
        <w:rPr>
          <w:bCs/>
        </w:rPr>
        <w:t xml:space="preserve">, and are based on the La2004 astronomical model </w:t>
      </w:r>
      <w:r w:rsidRPr="00770537">
        <w:rPr>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bCs/>
        </w:rPr>
        <w:instrText xml:space="preserve"> ADDIN EN.CITE </w:instrText>
      </w:r>
      <w:r w:rsidR="00BC5E89">
        <w:rPr>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bCs/>
        </w:rPr>
        <w:instrText xml:space="preserve"> ADDIN EN.CITE.DATA </w:instrText>
      </w:r>
      <w:r w:rsidR="00BC5E89">
        <w:rPr>
          <w:bCs/>
        </w:rPr>
      </w:r>
      <w:r w:rsidR="00BC5E89">
        <w:rPr>
          <w:bCs/>
        </w:rPr>
        <w:fldChar w:fldCharType="end"/>
      </w:r>
      <w:r w:rsidRPr="00770537">
        <w:rPr>
          <w:bCs/>
        </w:rPr>
      </w:r>
      <w:r w:rsidRPr="00770537">
        <w:rPr>
          <w:bCs/>
        </w:rPr>
        <w:fldChar w:fldCharType="separate"/>
      </w:r>
      <w:r w:rsidRPr="00770537">
        <w:rPr>
          <w:bCs/>
          <w:noProof/>
        </w:rPr>
        <w:t>(</w:t>
      </w:r>
      <w:hyperlink w:anchor="_ENREF_6" w:tooltip="Laskar, 2004 #1476" w:history="1">
        <w:r w:rsidR="00BC5E89" w:rsidRPr="00BC5E89">
          <w:rPr>
            <w:rStyle w:val="Hyperlink"/>
          </w:rPr>
          <w:t>Laskar et al., 2004</w:t>
        </w:r>
      </w:hyperlink>
      <w:r w:rsidRPr="00770537">
        <w:rPr>
          <w:bCs/>
          <w:noProof/>
        </w:rPr>
        <w:t>)</w:t>
      </w:r>
      <w:r w:rsidRPr="00770537">
        <w:rPr>
          <w:bCs/>
        </w:rPr>
        <w:fldChar w:fldCharType="end"/>
      </w:r>
      <w:r w:rsidRPr="00770537">
        <w:rPr>
          <w:bCs/>
        </w:rPr>
        <w:t>.</w:t>
      </w:r>
    </w:p>
    <w:p w14:paraId="7AD66C40" w14:textId="77777777" w:rsidR="00AA4FF5" w:rsidRPr="00770537" w:rsidRDefault="00AA4FF5" w:rsidP="00F24A30">
      <w:pPr>
        <w:spacing w:before="120"/>
        <w:rPr>
          <w:bCs/>
          <w:sz w:val="10"/>
        </w:rPr>
      </w:pPr>
    </w:p>
    <w:p w14:paraId="25ABF037" w14:textId="77777777" w:rsidR="00AA4FF5" w:rsidRPr="00770537" w:rsidRDefault="00AA4FF5" w:rsidP="00AA4FF5">
      <w:pPr>
        <w:jc w:val="center"/>
        <w:rPr>
          <w:b/>
          <w:bCs/>
        </w:rPr>
      </w:pPr>
      <w:r w:rsidRPr="00770537">
        <w:rPr>
          <w:b/>
          <w:bCs/>
          <w:noProof/>
        </w:rPr>
        <w:drawing>
          <wp:inline distT="0" distB="0" distL="0" distR="0" wp14:anchorId="68FFA2B5" wp14:editId="3E4F68A1">
            <wp:extent cx="4869180" cy="3731525"/>
            <wp:effectExtent l="0" t="0" r="762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3" cstate="screen">
                      <a:extLst>
                        <a:ext uri="{28A0092B-C50C-407E-A947-70E740481C1C}">
                          <a14:useLocalDpi xmlns:a14="http://schemas.microsoft.com/office/drawing/2010/main"/>
                        </a:ext>
                      </a:extLst>
                    </a:blip>
                    <a:srcRect/>
                    <a:stretch/>
                  </pic:blipFill>
                  <pic:spPr bwMode="auto">
                    <a:xfrm>
                      <a:off x="0" y="0"/>
                      <a:ext cx="4903138" cy="3757549"/>
                    </a:xfrm>
                    <a:prstGeom prst="rect">
                      <a:avLst/>
                    </a:prstGeom>
                    <a:ln>
                      <a:noFill/>
                    </a:ln>
                    <a:extLs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arto="http://schemas.microsoft.com/office/word/2006/arto"/>
                      </a:ext>
                    </a:extLst>
                  </pic:spPr>
                </pic:pic>
              </a:graphicData>
            </a:graphic>
          </wp:inline>
        </w:drawing>
      </w:r>
    </w:p>
    <w:p w14:paraId="502B45CC" w14:textId="77777777" w:rsidR="00AA4FF5" w:rsidRPr="00770537" w:rsidRDefault="00AA4FF5" w:rsidP="00AA4FF5">
      <w:pPr>
        <w:rPr>
          <w:b/>
          <w:bCs/>
        </w:rPr>
      </w:pPr>
    </w:p>
    <w:p w14:paraId="27217874" w14:textId="6DB31790" w:rsidR="00AA4FF5" w:rsidRPr="00770537" w:rsidRDefault="00AA4FF5" w:rsidP="00AA4FF5">
      <w:pPr>
        <w:ind w:firstLine="720"/>
        <w:jc w:val="center"/>
        <w:rPr>
          <w:bCs/>
        </w:rPr>
      </w:pPr>
      <w:r w:rsidRPr="00770537">
        <w:rPr>
          <w:bCs/>
        </w:rPr>
        <w:t xml:space="preserve">Fig. </w:t>
      </w:r>
      <w:r w:rsidR="00F25AAD" w:rsidRPr="00770537">
        <w:rPr>
          <w:bCs/>
        </w:rPr>
        <w:t>4</w:t>
      </w:r>
      <w:r w:rsidRPr="00770537">
        <w:rPr>
          <w:bCs/>
        </w:rPr>
        <w:t xml:space="preserve">. Settings of the </w:t>
      </w:r>
      <w:r w:rsidR="0023124D" w:rsidRPr="00770537">
        <w:rPr>
          <w:bCs/>
        </w:rPr>
        <w:t>DYNOT</w:t>
      </w:r>
      <w:r w:rsidRPr="00770537">
        <w:rPr>
          <w:bCs/>
        </w:rPr>
        <w:t xml:space="preserve"> model.</w:t>
      </w:r>
    </w:p>
    <w:p w14:paraId="4A16CFB5" w14:textId="77777777" w:rsidR="00AA4FF5" w:rsidRPr="00770537" w:rsidRDefault="00AA4FF5" w:rsidP="00AA4FF5">
      <w:pPr>
        <w:ind w:firstLine="1890"/>
        <w:rPr>
          <w:bCs/>
          <w:i/>
        </w:rPr>
      </w:pPr>
      <w:r w:rsidRPr="00770537">
        <w:rPr>
          <w:bCs/>
          <w:i/>
          <w:highlight w:val="yellow"/>
        </w:rPr>
        <w:t>Yellow</w:t>
      </w:r>
      <w:r w:rsidRPr="00770537">
        <w:rPr>
          <w:bCs/>
          <w:i/>
        </w:rPr>
        <w:t>: load data and run the model.</w:t>
      </w:r>
    </w:p>
    <w:p w14:paraId="682B3D3A" w14:textId="77777777" w:rsidR="00AA4FF5" w:rsidRPr="00770537" w:rsidRDefault="00AA4FF5" w:rsidP="00AA4FF5">
      <w:pPr>
        <w:ind w:firstLine="1890"/>
        <w:rPr>
          <w:bCs/>
          <w:i/>
        </w:rPr>
      </w:pPr>
      <w:r w:rsidRPr="00770537">
        <w:rPr>
          <w:bCs/>
          <w:i/>
          <w:highlight w:val="red"/>
        </w:rPr>
        <w:t>Red</w:t>
      </w:r>
      <w:r w:rsidRPr="00770537">
        <w:rPr>
          <w:bCs/>
          <w:i/>
        </w:rPr>
        <w:t>: Key settings. Check before running the model.</w:t>
      </w:r>
    </w:p>
    <w:p w14:paraId="5DD8B82E" w14:textId="77777777" w:rsidR="00AA4FF5" w:rsidRPr="00770537" w:rsidRDefault="00AA4FF5" w:rsidP="00AA4FF5">
      <w:pPr>
        <w:ind w:firstLine="1890"/>
        <w:rPr>
          <w:bCs/>
          <w:i/>
        </w:rPr>
      </w:pPr>
      <w:r w:rsidRPr="00770537">
        <w:rPr>
          <w:bCs/>
          <w:i/>
          <w:highlight w:val="green"/>
        </w:rPr>
        <w:t>Green</w:t>
      </w:r>
      <w:r w:rsidRPr="00770537">
        <w:rPr>
          <w:bCs/>
          <w:i/>
        </w:rPr>
        <w:t>: Optional settings. Default values are okay for most running.</w:t>
      </w:r>
    </w:p>
    <w:p w14:paraId="273797D0" w14:textId="701B0337" w:rsidR="003A0EB7" w:rsidRPr="00770537" w:rsidRDefault="00171EC2" w:rsidP="003A0EB7">
      <w:pPr>
        <w:spacing w:before="120"/>
        <w:ind w:left="990" w:hanging="630"/>
        <w:rPr>
          <w:bCs/>
        </w:rPr>
      </w:pPr>
      <w:r w:rsidRPr="00770537">
        <w:rPr>
          <w:bCs/>
          <w:highlight w:val="green"/>
        </w:rPr>
        <w:t>5.3</w:t>
      </w:r>
      <w:r w:rsidR="003A0EB7" w:rsidRPr="00770537">
        <w:rPr>
          <w:bCs/>
          <w:highlight w:val="green"/>
        </w:rPr>
        <w:t>.10.</w:t>
      </w:r>
      <w:r w:rsidR="003A0EB7" w:rsidRPr="00770537">
        <w:rPr>
          <w:bCs/>
        </w:rPr>
        <w:t xml:space="preserve"> Frequency ranges (</w:t>
      </w:r>
      <w:r w:rsidR="003A0EB7" w:rsidRPr="00770537">
        <w:rPr>
          <w:bCs/>
          <w:i/>
        </w:rPr>
        <w:t>optional</w:t>
      </w:r>
      <w:r w:rsidR="003A0EB7" w:rsidRPr="00770537">
        <w:rPr>
          <w:bCs/>
        </w:rPr>
        <w:t>): For the definition of the non-orbital signal ratio by</w:t>
      </w:r>
      <w:r w:rsidR="00F25AAD" w:rsidRPr="00770537">
        <w:rPr>
          <w:bCs/>
        </w:rPr>
        <w:t xml:space="preserve"> </w:t>
      </w:r>
      <w:hyperlink w:anchor="_ENREF_7" w:tooltip="Li, 2018 #5893"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BC5E89" w:rsidRPr="00BC5E89">
          <w:rPr>
            <w:rStyle w:val="Hyperlink"/>
          </w:rPr>
          <w:fldChar w:fldCharType="separate"/>
        </w:r>
        <w:r w:rsidR="00BC5E89" w:rsidRPr="00BC5E89">
          <w:rPr>
            <w:rStyle w:val="Hyperlink"/>
          </w:rPr>
          <w:t>Li et al. (2018a)</w:t>
        </w:r>
        <w:r w:rsidR="00BC5E89" w:rsidRPr="00BC5E89">
          <w:rPr>
            <w:rStyle w:val="Hyperlink"/>
          </w:rPr>
          <w:fldChar w:fldCharType="end"/>
        </w:r>
      </w:hyperlink>
      <w:r w:rsidR="003A0EB7" w:rsidRPr="00770537">
        <w:rPr>
          <w:bCs/>
        </w:rPr>
        <w:t>, cutoff frequencies and their bandwidths are crucial for estimation of variances of eccentricity, obliquity and precession signals. We vary each cutoff frequency assuming a uniform distribution with cutoff frequency ranges at ± 90% to ± 120% bandwidth. Here the bandwidth (</w:t>
      </w:r>
      <w:proofErr w:type="spellStart"/>
      <w:r w:rsidR="003A0EB7" w:rsidRPr="00770537">
        <w:rPr>
          <w:bCs/>
          <w:i/>
        </w:rPr>
        <w:t>bw</w:t>
      </w:r>
      <w:proofErr w:type="spellEnd"/>
      <w:r w:rsidR="003A0EB7" w:rsidRPr="00770537">
        <w:rPr>
          <w:bCs/>
        </w:rPr>
        <w:t xml:space="preserve">) equals </w:t>
      </w:r>
      <w:proofErr w:type="spellStart"/>
      <w:r w:rsidR="003A0EB7" w:rsidRPr="00770537">
        <w:rPr>
          <w:bCs/>
          <w:i/>
        </w:rPr>
        <w:t>nw</w:t>
      </w:r>
      <w:proofErr w:type="spellEnd"/>
      <w:r w:rsidR="003A0EB7" w:rsidRPr="00770537">
        <w:rPr>
          <w:bCs/>
        </w:rPr>
        <w:t>/</w:t>
      </w:r>
      <w:r w:rsidR="003A0EB7" w:rsidRPr="00770537">
        <w:rPr>
          <w:bCs/>
          <w:i/>
        </w:rPr>
        <w:t>window</w:t>
      </w:r>
      <w:r w:rsidR="003A0EB7" w:rsidRPr="00770537">
        <w:rPr>
          <w:bCs/>
        </w:rPr>
        <w:t xml:space="preserve">, where </w:t>
      </w:r>
      <w:proofErr w:type="spellStart"/>
      <w:r w:rsidR="003A0EB7" w:rsidRPr="00770537">
        <w:rPr>
          <w:bCs/>
          <w:i/>
        </w:rPr>
        <w:t>nw</w:t>
      </w:r>
      <w:proofErr w:type="spellEnd"/>
      <w:r w:rsidR="003A0EB7" w:rsidRPr="00770537">
        <w:rPr>
          <w:bCs/>
        </w:rPr>
        <w:t xml:space="preserve"> is time-bandwidth product of discrete prolate spheroidal sequences, and </w:t>
      </w:r>
      <w:r w:rsidR="003A0EB7" w:rsidRPr="00770537">
        <w:rPr>
          <w:bCs/>
          <w:i/>
        </w:rPr>
        <w:t>window</w:t>
      </w:r>
      <w:r w:rsidR="003A0EB7" w:rsidRPr="00770537">
        <w:rPr>
          <w:bCs/>
        </w:rPr>
        <w:t xml:space="preserve"> is the running window.</w:t>
      </w:r>
    </w:p>
    <w:p w14:paraId="295665A3" w14:textId="1833E32B" w:rsidR="00C85990" w:rsidRPr="00770537" w:rsidRDefault="00171EC2" w:rsidP="008A38A8">
      <w:pPr>
        <w:spacing w:before="120"/>
        <w:ind w:left="990" w:hanging="630"/>
        <w:rPr>
          <w:bCs/>
        </w:rPr>
      </w:pPr>
      <w:r w:rsidRPr="00770537">
        <w:rPr>
          <w:bCs/>
          <w:highlight w:val="green"/>
        </w:rPr>
        <w:t>5.3</w:t>
      </w:r>
      <w:r w:rsidR="00C85990" w:rsidRPr="00770537">
        <w:rPr>
          <w:bCs/>
          <w:highlight w:val="green"/>
        </w:rPr>
        <w:t>.11.</w:t>
      </w:r>
      <w:r w:rsidR="00C85990" w:rsidRPr="00770537">
        <w:rPr>
          <w:bCs/>
        </w:rPr>
        <w:t xml:space="preserve"> Cutoff frequencies (</w:t>
      </w:r>
      <w:r w:rsidR="00C85990" w:rsidRPr="00770537">
        <w:rPr>
          <w:bCs/>
          <w:i/>
        </w:rPr>
        <w:t>optional</w:t>
      </w:r>
      <w:r w:rsidR="00C85990" w:rsidRPr="00770537">
        <w:rPr>
          <w:bCs/>
        </w:rPr>
        <w:t xml:space="preserve">): lower cutoff frequency (&gt; 0) for estimation of total variance and upper cutoff frequency (&lt; </w:t>
      </w:r>
      <w:r w:rsidR="00CD4DD7" w:rsidRPr="00770537">
        <w:rPr>
          <w:bCs/>
        </w:rPr>
        <w:t>N</w:t>
      </w:r>
      <w:r w:rsidR="00C85990" w:rsidRPr="00770537">
        <w:rPr>
          <w:bCs/>
        </w:rPr>
        <w:t>yquist</w:t>
      </w:r>
      <w:r w:rsidR="00CD4DD7" w:rsidRPr="00770537">
        <w:rPr>
          <w:bCs/>
        </w:rPr>
        <w:t xml:space="preserve"> frequency</w:t>
      </w:r>
      <w:r w:rsidR="00C85990" w:rsidRPr="00770537">
        <w:rPr>
          <w:bCs/>
        </w:rPr>
        <w:t>) for estimation of total variance.</w:t>
      </w:r>
    </w:p>
    <w:p w14:paraId="1C5A3FBF" w14:textId="4DE87498" w:rsidR="00C85990" w:rsidRPr="00770537" w:rsidRDefault="00171EC2" w:rsidP="008A38A8">
      <w:pPr>
        <w:spacing w:before="120"/>
        <w:ind w:left="990" w:hanging="630"/>
        <w:rPr>
          <w:bCs/>
        </w:rPr>
      </w:pPr>
      <w:r w:rsidRPr="00770537">
        <w:rPr>
          <w:bCs/>
          <w:highlight w:val="green"/>
        </w:rPr>
        <w:t>5.3</w:t>
      </w:r>
      <w:r w:rsidR="00C85990" w:rsidRPr="00770537">
        <w:rPr>
          <w:bCs/>
          <w:highlight w:val="green"/>
        </w:rPr>
        <w:t>.12.</w:t>
      </w:r>
      <w:r w:rsidR="00C85990" w:rsidRPr="00770537">
        <w:rPr>
          <w:bCs/>
        </w:rPr>
        <w:t xml:space="preserve"> Confidence levels (</w:t>
      </w:r>
      <w:r w:rsidR="00C85990" w:rsidRPr="00770537">
        <w:rPr>
          <w:bCs/>
          <w:i/>
        </w:rPr>
        <w:t>optional</w:t>
      </w:r>
      <w:r w:rsidR="00C85990" w:rsidRPr="00770537">
        <w:rPr>
          <w:bCs/>
        </w:rPr>
        <w:t>): default values show median</w:t>
      </w:r>
      <w:r w:rsidR="00D14F22" w:rsidRPr="00770537">
        <w:rPr>
          <w:bCs/>
        </w:rPr>
        <w:t xml:space="preserve"> and</w:t>
      </w:r>
      <w:r w:rsidR="00C85990" w:rsidRPr="00770537">
        <w:rPr>
          <w:bCs/>
        </w:rPr>
        <w:t xml:space="preserve"> confidence levels </w:t>
      </w:r>
      <w:r w:rsidR="00D14F22" w:rsidRPr="00770537">
        <w:rPr>
          <w:bCs/>
        </w:rPr>
        <w:t xml:space="preserve">(e.g., 50%, 68%, 80%, 90%, and 95%) </w:t>
      </w:r>
      <w:r w:rsidR="00C85990" w:rsidRPr="00770537">
        <w:rPr>
          <w:bCs/>
        </w:rPr>
        <w:t xml:space="preserve">of the </w:t>
      </w:r>
      <w:r w:rsidR="0023124D" w:rsidRPr="00770537">
        <w:rPr>
          <w:bCs/>
        </w:rPr>
        <w:t>DYNOT</w:t>
      </w:r>
      <w:r w:rsidR="00C85990" w:rsidRPr="00770537">
        <w:rPr>
          <w:bCs/>
        </w:rPr>
        <w:t xml:space="preserve"> results.</w:t>
      </w:r>
    </w:p>
    <w:p w14:paraId="7276C7C5" w14:textId="216F7709" w:rsidR="00F14223" w:rsidRPr="00770537" w:rsidRDefault="00171EC2" w:rsidP="008A38A8">
      <w:pPr>
        <w:spacing w:before="120"/>
        <w:ind w:left="990" w:hanging="630"/>
        <w:rPr>
          <w:bCs/>
          <w:kern w:val="32"/>
        </w:rPr>
      </w:pPr>
      <w:r w:rsidRPr="00770537">
        <w:rPr>
          <w:bCs/>
          <w:highlight w:val="green"/>
        </w:rPr>
        <w:t>5.3</w:t>
      </w:r>
      <w:r w:rsidR="00C85990" w:rsidRPr="00770537">
        <w:rPr>
          <w:bCs/>
          <w:highlight w:val="green"/>
        </w:rPr>
        <w:t>.13.</w:t>
      </w:r>
      <w:r w:rsidR="00C85990" w:rsidRPr="00770537">
        <w:rPr>
          <w:bCs/>
        </w:rPr>
        <w:t xml:space="preserve"> Interpolation (</w:t>
      </w:r>
      <w:r w:rsidR="00C85990" w:rsidRPr="00770537">
        <w:rPr>
          <w:bCs/>
          <w:i/>
        </w:rPr>
        <w:t>optional</w:t>
      </w:r>
      <w:r w:rsidR="00C85990" w:rsidRPr="00770537">
        <w:rPr>
          <w:bCs/>
        </w:rPr>
        <w:t xml:space="preserve">): </w:t>
      </w:r>
      <w:r w:rsidR="00DB47AD" w:rsidRPr="00770537">
        <w:rPr>
          <w:bCs/>
        </w:rPr>
        <w:t xml:space="preserve">In </w:t>
      </w:r>
      <w:r w:rsidR="000C36DC" w:rsidRPr="00770537">
        <w:rPr>
          <w:bCs/>
        </w:rPr>
        <w:t>5.3</w:t>
      </w:r>
      <w:r w:rsidR="00DB47AD" w:rsidRPr="00770537">
        <w:rPr>
          <w:bCs/>
        </w:rPr>
        <w:t xml:space="preserve">.3, </w:t>
      </w:r>
      <w:r w:rsidR="00DB47AD" w:rsidRPr="00770537">
        <w:rPr>
          <w:color w:val="000000" w:themeColor="text1"/>
        </w:rPr>
        <w:t>a</w:t>
      </w:r>
      <w:r w:rsidR="00802DB0" w:rsidRPr="00770537">
        <w:rPr>
          <w:color w:val="000000" w:themeColor="text1"/>
        </w:rPr>
        <w:t xml:space="preserve"> smaller </w:t>
      </w:r>
      <w:r w:rsidR="00802DB0" w:rsidRPr="00770537">
        <w:rPr>
          <w:i/>
          <w:color w:val="000000" w:themeColor="text1"/>
        </w:rPr>
        <w:t>Nr</w:t>
      </w:r>
      <w:r w:rsidR="00802DB0" w:rsidRPr="00770537">
        <w:rPr>
          <w:color w:val="000000" w:themeColor="text1"/>
        </w:rPr>
        <w:t xml:space="preserve"> compar</w:t>
      </w:r>
      <w:r w:rsidR="005B6599" w:rsidRPr="00770537">
        <w:rPr>
          <w:color w:val="000000" w:themeColor="text1"/>
        </w:rPr>
        <w:t>ed</w:t>
      </w:r>
      <w:r w:rsidR="00802DB0" w:rsidRPr="00770537">
        <w:rPr>
          <w:color w:val="000000" w:themeColor="text1"/>
        </w:rPr>
        <w:t xml:space="preserve"> to </w:t>
      </w:r>
      <w:proofErr w:type="spellStart"/>
      <w:r w:rsidR="00802DB0" w:rsidRPr="00770537">
        <w:rPr>
          <w:i/>
          <w:color w:val="000000" w:themeColor="text1"/>
        </w:rPr>
        <w:t>N</w:t>
      </w:r>
      <w:r w:rsidR="00802DB0" w:rsidRPr="00770537">
        <w:rPr>
          <w:i/>
          <w:color w:val="000000" w:themeColor="text1"/>
          <w:vertAlign w:val="subscript"/>
        </w:rPr>
        <w:t>data</w:t>
      </w:r>
      <w:proofErr w:type="spellEnd"/>
      <w:r w:rsidR="00802DB0" w:rsidRPr="00770537">
        <w:rPr>
          <w:color w:val="000000" w:themeColor="text1"/>
        </w:rPr>
        <w:t xml:space="preserve"> leads to a “no data” effect at the very beginning and/or very end of the </w:t>
      </w:r>
      <w:r w:rsidR="0023124D" w:rsidRPr="00770537">
        <w:rPr>
          <w:color w:val="000000" w:themeColor="text1"/>
        </w:rPr>
        <w:t>DYNOT</w:t>
      </w:r>
      <w:r w:rsidR="00802DB0" w:rsidRPr="00770537">
        <w:rPr>
          <w:color w:val="000000" w:themeColor="text1"/>
        </w:rPr>
        <w:t xml:space="preserve"> results. To avoid this problem and to provide a better </w:t>
      </w:r>
      <w:r w:rsidR="00802DB0" w:rsidRPr="00770537">
        <w:rPr>
          <w:bCs/>
          <w:kern w:val="32"/>
        </w:rPr>
        <w:t xml:space="preserve">constraint </w:t>
      </w:r>
      <w:r w:rsidR="005B6599" w:rsidRPr="00770537">
        <w:rPr>
          <w:bCs/>
          <w:kern w:val="32"/>
        </w:rPr>
        <w:t xml:space="preserve">for </w:t>
      </w:r>
      <w:r w:rsidR="00802DB0" w:rsidRPr="00770537">
        <w:rPr>
          <w:bCs/>
          <w:kern w:val="32"/>
        </w:rPr>
        <w:t>noise estimation</w:t>
      </w:r>
      <w:r w:rsidR="00802DB0" w:rsidRPr="00770537">
        <w:rPr>
          <w:color w:val="000000" w:themeColor="text1"/>
        </w:rPr>
        <w:t xml:space="preserve">, technically, the </w:t>
      </w:r>
      <w:r w:rsidR="0023124D" w:rsidRPr="00770537">
        <w:rPr>
          <w:color w:val="000000" w:themeColor="text1"/>
        </w:rPr>
        <w:lastRenderedPageBreak/>
        <w:t>DYNOT</w:t>
      </w:r>
      <w:r w:rsidR="00802DB0" w:rsidRPr="00770537">
        <w:rPr>
          <w:color w:val="000000" w:themeColor="text1"/>
        </w:rPr>
        <w:t xml:space="preserve"> model </w:t>
      </w:r>
      <w:r w:rsidR="00126F74" w:rsidRPr="00770537">
        <w:rPr>
          <w:color w:val="000000" w:themeColor="text1"/>
        </w:rPr>
        <w:t xml:space="preserve">is interpolated and </w:t>
      </w:r>
      <w:r w:rsidR="00802DB0" w:rsidRPr="00770537">
        <w:rPr>
          <w:bCs/>
          <w:kern w:val="32"/>
        </w:rPr>
        <w:t xml:space="preserve">randomly shifts and plots </w:t>
      </w:r>
      <w:r w:rsidR="00802DB0" w:rsidRPr="00770537">
        <w:rPr>
          <w:color w:val="000000" w:themeColor="text1"/>
        </w:rPr>
        <w:t xml:space="preserve">simulation results of a single </w:t>
      </w:r>
      <w:r w:rsidR="00802DB0" w:rsidRPr="00770537">
        <w:rPr>
          <w:bCs/>
          <w:kern w:val="32"/>
        </w:rPr>
        <w:t>iteration at the same time scale of the dataset, although the plots also generate relative</w:t>
      </w:r>
      <w:r w:rsidR="005B6599" w:rsidRPr="00770537">
        <w:rPr>
          <w:bCs/>
          <w:kern w:val="32"/>
        </w:rPr>
        <w:t>ly</w:t>
      </w:r>
      <w:r w:rsidR="00802DB0" w:rsidRPr="00770537">
        <w:rPr>
          <w:bCs/>
          <w:kern w:val="32"/>
        </w:rPr>
        <w:t xml:space="preserve"> smoothed </w:t>
      </w:r>
      <w:r w:rsidR="0023124D" w:rsidRPr="00770537">
        <w:rPr>
          <w:bCs/>
          <w:kern w:val="32"/>
        </w:rPr>
        <w:t>DYNOT</w:t>
      </w:r>
      <w:r w:rsidR="00802DB0" w:rsidRPr="00770537">
        <w:rPr>
          <w:bCs/>
          <w:kern w:val="32"/>
        </w:rPr>
        <w:t xml:space="preserve"> spectra when a gap is shorter than 2 </w:t>
      </w:r>
      <w:r w:rsidR="00802DB0" w:rsidRPr="00770537">
        <w:rPr>
          <w:color w:val="000000" w:themeColor="text1"/>
        </w:rPr>
        <w:t xml:space="preserve">× </w:t>
      </w:r>
      <w:r w:rsidR="00802DB0" w:rsidRPr="00770537">
        <w:rPr>
          <w:bCs/>
          <w:i/>
          <w:kern w:val="32"/>
        </w:rPr>
        <w:t>win</w:t>
      </w:r>
      <w:r w:rsidR="00126F74" w:rsidRPr="00770537">
        <w:rPr>
          <w:bCs/>
          <w:i/>
          <w:kern w:val="32"/>
        </w:rPr>
        <w:t>dow</w:t>
      </w:r>
      <w:r w:rsidR="00802DB0" w:rsidRPr="00770537">
        <w:rPr>
          <w:bCs/>
          <w:kern w:val="32"/>
        </w:rPr>
        <w:t>.</w:t>
      </w:r>
      <w:r w:rsidR="00F01E4C" w:rsidRPr="00770537">
        <w:rPr>
          <w:bCs/>
          <w:kern w:val="32"/>
        </w:rPr>
        <w:t xml:space="preserve"> Here 1000 is </w:t>
      </w:r>
      <w:r w:rsidR="005B6599" w:rsidRPr="00770537">
        <w:rPr>
          <w:bCs/>
          <w:kern w:val="32"/>
        </w:rPr>
        <w:t xml:space="preserve">adequate </w:t>
      </w:r>
      <w:r w:rsidR="00F01E4C" w:rsidRPr="00770537">
        <w:rPr>
          <w:bCs/>
          <w:kern w:val="32"/>
        </w:rPr>
        <w:t xml:space="preserve">for the </w:t>
      </w:r>
      <w:r w:rsidR="0023124D" w:rsidRPr="00770537">
        <w:rPr>
          <w:bCs/>
          <w:kern w:val="32"/>
        </w:rPr>
        <w:t>DYNOT</w:t>
      </w:r>
      <w:r w:rsidR="00F01E4C" w:rsidRPr="00770537">
        <w:rPr>
          <w:bCs/>
          <w:kern w:val="32"/>
        </w:rPr>
        <w:t xml:space="preserve"> model.</w:t>
      </w:r>
    </w:p>
    <w:p w14:paraId="3F19F6B9" w14:textId="5A5131B6" w:rsidR="00A4633F" w:rsidRPr="00770537" w:rsidRDefault="00171EC2" w:rsidP="008A38A8">
      <w:pPr>
        <w:spacing w:before="120"/>
        <w:ind w:left="990" w:hanging="630"/>
        <w:rPr>
          <w:bCs/>
        </w:rPr>
      </w:pPr>
      <w:r w:rsidRPr="00770537">
        <w:rPr>
          <w:bCs/>
          <w:kern w:val="32"/>
          <w:highlight w:val="green"/>
        </w:rPr>
        <w:t>5.3</w:t>
      </w:r>
      <w:r w:rsidR="00A4633F" w:rsidRPr="00770537">
        <w:rPr>
          <w:bCs/>
          <w:kern w:val="32"/>
          <w:highlight w:val="green"/>
        </w:rPr>
        <w:t>.14</w:t>
      </w:r>
      <w:r w:rsidR="00A4633F" w:rsidRPr="00770537">
        <w:rPr>
          <w:bCs/>
          <w:kern w:val="32"/>
        </w:rPr>
        <w:t xml:space="preserve"> Shift plot grids</w:t>
      </w:r>
      <w:r w:rsidR="00A4633F" w:rsidRPr="00770537">
        <w:rPr>
          <w:bCs/>
        </w:rPr>
        <w:t xml:space="preserve"> (</w:t>
      </w:r>
      <w:r w:rsidR="00A4633F" w:rsidRPr="00770537">
        <w:rPr>
          <w:bCs/>
          <w:i/>
        </w:rPr>
        <w:t>optional</w:t>
      </w:r>
      <w:r w:rsidR="00A4633F" w:rsidRPr="00770537">
        <w:rPr>
          <w:bCs/>
        </w:rPr>
        <w:t xml:space="preserve">): </w:t>
      </w:r>
      <w:r w:rsidR="0093507D" w:rsidRPr="00770537">
        <w:rPr>
          <w:bCs/>
        </w:rPr>
        <w:t xml:space="preserve">See </w:t>
      </w:r>
      <w:r w:rsidR="000C36DC" w:rsidRPr="00770537">
        <w:rPr>
          <w:bCs/>
        </w:rPr>
        <w:t>5.3</w:t>
      </w:r>
      <w:r w:rsidR="0093507D" w:rsidRPr="00770537">
        <w:rPr>
          <w:bCs/>
        </w:rPr>
        <w:t xml:space="preserve">.13 for interpretation. Default is 15. One can also use 15-30 for the better shape of the beginning and the end of the </w:t>
      </w:r>
      <w:r w:rsidR="0023124D" w:rsidRPr="00770537">
        <w:rPr>
          <w:bCs/>
        </w:rPr>
        <w:t>DYNOT</w:t>
      </w:r>
      <w:r w:rsidR="0093507D" w:rsidRPr="00770537">
        <w:rPr>
          <w:bCs/>
        </w:rPr>
        <w:t xml:space="preserve"> spectra.</w:t>
      </w:r>
    </w:p>
    <w:p w14:paraId="3ED3DC09" w14:textId="29AD2B0F" w:rsidR="00412CD9" w:rsidRPr="00770537" w:rsidRDefault="00171EC2" w:rsidP="008A38A8">
      <w:pPr>
        <w:spacing w:before="120"/>
        <w:ind w:left="990" w:hanging="630"/>
        <w:rPr>
          <w:bCs/>
        </w:rPr>
      </w:pPr>
      <w:r w:rsidRPr="00770537">
        <w:rPr>
          <w:bCs/>
          <w:highlight w:val="green"/>
        </w:rPr>
        <w:t>5.3</w:t>
      </w:r>
      <w:r w:rsidR="00412CD9" w:rsidRPr="00770537">
        <w:rPr>
          <w:bCs/>
          <w:highlight w:val="green"/>
        </w:rPr>
        <w:t>.15.</w:t>
      </w:r>
      <w:r w:rsidR="00412CD9" w:rsidRPr="00770537">
        <w:rPr>
          <w:bCs/>
        </w:rPr>
        <w:t xml:space="preserve"> Number of physical cores (</w:t>
      </w:r>
      <w:r w:rsidR="00412CD9" w:rsidRPr="00770537">
        <w:rPr>
          <w:bCs/>
          <w:i/>
        </w:rPr>
        <w:t>optional</w:t>
      </w:r>
      <w:r w:rsidR="00412CD9" w:rsidRPr="00770537">
        <w:rPr>
          <w:bCs/>
        </w:rPr>
        <w:t xml:space="preserve">): </w:t>
      </w:r>
      <w:r w:rsidR="006779DE" w:rsidRPr="00770537">
        <w:rPr>
          <w:bCs/>
        </w:rPr>
        <w:t>This detect</w:t>
      </w:r>
      <w:r w:rsidR="005B6599" w:rsidRPr="00770537">
        <w:rPr>
          <w:bCs/>
        </w:rPr>
        <w:t>s the</w:t>
      </w:r>
      <w:r w:rsidR="006779DE" w:rsidRPr="00770537">
        <w:rPr>
          <w:bCs/>
        </w:rPr>
        <w:t xml:space="preserve"> physical cores of the CPU of the computer.</w:t>
      </w:r>
    </w:p>
    <w:p w14:paraId="1ACC75B1" w14:textId="598FEA8D" w:rsidR="00F81DA6" w:rsidRPr="00770537" w:rsidRDefault="00171EC2" w:rsidP="008A38A8">
      <w:pPr>
        <w:spacing w:before="120"/>
        <w:ind w:left="990" w:hanging="630"/>
        <w:rPr>
          <w:bCs/>
        </w:rPr>
      </w:pPr>
      <w:r w:rsidRPr="00770537">
        <w:rPr>
          <w:bCs/>
          <w:highlight w:val="green"/>
        </w:rPr>
        <w:t>5.3</w:t>
      </w:r>
      <w:r w:rsidR="00F81DA6" w:rsidRPr="00770537">
        <w:rPr>
          <w:bCs/>
          <w:highlight w:val="green"/>
        </w:rPr>
        <w:t>.16.</w:t>
      </w:r>
      <w:r w:rsidR="00F81DA6" w:rsidRPr="00770537">
        <w:rPr>
          <w:bCs/>
        </w:rPr>
        <w:t xml:space="preserve"> Number of itineraries to estimate the process time (</w:t>
      </w:r>
      <w:r w:rsidR="00F81DA6" w:rsidRPr="00770537">
        <w:rPr>
          <w:bCs/>
          <w:i/>
        </w:rPr>
        <w:t>optional</w:t>
      </w:r>
      <w:r w:rsidR="00F81DA6" w:rsidRPr="00770537">
        <w:rPr>
          <w:bCs/>
        </w:rPr>
        <w:t xml:space="preserve">): </w:t>
      </w:r>
      <w:r w:rsidR="009D0AC1" w:rsidRPr="00770537">
        <w:rPr>
          <w:bCs/>
        </w:rPr>
        <w:t xml:space="preserve">To estimate process time of the time-consuming </w:t>
      </w:r>
      <w:r w:rsidR="0023124D" w:rsidRPr="00770537">
        <w:rPr>
          <w:bCs/>
        </w:rPr>
        <w:t>DYNOT</w:t>
      </w:r>
      <w:r w:rsidR="009D0AC1" w:rsidRPr="00770537">
        <w:rPr>
          <w:bCs/>
        </w:rPr>
        <w:t xml:space="preserve"> model, the model will run some itineraries. Default is 50.</w:t>
      </w:r>
    </w:p>
    <w:p w14:paraId="35AF5074" w14:textId="45EE166C" w:rsidR="009D0AC1" w:rsidRPr="00770537" w:rsidRDefault="00171EC2" w:rsidP="008A38A8">
      <w:pPr>
        <w:spacing w:before="120"/>
        <w:ind w:left="990" w:hanging="630"/>
        <w:rPr>
          <w:bCs/>
        </w:rPr>
      </w:pPr>
      <w:r w:rsidRPr="00770537">
        <w:rPr>
          <w:bCs/>
          <w:highlight w:val="green"/>
        </w:rPr>
        <w:t>5.3</w:t>
      </w:r>
      <w:r w:rsidR="009D0AC1" w:rsidRPr="00770537">
        <w:rPr>
          <w:bCs/>
          <w:highlight w:val="green"/>
        </w:rPr>
        <w:t>.17.</w:t>
      </w:r>
      <w:r w:rsidR="009D0AC1" w:rsidRPr="00770537">
        <w:rPr>
          <w:bCs/>
        </w:rPr>
        <w:t xml:space="preserve"> Emergency note: Press “Ctrl” + “C” to cease the </w:t>
      </w:r>
      <w:r w:rsidR="0023124D" w:rsidRPr="00770537">
        <w:rPr>
          <w:bCs/>
        </w:rPr>
        <w:t>DYNOT</w:t>
      </w:r>
      <w:r w:rsidR="009D0AC1" w:rsidRPr="00770537">
        <w:rPr>
          <w:bCs/>
        </w:rPr>
        <w:t xml:space="preserve"> process before the parallel computing. Press “Ctrl” + “X” to cease the </w:t>
      </w:r>
      <w:r w:rsidR="0023124D" w:rsidRPr="00770537">
        <w:rPr>
          <w:bCs/>
        </w:rPr>
        <w:t>DYNOT</w:t>
      </w:r>
      <w:r w:rsidR="009D0AC1" w:rsidRPr="00770537">
        <w:rPr>
          <w:bCs/>
        </w:rPr>
        <w:t xml:space="preserve"> process during the parallel computing.</w:t>
      </w:r>
      <w:r w:rsidR="00684878" w:rsidRPr="00770537">
        <w:rPr>
          <w:bCs/>
        </w:rPr>
        <w:t xml:space="preserve"> You may need to type the following script in the command window to quite parallel computing.</w:t>
      </w:r>
    </w:p>
    <w:p w14:paraId="3BC90397" w14:textId="1EAD2927" w:rsidR="00684878" w:rsidRPr="00770537" w:rsidRDefault="00684878" w:rsidP="008A38A8">
      <w:pPr>
        <w:spacing w:before="120"/>
        <w:ind w:firstLine="1170"/>
        <w:rPr>
          <w:sz w:val="21"/>
          <w:shd w:val="pct15" w:color="auto" w:fill="FFFFFF"/>
        </w:rPr>
      </w:pPr>
      <w:r w:rsidRPr="00770537">
        <w:rPr>
          <w:sz w:val="21"/>
          <w:shd w:val="pct15" w:color="auto" w:fill="FFFFFF"/>
        </w:rPr>
        <w:t>&gt;&gt; delete(</w:t>
      </w:r>
      <w:proofErr w:type="spellStart"/>
      <w:r w:rsidRPr="00770537">
        <w:rPr>
          <w:sz w:val="21"/>
          <w:shd w:val="pct15" w:color="auto" w:fill="FFFFFF"/>
        </w:rPr>
        <w:t>gcp</w:t>
      </w:r>
      <w:proofErr w:type="spellEnd"/>
      <w:r w:rsidRPr="00770537">
        <w:rPr>
          <w:sz w:val="21"/>
          <w:shd w:val="pct15" w:color="auto" w:fill="FFFFFF"/>
        </w:rPr>
        <w:t>(‘</w:t>
      </w:r>
      <w:proofErr w:type="spellStart"/>
      <w:r w:rsidRPr="00770537">
        <w:rPr>
          <w:sz w:val="21"/>
          <w:shd w:val="pct15" w:color="auto" w:fill="FFFFFF"/>
        </w:rPr>
        <w:t>nocreate</w:t>
      </w:r>
      <w:proofErr w:type="spellEnd"/>
      <w:r w:rsidRPr="00770537">
        <w:rPr>
          <w:sz w:val="21"/>
          <w:shd w:val="pct15" w:color="auto" w:fill="FFFFFF"/>
        </w:rPr>
        <w:t>’))</w:t>
      </w:r>
    </w:p>
    <w:p w14:paraId="51DAC514" w14:textId="03CA039B" w:rsidR="00F14223" w:rsidRPr="00770537" w:rsidRDefault="00171EC2" w:rsidP="008A38A8">
      <w:pPr>
        <w:spacing w:before="120"/>
        <w:ind w:left="990" w:hanging="630"/>
        <w:rPr>
          <w:bCs/>
        </w:rPr>
      </w:pPr>
      <w:r w:rsidRPr="00770537">
        <w:rPr>
          <w:bCs/>
          <w:highlight w:val="yellow"/>
        </w:rPr>
        <w:t>5.3</w:t>
      </w:r>
      <w:r w:rsidR="00684878" w:rsidRPr="00770537">
        <w:rPr>
          <w:bCs/>
          <w:highlight w:val="yellow"/>
        </w:rPr>
        <w:t>.18.</w:t>
      </w:r>
      <w:r w:rsidR="00684878" w:rsidRPr="00770537">
        <w:rPr>
          <w:bCs/>
        </w:rPr>
        <w:t xml:space="preserve"> </w:t>
      </w:r>
      <w:r w:rsidR="009B683C" w:rsidRPr="00770537">
        <w:rPr>
          <w:bCs/>
        </w:rPr>
        <w:t>Click the button to run the model.</w:t>
      </w:r>
    </w:p>
    <w:p w14:paraId="24BCF5F0" w14:textId="25CF34FD" w:rsidR="009B683C" w:rsidRPr="00770537" w:rsidRDefault="00171EC2" w:rsidP="008A38A8">
      <w:pPr>
        <w:spacing w:before="120"/>
        <w:ind w:left="990" w:hanging="630"/>
        <w:rPr>
          <w:bCs/>
        </w:rPr>
      </w:pPr>
      <w:r w:rsidRPr="00770537">
        <w:rPr>
          <w:bCs/>
          <w:highlight w:val="green"/>
        </w:rPr>
        <w:t>5.3</w:t>
      </w:r>
      <w:r w:rsidR="009B683C" w:rsidRPr="00770537">
        <w:rPr>
          <w:bCs/>
          <w:highlight w:val="green"/>
        </w:rPr>
        <w:t>.19.</w:t>
      </w:r>
      <w:r w:rsidR="009B683C" w:rsidRPr="00770537">
        <w:rPr>
          <w:bCs/>
        </w:rPr>
        <w:t xml:space="preserve"> A window show</w:t>
      </w:r>
      <w:r w:rsidR="00E71031" w:rsidRPr="00770537">
        <w:rPr>
          <w:bCs/>
        </w:rPr>
        <w:t>s</w:t>
      </w:r>
      <w:r w:rsidR="009B683C" w:rsidRPr="00770537">
        <w:rPr>
          <w:bCs/>
        </w:rPr>
        <w:t xml:space="preserve"> the dataset.</w:t>
      </w:r>
    </w:p>
    <w:p w14:paraId="5CA04426" w14:textId="5E962939" w:rsidR="009B683C" w:rsidRPr="00770537" w:rsidRDefault="00171EC2" w:rsidP="008A38A8">
      <w:pPr>
        <w:spacing w:before="120"/>
        <w:ind w:left="990" w:hanging="630"/>
        <w:rPr>
          <w:bCs/>
        </w:rPr>
      </w:pPr>
      <w:r w:rsidRPr="00770537">
        <w:rPr>
          <w:bCs/>
          <w:highlight w:val="green"/>
        </w:rPr>
        <w:t>5.3</w:t>
      </w:r>
      <w:r w:rsidR="009B683C" w:rsidRPr="00770537">
        <w:rPr>
          <w:bCs/>
          <w:highlight w:val="green"/>
        </w:rPr>
        <w:t>.20.</w:t>
      </w:r>
      <w:r w:rsidR="009B683C" w:rsidRPr="00770537">
        <w:rPr>
          <w:bCs/>
        </w:rPr>
        <w:t xml:space="preserve"> A window shows sample rates of the dataset OR the </w:t>
      </w:r>
      <w:r w:rsidR="0023124D" w:rsidRPr="00770537">
        <w:rPr>
          <w:bCs/>
        </w:rPr>
        <w:t>DYNOT</w:t>
      </w:r>
      <w:r w:rsidR="009B683C" w:rsidRPr="00770537">
        <w:rPr>
          <w:bCs/>
        </w:rPr>
        <w:t xml:space="preserve"> spectrum of the dataset.</w:t>
      </w:r>
    </w:p>
    <w:p w14:paraId="2D9EA51E" w14:textId="77777777" w:rsidR="00F00CCC" w:rsidRPr="00770537" w:rsidRDefault="00F00CCC" w:rsidP="002B1115">
      <w:pPr>
        <w:ind w:left="990" w:hanging="630"/>
        <w:rPr>
          <w:bCs/>
        </w:rPr>
      </w:pPr>
    </w:p>
    <w:p w14:paraId="0AF11429" w14:textId="0BF16089" w:rsidR="00080A60" w:rsidRPr="00770537" w:rsidRDefault="007B10BC" w:rsidP="007B10BC">
      <w:pPr>
        <w:pStyle w:val="Heading2"/>
        <w:rPr>
          <w:rFonts w:ascii="Times New Roman" w:hAnsi="Times New Roman" w:cs="Times New Roman"/>
          <w:b/>
          <w:color w:val="000000" w:themeColor="text1"/>
          <w:sz w:val="28"/>
          <w:szCs w:val="28"/>
        </w:rPr>
      </w:pPr>
      <w:bookmarkStart w:id="98" w:name="_Toc47539189"/>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4</w:t>
      </w:r>
      <w:r w:rsidR="00080A60" w:rsidRPr="00770537">
        <w:rPr>
          <w:rFonts w:ascii="Times New Roman" w:hAnsi="Times New Roman" w:cs="Times New Roman"/>
          <w:b/>
          <w:color w:val="000000" w:themeColor="text1"/>
          <w:sz w:val="28"/>
          <w:szCs w:val="28"/>
        </w:rPr>
        <w:t>. Running the DYNO</w:t>
      </w:r>
      <w:r w:rsidR="0023124D" w:rsidRPr="00770537">
        <w:rPr>
          <w:rFonts w:ascii="Times New Roman" w:hAnsi="Times New Roman" w:cs="Times New Roman"/>
          <w:b/>
          <w:color w:val="000000" w:themeColor="text1"/>
          <w:sz w:val="28"/>
          <w:szCs w:val="28"/>
        </w:rPr>
        <w:t>T</w:t>
      </w:r>
      <w:r w:rsidR="00080A60" w:rsidRPr="00770537">
        <w:rPr>
          <w:rFonts w:ascii="Times New Roman" w:hAnsi="Times New Roman" w:cs="Times New Roman"/>
          <w:b/>
          <w:color w:val="000000" w:themeColor="text1"/>
          <w:sz w:val="28"/>
          <w:szCs w:val="28"/>
        </w:rPr>
        <w:t xml:space="preserve"> model</w:t>
      </w:r>
      <w:bookmarkEnd w:id="98"/>
    </w:p>
    <w:p w14:paraId="10BB0D0D" w14:textId="77777777" w:rsidR="00080A60" w:rsidRPr="00770537" w:rsidRDefault="00080A60" w:rsidP="00080A60"/>
    <w:p w14:paraId="6AD076B3" w14:textId="6F5E2FB2" w:rsidR="00E8232C" w:rsidRPr="00770537" w:rsidRDefault="00AF390C" w:rsidP="008A38A8">
      <w:pPr>
        <w:spacing w:before="120"/>
        <w:ind w:left="1170" w:hanging="810"/>
      </w:pPr>
      <w:r w:rsidRPr="00770537">
        <w:t xml:space="preserve">Click </w:t>
      </w:r>
      <w:r w:rsidR="002B6311" w:rsidRPr="00770537">
        <w:t>the</w:t>
      </w:r>
      <w:r w:rsidR="006F50FE" w:rsidRPr="00770537">
        <w:t xml:space="preserve"> </w:t>
      </w:r>
      <w:r w:rsidRPr="00770537">
        <w:rPr>
          <w:bdr w:val="single" w:sz="4" w:space="0" w:color="auto"/>
          <w:shd w:val="pct15" w:color="auto" w:fill="FFFFFF"/>
        </w:rPr>
        <w:t>Let’s go</w:t>
      </w:r>
      <w:r w:rsidR="00AF652A" w:rsidRPr="00770537">
        <w:rPr>
          <w:bdr w:val="single" w:sz="4" w:space="0" w:color="auto"/>
          <w:shd w:val="pct15" w:color="auto" w:fill="FFFFFF"/>
        </w:rPr>
        <w:t xml:space="preserve"> </w:t>
      </w:r>
      <w:r w:rsidRPr="00770537">
        <w:t xml:space="preserve"> </w:t>
      </w:r>
      <w:r w:rsidR="002B6311" w:rsidRPr="00770537">
        <w:t xml:space="preserve">button </w:t>
      </w:r>
      <w:r w:rsidRPr="00770537">
        <w:t>to run the DYNO</w:t>
      </w:r>
      <w:r w:rsidR="0023124D" w:rsidRPr="00770537">
        <w:t>T</w:t>
      </w:r>
      <w:r w:rsidRPr="00770537">
        <w:t xml:space="preserve"> </w:t>
      </w:r>
      <w:r w:rsidR="008C7B94" w:rsidRPr="00770537">
        <w:t>script</w:t>
      </w:r>
      <w:r w:rsidRPr="00770537">
        <w:t>. In the command window, the estimated running time will appear:</w:t>
      </w:r>
    </w:p>
    <w:p w14:paraId="7A37CAFB" w14:textId="77777777" w:rsidR="00AF390C" w:rsidRPr="00770537" w:rsidRDefault="00AF390C" w:rsidP="008A38A8">
      <w:pPr>
        <w:spacing w:before="120"/>
        <w:rPr>
          <w:b/>
          <w:bCs/>
          <w:sz w:val="21"/>
        </w:rPr>
      </w:pPr>
    </w:p>
    <w:p w14:paraId="31D02E4F" w14:textId="77777777" w:rsidR="00E8232C" w:rsidRPr="00770537" w:rsidRDefault="00E8232C" w:rsidP="008B7C09">
      <w:pPr>
        <w:ind w:firstLine="360"/>
        <w:rPr>
          <w:sz w:val="21"/>
          <w:shd w:val="pct15" w:color="auto" w:fill="FFFFFF"/>
        </w:rPr>
      </w:pPr>
      <w:r w:rsidRPr="00770537">
        <w:rPr>
          <w:sz w:val="21"/>
          <w:shd w:val="pct15" w:color="auto" w:fill="FFFFFF"/>
        </w:rPr>
        <w:t>16:21:20  Begin the process ...</w:t>
      </w:r>
    </w:p>
    <w:p w14:paraId="1A8D5D1A" w14:textId="67459DF3" w:rsidR="00E8232C" w:rsidRPr="00770537" w:rsidRDefault="00E8232C" w:rsidP="008B7C09">
      <w:pPr>
        <w:ind w:firstLine="360"/>
        <w:rPr>
          <w:sz w:val="21"/>
          <w:shd w:val="pct15" w:color="auto" w:fill="FFFFFF"/>
        </w:rPr>
      </w:pPr>
      <w:r w:rsidRPr="00770537">
        <w:rPr>
          <w:sz w:val="21"/>
          <w:shd w:val="pct15" w:color="auto" w:fill="FFFFFF"/>
        </w:rPr>
        <w:t xml:space="preserve">16:22:54  First 50 </w:t>
      </w:r>
      <w:r w:rsidR="004009D6" w:rsidRPr="00770537">
        <w:rPr>
          <w:sz w:val="21"/>
          <w:shd w:val="pct15" w:color="auto" w:fill="FFFFFF"/>
        </w:rPr>
        <w:t xml:space="preserve">iterations </w:t>
      </w:r>
      <w:r w:rsidRPr="00770537">
        <w:rPr>
          <w:sz w:val="21"/>
          <w:shd w:val="pct15" w:color="auto" w:fill="FFFFFF"/>
        </w:rPr>
        <w:t>suggest: remain &gt;= 0h:7m:27sec</w:t>
      </w:r>
    </w:p>
    <w:p w14:paraId="5CD31E17" w14:textId="3E557B48" w:rsidR="00AF390C" w:rsidRPr="00770537" w:rsidRDefault="00AF390C" w:rsidP="008B7C09">
      <w:pPr>
        <w:ind w:left="1530"/>
      </w:pPr>
      <w:r w:rsidRPr="00770537">
        <w:t xml:space="preserve">%  </w:t>
      </w:r>
      <w:r w:rsidR="0029610D" w:rsidRPr="00770537">
        <w:t>The model run</w:t>
      </w:r>
      <w:r w:rsidR="004009D6" w:rsidRPr="00770537">
        <w:t>s</w:t>
      </w:r>
      <w:r w:rsidR="0029610D" w:rsidRPr="00770537">
        <w:t xml:space="preserve"> the first 50 </w:t>
      </w:r>
      <w:r w:rsidR="004009D6" w:rsidRPr="00770537">
        <w:t>iterations to estimate</w:t>
      </w:r>
      <w:r w:rsidR="0029610D" w:rsidRPr="00770537">
        <w:t xml:space="preserve"> </w:t>
      </w:r>
      <w:r w:rsidR="004009D6" w:rsidRPr="00770537">
        <w:t>that the</w:t>
      </w:r>
      <w:r w:rsidR="0029610D" w:rsidRPr="00770537">
        <w:t xml:space="preserve"> total running time will last ca. 7 min</w:t>
      </w:r>
      <w:r w:rsidR="00BF7E33" w:rsidRPr="00770537">
        <w:t>utes 27 seconds</w:t>
      </w:r>
      <w:r w:rsidR="00637342" w:rsidRPr="00770537">
        <w:t xml:space="preserve">. The real run-time may be 10s seconds to several minutes longer than this </w:t>
      </w:r>
      <w:r w:rsidR="004009D6" w:rsidRPr="00770537">
        <w:t>estimate</w:t>
      </w:r>
      <w:r w:rsidR="00637342" w:rsidRPr="00770537">
        <w:t>.</w:t>
      </w:r>
    </w:p>
    <w:p w14:paraId="3C395E1A" w14:textId="77777777" w:rsidR="00E8232C" w:rsidRPr="00770537" w:rsidRDefault="00E8232C" w:rsidP="008B7C09">
      <w:pPr>
        <w:ind w:left="1620" w:hanging="1260"/>
        <w:rPr>
          <w:sz w:val="21"/>
          <w:shd w:val="pct15" w:color="auto" w:fill="FFFFFF"/>
        </w:rPr>
      </w:pPr>
      <w:r w:rsidRPr="00770537">
        <w:rPr>
          <w:sz w:val="21"/>
          <w:shd w:val="pct15" w:color="auto" w:fill="FFFFFF"/>
        </w:rPr>
        <w:t>Starting parallel pool (</w:t>
      </w:r>
      <w:proofErr w:type="spellStart"/>
      <w:r w:rsidRPr="00770537">
        <w:rPr>
          <w:sz w:val="21"/>
          <w:shd w:val="pct15" w:color="auto" w:fill="FFFFFF"/>
        </w:rPr>
        <w:t>parpool</w:t>
      </w:r>
      <w:proofErr w:type="spellEnd"/>
      <w:r w:rsidRPr="00770537">
        <w:rPr>
          <w:sz w:val="21"/>
          <w:shd w:val="pct15" w:color="auto" w:fill="FFFFFF"/>
        </w:rPr>
        <w:t>) using the 'local' profile ... connected to 4 workers.</w:t>
      </w:r>
    </w:p>
    <w:p w14:paraId="7FDBD300" w14:textId="70674056" w:rsidR="00E8232C" w:rsidRPr="00770537" w:rsidRDefault="00E8232C" w:rsidP="008B7C09">
      <w:pPr>
        <w:ind w:firstLine="360"/>
        <w:rPr>
          <w:sz w:val="21"/>
          <w:shd w:val="pct15" w:color="auto" w:fill="FFFFFF"/>
        </w:rPr>
      </w:pPr>
      <w:r w:rsidRPr="00770537">
        <w:rPr>
          <w:sz w:val="21"/>
          <w:shd w:val="pct15" w:color="auto" w:fill="FFFFFF"/>
        </w:rPr>
        <w:t xml:space="preserve">16:23:07  Current </w:t>
      </w:r>
      <w:r w:rsidR="004009D6" w:rsidRPr="00770537">
        <w:rPr>
          <w:sz w:val="21"/>
          <w:shd w:val="pct15" w:color="auto" w:fill="FFFFFF"/>
        </w:rPr>
        <w:t xml:space="preserve">iteration </w:t>
      </w:r>
      <w:r w:rsidRPr="00770537">
        <w:rPr>
          <w:sz w:val="21"/>
          <w:shd w:val="pct15" w:color="auto" w:fill="FFFFFF"/>
        </w:rPr>
        <w:t>takes 1.11 seconds</w:t>
      </w:r>
    </w:p>
    <w:p w14:paraId="2F3A92C0" w14:textId="441C1283" w:rsidR="00E8232C" w:rsidRPr="00770537" w:rsidRDefault="00E8232C" w:rsidP="008B7C09">
      <w:pPr>
        <w:ind w:firstLine="360"/>
        <w:rPr>
          <w:sz w:val="21"/>
          <w:shd w:val="pct15" w:color="auto" w:fill="FFFFFF"/>
        </w:rPr>
      </w:pPr>
      <w:r w:rsidRPr="00770537">
        <w:rPr>
          <w:sz w:val="21"/>
          <w:shd w:val="pct15" w:color="auto" w:fill="FFFFFF"/>
        </w:rPr>
        <w:t xml:space="preserve">16:23:08  Current </w:t>
      </w:r>
      <w:r w:rsidR="004009D6" w:rsidRPr="00770537">
        <w:rPr>
          <w:sz w:val="21"/>
          <w:shd w:val="pct15" w:color="auto" w:fill="FFFFFF"/>
        </w:rPr>
        <w:t xml:space="preserve">iteration </w:t>
      </w:r>
      <w:r w:rsidRPr="00770537">
        <w:rPr>
          <w:sz w:val="21"/>
          <w:shd w:val="pct15" w:color="auto" w:fill="FFFFFF"/>
        </w:rPr>
        <w:t>takes 1.21 seconds</w:t>
      </w:r>
    </w:p>
    <w:p w14:paraId="751C8B04" w14:textId="03FEFB64" w:rsidR="00E8232C" w:rsidRPr="00770537" w:rsidRDefault="00E8232C" w:rsidP="008B7C09">
      <w:pPr>
        <w:ind w:firstLine="360"/>
        <w:rPr>
          <w:sz w:val="21"/>
          <w:shd w:val="pct15" w:color="auto" w:fill="FFFFFF"/>
        </w:rPr>
      </w:pPr>
      <w:r w:rsidRPr="00770537">
        <w:rPr>
          <w:sz w:val="21"/>
          <w:shd w:val="pct15" w:color="auto" w:fill="FFFFFF"/>
        </w:rPr>
        <w:t xml:space="preserve">16:23:15  Current </w:t>
      </w:r>
      <w:r w:rsidR="004009D6" w:rsidRPr="00770537">
        <w:rPr>
          <w:sz w:val="21"/>
          <w:shd w:val="pct15" w:color="auto" w:fill="FFFFFF"/>
        </w:rPr>
        <w:t xml:space="preserve">iteration </w:t>
      </w:r>
      <w:r w:rsidRPr="00770537">
        <w:rPr>
          <w:sz w:val="21"/>
          <w:shd w:val="pct15" w:color="auto" w:fill="FFFFFF"/>
        </w:rPr>
        <w:t>takes 1.19 seconds</w:t>
      </w:r>
    </w:p>
    <w:p w14:paraId="630E0C4A" w14:textId="67FEEFF6" w:rsidR="00E8232C" w:rsidRPr="00770537" w:rsidRDefault="00E8232C" w:rsidP="008B7C09">
      <w:pPr>
        <w:ind w:firstLine="360"/>
        <w:rPr>
          <w:sz w:val="21"/>
          <w:shd w:val="pct15" w:color="auto" w:fill="FFFFFF"/>
        </w:rPr>
      </w:pPr>
      <w:r w:rsidRPr="00770537">
        <w:rPr>
          <w:sz w:val="21"/>
          <w:shd w:val="pct15" w:color="auto" w:fill="FFFFFF"/>
        </w:rPr>
        <w:t xml:space="preserve">16:26:26  Current </w:t>
      </w:r>
      <w:r w:rsidR="004009D6" w:rsidRPr="00770537">
        <w:rPr>
          <w:sz w:val="21"/>
          <w:shd w:val="pct15" w:color="auto" w:fill="FFFFFF"/>
        </w:rPr>
        <w:t xml:space="preserve">iteration </w:t>
      </w:r>
      <w:r w:rsidRPr="00770537">
        <w:rPr>
          <w:sz w:val="21"/>
          <w:shd w:val="pct15" w:color="auto" w:fill="FFFFFF"/>
        </w:rPr>
        <w:t>takes 1.38 seconds</w:t>
      </w:r>
    </w:p>
    <w:p w14:paraId="240A66E7" w14:textId="3A4898E5" w:rsidR="007231F7" w:rsidRPr="00770537" w:rsidRDefault="007231F7" w:rsidP="008B7C09">
      <w:pPr>
        <w:ind w:left="1530"/>
      </w:pPr>
      <w:r w:rsidRPr="00770537">
        <w:t xml:space="preserve">%  </w:t>
      </w:r>
      <w:r w:rsidR="00637342" w:rsidRPr="00770537">
        <w:t xml:space="preserve">Start parallel computing and show time of each </w:t>
      </w:r>
      <w:r w:rsidR="004009D6" w:rsidRPr="00770537">
        <w:t>iteration</w:t>
      </w:r>
      <w:r w:rsidR="00637342" w:rsidRPr="00770537">
        <w:t>.</w:t>
      </w:r>
    </w:p>
    <w:p w14:paraId="5A9F3337" w14:textId="77777777" w:rsidR="00AF390C" w:rsidRPr="00770537" w:rsidRDefault="00AF390C" w:rsidP="008B7C09">
      <w:pPr>
        <w:ind w:firstLine="360"/>
        <w:rPr>
          <w:sz w:val="21"/>
          <w:shd w:val="pct15" w:color="auto" w:fill="FFFFFF"/>
        </w:rPr>
      </w:pPr>
      <w:r w:rsidRPr="00770537">
        <w:rPr>
          <w:sz w:val="21"/>
          <w:shd w:val="pct15" w:color="auto" w:fill="FFFFFF"/>
        </w:rPr>
        <w:t>Parallel pool using the 'local' profile is shutting down.</w:t>
      </w:r>
    </w:p>
    <w:p w14:paraId="7C4B75EA" w14:textId="2FA937BD" w:rsidR="0078293A" w:rsidRPr="00770537" w:rsidRDefault="00AF390C" w:rsidP="008B7C09">
      <w:pPr>
        <w:ind w:firstLine="360"/>
      </w:pPr>
      <w:r w:rsidRPr="00770537">
        <w:rPr>
          <w:sz w:val="21"/>
          <w:shd w:val="pct15" w:color="auto" w:fill="FFFFFF"/>
        </w:rPr>
        <w:t>&gt;&gt;  Done.</w:t>
      </w:r>
      <w:r w:rsidR="006F6111" w:rsidRPr="00770537">
        <w:rPr>
          <w:sz w:val="21"/>
          <w:shd w:val="pct15" w:color="auto" w:fill="FFFFFF"/>
        </w:rPr>
        <w:t xml:space="preserve"> </w:t>
      </w:r>
      <w:r w:rsidR="006F6111" w:rsidRPr="00770537">
        <w:t xml:space="preserve"> </w:t>
      </w:r>
      <w:r w:rsidR="0078293A" w:rsidRPr="00770537">
        <w:t>%  Stop parallel computing and display the DYNO</w:t>
      </w:r>
      <w:r w:rsidR="0023124D" w:rsidRPr="00770537">
        <w:t>T</w:t>
      </w:r>
      <w:r w:rsidR="0078293A" w:rsidRPr="00770537">
        <w:t xml:space="preserve"> result</w:t>
      </w:r>
      <w:r w:rsidR="00F91C21" w:rsidRPr="00770537">
        <w:t xml:space="preserve"> (Fig. </w:t>
      </w:r>
      <w:r w:rsidR="00F25AAD" w:rsidRPr="00770537">
        <w:t>5</w:t>
      </w:r>
      <w:r w:rsidR="00F91C21" w:rsidRPr="00770537">
        <w:t>)</w:t>
      </w:r>
      <w:r w:rsidR="0078293A" w:rsidRPr="00770537">
        <w:t>.</w:t>
      </w:r>
    </w:p>
    <w:p w14:paraId="1FEFAB42" w14:textId="77777777" w:rsidR="00403669" w:rsidRPr="00770537" w:rsidRDefault="00403669" w:rsidP="006F6111">
      <w:pPr>
        <w:spacing w:before="120"/>
      </w:pPr>
    </w:p>
    <w:p w14:paraId="3E8E6DF0" w14:textId="77777777" w:rsidR="006F6111" w:rsidRPr="00770537" w:rsidRDefault="006F6111" w:rsidP="007317C4">
      <w:pPr>
        <w:ind w:firstLine="360"/>
        <w:jc w:val="center"/>
        <w:rPr>
          <w:sz w:val="21"/>
          <w:shd w:val="pct15" w:color="auto" w:fill="FFFFFF"/>
        </w:rPr>
      </w:pPr>
      <w:r w:rsidRPr="00770537">
        <w:rPr>
          <w:noProof/>
          <w:sz w:val="21"/>
          <w:shd w:val="pct15" w:color="auto" w:fill="FFFFFF"/>
        </w:rPr>
        <w:lastRenderedPageBreak/>
        <w:drawing>
          <wp:inline distT="0" distB="0" distL="0" distR="0" wp14:anchorId="5BFEF6AF" wp14:editId="2F74C2CB">
            <wp:extent cx="4846719" cy="3598792"/>
            <wp:effectExtent l="0" t="0" r="508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cstate="screen">
                      <a:extLst>
                        <a:ext uri="{28A0092B-C50C-407E-A947-70E740481C1C}">
                          <a14:useLocalDpi xmlns:a14="http://schemas.microsoft.com/office/drawing/2010/main"/>
                        </a:ext>
                      </a:extLst>
                    </a:blip>
                    <a:stretch>
                      <a:fillRect/>
                    </a:stretch>
                  </pic:blipFill>
                  <pic:spPr>
                    <a:xfrm>
                      <a:off x="0" y="0"/>
                      <a:ext cx="4850425" cy="3601544"/>
                    </a:xfrm>
                    <a:prstGeom prst="rect">
                      <a:avLst/>
                    </a:prstGeom>
                  </pic:spPr>
                </pic:pic>
              </a:graphicData>
            </a:graphic>
          </wp:inline>
        </w:drawing>
      </w:r>
    </w:p>
    <w:p w14:paraId="791C75B7" w14:textId="77777777" w:rsidR="006F6111" w:rsidRPr="00770537" w:rsidRDefault="006F6111" w:rsidP="006F6111">
      <w:pPr>
        <w:ind w:firstLine="360"/>
        <w:rPr>
          <w:sz w:val="21"/>
          <w:shd w:val="pct15" w:color="auto" w:fill="FFFFFF"/>
        </w:rPr>
      </w:pPr>
    </w:p>
    <w:p w14:paraId="53DCE30B" w14:textId="379B98CF" w:rsidR="006F6111" w:rsidRPr="00770537" w:rsidRDefault="006F6111" w:rsidP="007317C4">
      <w:pPr>
        <w:jc w:val="center"/>
        <w:rPr>
          <w:bCs/>
        </w:rPr>
      </w:pPr>
      <w:r w:rsidRPr="00770537">
        <w:rPr>
          <w:bCs/>
        </w:rPr>
        <w:t xml:space="preserve">Fig. </w:t>
      </w:r>
      <w:r w:rsidR="00F25AAD" w:rsidRPr="00770537">
        <w:rPr>
          <w:bCs/>
        </w:rPr>
        <w:t>5</w:t>
      </w:r>
      <w:r w:rsidRPr="00770537">
        <w:rPr>
          <w:bCs/>
        </w:rPr>
        <w:t>. DYNO</w:t>
      </w:r>
      <w:r w:rsidR="00F25AAD" w:rsidRPr="00770537">
        <w:rPr>
          <w:bCs/>
        </w:rPr>
        <w:t>T</w:t>
      </w:r>
      <w:r w:rsidRPr="00770537">
        <w:rPr>
          <w:bCs/>
        </w:rPr>
        <w:t xml:space="preserve"> sea-level model of the gamma-ray series at ODP site 1119 from 0 to 1.4 Ma.</w:t>
      </w:r>
    </w:p>
    <w:p w14:paraId="076DC853" w14:textId="77777777" w:rsidR="00F24A30" w:rsidRPr="00770537" w:rsidRDefault="00F24A30" w:rsidP="007317C4">
      <w:pPr>
        <w:jc w:val="center"/>
        <w:rPr>
          <w:bCs/>
        </w:rPr>
      </w:pPr>
    </w:p>
    <w:p w14:paraId="67A4D7BE" w14:textId="4A21BC70" w:rsidR="00403669" w:rsidRPr="00770537" w:rsidRDefault="007B10BC" w:rsidP="007B10BC">
      <w:pPr>
        <w:pStyle w:val="Heading2"/>
        <w:rPr>
          <w:rFonts w:ascii="Times New Roman" w:hAnsi="Times New Roman" w:cs="Times New Roman"/>
          <w:b/>
          <w:color w:val="000000" w:themeColor="text1"/>
          <w:sz w:val="28"/>
          <w:szCs w:val="28"/>
        </w:rPr>
      </w:pPr>
      <w:bookmarkStart w:id="99" w:name="_Toc47539190"/>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5</w:t>
      </w:r>
      <w:r w:rsidR="00403669" w:rsidRPr="00770537">
        <w:rPr>
          <w:rFonts w:ascii="Times New Roman" w:hAnsi="Times New Roman" w:cs="Times New Roman"/>
          <w:b/>
          <w:color w:val="000000" w:themeColor="text1"/>
          <w:sz w:val="28"/>
          <w:szCs w:val="28"/>
        </w:rPr>
        <w:t>. Output Files</w:t>
      </w:r>
      <w:bookmarkEnd w:id="99"/>
    </w:p>
    <w:p w14:paraId="39F583D1" w14:textId="77777777" w:rsidR="00403669" w:rsidRPr="00770537" w:rsidRDefault="00403669" w:rsidP="00403669">
      <w:pPr>
        <w:rPr>
          <w:i/>
          <w:iCs/>
        </w:rPr>
      </w:pPr>
    </w:p>
    <w:p w14:paraId="1DBF175B" w14:textId="32404AF7" w:rsidR="00A476E7" w:rsidRPr="00770537" w:rsidRDefault="00403669" w:rsidP="00403669">
      <w:pPr>
        <w:spacing w:before="120"/>
        <w:ind w:left="1170" w:hanging="810"/>
      </w:pPr>
      <w:r w:rsidRPr="00770537">
        <w:t>After running the DYNO</w:t>
      </w:r>
      <w:r w:rsidR="0023124D" w:rsidRPr="00770537">
        <w:t>T</w:t>
      </w:r>
      <w:r w:rsidRPr="00770537">
        <w:t xml:space="preserve"> model, </w:t>
      </w:r>
      <w:r w:rsidR="00A476E7" w:rsidRPr="00770537">
        <w:t>the median value of noise and percentiles of the outputs will be saved</w:t>
      </w:r>
      <w:r w:rsidR="0048279C" w:rsidRPr="00770537">
        <w:t xml:space="preserve"> as text files</w:t>
      </w:r>
      <w:r w:rsidR="00A476E7" w:rsidRPr="00770537">
        <w:t>.</w:t>
      </w:r>
    </w:p>
    <w:p w14:paraId="1ACEC311" w14:textId="7F87F496" w:rsidR="00403669" w:rsidRPr="00770537" w:rsidRDefault="00A476E7" w:rsidP="00403669">
      <w:pPr>
        <w:spacing w:before="120"/>
        <w:ind w:left="1170" w:hanging="810"/>
      </w:pPr>
      <w:r w:rsidRPr="00770537">
        <w:t>T</w:t>
      </w:r>
      <w:r w:rsidR="00403669" w:rsidRPr="00770537">
        <w:t>he GUI menu</w:t>
      </w:r>
      <w:r w:rsidR="00E27EA9" w:rsidRPr="00770537">
        <w:t xml:space="preserve"> (Fig. </w:t>
      </w:r>
      <w:r w:rsidR="00F25AAD" w:rsidRPr="00770537">
        <w:t>6</w:t>
      </w:r>
      <w:r w:rsidR="00E27EA9" w:rsidRPr="00770537">
        <w:t>)</w:t>
      </w:r>
      <w:r w:rsidR="00403669" w:rsidRPr="00770537">
        <w:t xml:space="preserve"> </w:t>
      </w:r>
      <w:r w:rsidR="00F852FF" w:rsidRPr="00770537">
        <w:t>can be used to</w:t>
      </w:r>
      <w:r w:rsidR="00403669" w:rsidRPr="00770537">
        <w:t>:</w:t>
      </w:r>
    </w:p>
    <w:p w14:paraId="654BD453" w14:textId="567A6266" w:rsidR="00403669" w:rsidRPr="00770537" w:rsidRDefault="00403669" w:rsidP="00403669">
      <w:pPr>
        <w:spacing w:before="120"/>
        <w:ind w:left="1170" w:hanging="810"/>
      </w:pPr>
      <w:r w:rsidRPr="00770537">
        <w:t>#1</w:t>
      </w:r>
      <w:r w:rsidR="00CF2958" w:rsidRPr="00770537">
        <w:t>:</w:t>
      </w:r>
      <w:r w:rsidRPr="00770537">
        <w:t xml:space="preserve"> save</w:t>
      </w:r>
      <w:r w:rsidR="00F852FF" w:rsidRPr="00770537">
        <w:t xml:space="preserve"> a</w:t>
      </w:r>
      <w:r w:rsidRPr="00770537">
        <w:t xml:space="preserve"> MatLab-fig in the working directory entitled “</w:t>
      </w:r>
      <w:proofErr w:type="spellStart"/>
      <w:r w:rsidRPr="00770537">
        <w:t>plots_.fig</w:t>
      </w:r>
      <w:proofErr w:type="spellEnd"/>
      <w:r w:rsidRPr="00770537">
        <w:t>”.</w:t>
      </w:r>
    </w:p>
    <w:p w14:paraId="291D6A3E" w14:textId="301DBAF2" w:rsidR="00403669" w:rsidRPr="00770537" w:rsidRDefault="00403669" w:rsidP="00403669">
      <w:pPr>
        <w:spacing w:before="120"/>
        <w:ind w:left="1170" w:hanging="810"/>
      </w:pPr>
      <w:r w:rsidRPr="00770537">
        <w:t>#2</w:t>
      </w:r>
      <w:r w:rsidR="00CF2958" w:rsidRPr="00770537">
        <w:t>:</w:t>
      </w:r>
      <w:r w:rsidRPr="00770537">
        <w:t xml:space="preserve"> save</w:t>
      </w:r>
      <w:r w:rsidR="00F852FF" w:rsidRPr="00770537">
        <w:t xml:space="preserve"> a</w:t>
      </w:r>
      <w:r w:rsidRPr="00770537">
        <w:t xml:space="preserve"> PDF file of the plots in the working directory entitled “plots_.pdf”</w:t>
      </w:r>
    </w:p>
    <w:p w14:paraId="68818A30" w14:textId="66599E56" w:rsidR="00403669" w:rsidRPr="00770537" w:rsidRDefault="00403669" w:rsidP="00403669">
      <w:pPr>
        <w:spacing w:before="120"/>
        <w:ind w:left="1170" w:hanging="810"/>
      </w:pPr>
      <w:r w:rsidRPr="00770537">
        <w:t>#3</w:t>
      </w:r>
      <w:r w:rsidR="00CF2958" w:rsidRPr="00770537">
        <w:t>:</w:t>
      </w:r>
      <w:r w:rsidRPr="00770537">
        <w:t xml:space="preserve"> pop-up</w:t>
      </w:r>
      <w:r w:rsidR="00F852FF" w:rsidRPr="00770537">
        <w:t xml:space="preserve"> display the</w:t>
      </w:r>
      <w:r w:rsidRPr="00770537">
        <w:t xml:space="preserve"> DYNO</w:t>
      </w:r>
      <w:r w:rsidR="0023124D" w:rsidRPr="00770537">
        <w:t>T</w:t>
      </w:r>
      <w:r w:rsidRPr="00770537">
        <w:t xml:space="preserve"> </w:t>
      </w:r>
      <w:r w:rsidR="00CF2958" w:rsidRPr="00770537">
        <w:t>spectrum</w:t>
      </w:r>
      <w:r w:rsidRPr="00770537">
        <w:t xml:space="preserve"> in a new window.</w:t>
      </w:r>
    </w:p>
    <w:p w14:paraId="4C9F4015" w14:textId="2E0D47B5" w:rsidR="00403669" w:rsidRPr="00770537" w:rsidRDefault="00403669" w:rsidP="00403669">
      <w:pPr>
        <w:spacing w:before="120"/>
        <w:ind w:left="1170" w:hanging="810"/>
      </w:pPr>
      <w:r w:rsidRPr="00770537">
        <w:t>#4</w:t>
      </w:r>
      <w:r w:rsidR="00CF2958" w:rsidRPr="00770537">
        <w:t>:</w:t>
      </w:r>
      <w:r w:rsidRPr="00770537">
        <w:t xml:space="preserve"> save DYNO</w:t>
      </w:r>
      <w:r w:rsidR="0023124D" w:rsidRPr="00770537">
        <w:t>T</w:t>
      </w:r>
      <w:r w:rsidRPr="00770537">
        <w:t xml:space="preserve"> output data in the working directory entitled “</w:t>
      </w:r>
      <w:proofErr w:type="spellStart"/>
      <w:r w:rsidRPr="00770537">
        <w:t>result_handles.mat</w:t>
      </w:r>
      <w:proofErr w:type="spellEnd"/>
      <w:r w:rsidRPr="00770537">
        <w:t>”.</w:t>
      </w:r>
    </w:p>
    <w:p w14:paraId="4D3F572D" w14:textId="77777777" w:rsidR="00403669" w:rsidRPr="00770537" w:rsidRDefault="00403669" w:rsidP="00403669">
      <w:pPr>
        <w:spacing w:before="120"/>
        <w:ind w:firstLine="360"/>
        <w:rPr>
          <w:b/>
          <w:color w:val="FF0000"/>
        </w:rPr>
      </w:pPr>
      <w:r w:rsidRPr="00770537">
        <w:rPr>
          <w:b/>
          <w:color w:val="FF0000"/>
        </w:rPr>
        <w:t>Caution: Change names of output files, or they will be overwritten by new files.</w:t>
      </w:r>
    </w:p>
    <w:p w14:paraId="120038E2" w14:textId="77777777" w:rsidR="00403669" w:rsidRPr="00770537" w:rsidRDefault="00403669" w:rsidP="00403669">
      <w:pPr>
        <w:ind w:left="1170" w:hanging="810"/>
      </w:pPr>
    </w:p>
    <w:p w14:paraId="2D930048" w14:textId="3F09BC42" w:rsidR="00403669" w:rsidRPr="00770537" w:rsidRDefault="00403669" w:rsidP="00147739">
      <w:pPr>
        <w:jc w:val="center"/>
      </w:pPr>
      <w:r w:rsidRPr="00770537">
        <w:rPr>
          <w:noProof/>
        </w:rPr>
        <w:drawing>
          <wp:inline distT="0" distB="0" distL="0" distR="0" wp14:anchorId="43638AF3" wp14:editId="0C3CBFC4">
            <wp:extent cx="3933108" cy="140533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cstate="screen">
                      <a:extLst>
                        <a:ext uri="{28A0092B-C50C-407E-A947-70E740481C1C}">
                          <a14:useLocalDpi xmlns:a14="http://schemas.microsoft.com/office/drawing/2010/main"/>
                        </a:ext>
                      </a:extLst>
                    </a:blip>
                    <a:stretch>
                      <a:fillRect/>
                    </a:stretch>
                  </pic:blipFill>
                  <pic:spPr>
                    <a:xfrm>
                      <a:off x="0" y="0"/>
                      <a:ext cx="3953730" cy="1412701"/>
                    </a:xfrm>
                    <a:prstGeom prst="rect">
                      <a:avLst/>
                    </a:prstGeom>
                  </pic:spPr>
                </pic:pic>
              </a:graphicData>
            </a:graphic>
          </wp:inline>
        </w:drawing>
      </w:r>
    </w:p>
    <w:p w14:paraId="75F79ECC" w14:textId="3AC0C826" w:rsidR="0078293A" w:rsidRPr="00770537" w:rsidRDefault="00403669" w:rsidP="007317C4">
      <w:pPr>
        <w:ind w:firstLine="720"/>
        <w:jc w:val="center"/>
      </w:pPr>
      <w:r w:rsidRPr="00770537">
        <w:rPr>
          <w:bCs/>
        </w:rPr>
        <w:t>Fig</w:t>
      </w:r>
      <w:r w:rsidR="007317C4" w:rsidRPr="00770537">
        <w:rPr>
          <w:bCs/>
        </w:rPr>
        <w:t xml:space="preserve">. </w:t>
      </w:r>
      <w:r w:rsidR="00F25AAD" w:rsidRPr="00770537">
        <w:rPr>
          <w:bCs/>
        </w:rPr>
        <w:t>6</w:t>
      </w:r>
      <w:r w:rsidR="007317C4" w:rsidRPr="00770537">
        <w:rPr>
          <w:bCs/>
        </w:rPr>
        <w:t>. Output files</w:t>
      </w:r>
      <w:r w:rsidR="007317C4" w:rsidRPr="00770537">
        <w:t xml:space="preserve"> </w:t>
      </w:r>
    </w:p>
    <w:p w14:paraId="35745692" w14:textId="56222A25" w:rsidR="00630A93" w:rsidRPr="00770537" w:rsidRDefault="00CF2FFE" w:rsidP="00630A93">
      <w:pPr>
        <w:pStyle w:val="Heading1"/>
        <w:rPr>
          <w:rFonts w:ascii="Times New Roman" w:hAnsi="Times New Roman" w:cs="Times New Roman"/>
          <w:b/>
          <w:color w:val="000000" w:themeColor="text1"/>
        </w:rPr>
      </w:pPr>
      <w:bookmarkStart w:id="100" w:name="_Toc47539191"/>
      <w:r w:rsidRPr="00770537">
        <w:rPr>
          <w:rFonts w:ascii="Times New Roman" w:hAnsi="Times New Roman" w:cs="Times New Roman"/>
          <w:b/>
          <w:color w:val="000000" w:themeColor="text1"/>
        </w:rPr>
        <w:lastRenderedPageBreak/>
        <w:t>6</w:t>
      </w:r>
      <w:r w:rsidR="00630A93" w:rsidRPr="00770537">
        <w:rPr>
          <w:rFonts w:ascii="Times New Roman" w:hAnsi="Times New Roman" w:cs="Times New Roman"/>
          <w:b/>
          <w:color w:val="000000" w:themeColor="text1"/>
        </w:rPr>
        <w:t>. Case Studies</w:t>
      </w:r>
      <w:bookmarkEnd w:id="100"/>
      <w:r w:rsidR="00630A93" w:rsidRPr="00770537">
        <w:rPr>
          <w:rFonts w:ascii="Times New Roman" w:hAnsi="Times New Roman" w:cs="Times New Roman"/>
          <w:b/>
          <w:color w:val="000000" w:themeColor="text1"/>
        </w:rPr>
        <w:t xml:space="preserve"> </w:t>
      </w:r>
    </w:p>
    <w:p w14:paraId="4B29FD00" w14:textId="07B7B757" w:rsidR="00630A93" w:rsidRPr="00770537" w:rsidRDefault="00630A93" w:rsidP="00630A93">
      <w:pPr>
        <w:rPr>
          <w:i/>
          <w:iCs/>
        </w:rPr>
      </w:pPr>
    </w:p>
    <w:p w14:paraId="11C8D07B" w14:textId="6F3DAF61" w:rsidR="00F043C1" w:rsidRPr="00770537" w:rsidRDefault="00F043C1" w:rsidP="00F043C1">
      <w:pPr>
        <w:pStyle w:val="Heading2"/>
        <w:rPr>
          <w:rFonts w:ascii="Times New Roman" w:hAnsi="Times New Roman" w:cs="Times New Roman"/>
          <w:b/>
          <w:color w:val="000000" w:themeColor="text1"/>
          <w:sz w:val="28"/>
          <w:szCs w:val="28"/>
        </w:rPr>
      </w:pPr>
      <w:bookmarkStart w:id="101" w:name="_Toc47539192"/>
      <w:r w:rsidRPr="00770537">
        <w:rPr>
          <w:rFonts w:ascii="Times New Roman" w:hAnsi="Times New Roman" w:cs="Times New Roman"/>
          <w:b/>
          <w:color w:val="000000" w:themeColor="text1"/>
          <w:sz w:val="28"/>
          <w:szCs w:val="28"/>
        </w:rPr>
        <w:t>Typical procedures in cyclostratigraphy</w:t>
      </w:r>
      <w:bookmarkEnd w:id="101"/>
    </w:p>
    <w:p w14:paraId="2E0136F5" w14:textId="383E61C4" w:rsidR="00F043C1" w:rsidRPr="00770537" w:rsidRDefault="00F043C1" w:rsidP="00630A93">
      <w:pPr>
        <w:rPr>
          <w:i/>
          <w:iCs/>
        </w:rPr>
      </w:pPr>
    </w:p>
    <w:p w14:paraId="2E5D19D6" w14:textId="1A6E2791" w:rsidR="00C13C18" w:rsidRPr="00770537" w:rsidRDefault="00200537" w:rsidP="00C13C18">
      <w:hyperlink r:id="rId176" w:anchor="typical-procedures" w:history="1">
        <w:r w:rsidR="00C13C18" w:rsidRPr="00770537">
          <w:rPr>
            <w:rStyle w:val="Hyperlink"/>
          </w:rPr>
          <w:t>https://github.com/mingsongli/</w:t>
        </w:r>
        <w:r w:rsidR="00111B47" w:rsidRPr="00111B47">
          <w:rPr>
            <w:rStyle w:val="Hyperlink"/>
            <w:i/>
          </w:rPr>
          <w:t>Acycle</w:t>
        </w:r>
        <w:r w:rsidR="00C13C18" w:rsidRPr="00770537">
          <w:rPr>
            <w:rStyle w:val="Hyperlink"/>
          </w:rPr>
          <w:t>/wiki#typical-procedures</w:t>
        </w:r>
      </w:hyperlink>
    </w:p>
    <w:p w14:paraId="3EE4DA98" w14:textId="3F1C1FBF" w:rsidR="00330215" w:rsidRPr="00770537" w:rsidRDefault="00C13C18" w:rsidP="00330215">
      <w:pPr>
        <w:pStyle w:val="NormalWeb"/>
        <w:spacing w:before="0" w:beforeAutospacing="0" w:after="240" w:afterAutospacing="0"/>
      </w:pPr>
      <w:r w:rsidRPr="00770537">
        <w:fldChar w:fldCharType="begin"/>
      </w:r>
      <w:r w:rsidRPr="00770537">
        <w:instrText xml:space="preserve"> INCLUDEPICTURE "https://github.com/mingsongli/acycleFig/raw/master/acycle-flowchart.svg?sanitize=true" \* MERGEFORMATINET </w:instrText>
      </w:r>
      <w:r w:rsidRPr="00770537">
        <w:fldChar w:fldCharType="separate"/>
      </w:r>
      <w:r w:rsidRPr="00770537">
        <w:rPr>
          <w:noProof/>
        </w:rPr>
        <mc:AlternateContent>
          <mc:Choice Requires="wps">
            <w:drawing>
              <wp:inline distT="0" distB="0" distL="0" distR="0" wp14:anchorId="2F41394B" wp14:editId="440CB2EA">
                <wp:extent cx="306705" cy="306705"/>
                <wp:effectExtent l="0" t="0" r="0" b="0"/>
                <wp:docPr id="166" name="Rectangle 166" descr="flowchar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6705" cy="30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25A5936" id="Rectangle 166" o:spid="_x0000_s1026" alt="flowchart" style="width:24.15pt;height:2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" filled="f" stroked="f">
                <o:lock v:ext="edit" aspectratio="t"/>
                <w10:anchorlock/>
              </v:rect>
            </w:pict>
          </mc:Fallback>
        </mc:AlternateContent>
      </w:r>
      <w:r w:rsidRPr="00770537">
        <w:fldChar w:fldCharType="end"/>
      </w:r>
      <w:r w:rsidR="00330215" w:rsidRPr="00770537">
        <w:t>The identification of potential astronomical signals in paleoclimate data series using </w:t>
      </w:r>
      <w:r w:rsidR="00111B47" w:rsidRPr="00111B47">
        <w:rPr>
          <w:rStyle w:val="Emphasis"/>
        </w:rPr>
        <w:t>Acycle</w:t>
      </w:r>
      <w:r w:rsidR="00330215" w:rsidRPr="00770537">
        <w:rPr>
          <w:rStyle w:val="Emphasis"/>
        </w:rPr>
        <w:t xml:space="preserve"> </w:t>
      </w:r>
      <w:r w:rsidR="00330215" w:rsidRPr="00770537">
        <w:t>involves the following steps:</w:t>
      </w:r>
    </w:p>
    <w:p w14:paraId="6CA2E051" w14:textId="10957FF2" w:rsidR="00330215" w:rsidRPr="00770537" w:rsidRDefault="00330215" w:rsidP="00330215">
      <w:pPr>
        <w:numPr>
          <w:ilvl w:val="0"/>
          <w:numId w:val="8"/>
        </w:numPr>
        <w:spacing w:before="100" w:beforeAutospacing="1" w:after="100" w:afterAutospacing="1"/>
      </w:pPr>
      <w:r w:rsidRPr="00770537">
        <w:t>Users must formulate the data in an </w:t>
      </w:r>
      <w:hyperlink r:id="rId177" w:anchor="36-data-requirement" w:history="1">
        <w:r w:rsidRPr="00770537">
          <w:rPr>
            <w:rStyle w:val="Hyperlink"/>
            <w:color w:val="0366D6"/>
          </w:rPr>
          <w:t>input format accepted by </w:t>
        </w:r>
        <w:r w:rsidR="00111B47" w:rsidRPr="00111B47">
          <w:rPr>
            <w:rStyle w:val="Emphasis"/>
            <w:color w:val="0366D6"/>
          </w:rPr>
          <w:t>Acycle</w:t>
        </w:r>
      </w:hyperlink>
      <w:r w:rsidRPr="00770537">
        <w:t> (</w:t>
      </w:r>
      <w:hyperlink r:id="rId178" w:anchor="examples" w:history="1">
        <w:r w:rsidRPr="00770537">
          <w:rPr>
            <w:rStyle w:val="Hyperlink"/>
            <w:color w:val="0366D6"/>
          </w:rPr>
          <w:t>examples</w:t>
        </w:r>
      </w:hyperlink>
      <w:r w:rsidRPr="00770537">
        <w:t>).</w:t>
      </w:r>
    </w:p>
    <w:p w14:paraId="3F84813B" w14:textId="1C72B1CB" w:rsidR="00330215" w:rsidRPr="00770537" w:rsidRDefault="00330215" w:rsidP="00330215">
      <w:pPr>
        <w:numPr>
          <w:ilvl w:val="0"/>
          <w:numId w:val="8"/>
        </w:numPr>
        <w:spacing w:before="60" w:after="100" w:afterAutospacing="1"/>
      </w:pPr>
      <w:r w:rsidRPr="00770537">
        <w:t>Original data may need </w:t>
      </w:r>
      <w:hyperlink r:id="rId179" w:anchor="sortuniquedelete-empty" w:history="1">
        <w:r w:rsidRPr="00770537">
          <w:rPr>
            <w:rStyle w:val="Hyperlink"/>
            <w:color w:val="0366D6"/>
          </w:rPr>
          <w:t>sorting, removing empty values, or averaging multiple values</w:t>
        </w:r>
      </w:hyperlink>
      <w:r w:rsidR="00111B47">
        <w:rPr>
          <w:rStyle w:val="Hyperlink"/>
          <w:color w:val="0366D6"/>
        </w:rPr>
        <w:t xml:space="preserve"> </w:t>
      </w:r>
      <w:r w:rsidRPr="00770537">
        <w:t>assigned to the same depth (time).</w:t>
      </w:r>
    </w:p>
    <w:p w14:paraId="595E8D5F" w14:textId="77777777" w:rsidR="00330215" w:rsidRPr="00770537" w:rsidRDefault="00330215" w:rsidP="00330215">
      <w:pPr>
        <w:numPr>
          <w:ilvl w:val="0"/>
          <w:numId w:val="8"/>
        </w:numPr>
        <w:spacing w:before="60" w:after="100" w:afterAutospacing="1"/>
      </w:pPr>
      <w:r w:rsidRPr="00770537">
        <w:t>The data must be </w:t>
      </w:r>
      <w:hyperlink r:id="rId180" w:anchor="interpolation" w:history="1">
        <w:r w:rsidRPr="00770537">
          <w:rPr>
            <w:rStyle w:val="Hyperlink"/>
            <w:color w:val="0366D6"/>
          </w:rPr>
          <w:t>interpolated</w:t>
        </w:r>
      </w:hyperlink>
      <w:r w:rsidRPr="00770537">
        <w:t> to a uniform sampling interval (</w:t>
      </w:r>
      <w:hyperlink r:id="rId181" w:anchor="step-3-interpolation" w:history="1">
        <w:r w:rsidRPr="00770537">
          <w:rPr>
            <w:rStyle w:val="Hyperlink"/>
            <w:color w:val="0366D6"/>
          </w:rPr>
          <w:t>example</w:t>
        </w:r>
      </w:hyperlink>
      <w:r w:rsidRPr="00770537">
        <w:t>).</w:t>
      </w:r>
    </w:p>
    <w:p w14:paraId="1B6266A8" w14:textId="77777777" w:rsidR="00330215" w:rsidRPr="00770537" w:rsidRDefault="00200537" w:rsidP="00330215">
      <w:pPr>
        <w:numPr>
          <w:ilvl w:val="0"/>
          <w:numId w:val="8"/>
        </w:numPr>
        <w:spacing w:before="60" w:after="100" w:afterAutospacing="1"/>
      </w:pPr>
      <w:hyperlink r:id="rId182" w:history="1">
        <w:r w:rsidR="00330215" w:rsidRPr="00770537">
          <w:rPr>
            <w:rStyle w:val="Hyperlink"/>
            <w:color w:val="0366D6"/>
          </w:rPr>
          <w:t>Detrending</w:t>
        </w:r>
      </w:hyperlink>
      <w:r w:rsidR="00330215" w:rsidRPr="00770537">
        <w:t> is usually useful (</w:t>
      </w:r>
      <w:hyperlink r:id="rId183" w:anchor="step-4-detrending" w:history="1">
        <w:r w:rsidR="00330215" w:rsidRPr="00770537">
          <w:rPr>
            <w:rStyle w:val="Hyperlink"/>
            <w:color w:val="0366D6"/>
          </w:rPr>
          <w:t>example</w:t>
        </w:r>
      </w:hyperlink>
      <w:r w:rsidR="00330215" w:rsidRPr="00770537">
        <w:t>).</w:t>
      </w:r>
    </w:p>
    <w:p w14:paraId="2908F926" w14:textId="77777777" w:rsidR="00330215" w:rsidRPr="00770537" w:rsidRDefault="00200537" w:rsidP="00330215">
      <w:pPr>
        <w:numPr>
          <w:ilvl w:val="0"/>
          <w:numId w:val="8"/>
        </w:numPr>
        <w:spacing w:before="60" w:after="100" w:afterAutospacing="1"/>
      </w:pPr>
      <w:hyperlink r:id="rId184" w:history="1">
        <w:r w:rsidR="00330215" w:rsidRPr="00770537">
          <w:rPr>
            <w:rStyle w:val="Hyperlink"/>
            <w:color w:val="0366D6"/>
          </w:rPr>
          <w:t>Power spectral analysis</w:t>
        </w:r>
      </w:hyperlink>
      <w:r w:rsidR="00330215" w:rsidRPr="00770537">
        <w:t> is used to identify dominant frequencies. Fitting a </w:t>
      </w:r>
      <w:hyperlink r:id="rId185" w:anchor="6-red-noise-panel" w:history="1">
        <w:r w:rsidR="00330215" w:rsidRPr="00770537">
          <w:rPr>
            <w:rStyle w:val="Hyperlink"/>
            <w:color w:val="0366D6"/>
          </w:rPr>
          <w:t>red noise model</w:t>
        </w:r>
      </w:hyperlink>
      <w:r w:rsidR="00330215" w:rsidRPr="00770537">
        <w:t> to the background spectrum can help to determine which spectral peaks are significantly different from noise (</w:t>
      </w:r>
      <w:hyperlink r:id="rId186" w:anchor="step-5-power-spectral-analysis" w:history="1">
        <w:r w:rsidR="00330215" w:rsidRPr="00770537">
          <w:rPr>
            <w:rStyle w:val="Hyperlink"/>
            <w:color w:val="0366D6"/>
          </w:rPr>
          <w:t>example</w:t>
        </w:r>
      </w:hyperlink>
      <w:r w:rsidR="00330215" w:rsidRPr="00770537">
        <w:t>).</w:t>
      </w:r>
    </w:p>
    <w:p w14:paraId="584AF088" w14:textId="77777777" w:rsidR="00330215" w:rsidRPr="00770537" w:rsidRDefault="00330215" w:rsidP="00330215">
      <w:pPr>
        <w:numPr>
          <w:ilvl w:val="0"/>
          <w:numId w:val="8"/>
        </w:numPr>
        <w:spacing w:before="60" w:after="100" w:afterAutospacing="1"/>
      </w:pPr>
      <w:r w:rsidRPr="00770537">
        <w:t>Users may need </w:t>
      </w:r>
      <w:hyperlink r:id="rId187" w:history="1">
        <w:r w:rsidRPr="00770537">
          <w:rPr>
            <w:rStyle w:val="Hyperlink"/>
            <w:color w:val="0366D6"/>
          </w:rPr>
          <w:t>evolutionary power spectral analysis</w:t>
        </w:r>
      </w:hyperlink>
      <w:r w:rsidRPr="00770537">
        <w:t> (</w:t>
      </w:r>
      <w:hyperlink r:id="rId188" w:anchor="step-5-evolutionary-spectral-analysis-1" w:history="1">
        <w:r w:rsidRPr="00770537">
          <w:rPr>
            <w:rStyle w:val="Hyperlink"/>
            <w:color w:val="0366D6"/>
          </w:rPr>
          <w:t>example</w:t>
        </w:r>
      </w:hyperlink>
      <w:r w:rsidRPr="00770537">
        <w:t>) for inspecting changes in frequency patterns through the data series.</w:t>
      </w:r>
    </w:p>
    <w:p w14:paraId="4DFA876B" w14:textId="77777777" w:rsidR="00330215" w:rsidRPr="00770537" w:rsidRDefault="00330215" w:rsidP="00330215">
      <w:pPr>
        <w:numPr>
          <w:ilvl w:val="0"/>
          <w:numId w:val="8"/>
        </w:numPr>
        <w:spacing w:before="60" w:after="100" w:afterAutospacing="1"/>
      </w:pPr>
      <w:r w:rsidRPr="00770537">
        <w:t>A method that applies a </w:t>
      </w:r>
      <w:hyperlink r:id="rId189" w:history="1">
        <w:r w:rsidRPr="00770537">
          <w:rPr>
            <w:rStyle w:val="Hyperlink"/>
            <w:color w:val="0366D6"/>
          </w:rPr>
          <w:t>correlation coefficient approach</w:t>
        </w:r>
      </w:hyperlink>
      <w:r w:rsidRPr="00770537">
        <w:t> jointly determines optimal sedimentation rate and tests the null hypothesis that no Milankovitch frequency is present in the data (</w:t>
      </w:r>
      <w:hyperlink r:id="rId190" w:anchor="step-7-correlation-coefficient" w:history="1">
        <w:r w:rsidRPr="00770537">
          <w:rPr>
            <w:rStyle w:val="Hyperlink"/>
            <w:color w:val="0366D6"/>
          </w:rPr>
          <w:t>example</w:t>
        </w:r>
      </w:hyperlink>
      <w:r w:rsidRPr="00770537">
        <w:t>).</w:t>
      </w:r>
    </w:p>
    <w:p w14:paraId="1F29F0EF" w14:textId="77777777" w:rsidR="00330215" w:rsidRPr="00770537" w:rsidRDefault="00330215" w:rsidP="00330215">
      <w:pPr>
        <w:numPr>
          <w:ilvl w:val="0"/>
          <w:numId w:val="8"/>
        </w:numPr>
        <w:spacing w:before="60" w:after="100" w:afterAutospacing="1"/>
      </w:pPr>
      <w:r w:rsidRPr="00770537">
        <w:t>Based on the wavelengths (stratigraphic thicknesses) of prominent cycles in a stratigraphic data series, and an assumed sedimentation rate, </w:t>
      </w:r>
      <w:hyperlink r:id="rId191" w:history="1">
        <w:r w:rsidRPr="00770537">
          <w:rPr>
            <w:rStyle w:val="Hyperlink"/>
            <w:color w:val="0366D6"/>
          </w:rPr>
          <w:t>filtering tools</w:t>
        </w:r>
      </w:hyperlink>
      <w:r w:rsidRPr="00770537">
        <w:t> may be applied to isolate specific frequency bands (</w:t>
      </w:r>
      <w:hyperlink r:id="rId192" w:anchor="step-8-filtering" w:history="1">
        <w:r w:rsidRPr="00770537">
          <w:rPr>
            <w:rStyle w:val="Hyperlink"/>
            <w:color w:val="0366D6"/>
          </w:rPr>
          <w:t>example</w:t>
        </w:r>
      </w:hyperlink>
      <w:r w:rsidRPr="00770537">
        <w:t>).</w:t>
      </w:r>
    </w:p>
    <w:p w14:paraId="270CCB3B" w14:textId="32C15CC1" w:rsidR="00330215" w:rsidRPr="00770537" w:rsidRDefault="00330215" w:rsidP="00330215">
      <w:pPr>
        <w:numPr>
          <w:ilvl w:val="0"/>
          <w:numId w:val="8"/>
        </w:numPr>
        <w:spacing w:before="60" w:after="100" w:afterAutospacing="1"/>
      </w:pPr>
      <w:r w:rsidRPr="00770537">
        <w:t>Stratigraphic data series may be correlated/tuned using the </w:t>
      </w:r>
      <w:hyperlink r:id="rId193" w:history="1">
        <w:r w:rsidRPr="00770537">
          <w:rPr>
            <w:rStyle w:val="Hyperlink"/>
            <w:color w:val="0366D6"/>
          </w:rPr>
          <w:t>“Age Scale”</w:t>
        </w:r>
      </w:hyperlink>
      <w:r w:rsidRPr="00770537">
        <w:t> function in </w:t>
      </w:r>
      <w:r w:rsidR="00111B47" w:rsidRPr="00111B47">
        <w:rPr>
          <w:rStyle w:val="Emphasis"/>
        </w:rPr>
        <w:t>Acycle</w:t>
      </w:r>
      <w:r w:rsidR="006A453B">
        <w:rPr>
          <w:rStyle w:val="Emphasis"/>
        </w:rPr>
        <w:t xml:space="preserve"> </w:t>
      </w:r>
      <w:r w:rsidRPr="00770537">
        <w:t>based on the astronomical cycles inferred from filtering (</w:t>
      </w:r>
      <w:hyperlink r:id="rId194" w:anchor="step-9-age-model-and-tuning" w:history="1">
        <w:r w:rsidRPr="00770537">
          <w:rPr>
            <w:rStyle w:val="Hyperlink"/>
            <w:color w:val="0366D6"/>
          </w:rPr>
          <w:t>example</w:t>
        </w:r>
      </w:hyperlink>
      <w:r w:rsidRPr="00770537">
        <w:t>).</w:t>
      </w:r>
    </w:p>
    <w:p w14:paraId="30DD5812" w14:textId="77777777" w:rsidR="00330215" w:rsidRPr="00770537" w:rsidRDefault="00330215" w:rsidP="00330215">
      <w:pPr>
        <w:numPr>
          <w:ilvl w:val="0"/>
          <w:numId w:val="8"/>
        </w:numPr>
        <w:spacing w:before="60" w:after="100" w:afterAutospacing="1"/>
      </w:pPr>
      <w:r w:rsidRPr="00770537">
        <w:t>Other approaches are provided to decipher hidden information in the data, for example, a </w:t>
      </w:r>
      <w:hyperlink r:id="rId195" w:history="1">
        <w:r w:rsidRPr="00770537">
          <w:rPr>
            <w:rStyle w:val="Hyperlink"/>
            <w:color w:val="0366D6"/>
          </w:rPr>
          <w:t>sedimentary noise model</w:t>
        </w:r>
      </w:hyperlink>
      <w:r w:rsidRPr="00770537">
        <w:t> for stratigraphic data from marginal marine successions that are linked to </w:t>
      </w:r>
      <w:hyperlink r:id="rId196" w:history="1">
        <w:r w:rsidRPr="00770537">
          <w:rPr>
            <w:rStyle w:val="Hyperlink"/>
            <w:color w:val="0366D6"/>
          </w:rPr>
          <w:t>sea level changes</w:t>
        </w:r>
      </w:hyperlink>
      <w:r w:rsidRPr="00770537">
        <w:t>.</w:t>
      </w:r>
    </w:p>
    <w:p w14:paraId="729FEB79" w14:textId="18020C25" w:rsidR="00330215" w:rsidRPr="00770537" w:rsidRDefault="00330215" w:rsidP="00330215">
      <w:pPr>
        <w:pStyle w:val="NormalWeb"/>
        <w:spacing w:before="0" w:beforeAutospacing="0" w:after="240" w:afterAutospacing="0"/>
      </w:pPr>
      <w:r w:rsidRPr="00770537">
        <w:rPr>
          <w:rStyle w:val="Strong"/>
        </w:rPr>
        <w:t>Steps 3-10</w:t>
      </w:r>
      <w:r w:rsidRPr="00770537">
        <w:t> are commonly time-consuming, and </w:t>
      </w:r>
      <w:r w:rsidRPr="00770537">
        <w:rPr>
          <w:rStyle w:val="Strong"/>
        </w:rPr>
        <w:t>Steps 2-6</w:t>
      </w:r>
      <w:r w:rsidRPr="00770537">
        <w:t> can be done automatically with a “mini-robot” imbedded in </w:t>
      </w:r>
      <w:r w:rsidR="00111B47" w:rsidRPr="00111B47">
        <w:rPr>
          <w:rStyle w:val="Emphasis"/>
        </w:rPr>
        <w:t>Acycle</w:t>
      </w:r>
      <w:r w:rsidRPr="00770537">
        <w:t>.</w:t>
      </w:r>
    </w:p>
    <w:p w14:paraId="1F5BB8AA" w14:textId="7A72AD63" w:rsidR="00330215" w:rsidRPr="00770537" w:rsidRDefault="00330215" w:rsidP="00330215">
      <w:pPr>
        <w:pStyle w:val="NormalWeb"/>
        <w:spacing w:before="0" w:beforeAutospacing="0" w:after="240" w:afterAutospacing="0"/>
      </w:pPr>
      <w:r w:rsidRPr="00770537">
        <w:rPr>
          <w:rStyle w:val="Emphasis"/>
        </w:rPr>
        <w:t>Next page: Flowchart of cyclostratigraphic analysis in </w:t>
      </w:r>
      <w:r w:rsidR="00111B47" w:rsidRPr="00111B47">
        <w:rPr>
          <w:rStyle w:val="Strong"/>
          <w:i/>
          <w:iCs/>
        </w:rPr>
        <w:t>Acycle</w:t>
      </w:r>
      <w:r w:rsidRPr="00770537">
        <w:rPr>
          <w:rStyle w:val="Emphasis"/>
        </w:rPr>
        <w:t> software</w:t>
      </w:r>
    </w:p>
    <w:p w14:paraId="743FAF89" w14:textId="75973372" w:rsidR="00C13C18" w:rsidRPr="00770537" w:rsidRDefault="00C13C18" w:rsidP="00C13C18"/>
    <w:p w14:paraId="4C396B8D" w14:textId="77D1398D" w:rsidR="00F043C1" w:rsidRPr="00770537" w:rsidRDefault="00C13C18" w:rsidP="00630A93">
      <w:pPr>
        <w:rPr>
          <w:i/>
          <w:iCs/>
        </w:rPr>
      </w:pPr>
      <w:r w:rsidRPr="00770537">
        <w:rPr>
          <w:i/>
          <w:iCs/>
          <w:noProof/>
        </w:rPr>
        <w:lastRenderedPageBreak/>
        <w:drawing>
          <wp:inline distT="0" distB="0" distL="0" distR="0" wp14:anchorId="3099C75E" wp14:editId="162C6EC2">
            <wp:extent cx="4471670" cy="8229600"/>
            <wp:effectExtent l="0" t="0" r="0" b="0"/>
            <wp:docPr id="168" name="Picture 16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acycle-flowchart.png"/>
                    <pic:cNvPicPr/>
                  </pic:nvPicPr>
                  <pic:blipFill>
                    <a:blip r:embed="rId197"/>
                    <a:stretch>
                      <a:fillRect/>
                    </a:stretch>
                  </pic:blipFill>
                  <pic:spPr>
                    <a:xfrm>
                      <a:off x="0" y="0"/>
                      <a:ext cx="4471670" cy="8229600"/>
                    </a:xfrm>
                    <a:prstGeom prst="rect">
                      <a:avLst/>
                    </a:prstGeom>
                  </pic:spPr>
                </pic:pic>
              </a:graphicData>
            </a:graphic>
          </wp:inline>
        </w:drawing>
      </w:r>
    </w:p>
    <w:p w14:paraId="78A3A002" w14:textId="77777777" w:rsidR="00F043C1" w:rsidRPr="00770537" w:rsidRDefault="00F043C1" w:rsidP="00630A93">
      <w:pPr>
        <w:rPr>
          <w:i/>
          <w:iCs/>
        </w:rPr>
      </w:pPr>
    </w:p>
    <w:p w14:paraId="5F3E5F6F" w14:textId="4011B4F9" w:rsidR="00CF2FFE" w:rsidRPr="00770537" w:rsidRDefault="00CF2FFE" w:rsidP="00A30A6A">
      <w:pPr>
        <w:pStyle w:val="Heading2"/>
        <w:rPr>
          <w:rFonts w:ascii="Times New Roman" w:hAnsi="Times New Roman" w:cs="Times New Roman"/>
          <w:b/>
          <w:color w:val="000000" w:themeColor="text1"/>
          <w:sz w:val="28"/>
          <w:szCs w:val="28"/>
        </w:rPr>
      </w:pPr>
      <w:bookmarkStart w:id="102" w:name="_Toc47539193"/>
      <w:r w:rsidRPr="00770537">
        <w:rPr>
          <w:rFonts w:ascii="Times New Roman" w:hAnsi="Times New Roman" w:cs="Times New Roman"/>
          <w:b/>
          <w:color w:val="000000" w:themeColor="text1"/>
          <w:sz w:val="28"/>
          <w:szCs w:val="28"/>
        </w:rPr>
        <w:t>Example #</w:t>
      </w:r>
      <w:r w:rsidR="00A23FA4" w:rsidRPr="00770537">
        <w:rPr>
          <w:rFonts w:ascii="Times New Roman" w:hAnsi="Times New Roman" w:cs="Times New Roman"/>
          <w:b/>
          <w:color w:val="000000" w:themeColor="text1"/>
          <w:sz w:val="28"/>
          <w:szCs w:val="28"/>
        </w:rPr>
        <w:t>1</w:t>
      </w:r>
      <w:r w:rsidRPr="00770537">
        <w:rPr>
          <w:rFonts w:ascii="Times New Roman" w:hAnsi="Times New Roman" w:cs="Times New Roman"/>
          <w:b/>
          <w:color w:val="000000" w:themeColor="text1"/>
          <w:sz w:val="28"/>
          <w:szCs w:val="28"/>
        </w:rPr>
        <w:t>: Insolation</w:t>
      </w:r>
      <w:bookmarkEnd w:id="102"/>
    </w:p>
    <w:p w14:paraId="76E01437" w14:textId="77777777" w:rsidR="00CF2FFE" w:rsidRPr="00770537" w:rsidRDefault="00CF2FFE" w:rsidP="00CF2FFE"/>
    <w:p w14:paraId="0D747B98" w14:textId="77777777" w:rsidR="00CF2FFE" w:rsidRPr="00770537" w:rsidRDefault="00CF2FFE" w:rsidP="00946090">
      <w:pPr>
        <w:ind w:left="720"/>
      </w:pPr>
      <w:r w:rsidRPr="00770537">
        <w:rPr>
          <w:b/>
        </w:rPr>
        <w:t>Data</w:t>
      </w:r>
      <w:r w:rsidRPr="00770537">
        <w:t>: Insolation at 65°N on June 22 over the past 2 million years</w:t>
      </w:r>
    </w:p>
    <w:p w14:paraId="48B62234" w14:textId="77777777" w:rsidR="00CF2FFE" w:rsidRPr="00770537" w:rsidRDefault="00CF2FFE" w:rsidP="00946090">
      <w:pPr>
        <w:ind w:left="720"/>
        <w:jc w:val="both"/>
      </w:pPr>
    </w:p>
    <w:p w14:paraId="0E4AF046" w14:textId="73286895" w:rsidR="00CF2FFE" w:rsidRPr="00770537" w:rsidRDefault="00CF2FFE" w:rsidP="00946090">
      <w:pPr>
        <w:ind w:left="720"/>
      </w:pPr>
      <w:r w:rsidRPr="00770537">
        <w:rPr>
          <w:b/>
        </w:rPr>
        <w:t>Age</w:t>
      </w:r>
      <w:r w:rsidRPr="00770537">
        <w:t xml:space="preserve">: 0-2000 </w:t>
      </w:r>
      <w:r w:rsidR="00FB3E7F" w:rsidRPr="00770537">
        <w:t>K</w:t>
      </w:r>
      <w:r w:rsidRPr="00770537">
        <w:t>a</w:t>
      </w:r>
    </w:p>
    <w:p w14:paraId="6BF05690" w14:textId="77777777" w:rsidR="00CF2FFE" w:rsidRPr="00770537" w:rsidRDefault="00CF2FFE" w:rsidP="00946090">
      <w:pPr>
        <w:ind w:left="720"/>
      </w:pPr>
    </w:p>
    <w:p w14:paraId="7E35C7CC" w14:textId="77777777" w:rsidR="00CF2FFE" w:rsidRPr="00770537" w:rsidRDefault="00CF2FFE" w:rsidP="00946090">
      <w:pPr>
        <w:ind w:left="720"/>
      </w:pPr>
      <w:r w:rsidRPr="00770537">
        <w:rPr>
          <w:b/>
        </w:rPr>
        <w:t>Proxy</w:t>
      </w:r>
      <w:r w:rsidRPr="00770537">
        <w:t>: Insolation.</w:t>
      </w:r>
    </w:p>
    <w:p w14:paraId="703ED61E" w14:textId="77777777" w:rsidR="00CF2FFE" w:rsidRPr="00770537" w:rsidRDefault="00CF2FFE" w:rsidP="00946090">
      <w:pPr>
        <w:ind w:left="720"/>
      </w:pPr>
    </w:p>
    <w:p w14:paraId="35A9243A" w14:textId="77777777" w:rsidR="00CF2FFE" w:rsidRPr="00770537" w:rsidRDefault="00CF2FFE" w:rsidP="00946090">
      <w:pPr>
        <w:ind w:left="720"/>
      </w:pPr>
      <w:r w:rsidRPr="00770537">
        <w:rPr>
          <w:b/>
        </w:rPr>
        <w:t>Target</w:t>
      </w:r>
      <w:r w:rsidRPr="00770537">
        <w:t>:</w:t>
      </w:r>
    </w:p>
    <w:p w14:paraId="34DF8B21" w14:textId="5FA27298" w:rsidR="00CF2FFE" w:rsidRPr="00770537" w:rsidRDefault="00F30BB5" w:rsidP="00946090">
      <w:pPr>
        <w:ind w:left="720"/>
      </w:pPr>
      <w:r w:rsidRPr="00770537">
        <w:t>You will find the d</w:t>
      </w:r>
      <w:r w:rsidR="00CF2FFE" w:rsidRPr="00770537">
        <w:t>omina</w:t>
      </w:r>
      <w:r w:rsidR="004470A1" w:rsidRPr="00770537">
        <w:t>nt</w:t>
      </w:r>
      <w:r w:rsidR="00CF2FFE" w:rsidRPr="00770537">
        <w:t xml:space="preserve"> cycles of insolation </w:t>
      </w:r>
      <w:r w:rsidRPr="00770537">
        <w:t>in the past 2 million years</w:t>
      </w:r>
    </w:p>
    <w:p w14:paraId="7EE94474" w14:textId="77777777" w:rsidR="00CF2FFE" w:rsidRPr="00770537" w:rsidRDefault="00CF2FFE" w:rsidP="00946090">
      <w:pPr>
        <w:ind w:left="720"/>
      </w:pPr>
    </w:p>
    <w:p w14:paraId="55F423AE" w14:textId="77777777" w:rsidR="00CF2FFE" w:rsidRPr="00770537" w:rsidRDefault="00CF2FFE" w:rsidP="00946090">
      <w:pPr>
        <w:ind w:left="720"/>
        <w:rPr>
          <w:b/>
        </w:rPr>
      </w:pPr>
      <w:r w:rsidRPr="00770537">
        <w:rPr>
          <w:b/>
        </w:rPr>
        <w:t>Tool:</w:t>
      </w:r>
    </w:p>
    <w:p w14:paraId="1209A8B3" w14:textId="50E28F82" w:rsidR="00CF2FFE" w:rsidRPr="00770537" w:rsidRDefault="00CF2FFE" w:rsidP="00946090">
      <w:pPr>
        <w:ind w:left="720"/>
      </w:pPr>
      <w:r w:rsidRPr="00770537">
        <w:rPr>
          <w:i/>
        </w:rPr>
        <w:t>Acycle</w:t>
      </w:r>
      <w:r w:rsidRPr="00770537">
        <w:t xml:space="preserve"> software (</w:t>
      </w:r>
      <w:hyperlink r:id="rId198" w:history="1">
        <w:r w:rsidRPr="00770537">
          <w:rPr>
            <w:rStyle w:val="Hyperlink"/>
          </w:rPr>
          <w:t>https://github.com/mingsongli/acycle</w:t>
        </w:r>
      </w:hyperlink>
      <w:r w:rsidRPr="00770537">
        <w:t>)</w:t>
      </w:r>
    </w:p>
    <w:p w14:paraId="17999061" w14:textId="77777777" w:rsidR="00CF2FFE" w:rsidRPr="00770537" w:rsidRDefault="00CF2FFE" w:rsidP="00946090">
      <w:pPr>
        <w:ind w:left="720"/>
      </w:pPr>
    </w:p>
    <w:p w14:paraId="7944994C" w14:textId="47E313CB" w:rsidR="00CF2FFE" w:rsidRPr="00770537" w:rsidRDefault="00CF2FFE" w:rsidP="00946090">
      <w:pPr>
        <w:ind w:left="720"/>
      </w:pPr>
      <w:r w:rsidRPr="00770537">
        <w:rPr>
          <w:b/>
        </w:rPr>
        <w:t>Reference</w:t>
      </w:r>
      <w:r w:rsidR="009A01E1" w:rsidRPr="00770537">
        <w:rPr>
          <w:b/>
        </w:rPr>
        <w:t>s</w:t>
      </w:r>
      <w:r w:rsidRPr="00770537">
        <w:t xml:space="preserve">: </w:t>
      </w:r>
    </w:p>
    <w:p w14:paraId="57BA046D" w14:textId="0ADA4ED9" w:rsidR="00CF2FFE" w:rsidRPr="00770537" w:rsidRDefault="009178EA" w:rsidP="00614AB5">
      <w:pPr>
        <w:ind w:left="1134" w:hanging="414"/>
      </w:pPr>
      <w:r w:rsidRPr="00770537">
        <w:t xml:space="preserve">Berger A.L., 1978. A simple algorithm to compute long term variations of daily or monthly insolation. Contribution No. 18, </w:t>
      </w:r>
      <w:proofErr w:type="spellStart"/>
      <w:r w:rsidRPr="00770537">
        <w:t>Institut</w:t>
      </w:r>
      <w:proofErr w:type="spellEnd"/>
      <w:r w:rsidRPr="00770537">
        <w:t xml:space="preserve"> </w:t>
      </w:r>
      <w:proofErr w:type="spellStart"/>
      <w:r w:rsidRPr="00770537">
        <w:t>d’Astronomie</w:t>
      </w:r>
      <w:proofErr w:type="spellEnd"/>
      <w:r w:rsidRPr="00770537">
        <w:t xml:space="preserve"> et de </w:t>
      </w:r>
      <w:proofErr w:type="spellStart"/>
      <w:r w:rsidRPr="00770537">
        <w:t>Géophysique</w:t>
      </w:r>
      <w:proofErr w:type="spellEnd"/>
      <w:r w:rsidRPr="00770537">
        <w:t xml:space="preserve"> Georges </w:t>
      </w:r>
      <w:proofErr w:type="spellStart"/>
      <w:r w:rsidRPr="00770537">
        <w:t>Lemaître</w:t>
      </w:r>
      <w:proofErr w:type="spellEnd"/>
      <w:r w:rsidRPr="00770537">
        <w:t xml:space="preserve">, </w:t>
      </w:r>
      <w:proofErr w:type="spellStart"/>
      <w:r w:rsidRPr="00770537">
        <w:t>Université</w:t>
      </w:r>
      <w:proofErr w:type="spellEnd"/>
      <w:r w:rsidRPr="00770537">
        <w:t xml:space="preserve"> </w:t>
      </w:r>
      <w:proofErr w:type="spellStart"/>
      <w:r w:rsidRPr="00770537">
        <w:t>Catholique</w:t>
      </w:r>
      <w:proofErr w:type="spellEnd"/>
      <w:r w:rsidRPr="00770537">
        <w:t xml:space="preserve"> de Louvain, Louvain-la-</w:t>
      </w:r>
      <w:proofErr w:type="spellStart"/>
      <w:r w:rsidRPr="00770537">
        <w:t>Neuve</w:t>
      </w:r>
      <w:proofErr w:type="spellEnd"/>
      <w:r w:rsidRPr="00770537">
        <w:t>, Belgique, 17 p.</w:t>
      </w:r>
    </w:p>
    <w:p w14:paraId="1648A157" w14:textId="77777777" w:rsidR="00CF2FFE" w:rsidRPr="00770537" w:rsidRDefault="00CF2FFE" w:rsidP="00614AB5">
      <w:pPr>
        <w:ind w:left="1134" w:hanging="414"/>
      </w:pPr>
      <w:r w:rsidRPr="00770537">
        <w:t xml:space="preserve">Laskar, J., </w:t>
      </w:r>
      <w:proofErr w:type="spellStart"/>
      <w:r w:rsidRPr="00770537">
        <w:t>Robutel</w:t>
      </w:r>
      <w:proofErr w:type="spellEnd"/>
      <w:r w:rsidRPr="00770537">
        <w:t xml:space="preserve">, P., </w:t>
      </w:r>
      <w:proofErr w:type="spellStart"/>
      <w:r w:rsidRPr="00770537">
        <w:t>Joutel</w:t>
      </w:r>
      <w:proofErr w:type="spellEnd"/>
      <w:r w:rsidRPr="00770537">
        <w:t xml:space="preserve">, F., Gastineau, M., Correia, A.C.M., </w:t>
      </w:r>
      <w:proofErr w:type="spellStart"/>
      <w:r w:rsidRPr="00770537">
        <w:t>Levrard</w:t>
      </w:r>
      <w:proofErr w:type="spellEnd"/>
      <w:r w:rsidRPr="00770537">
        <w:t>, B., 2004. A long-term numerical solution for the insolation quantities of the Earth. Astronomy &amp; Astrophysics 428, 261-285.</w:t>
      </w:r>
    </w:p>
    <w:p w14:paraId="7B6254FA" w14:textId="77777777" w:rsidR="00CF2FFE" w:rsidRPr="00770537" w:rsidRDefault="00CF2FFE" w:rsidP="00CF2FFE">
      <w:pPr>
        <w:jc w:val="both"/>
      </w:pPr>
    </w:p>
    <w:p w14:paraId="0662FAE0" w14:textId="77777777" w:rsidR="00CF2FFE" w:rsidRPr="00770537" w:rsidRDefault="00CF2FFE" w:rsidP="0099798A">
      <w:pPr>
        <w:pStyle w:val="Heading3"/>
        <w:rPr>
          <w:rFonts w:ascii="Times New Roman" w:hAnsi="Times New Roman" w:cs="Times New Roman"/>
          <w:b/>
        </w:rPr>
      </w:pPr>
      <w:bookmarkStart w:id="103" w:name="_Toc47539194"/>
      <w:r w:rsidRPr="00770537">
        <w:rPr>
          <w:rFonts w:ascii="Times New Roman" w:hAnsi="Times New Roman" w:cs="Times New Roman"/>
          <w:b/>
        </w:rPr>
        <w:t>Step 1: Load data</w:t>
      </w:r>
      <w:bookmarkEnd w:id="103"/>
    </w:p>
    <w:p w14:paraId="1E3F2730" w14:textId="77777777" w:rsidR="00CF2FFE" w:rsidRPr="00770537" w:rsidRDefault="00CF2FFE" w:rsidP="00CF2FFE">
      <w:pPr>
        <w:jc w:val="both"/>
      </w:pPr>
    </w:p>
    <w:p w14:paraId="77CF1EAC" w14:textId="77777777" w:rsidR="00CF2FFE" w:rsidRPr="00770537" w:rsidRDefault="00CF2FFE" w:rsidP="00E1396F">
      <w:pPr>
        <w:ind w:firstLine="720"/>
        <w:jc w:val="both"/>
      </w:pPr>
      <w:r w:rsidRPr="00770537">
        <w:rPr>
          <w:noProof/>
        </w:rPr>
        <w:drawing>
          <wp:inline distT="0" distB="0" distL="0" distR="0" wp14:anchorId="4620E710" wp14:editId="2D1BE74A">
            <wp:extent cx="5432612" cy="2525352"/>
            <wp:effectExtent l="0" t="0" r="3175" b="254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5449839" cy="2533360"/>
                    </a:xfrm>
                    <a:prstGeom prst="rect">
                      <a:avLst/>
                    </a:prstGeom>
                  </pic:spPr>
                </pic:pic>
              </a:graphicData>
            </a:graphic>
          </wp:inline>
        </w:drawing>
      </w:r>
    </w:p>
    <w:p w14:paraId="5FD89C33" w14:textId="41AF7DD6" w:rsidR="00CF2FFE" w:rsidRPr="00770537" w:rsidRDefault="00CF2FFE" w:rsidP="00CF2FFE">
      <w:pPr>
        <w:jc w:val="both"/>
      </w:pPr>
    </w:p>
    <w:p w14:paraId="047B4F6A" w14:textId="0E1EDE22" w:rsidR="00A227AF" w:rsidRPr="00770537" w:rsidRDefault="00A227AF" w:rsidP="00CF2FFE">
      <w:pPr>
        <w:jc w:val="both"/>
      </w:pPr>
      <w:r w:rsidRPr="00770537">
        <w:tab/>
        <w:t>You will have the following data and figure.</w:t>
      </w:r>
    </w:p>
    <w:p w14:paraId="13ED4A24" w14:textId="77777777" w:rsidR="00CF2FFE" w:rsidRPr="00770537" w:rsidRDefault="00CF2FFE" w:rsidP="00A227AF">
      <w:pPr>
        <w:ind w:firstLine="720"/>
        <w:jc w:val="both"/>
      </w:pPr>
      <w:r w:rsidRPr="00770537">
        <w:rPr>
          <w:noProof/>
        </w:rPr>
        <w:lastRenderedPageBreak/>
        <w:drawing>
          <wp:inline distT="0" distB="0" distL="0" distR="0" wp14:anchorId="68F0DD3D" wp14:editId="2FE6BB62">
            <wp:extent cx="5495365" cy="2102447"/>
            <wp:effectExtent l="0" t="0" r="3810"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5521939" cy="2112614"/>
                    </a:xfrm>
                    <a:prstGeom prst="rect">
                      <a:avLst/>
                    </a:prstGeom>
                  </pic:spPr>
                </pic:pic>
              </a:graphicData>
            </a:graphic>
          </wp:inline>
        </w:drawing>
      </w:r>
    </w:p>
    <w:p w14:paraId="1141F2FD" w14:textId="77777777" w:rsidR="00CF2FFE" w:rsidRPr="00770537" w:rsidRDefault="00CF2FFE" w:rsidP="00CF2FFE">
      <w:pPr>
        <w:jc w:val="both"/>
      </w:pPr>
    </w:p>
    <w:p w14:paraId="2A139852" w14:textId="77777777" w:rsidR="00CF2FFE" w:rsidRPr="00770537" w:rsidRDefault="00CF2FFE" w:rsidP="0099798A">
      <w:pPr>
        <w:pStyle w:val="Heading3"/>
        <w:rPr>
          <w:rFonts w:ascii="Times New Roman" w:hAnsi="Times New Roman" w:cs="Times New Roman"/>
          <w:b/>
        </w:rPr>
      </w:pPr>
      <w:bookmarkStart w:id="104" w:name="_Toc47539195"/>
      <w:r w:rsidRPr="00770537">
        <w:rPr>
          <w:rFonts w:ascii="Times New Roman" w:hAnsi="Times New Roman" w:cs="Times New Roman"/>
          <w:b/>
        </w:rPr>
        <w:t>Step 2: Data pre-processing</w:t>
      </w:r>
      <w:bookmarkEnd w:id="104"/>
    </w:p>
    <w:p w14:paraId="4CC75569" w14:textId="77777777" w:rsidR="00CF2FFE" w:rsidRPr="00770537" w:rsidRDefault="00CF2FFE" w:rsidP="00CF2FFE">
      <w:pPr>
        <w:jc w:val="both"/>
      </w:pPr>
    </w:p>
    <w:p w14:paraId="16246BE6" w14:textId="77777777" w:rsidR="00CF2FFE" w:rsidRPr="00770537" w:rsidRDefault="00CF2FFE" w:rsidP="00CF2FFE">
      <w:pPr>
        <w:jc w:val="both"/>
      </w:pPr>
    </w:p>
    <w:p w14:paraId="0E4C065D" w14:textId="79E8D530" w:rsidR="00CF2FFE" w:rsidRPr="00770537" w:rsidRDefault="00CF2FFE" w:rsidP="00C97DD6">
      <w:pPr>
        <w:ind w:firstLine="720"/>
        <w:jc w:val="both"/>
        <w:rPr>
          <w:noProof/>
        </w:rPr>
      </w:pPr>
      <w:r w:rsidRPr="00770537">
        <w:rPr>
          <w:noProof/>
        </w:rPr>
        <w:drawing>
          <wp:inline distT="0" distB="0" distL="0" distR="0" wp14:anchorId="55BBE65B" wp14:editId="67C7DE36">
            <wp:extent cx="3953435" cy="1477469"/>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cstate="print">
                      <a:extLst>
                        <a:ext uri="{28A0092B-C50C-407E-A947-70E740481C1C}">
                          <a14:useLocalDpi xmlns:a14="http://schemas.microsoft.com/office/drawing/2010/main"/>
                        </a:ext>
                      </a:extLst>
                    </a:blip>
                    <a:stretch>
                      <a:fillRect/>
                    </a:stretch>
                  </pic:blipFill>
                  <pic:spPr>
                    <a:xfrm>
                      <a:off x="0" y="0"/>
                      <a:ext cx="3999190" cy="1494568"/>
                    </a:xfrm>
                    <a:prstGeom prst="rect">
                      <a:avLst/>
                    </a:prstGeom>
                  </pic:spPr>
                </pic:pic>
              </a:graphicData>
            </a:graphic>
          </wp:inline>
        </w:drawing>
      </w:r>
      <w:r w:rsidRPr="00770537">
        <w:rPr>
          <w:noProof/>
        </w:rPr>
        <w:t xml:space="preserve"> </w:t>
      </w:r>
      <w:r w:rsidRPr="00770537">
        <w:rPr>
          <w:noProof/>
        </w:rPr>
        <w:drawing>
          <wp:inline distT="0" distB="0" distL="0" distR="0" wp14:anchorId="04D3F382" wp14:editId="52317075">
            <wp:extent cx="1434917" cy="1926889"/>
            <wp:effectExtent l="0" t="0" r="635"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1458918" cy="1959118"/>
                    </a:xfrm>
                    <a:prstGeom prst="rect">
                      <a:avLst/>
                    </a:prstGeom>
                  </pic:spPr>
                </pic:pic>
              </a:graphicData>
            </a:graphic>
          </wp:inline>
        </w:drawing>
      </w:r>
    </w:p>
    <w:p w14:paraId="74479376" w14:textId="77777777" w:rsidR="00534013" w:rsidRPr="00770537" w:rsidRDefault="00534013" w:rsidP="00C97DD6">
      <w:pPr>
        <w:ind w:firstLine="720"/>
        <w:jc w:val="both"/>
        <w:rPr>
          <w:noProof/>
        </w:rPr>
      </w:pPr>
    </w:p>
    <w:p w14:paraId="159CCCEB" w14:textId="44472F27" w:rsidR="00CF2FFE" w:rsidRPr="00770537" w:rsidRDefault="00C97DD6" w:rsidP="00CF2FFE">
      <w:pPr>
        <w:jc w:val="both"/>
        <w:rPr>
          <w:noProof/>
        </w:rPr>
      </w:pPr>
      <w:r w:rsidRPr="00770537">
        <w:rPr>
          <w:noProof/>
        </w:rPr>
        <w:tab/>
      </w:r>
      <w:r w:rsidR="00534013" w:rsidRPr="00770537">
        <w:rPr>
          <w:noProof/>
        </w:rPr>
        <w:t>Since the data is not in ascending order. Here we’ll need sort data first.</w:t>
      </w:r>
    </w:p>
    <w:p w14:paraId="3B6E1083" w14:textId="77777777" w:rsidR="00CF2FFE" w:rsidRPr="00770537" w:rsidRDefault="00CF2FFE" w:rsidP="00CF2FFE">
      <w:pPr>
        <w:jc w:val="both"/>
      </w:pPr>
    </w:p>
    <w:p w14:paraId="087C53D3" w14:textId="77777777" w:rsidR="00CF2FFE" w:rsidRPr="00770537" w:rsidRDefault="00CF2FFE" w:rsidP="0099798A">
      <w:pPr>
        <w:pStyle w:val="Heading3"/>
        <w:rPr>
          <w:rFonts w:ascii="Times New Roman" w:hAnsi="Times New Roman" w:cs="Times New Roman"/>
          <w:b/>
        </w:rPr>
      </w:pPr>
      <w:bookmarkStart w:id="105" w:name="_Toc47539196"/>
      <w:r w:rsidRPr="00770537">
        <w:rPr>
          <w:rFonts w:ascii="Times New Roman" w:hAnsi="Times New Roman" w:cs="Times New Roman"/>
          <w:b/>
        </w:rPr>
        <w:t>Step 3: Detrending</w:t>
      </w:r>
      <w:bookmarkEnd w:id="105"/>
    </w:p>
    <w:p w14:paraId="24A87E26" w14:textId="77777777" w:rsidR="00CF2FFE" w:rsidRPr="00770537" w:rsidRDefault="00CF2FFE" w:rsidP="00CF2FFE">
      <w:pPr>
        <w:jc w:val="both"/>
      </w:pPr>
    </w:p>
    <w:p w14:paraId="6EFC4FFE" w14:textId="7471D57D" w:rsidR="00CF2FFE" w:rsidRPr="00770537" w:rsidRDefault="00CF2FFE" w:rsidP="000303E5">
      <w:pPr>
        <w:ind w:left="720"/>
        <w:jc w:val="both"/>
      </w:pPr>
      <w:r w:rsidRPr="00770537">
        <w:t xml:space="preserve">Remove </w:t>
      </w:r>
      <w:r w:rsidR="00EB6A36" w:rsidRPr="00770537">
        <w:t xml:space="preserve">the </w:t>
      </w:r>
      <w:r w:rsidRPr="00770537">
        <w:t>mean value of the insolation series.</w:t>
      </w:r>
    </w:p>
    <w:p w14:paraId="4E180E4D" w14:textId="77777777" w:rsidR="00544A3B" w:rsidRPr="00770537" w:rsidRDefault="00544A3B" w:rsidP="000303E5">
      <w:pPr>
        <w:ind w:left="720"/>
        <w:jc w:val="both"/>
      </w:pPr>
    </w:p>
    <w:p w14:paraId="6095BB75" w14:textId="77777777" w:rsidR="00CF2FFE" w:rsidRPr="00770537" w:rsidRDefault="00CF2FFE" w:rsidP="000303E5">
      <w:pPr>
        <w:ind w:left="720"/>
        <w:jc w:val="both"/>
      </w:pPr>
      <w:r w:rsidRPr="00770537">
        <w:rPr>
          <w:noProof/>
        </w:rPr>
        <w:drawing>
          <wp:inline distT="0" distB="0" distL="0" distR="0" wp14:anchorId="4DB4151D" wp14:editId="109AE6DC">
            <wp:extent cx="4347882" cy="1555668"/>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cstate="print">
                      <a:extLst>
                        <a:ext uri="{28A0092B-C50C-407E-A947-70E740481C1C}">
                          <a14:useLocalDpi xmlns:a14="http://schemas.microsoft.com/office/drawing/2010/main"/>
                        </a:ext>
                      </a:extLst>
                    </a:blip>
                    <a:stretch>
                      <a:fillRect/>
                    </a:stretch>
                  </pic:blipFill>
                  <pic:spPr>
                    <a:xfrm>
                      <a:off x="0" y="0"/>
                      <a:ext cx="4364856" cy="1561741"/>
                    </a:xfrm>
                    <a:prstGeom prst="rect">
                      <a:avLst/>
                    </a:prstGeom>
                  </pic:spPr>
                </pic:pic>
              </a:graphicData>
            </a:graphic>
          </wp:inline>
        </w:drawing>
      </w:r>
    </w:p>
    <w:p w14:paraId="6B455ED4" w14:textId="77777777" w:rsidR="00CF2FFE" w:rsidRPr="00770537" w:rsidRDefault="00CF2FFE" w:rsidP="000303E5">
      <w:pPr>
        <w:ind w:left="720"/>
        <w:jc w:val="both"/>
      </w:pPr>
    </w:p>
    <w:p w14:paraId="5F53D75C" w14:textId="77777777" w:rsidR="00CF2FFE" w:rsidRPr="00770537" w:rsidRDefault="00CF2FFE" w:rsidP="000303E5">
      <w:pPr>
        <w:ind w:left="720"/>
        <w:jc w:val="both"/>
      </w:pPr>
    </w:p>
    <w:p w14:paraId="2E79D770" w14:textId="77777777" w:rsidR="00CF2FFE" w:rsidRPr="00770537" w:rsidRDefault="00CF2FFE" w:rsidP="000303E5">
      <w:pPr>
        <w:ind w:left="720"/>
        <w:jc w:val="both"/>
      </w:pPr>
      <w:r w:rsidRPr="00770537">
        <w:rPr>
          <w:noProof/>
        </w:rPr>
        <w:lastRenderedPageBreak/>
        <w:drawing>
          <wp:inline distT="0" distB="0" distL="0" distR="0" wp14:anchorId="219739ED" wp14:editId="419948AA">
            <wp:extent cx="5486400" cy="292666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cstate="print">
                      <a:extLst>
                        <a:ext uri="{28A0092B-C50C-407E-A947-70E740481C1C}">
                          <a14:useLocalDpi xmlns:a14="http://schemas.microsoft.com/office/drawing/2010/main"/>
                        </a:ext>
                      </a:extLst>
                    </a:blip>
                    <a:stretch>
                      <a:fillRect/>
                    </a:stretch>
                  </pic:blipFill>
                  <pic:spPr>
                    <a:xfrm>
                      <a:off x="0" y="0"/>
                      <a:ext cx="5499673" cy="2933746"/>
                    </a:xfrm>
                    <a:prstGeom prst="rect">
                      <a:avLst/>
                    </a:prstGeom>
                  </pic:spPr>
                </pic:pic>
              </a:graphicData>
            </a:graphic>
          </wp:inline>
        </w:drawing>
      </w:r>
    </w:p>
    <w:p w14:paraId="134AB690" w14:textId="77777777" w:rsidR="00CF2FFE" w:rsidRPr="00770537" w:rsidRDefault="00CF2FFE" w:rsidP="000303E5">
      <w:pPr>
        <w:ind w:left="720"/>
        <w:jc w:val="both"/>
      </w:pPr>
    </w:p>
    <w:p w14:paraId="344A61BE" w14:textId="77777777" w:rsidR="00CF2FFE" w:rsidRPr="00770537" w:rsidRDefault="00CF2FFE" w:rsidP="000303E5">
      <w:pPr>
        <w:ind w:left="720"/>
        <w:jc w:val="both"/>
      </w:pPr>
      <w:r w:rsidRPr="00770537">
        <w:t>You will have:</w:t>
      </w:r>
    </w:p>
    <w:p w14:paraId="24948F0A" w14:textId="77777777" w:rsidR="00CF2FFE" w:rsidRPr="00770537" w:rsidRDefault="00CF2FFE" w:rsidP="000303E5">
      <w:pPr>
        <w:ind w:left="720"/>
        <w:jc w:val="both"/>
      </w:pPr>
    </w:p>
    <w:p w14:paraId="72404460" w14:textId="77777777" w:rsidR="00CF2FFE" w:rsidRPr="00770537" w:rsidRDefault="00CF2FFE" w:rsidP="000303E5">
      <w:pPr>
        <w:ind w:left="720"/>
        <w:jc w:val="both"/>
      </w:pPr>
      <w:r w:rsidRPr="00770537">
        <w:rPr>
          <w:noProof/>
        </w:rPr>
        <w:drawing>
          <wp:inline distT="0" distB="0" distL="0" distR="0" wp14:anchorId="2FF7D132" wp14:editId="1C66C1D8">
            <wp:extent cx="5486400" cy="935502"/>
            <wp:effectExtent l="0" t="0" r="0" b="444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5516913" cy="940705"/>
                    </a:xfrm>
                    <a:prstGeom prst="rect">
                      <a:avLst/>
                    </a:prstGeom>
                  </pic:spPr>
                </pic:pic>
              </a:graphicData>
            </a:graphic>
          </wp:inline>
        </w:drawing>
      </w:r>
    </w:p>
    <w:p w14:paraId="268C1D99" w14:textId="77777777" w:rsidR="00CF2FFE" w:rsidRPr="00770537" w:rsidRDefault="00CF2FFE" w:rsidP="00CF2FFE">
      <w:pPr>
        <w:jc w:val="both"/>
      </w:pPr>
    </w:p>
    <w:p w14:paraId="3B239AC1" w14:textId="499C3745" w:rsidR="002514E5" w:rsidRPr="00770537" w:rsidRDefault="002514E5" w:rsidP="002514E5">
      <w:pPr>
        <w:pStyle w:val="Heading3"/>
        <w:rPr>
          <w:rFonts w:ascii="Times New Roman" w:hAnsi="Times New Roman" w:cs="Times New Roman"/>
          <w:b/>
        </w:rPr>
      </w:pPr>
      <w:bookmarkStart w:id="106" w:name="_Toc47539197"/>
      <w:r w:rsidRPr="00770537">
        <w:rPr>
          <w:rFonts w:ascii="Times New Roman" w:hAnsi="Times New Roman" w:cs="Times New Roman"/>
          <w:b/>
        </w:rPr>
        <w:t>Step 4: Power Spectral Analysis</w:t>
      </w:r>
      <w:bookmarkEnd w:id="106"/>
    </w:p>
    <w:p w14:paraId="4B6FAFBC" w14:textId="77777777" w:rsidR="002514E5" w:rsidRPr="00770537" w:rsidRDefault="002514E5" w:rsidP="002514E5">
      <w:pPr>
        <w:jc w:val="both"/>
      </w:pPr>
    </w:p>
    <w:p w14:paraId="16B58DF9" w14:textId="77777777" w:rsidR="002514E5" w:rsidRPr="00770537" w:rsidRDefault="002514E5" w:rsidP="002514E5">
      <w:pPr>
        <w:ind w:left="720"/>
        <w:jc w:val="both"/>
      </w:pPr>
      <w:r w:rsidRPr="00770537">
        <w:rPr>
          <w:noProof/>
        </w:rPr>
        <w:drawing>
          <wp:inline distT="0" distB="0" distL="0" distR="0" wp14:anchorId="422FB2EE" wp14:editId="3AF022D6">
            <wp:extent cx="5495365" cy="2000289"/>
            <wp:effectExtent l="0" t="0" r="381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5515764" cy="2007714"/>
                    </a:xfrm>
                    <a:prstGeom prst="rect">
                      <a:avLst/>
                    </a:prstGeom>
                  </pic:spPr>
                </pic:pic>
              </a:graphicData>
            </a:graphic>
          </wp:inline>
        </w:drawing>
      </w:r>
    </w:p>
    <w:p w14:paraId="4E1458A8" w14:textId="77777777" w:rsidR="002514E5" w:rsidRPr="00770537" w:rsidRDefault="002514E5" w:rsidP="002514E5">
      <w:pPr>
        <w:ind w:left="720"/>
        <w:jc w:val="both"/>
      </w:pPr>
    </w:p>
    <w:p w14:paraId="7D99FEA4" w14:textId="77777777" w:rsidR="002514E5" w:rsidRPr="00770537" w:rsidRDefault="002514E5" w:rsidP="002514E5">
      <w:pPr>
        <w:ind w:left="720"/>
        <w:jc w:val="both"/>
      </w:pPr>
      <w:r w:rsidRPr="00770537">
        <w:t>Using the following settings:</w:t>
      </w:r>
    </w:p>
    <w:p w14:paraId="17CAE313" w14:textId="77777777" w:rsidR="002514E5" w:rsidRPr="00770537" w:rsidRDefault="002514E5" w:rsidP="002514E5">
      <w:pPr>
        <w:ind w:left="720"/>
        <w:jc w:val="both"/>
      </w:pPr>
    </w:p>
    <w:p w14:paraId="5D760F5D" w14:textId="77777777" w:rsidR="002514E5" w:rsidRPr="00770537" w:rsidRDefault="002514E5" w:rsidP="002514E5">
      <w:pPr>
        <w:ind w:left="720"/>
        <w:jc w:val="both"/>
        <w:rPr>
          <w:noProof/>
        </w:rPr>
      </w:pPr>
      <w:r w:rsidRPr="00770537">
        <w:rPr>
          <w:noProof/>
        </w:rPr>
        <w:lastRenderedPageBreak/>
        <w:drawing>
          <wp:inline distT="0" distB="0" distL="0" distR="0" wp14:anchorId="2975456F" wp14:editId="12F57710">
            <wp:extent cx="2684374" cy="184639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cstate="print">
                      <a:extLst>
                        <a:ext uri="{28A0092B-C50C-407E-A947-70E740481C1C}">
                          <a14:useLocalDpi xmlns:a14="http://schemas.microsoft.com/office/drawing/2010/main"/>
                        </a:ext>
                      </a:extLst>
                    </a:blip>
                    <a:stretch>
                      <a:fillRect/>
                    </a:stretch>
                  </pic:blipFill>
                  <pic:spPr>
                    <a:xfrm>
                      <a:off x="0" y="0"/>
                      <a:ext cx="2701106" cy="1857902"/>
                    </a:xfrm>
                    <a:prstGeom prst="rect">
                      <a:avLst/>
                    </a:prstGeom>
                  </pic:spPr>
                </pic:pic>
              </a:graphicData>
            </a:graphic>
          </wp:inline>
        </w:drawing>
      </w:r>
      <w:r w:rsidRPr="00770537">
        <w:rPr>
          <w:noProof/>
        </w:rPr>
        <w:t xml:space="preserve"> </w:t>
      </w:r>
      <w:r w:rsidRPr="00770537">
        <w:rPr>
          <w:noProof/>
        </w:rPr>
        <w:drawing>
          <wp:inline distT="0" distB="0" distL="0" distR="0" wp14:anchorId="6DE55C14" wp14:editId="130A5F1C">
            <wp:extent cx="2743200" cy="1846557"/>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cstate="print">
                      <a:extLst>
                        <a:ext uri="{28A0092B-C50C-407E-A947-70E740481C1C}">
                          <a14:useLocalDpi xmlns:a14="http://schemas.microsoft.com/office/drawing/2010/main"/>
                        </a:ext>
                      </a:extLst>
                    </a:blip>
                    <a:stretch>
                      <a:fillRect/>
                    </a:stretch>
                  </pic:blipFill>
                  <pic:spPr>
                    <a:xfrm>
                      <a:off x="0" y="0"/>
                      <a:ext cx="2790542" cy="1878425"/>
                    </a:xfrm>
                    <a:prstGeom prst="rect">
                      <a:avLst/>
                    </a:prstGeom>
                  </pic:spPr>
                </pic:pic>
              </a:graphicData>
            </a:graphic>
          </wp:inline>
        </w:drawing>
      </w:r>
    </w:p>
    <w:p w14:paraId="15385D39" w14:textId="77777777" w:rsidR="002514E5" w:rsidRPr="00770537" w:rsidRDefault="002514E5" w:rsidP="002514E5">
      <w:pPr>
        <w:ind w:left="720"/>
        <w:jc w:val="both"/>
      </w:pPr>
    </w:p>
    <w:p w14:paraId="2E5CFF8B" w14:textId="09012444" w:rsidR="002514E5" w:rsidRPr="00770537" w:rsidRDefault="002514E5" w:rsidP="002514E5">
      <w:pPr>
        <w:ind w:left="720"/>
        <w:jc w:val="both"/>
      </w:pPr>
      <w:r w:rsidRPr="00770537">
        <w:t>Three peaks in the 2</w:t>
      </w:r>
      <w:r w:rsidRPr="00770537">
        <w:sym w:font="Symbol" w:char="F070"/>
      </w:r>
      <w:r w:rsidRPr="00770537">
        <w:t xml:space="preserve"> (@Num.tapers) MTM (multi-taper method) power spectrum are 1/0.04218 = 23.7 kyr, 1/0.04468 = 22.4 kyr, and 1/0.05267 = 19.0 kyr.</w:t>
      </w:r>
    </w:p>
    <w:p w14:paraId="0BD90226" w14:textId="77777777" w:rsidR="002514E5" w:rsidRPr="00770537" w:rsidRDefault="002514E5" w:rsidP="002514E5">
      <w:pPr>
        <w:ind w:left="720"/>
        <w:jc w:val="both"/>
      </w:pPr>
    </w:p>
    <w:p w14:paraId="1CBC2BCF" w14:textId="77777777" w:rsidR="00CF2FFE" w:rsidRPr="00770537" w:rsidRDefault="00CF2FFE" w:rsidP="0099798A">
      <w:pPr>
        <w:pStyle w:val="Heading3"/>
        <w:rPr>
          <w:rFonts w:ascii="Times New Roman" w:hAnsi="Times New Roman" w:cs="Times New Roman"/>
          <w:b/>
        </w:rPr>
      </w:pPr>
      <w:bookmarkStart w:id="107" w:name="_Toc47539198"/>
      <w:r w:rsidRPr="00770537">
        <w:rPr>
          <w:rFonts w:ascii="Times New Roman" w:hAnsi="Times New Roman" w:cs="Times New Roman"/>
          <w:b/>
        </w:rPr>
        <w:t>Step 4: Evolutionary Spectral Analysis</w:t>
      </w:r>
      <w:bookmarkEnd w:id="107"/>
    </w:p>
    <w:p w14:paraId="09BE038A" w14:textId="77777777" w:rsidR="00CF2FFE" w:rsidRPr="00770537" w:rsidRDefault="00CF2FFE" w:rsidP="00864026">
      <w:pPr>
        <w:ind w:left="720"/>
        <w:jc w:val="both"/>
      </w:pPr>
    </w:p>
    <w:p w14:paraId="599A6E1E" w14:textId="77777777" w:rsidR="00CF2FFE" w:rsidRPr="00770537" w:rsidRDefault="00CF2FFE" w:rsidP="00864026">
      <w:pPr>
        <w:ind w:left="720"/>
        <w:jc w:val="both"/>
      </w:pPr>
      <w:r w:rsidRPr="00770537">
        <w:rPr>
          <w:noProof/>
        </w:rPr>
        <w:drawing>
          <wp:inline distT="0" distB="0" distL="0" distR="0" wp14:anchorId="0308188F" wp14:editId="5AF48672">
            <wp:extent cx="5423647" cy="1782387"/>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stretch>
                      <a:fillRect/>
                    </a:stretch>
                  </pic:blipFill>
                  <pic:spPr>
                    <a:xfrm>
                      <a:off x="0" y="0"/>
                      <a:ext cx="5458917" cy="1793978"/>
                    </a:xfrm>
                    <a:prstGeom prst="rect">
                      <a:avLst/>
                    </a:prstGeom>
                  </pic:spPr>
                </pic:pic>
              </a:graphicData>
            </a:graphic>
          </wp:inline>
        </w:drawing>
      </w:r>
    </w:p>
    <w:p w14:paraId="147F5C74" w14:textId="77777777" w:rsidR="00CF2FFE" w:rsidRPr="00770537" w:rsidRDefault="00CF2FFE" w:rsidP="00864026">
      <w:pPr>
        <w:ind w:left="720"/>
        <w:jc w:val="both"/>
      </w:pPr>
    </w:p>
    <w:p w14:paraId="750A82AA" w14:textId="77777777" w:rsidR="00CF2FFE" w:rsidRPr="00770537" w:rsidRDefault="00CF2FFE" w:rsidP="00864026">
      <w:pPr>
        <w:ind w:left="720"/>
        <w:jc w:val="both"/>
      </w:pPr>
      <w:r w:rsidRPr="00770537">
        <w:rPr>
          <w:noProof/>
        </w:rPr>
        <w:drawing>
          <wp:inline distT="0" distB="0" distL="0" distR="0" wp14:anchorId="49C9C44A" wp14:editId="443B5A44">
            <wp:extent cx="3978910" cy="2327832"/>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cstate="print">
                      <a:extLst>
                        <a:ext uri="{28A0092B-C50C-407E-A947-70E740481C1C}">
                          <a14:useLocalDpi xmlns:a14="http://schemas.microsoft.com/office/drawing/2010/main"/>
                        </a:ext>
                      </a:extLst>
                    </a:blip>
                    <a:stretch>
                      <a:fillRect/>
                    </a:stretch>
                  </pic:blipFill>
                  <pic:spPr>
                    <a:xfrm>
                      <a:off x="0" y="0"/>
                      <a:ext cx="4011799" cy="2347074"/>
                    </a:xfrm>
                    <a:prstGeom prst="rect">
                      <a:avLst/>
                    </a:prstGeom>
                  </pic:spPr>
                </pic:pic>
              </a:graphicData>
            </a:graphic>
          </wp:inline>
        </w:drawing>
      </w:r>
    </w:p>
    <w:p w14:paraId="2F439A43" w14:textId="77777777" w:rsidR="00CF2FFE" w:rsidRPr="00770537" w:rsidRDefault="00CF2FFE" w:rsidP="00864026">
      <w:pPr>
        <w:ind w:left="720"/>
        <w:jc w:val="both"/>
      </w:pPr>
    </w:p>
    <w:p w14:paraId="4F81C266" w14:textId="77777777" w:rsidR="00CF2FFE" w:rsidRPr="00770537" w:rsidRDefault="00CF2FFE" w:rsidP="00864026">
      <w:pPr>
        <w:ind w:left="720"/>
        <w:jc w:val="both"/>
      </w:pPr>
      <w:r w:rsidRPr="00770537">
        <w:rPr>
          <w:noProof/>
        </w:rPr>
        <w:lastRenderedPageBreak/>
        <w:drawing>
          <wp:inline distT="0" distB="0" distL="0" distR="0" wp14:anchorId="2306AE75" wp14:editId="525F7F3E">
            <wp:extent cx="3979455" cy="4078941"/>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cstate="print">
                      <a:extLst>
                        <a:ext uri="{28A0092B-C50C-407E-A947-70E740481C1C}">
                          <a14:useLocalDpi xmlns:a14="http://schemas.microsoft.com/office/drawing/2010/main"/>
                        </a:ext>
                      </a:extLst>
                    </a:blip>
                    <a:stretch>
                      <a:fillRect/>
                    </a:stretch>
                  </pic:blipFill>
                  <pic:spPr>
                    <a:xfrm>
                      <a:off x="0" y="0"/>
                      <a:ext cx="3988220" cy="4087925"/>
                    </a:xfrm>
                    <a:prstGeom prst="rect">
                      <a:avLst/>
                    </a:prstGeom>
                  </pic:spPr>
                </pic:pic>
              </a:graphicData>
            </a:graphic>
          </wp:inline>
        </w:drawing>
      </w:r>
    </w:p>
    <w:p w14:paraId="400B9686" w14:textId="77777777" w:rsidR="00CF2FFE" w:rsidRPr="00770537" w:rsidRDefault="00CF2FFE" w:rsidP="00864026">
      <w:pPr>
        <w:ind w:left="720"/>
        <w:jc w:val="both"/>
      </w:pPr>
      <w:r w:rsidRPr="00770537">
        <w:t>This series is dominated by precession cycles. And clearly 405-kyr modulation can be seen in the evolutionary fast Fourier transform (blue arrows).</w:t>
      </w:r>
    </w:p>
    <w:p w14:paraId="581EA76E" w14:textId="77777777" w:rsidR="002514E5" w:rsidRPr="00770537" w:rsidRDefault="002514E5">
      <w:pPr>
        <w:rPr>
          <w:rFonts w:eastAsiaTheme="majorEastAsia"/>
          <w:b/>
          <w:color w:val="000000" w:themeColor="text1"/>
          <w:sz w:val="28"/>
          <w:szCs w:val="28"/>
        </w:rPr>
      </w:pPr>
      <w:r w:rsidRPr="00770537">
        <w:rPr>
          <w:b/>
          <w:color w:val="000000" w:themeColor="text1"/>
          <w:sz w:val="28"/>
          <w:szCs w:val="28"/>
        </w:rPr>
        <w:br w:type="page"/>
      </w:r>
    </w:p>
    <w:p w14:paraId="6DF6175A" w14:textId="07BE19D8" w:rsidR="00CF2FFE" w:rsidRPr="00770537" w:rsidRDefault="00CF2FFE" w:rsidP="00A30A6A">
      <w:pPr>
        <w:pStyle w:val="Heading2"/>
        <w:rPr>
          <w:rFonts w:ascii="Times New Roman" w:hAnsi="Times New Roman" w:cs="Times New Roman"/>
          <w:b/>
          <w:color w:val="000000" w:themeColor="text1"/>
          <w:sz w:val="28"/>
          <w:szCs w:val="28"/>
        </w:rPr>
      </w:pPr>
      <w:bookmarkStart w:id="108" w:name="_Toc47539199"/>
      <w:r w:rsidRPr="00770537">
        <w:rPr>
          <w:rFonts w:ascii="Times New Roman" w:hAnsi="Times New Roman" w:cs="Times New Roman"/>
          <w:b/>
          <w:color w:val="000000" w:themeColor="text1"/>
          <w:sz w:val="28"/>
          <w:szCs w:val="28"/>
        </w:rPr>
        <w:lastRenderedPageBreak/>
        <w:t>Example #</w:t>
      </w:r>
      <w:r w:rsidR="00A23FA4" w:rsidRPr="00770537">
        <w:rPr>
          <w:rFonts w:ascii="Times New Roman" w:hAnsi="Times New Roman" w:cs="Times New Roman"/>
          <w:b/>
          <w:color w:val="000000" w:themeColor="text1"/>
          <w:sz w:val="28"/>
          <w:szCs w:val="28"/>
        </w:rPr>
        <w:t>2</w:t>
      </w:r>
      <w:r w:rsidRPr="00770537">
        <w:rPr>
          <w:rFonts w:ascii="Times New Roman" w:hAnsi="Times New Roman" w:cs="Times New Roman"/>
          <w:b/>
          <w:color w:val="000000" w:themeColor="text1"/>
          <w:sz w:val="28"/>
          <w:szCs w:val="28"/>
        </w:rPr>
        <w:t>: La2004 astronomical solution (ETP)</w:t>
      </w:r>
      <w:bookmarkEnd w:id="108"/>
    </w:p>
    <w:p w14:paraId="14EABC7A" w14:textId="77777777" w:rsidR="00CF2FFE" w:rsidRPr="00770537" w:rsidRDefault="00CF2FFE" w:rsidP="00CF2FFE"/>
    <w:p w14:paraId="0C4D53A3" w14:textId="77777777" w:rsidR="00CF2FFE" w:rsidRPr="00770537" w:rsidRDefault="00CF2FFE" w:rsidP="007C3194">
      <w:pPr>
        <w:ind w:left="720"/>
      </w:pPr>
      <w:r w:rsidRPr="00770537">
        <w:rPr>
          <w:b/>
        </w:rPr>
        <w:t>Data</w:t>
      </w:r>
      <w:r w:rsidRPr="00770537">
        <w:t>: La2004 ETP over the past 2 million years</w:t>
      </w:r>
    </w:p>
    <w:p w14:paraId="0D8E5A5A" w14:textId="77777777" w:rsidR="00CF2FFE" w:rsidRPr="00770537" w:rsidRDefault="00CF2FFE" w:rsidP="007C3194">
      <w:pPr>
        <w:ind w:left="720"/>
        <w:jc w:val="both"/>
      </w:pPr>
    </w:p>
    <w:p w14:paraId="292CE2C6" w14:textId="77777777" w:rsidR="00CF2FFE" w:rsidRPr="00770537" w:rsidRDefault="00CF2FFE" w:rsidP="007C3194">
      <w:pPr>
        <w:ind w:left="720"/>
      </w:pPr>
      <w:r w:rsidRPr="00770537">
        <w:rPr>
          <w:b/>
        </w:rPr>
        <w:t>Age</w:t>
      </w:r>
      <w:r w:rsidRPr="00770537">
        <w:t>: 0-2000 ka</w:t>
      </w:r>
    </w:p>
    <w:p w14:paraId="3A04829F" w14:textId="77777777" w:rsidR="00CF2FFE" w:rsidRPr="00770537" w:rsidRDefault="00CF2FFE" w:rsidP="007C3194">
      <w:pPr>
        <w:ind w:left="720"/>
      </w:pPr>
    </w:p>
    <w:p w14:paraId="5A13EC8B" w14:textId="2A138782" w:rsidR="00CF2FFE" w:rsidRPr="00770537" w:rsidRDefault="00846243" w:rsidP="007C3194">
      <w:pPr>
        <w:ind w:left="720"/>
      </w:pPr>
      <w:r w:rsidRPr="00770537">
        <w:rPr>
          <w:b/>
        </w:rPr>
        <w:t>Formulating ETP</w:t>
      </w:r>
      <w:r w:rsidR="00CF2FFE" w:rsidRPr="00770537">
        <w:t xml:space="preserve">: </w:t>
      </w:r>
    </w:p>
    <w:p w14:paraId="49668815" w14:textId="35A97FF5" w:rsidR="00CF2FFE" w:rsidRPr="00770537" w:rsidRDefault="00CF2FFE" w:rsidP="007C3194">
      <w:pPr>
        <w:ind w:left="720"/>
      </w:pPr>
      <w:r w:rsidRPr="00770537">
        <w:t xml:space="preserve">Laskar et al. (2004) astronomical solutions of </w:t>
      </w:r>
      <w:r w:rsidRPr="00770537">
        <w:rPr>
          <w:u w:val="single"/>
        </w:rPr>
        <w:t>E</w:t>
      </w:r>
      <w:r w:rsidRPr="00770537">
        <w:t xml:space="preserve">ccentricity, </w:t>
      </w:r>
      <w:r w:rsidRPr="00770537">
        <w:rPr>
          <w:u w:val="single"/>
        </w:rPr>
        <w:t>T</w:t>
      </w:r>
      <w:r w:rsidRPr="00770537">
        <w:t xml:space="preserve">ilt (obliquity), and </w:t>
      </w:r>
      <w:r w:rsidRPr="00770537">
        <w:rPr>
          <w:u w:val="single"/>
        </w:rPr>
        <w:t>P</w:t>
      </w:r>
      <w:r w:rsidRPr="00770537">
        <w:t xml:space="preserve">recession, or </w:t>
      </w:r>
      <w:r w:rsidR="008E6F98" w:rsidRPr="00770537">
        <w:t>may be formulated as ETP as follows</w:t>
      </w:r>
      <w:r w:rsidRPr="00770537">
        <w:t>:</w:t>
      </w:r>
    </w:p>
    <w:p w14:paraId="7D7F6391" w14:textId="77777777" w:rsidR="00CF2FFE" w:rsidRPr="00770537" w:rsidRDefault="00CF2FFE" w:rsidP="007C3194">
      <w:pPr>
        <w:ind w:left="720"/>
      </w:pPr>
    </w:p>
    <w:p w14:paraId="1B1BBEFE" w14:textId="77777777" w:rsidR="00CF2FFE" w:rsidRPr="00770537" w:rsidRDefault="00CF2FFE" w:rsidP="007C3194">
      <w:pPr>
        <w:ind w:left="720"/>
        <w:jc w:val="center"/>
      </w:pPr>
      <w:r w:rsidRPr="00770537">
        <w:t>ETP = standardized E + standardized T - standardized P</w:t>
      </w:r>
    </w:p>
    <w:p w14:paraId="127ADFEE" w14:textId="77777777" w:rsidR="00CF2FFE" w:rsidRPr="00770537" w:rsidRDefault="00CF2FFE" w:rsidP="007C3194">
      <w:pPr>
        <w:ind w:left="720"/>
      </w:pPr>
    </w:p>
    <w:p w14:paraId="0EED7625" w14:textId="31C37D5F" w:rsidR="00CF2FFE" w:rsidRPr="00770537" w:rsidRDefault="00CF2FFE" w:rsidP="007C3194">
      <w:pPr>
        <w:ind w:left="720"/>
      </w:pPr>
      <w:r w:rsidRPr="00770537">
        <w:t>, where standardized E = (E – mean(E))/ standard deviation of E</w:t>
      </w:r>
      <w:r w:rsidR="00B779E7" w:rsidRPr="00770537">
        <w:t xml:space="preserve"> (same for T and P)</w:t>
      </w:r>
    </w:p>
    <w:p w14:paraId="46DA2443" w14:textId="77777777" w:rsidR="00CF2FFE" w:rsidRPr="00770537" w:rsidRDefault="00CF2FFE" w:rsidP="007C3194">
      <w:pPr>
        <w:ind w:left="720"/>
      </w:pPr>
    </w:p>
    <w:p w14:paraId="39ADE85F" w14:textId="77777777" w:rsidR="00CF2FFE" w:rsidRPr="00770537" w:rsidRDefault="00CF2FFE" w:rsidP="007C3194">
      <w:pPr>
        <w:ind w:left="720"/>
      </w:pPr>
      <w:r w:rsidRPr="00770537">
        <w:rPr>
          <w:b/>
        </w:rPr>
        <w:t>Target</w:t>
      </w:r>
      <w:r w:rsidRPr="00770537">
        <w:t>:</w:t>
      </w:r>
    </w:p>
    <w:p w14:paraId="5FB849AB" w14:textId="2D47B019" w:rsidR="00CF2FFE" w:rsidRPr="00770537" w:rsidRDefault="00D067CA" w:rsidP="007C3194">
      <w:pPr>
        <w:ind w:left="720"/>
      </w:pPr>
      <w:r w:rsidRPr="00770537">
        <w:t>Dominant frequencies of the ETP series</w:t>
      </w:r>
    </w:p>
    <w:p w14:paraId="3BEF1810" w14:textId="77777777" w:rsidR="00CF2FFE" w:rsidRPr="00770537" w:rsidRDefault="00CF2FFE" w:rsidP="007C3194">
      <w:pPr>
        <w:ind w:left="720"/>
      </w:pPr>
    </w:p>
    <w:p w14:paraId="5E7AE9B7" w14:textId="77777777" w:rsidR="00CF2FFE" w:rsidRPr="00770537" w:rsidRDefault="00CF2FFE" w:rsidP="007C3194">
      <w:pPr>
        <w:ind w:left="720"/>
        <w:rPr>
          <w:b/>
        </w:rPr>
      </w:pPr>
      <w:r w:rsidRPr="00770537">
        <w:rPr>
          <w:b/>
        </w:rPr>
        <w:t>Tool:</w:t>
      </w:r>
    </w:p>
    <w:p w14:paraId="2C64EB65" w14:textId="1A74E43C" w:rsidR="00CF2FFE" w:rsidRPr="00770537" w:rsidRDefault="00EE0FD5" w:rsidP="007C3194">
      <w:pPr>
        <w:ind w:left="720"/>
      </w:pPr>
      <w:r w:rsidRPr="00EE0FD5">
        <w:rPr>
          <w:i/>
        </w:rPr>
        <w:t>Acycle</w:t>
      </w:r>
      <w:r w:rsidR="00CF2FFE" w:rsidRPr="00770537">
        <w:t xml:space="preserve"> software (</w:t>
      </w:r>
      <w:hyperlink r:id="rId212" w:history="1">
        <w:r w:rsidR="00CF2FFE" w:rsidRPr="00770537">
          <w:rPr>
            <w:rStyle w:val="Hyperlink"/>
          </w:rPr>
          <w:t>https://github.com/mingsongli/acycle</w:t>
        </w:r>
      </w:hyperlink>
      <w:r w:rsidR="00CF2FFE" w:rsidRPr="00770537">
        <w:t>)</w:t>
      </w:r>
    </w:p>
    <w:p w14:paraId="36A75A55" w14:textId="77777777" w:rsidR="00CF2FFE" w:rsidRPr="00770537" w:rsidRDefault="00CF2FFE" w:rsidP="007C3194">
      <w:pPr>
        <w:ind w:left="720"/>
      </w:pPr>
    </w:p>
    <w:p w14:paraId="4D414426" w14:textId="77777777" w:rsidR="00CF2FFE" w:rsidRPr="00770537" w:rsidRDefault="00CF2FFE" w:rsidP="007C3194">
      <w:pPr>
        <w:ind w:left="720"/>
      </w:pPr>
      <w:r w:rsidRPr="00770537">
        <w:rPr>
          <w:b/>
        </w:rPr>
        <w:t>Reference</w:t>
      </w:r>
      <w:r w:rsidRPr="00770537">
        <w:t xml:space="preserve">: </w:t>
      </w:r>
    </w:p>
    <w:p w14:paraId="5BE03467" w14:textId="77777777" w:rsidR="00CF2FFE" w:rsidRPr="00770537" w:rsidRDefault="00CF2FFE" w:rsidP="00C82A85">
      <w:pPr>
        <w:ind w:left="1134" w:hanging="414"/>
      </w:pPr>
      <w:r w:rsidRPr="00770537">
        <w:t xml:space="preserve">Laskar, J., </w:t>
      </w:r>
      <w:proofErr w:type="spellStart"/>
      <w:r w:rsidRPr="00770537">
        <w:t>Robutel</w:t>
      </w:r>
      <w:proofErr w:type="spellEnd"/>
      <w:r w:rsidRPr="00770537">
        <w:t xml:space="preserve">, P., </w:t>
      </w:r>
      <w:proofErr w:type="spellStart"/>
      <w:r w:rsidRPr="00770537">
        <w:t>Joutel</w:t>
      </w:r>
      <w:proofErr w:type="spellEnd"/>
      <w:r w:rsidRPr="00770537">
        <w:t xml:space="preserve">, F., Gastineau, M., Correia, A.C.M., </w:t>
      </w:r>
      <w:proofErr w:type="spellStart"/>
      <w:r w:rsidRPr="00770537">
        <w:t>Levrard</w:t>
      </w:r>
      <w:proofErr w:type="spellEnd"/>
      <w:r w:rsidRPr="00770537">
        <w:t>, B., 2004. A long-term numerical solution for the insolation quantities of the Earth. Astronomy &amp; Astrophysics 428, 261-285.</w:t>
      </w:r>
    </w:p>
    <w:p w14:paraId="43474203" w14:textId="77777777" w:rsidR="00CF2FFE" w:rsidRPr="00770537" w:rsidRDefault="00CF2FFE" w:rsidP="00CF2FFE">
      <w:pPr>
        <w:jc w:val="both"/>
      </w:pPr>
    </w:p>
    <w:p w14:paraId="1FBC4AD4" w14:textId="77777777" w:rsidR="00CF2FFE" w:rsidRPr="00770537" w:rsidRDefault="00CF2FFE" w:rsidP="0099798A">
      <w:pPr>
        <w:pStyle w:val="Heading3"/>
        <w:rPr>
          <w:rFonts w:ascii="Times New Roman" w:hAnsi="Times New Roman" w:cs="Times New Roman"/>
          <w:b/>
        </w:rPr>
      </w:pPr>
      <w:bookmarkStart w:id="109" w:name="_Toc47539200"/>
      <w:r w:rsidRPr="00770537">
        <w:rPr>
          <w:rFonts w:ascii="Times New Roman" w:hAnsi="Times New Roman" w:cs="Times New Roman"/>
          <w:b/>
        </w:rPr>
        <w:t>Step 1: Load data</w:t>
      </w:r>
      <w:bookmarkEnd w:id="109"/>
    </w:p>
    <w:p w14:paraId="158F6369" w14:textId="77777777" w:rsidR="00CF2FFE" w:rsidRPr="00770537" w:rsidRDefault="00CF2FFE" w:rsidP="00CF2FFE">
      <w:pPr>
        <w:jc w:val="both"/>
      </w:pPr>
    </w:p>
    <w:p w14:paraId="38E5760E" w14:textId="77777777" w:rsidR="00CF2FFE" w:rsidRPr="00770537" w:rsidRDefault="00CF2FFE" w:rsidP="001073F2">
      <w:pPr>
        <w:ind w:left="720"/>
        <w:jc w:val="both"/>
      </w:pPr>
      <w:r w:rsidRPr="00770537">
        <w:rPr>
          <w:noProof/>
        </w:rPr>
        <w:drawing>
          <wp:inline distT="0" distB="0" distL="0" distR="0" wp14:anchorId="2800C793" wp14:editId="5CF9C07A">
            <wp:extent cx="5432612" cy="2180010"/>
            <wp:effectExtent l="0" t="0" r="3175" b="444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5450754" cy="2187290"/>
                    </a:xfrm>
                    <a:prstGeom prst="rect">
                      <a:avLst/>
                    </a:prstGeom>
                  </pic:spPr>
                </pic:pic>
              </a:graphicData>
            </a:graphic>
          </wp:inline>
        </w:drawing>
      </w:r>
    </w:p>
    <w:p w14:paraId="55EED8CB" w14:textId="77777777" w:rsidR="00CF2FFE" w:rsidRPr="00770537" w:rsidRDefault="00CF2FFE" w:rsidP="001073F2">
      <w:pPr>
        <w:ind w:left="720"/>
        <w:jc w:val="both"/>
      </w:pPr>
      <w:r w:rsidRPr="00770537">
        <w:t>You will have:</w:t>
      </w:r>
    </w:p>
    <w:p w14:paraId="46FFB831" w14:textId="77777777" w:rsidR="00CF2FFE" w:rsidRPr="00770537" w:rsidRDefault="00CF2FFE" w:rsidP="001073F2">
      <w:pPr>
        <w:ind w:left="720"/>
        <w:jc w:val="both"/>
      </w:pPr>
      <w:r w:rsidRPr="00770537">
        <w:rPr>
          <w:noProof/>
        </w:rPr>
        <w:lastRenderedPageBreak/>
        <w:drawing>
          <wp:inline distT="0" distB="0" distL="0" distR="0" wp14:anchorId="13CCB074" wp14:editId="233BCE2E">
            <wp:extent cx="4814047" cy="230364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4838561" cy="2315376"/>
                    </a:xfrm>
                    <a:prstGeom prst="rect">
                      <a:avLst/>
                    </a:prstGeom>
                  </pic:spPr>
                </pic:pic>
              </a:graphicData>
            </a:graphic>
          </wp:inline>
        </w:drawing>
      </w:r>
    </w:p>
    <w:p w14:paraId="5B49FE79" w14:textId="77777777" w:rsidR="00CF2FFE" w:rsidRPr="00770537" w:rsidRDefault="00CF2FFE" w:rsidP="00CF2FFE">
      <w:pPr>
        <w:jc w:val="both"/>
      </w:pPr>
    </w:p>
    <w:p w14:paraId="40B45D85" w14:textId="77777777" w:rsidR="00CF2FFE" w:rsidRPr="00770537" w:rsidRDefault="00CF2FFE" w:rsidP="0099798A">
      <w:pPr>
        <w:pStyle w:val="Heading3"/>
        <w:rPr>
          <w:rFonts w:ascii="Times New Roman" w:hAnsi="Times New Roman" w:cs="Times New Roman"/>
          <w:b/>
        </w:rPr>
      </w:pPr>
      <w:bookmarkStart w:id="110" w:name="_Toc47539201"/>
      <w:r w:rsidRPr="00770537">
        <w:rPr>
          <w:rFonts w:ascii="Times New Roman" w:hAnsi="Times New Roman" w:cs="Times New Roman"/>
          <w:b/>
        </w:rPr>
        <w:t>Step 2: Data pre-processing</w:t>
      </w:r>
      <w:bookmarkEnd w:id="110"/>
    </w:p>
    <w:p w14:paraId="627490EE" w14:textId="77777777" w:rsidR="00CF2FFE" w:rsidRPr="00770537" w:rsidRDefault="00CF2FFE" w:rsidP="00CF2FFE">
      <w:pPr>
        <w:jc w:val="both"/>
      </w:pPr>
    </w:p>
    <w:p w14:paraId="23CB1E58" w14:textId="77777777" w:rsidR="001128B8" w:rsidRPr="00770537" w:rsidRDefault="001128B8" w:rsidP="001128B8">
      <w:pPr>
        <w:jc w:val="both"/>
        <w:rPr>
          <w:noProof/>
        </w:rPr>
      </w:pPr>
      <w:r w:rsidRPr="00770537">
        <w:rPr>
          <w:noProof/>
        </w:rPr>
        <w:tab/>
        <w:t>Since the data is not in ascending order. Here we’ll need sort data first.</w:t>
      </w:r>
    </w:p>
    <w:p w14:paraId="7C89CF9B" w14:textId="11D31BC3" w:rsidR="00CF2FFE" w:rsidRPr="00770537" w:rsidRDefault="007A54EE" w:rsidP="001128B8">
      <w:pPr>
        <w:ind w:firstLine="720"/>
        <w:jc w:val="both"/>
        <w:rPr>
          <w:noProof/>
        </w:rPr>
      </w:pPr>
      <w:r w:rsidRPr="00770537">
        <w:rPr>
          <w:noProof/>
        </w:rPr>
        <w:drawing>
          <wp:inline distT="0" distB="0" distL="0" distR="0" wp14:anchorId="6ADCCE58" wp14:editId="0C2C59ED">
            <wp:extent cx="3953435" cy="1787493"/>
            <wp:effectExtent l="0" t="0" r="0" b="381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cstate="print">
                      <a:extLst>
                        <a:ext uri="{28A0092B-C50C-407E-A947-70E740481C1C}">
                          <a14:useLocalDpi xmlns:a14="http://schemas.microsoft.com/office/drawing/2010/main"/>
                        </a:ext>
                      </a:extLst>
                    </a:blip>
                    <a:stretch>
                      <a:fillRect/>
                    </a:stretch>
                  </pic:blipFill>
                  <pic:spPr>
                    <a:xfrm>
                      <a:off x="0" y="0"/>
                      <a:ext cx="3975934" cy="1797665"/>
                    </a:xfrm>
                    <a:prstGeom prst="rect">
                      <a:avLst/>
                    </a:prstGeom>
                  </pic:spPr>
                </pic:pic>
              </a:graphicData>
            </a:graphic>
          </wp:inline>
        </w:drawing>
      </w:r>
      <w:r w:rsidR="00CF2FFE" w:rsidRPr="00770537">
        <w:rPr>
          <w:noProof/>
        </w:rPr>
        <w:t xml:space="preserve"> </w:t>
      </w:r>
      <w:r w:rsidR="00CF2FFE" w:rsidRPr="00770537">
        <w:rPr>
          <w:noProof/>
        </w:rPr>
        <w:drawing>
          <wp:inline distT="0" distB="0" distL="0" distR="0" wp14:anchorId="5733C21A" wp14:editId="77AA371C">
            <wp:extent cx="1434917" cy="1926889"/>
            <wp:effectExtent l="0" t="0" r="635"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1458918" cy="1959118"/>
                    </a:xfrm>
                    <a:prstGeom prst="rect">
                      <a:avLst/>
                    </a:prstGeom>
                  </pic:spPr>
                </pic:pic>
              </a:graphicData>
            </a:graphic>
          </wp:inline>
        </w:drawing>
      </w:r>
    </w:p>
    <w:p w14:paraId="4DEE60C6" w14:textId="77777777" w:rsidR="00CF2FFE" w:rsidRPr="00770537" w:rsidRDefault="00CF2FFE" w:rsidP="00CF2FFE">
      <w:pPr>
        <w:jc w:val="both"/>
        <w:rPr>
          <w:noProof/>
        </w:rPr>
      </w:pPr>
    </w:p>
    <w:p w14:paraId="4D036252" w14:textId="77777777" w:rsidR="00CF2FFE" w:rsidRPr="00770537" w:rsidRDefault="00CF2FFE" w:rsidP="00CF2FFE">
      <w:pPr>
        <w:jc w:val="both"/>
      </w:pPr>
    </w:p>
    <w:p w14:paraId="15DFCE31" w14:textId="77777777" w:rsidR="00CF2FFE" w:rsidRPr="00770537" w:rsidRDefault="00CF2FFE" w:rsidP="0099798A">
      <w:pPr>
        <w:pStyle w:val="Heading3"/>
        <w:rPr>
          <w:rFonts w:ascii="Times New Roman" w:hAnsi="Times New Roman" w:cs="Times New Roman"/>
          <w:b/>
        </w:rPr>
      </w:pPr>
      <w:bookmarkStart w:id="111" w:name="_Toc47539202"/>
      <w:r w:rsidRPr="00770537">
        <w:rPr>
          <w:rFonts w:ascii="Times New Roman" w:hAnsi="Times New Roman" w:cs="Times New Roman"/>
          <w:b/>
        </w:rPr>
        <w:t>Step 3: Detrending</w:t>
      </w:r>
      <w:bookmarkEnd w:id="111"/>
    </w:p>
    <w:p w14:paraId="45F5DE94" w14:textId="77777777" w:rsidR="00CF2FFE" w:rsidRPr="00770537" w:rsidRDefault="00CF2FFE" w:rsidP="00CF2FFE">
      <w:pPr>
        <w:jc w:val="both"/>
      </w:pPr>
    </w:p>
    <w:p w14:paraId="0468B720" w14:textId="67DD6632" w:rsidR="00CF2FFE" w:rsidRPr="00770537" w:rsidRDefault="00CF2FFE" w:rsidP="001128B8">
      <w:pPr>
        <w:ind w:left="720"/>
        <w:jc w:val="both"/>
      </w:pPr>
      <w:r w:rsidRPr="00770537">
        <w:t xml:space="preserve">Remove </w:t>
      </w:r>
      <w:r w:rsidR="00D06E60" w:rsidRPr="00770537">
        <w:t xml:space="preserve">the </w:t>
      </w:r>
      <w:r w:rsidRPr="00770537">
        <w:t>mean value of the insolation series.</w:t>
      </w:r>
    </w:p>
    <w:p w14:paraId="6870BA20" w14:textId="77777777" w:rsidR="00D06E60" w:rsidRPr="00770537" w:rsidRDefault="00D06E60" w:rsidP="001128B8">
      <w:pPr>
        <w:ind w:left="720"/>
        <w:jc w:val="both"/>
      </w:pPr>
    </w:p>
    <w:p w14:paraId="4045F48E" w14:textId="20F09DAA" w:rsidR="00CF2FFE" w:rsidRPr="00770537" w:rsidRDefault="00D06E60" w:rsidP="001128B8">
      <w:pPr>
        <w:ind w:left="720"/>
        <w:jc w:val="both"/>
      </w:pPr>
      <w:r w:rsidRPr="00770537">
        <w:rPr>
          <w:noProof/>
        </w:rPr>
        <w:drawing>
          <wp:inline distT="0" distB="0" distL="0" distR="0" wp14:anchorId="49DD534E" wp14:editId="35313A4B">
            <wp:extent cx="4652682" cy="2176719"/>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cstate="print">
                      <a:extLst>
                        <a:ext uri="{28A0092B-C50C-407E-A947-70E740481C1C}">
                          <a14:useLocalDpi xmlns:a14="http://schemas.microsoft.com/office/drawing/2010/main"/>
                        </a:ext>
                      </a:extLst>
                    </a:blip>
                    <a:stretch>
                      <a:fillRect/>
                    </a:stretch>
                  </pic:blipFill>
                  <pic:spPr>
                    <a:xfrm>
                      <a:off x="0" y="0"/>
                      <a:ext cx="4685296" cy="2191977"/>
                    </a:xfrm>
                    <a:prstGeom prst="rect">
                      <a:avLst/>
                    </a:prstGeom>
                  </pic:spPr>
                </pic:pic>
              </a:graphicData>
            </a:graphic>
          </wp:inline>
        </w:drawing>
      </w:r>
    </w:p>
    <w:p w14:paraId="56C3D2B0" w14:textId="77777777" w:rsidR="00CF2FFE" w:rsidRPr="00770537" w:rsidRDefault="00CF2FFE" w:rsidP="001128B8">
      <w:pPr>
        <w:ind w:left="720"/>
        <w:jc w:val="both"/>
      </w:pPr>
    </w:p>
    <w:p w14:paraId="31768161" w14:textId="77777777" w:rsidR="00CF2FFE" w:rsidRPr="00770537" w:rsidRDefault="00CF2FFE" w:rsidP="001128B8">
      <w:pPr>
        <w:ind w:left="720"/>
        <w:jc w:val="both"/>
      </w:pPr>
    </w:p>
    <w:p w14:paraId="2A4E3F1B" w14:textId="77777777" w:rsidR="00CF2FFE" w:rsidRPr="00770537" w:rsidRDefault="00CF2FFE" w:rsidP="001128B8">
      <w:pPr>
        <w:ind w:left="720"/>
        <w:jc w:val="both"/>
      </w:pPr>
      <w:r w:rsidRPr="00770537">
        <w:rPr>
          <w:noProof/>
        </w:rPr>
        <w:drawing>
          <wp:inline distT="0" distB="0" distL="0" distR="0" wp14:anchorId="54E25528" wp14:editId="6E0C2063">
            <wp:extent cx="5486400" cy="3072618"/>
            <wp:effectExtent l="0" t="0" r="0" b="127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cstate="print">
                      <a:extLst>
                        <a:ext uri="{28A0092B-C50C-407E-A947-70E740481C1C}">
                          <a14:useLocalDpi xmlns:a14="http://schemas.microsoft.com/office/drawing/2010/main"/>
                        </a:ext>
                      </a:extLst>
                    </a:blip>
                    <a:stretch>
                      <a:fillRect/>
                    </a:stretch>
                  </pic:blipFill>
                  <pic:spPr>
                    <a:xfrm>
                      <a:off x="0" y="0"/>
                      <a:ext cx="5499222" cy="3079799"/>
                    </a:xfrm>
                    <a:prstGeom prst="rect">
                      <a:avLst/>
                    </a:prstGeom>
                  </pic:spPr>
                </pic:pic>
              </a:graphicData>
            </a:graphic>
          </wp:inline>
        </w:drawing>
      </w:r>
    </w:p>
    <w:p w14:paraId="16D7B29F" w14:textId="77777777" w:rsidR="00CF2FFE" w:rsidRPr="00770537" w:rsidRDefault="00CF2FFE" w:rsidP="00CF2FFE">
      <w:pPr>
        <w:jc w:val="both"/>
      </w:pPr>
    </w:p>
    <w:p w14:paraId="0B71DF9E" w14:textId="2EF20B27" w:rsidR="00025A29" w:rsidRPr="00770537" w:rsidRDefault="00025A29" w:rsidP="00025A29">
      <w:pPr>
        <w:pStyle w:val="Heading3"/>
        <w:rPr>
          <w:rFonts w:ascii="Times New Roman" w:hAnsi="Times New Roman" w:cs="Times New Roman"/>
          <w:b/>
        </w:rPr>
      </w:pPr>
      <w:bookmarkStart w:id="112" w:name="_Toc47539203"/>
      <w:r w:rsidRPr="00770537">
        <w:rPr>
          <w:rFonts w:ascii="Times New Roman" w:hAnsi="Times New Roman" w:cs="Times New Roman"/>
          <w:b/>
        </w:rPr>
        <w:t>Step 4: Power Spectral Analysis</w:t>
      </w:r>
      <w:bookmarkEnd w:id="112"/>
    </w:p>
    <w:p w14:paraId="2A9C6A2B" w14:textId="77777777" w:rsidR="00025A29" w:rsidRPr="00770537" w:rsidRDefault="00025A29" w:rsidP="00025A29">
      <w:pPr>
        <w:jc w:val="both"/>
      </w:pPr>
    </w:p>
    <w:p w14:paraId="4DA1CF2F" w14:textId="77777777" w:rsidR="00025A29" w:rsidRPr="00770537" w:rsidRDefault="00025A29" w:rsidP="00025A29">
      <w:pPr>
        <w:ind w:firstLine="720"/>
        <w:jc w:val="both"/>
      </w:pPr>
      <w:r w:rsidRPr="00770537">
        <w:t>Using the following settings:</w:t>
      </w:r>
    </w:p>
    <w:p w14:paraId="53961690" w14:textId="77777777" w:rsidR="00025A29" w:rsidRPr="00770537" w:rsidRDefault="00025A29" w:rsidP="00025A29">
      <w:pPr>
        <w:ind w:left="720"/>
        <w:jc w:val="both"/>
      </w:pPr>
      <w:r w:rsidRPr="00770537">
        <w:t>Seven peaks in the 2</w:t>
      </w:r>
      <w:r w:rsidRPr="00770537">
        <w:sym w:font="Symbol" w:char="F070"/>
      </w:r>
      <w:r w:rsidRPr="00770537">
        <w:t xml:space="preserve"> (@Num.tapers) MTM (multi-taper method) power spectrum are 405 kyr, 125 kyr, 95 kyr, 41 kyr, 23.7 kyr, 22.4 kyr, and 19.0 kyr.</w:t>
      </w:r>
    </w:p>
    <w:p w14:paraId="2D4ADF86" w14:textId="77777777" w:rsidR="00025A29" w:rsidRPr="00770537" w:rsidRDefault="00025A29" w:rsidP="00025A29">
      <w:pPr>
        <w:jc w:val="both"/>
      </w:pPr>
    </w:p>
    <w:p w14:paraId="2C6DD63F" w14:textId="77777777" w:rsidR="00025A29" w:rsidRPr="00770537" w:rsidRDefault="00025A29" w:rsidP="00025A29">
      <w:pPr>
        <w:jc w:val="right"/>
      </w:pPr>
      <w:r w:rsidRPr="00770537">
        <w:rPr>
          <w:noProof/>
        </w:rPr>
        <w:drawing>
          <wp:inline distT="0" distB="0" distL="0" distR="0" wp14:anchorId="6292CF19" wp14:editId="351FD164">
            <wp:extent cx="3860227" cy="2796988"/>
            <wp:effectExtent l="0" t="0" r="63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stretch>
                      <a:fillRect/>
                    </a:stretch>
                  </pic:blipFill>
                  <pic:spPr>
                    <a:xfrm>
                      <a:off x="0" y="0"/>
                      <a:ext cx="3884091" cy="2814279"/>
                    </a:xfrm>
                    <a:prstGeom prst="rect">
                      <a:avLst/>
                    </a:prstGeom>
                  </pic:spPr>
                </pic:pic>
              </a:graphicData>
            </a:graphic>
          </wp:inline>
        </w:drawing>
      </w:r>
    </w:p>
    <w:p w14:paraId="0CC0FC11" w14:textId="77777777" w:rsidR="00025A29" w:rsidRPr="00770537" w:rsidRDefault="00025A29" w:rsidP="00025A29">
      <w:pPr>
        <w:jc w:val="right"/>
      </w:pPr>
      <w:r w:rsidRPr="00770537">
        <w:rPr>
          <w:noProof/>
        </w:rPr>
        <w:lastRenderedPageBreak/>
        <w:drawing>
          <wp:inline distT="0" distB="0" distL="0" distR="0" wp14:anchorId="20B0C4F8" wp14:editId="38811731">
            <wp:extent cx="3872753" cy="2856569"/>
            <wp:effectExtent l="0" t="0" r="1270" b="127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cstate="print">
                      <a:extLst>
                        <a:ext uri="{28A0092B-C50C-407E-A947-70E740481C1C}">
                          <a14:useLocalDpi xmlns:a14="http://schemas.microsoft.com/office/drawing/2010/main"/>
                        </a:ext>
                      </a:extLst>
                    </a:blip>
                    <a:stretch>
                      <a:fillRect/>
                    </a:stretch>
                  </pic:blipFill>
                  <pic:spPr>
                    <a:xfrm>
                      <a:off x="0" y="0"/>
                      <a:ext cx="3904135" cy="2879717"/>
                    </a:xfrm>
                    <a:prstGeom prst="rect">
                      <a:avLst/>
                    </a:prstGeom>
                  </pic:spPr>
                </pic:pic>
              </a:graphicData>
            </a:graphic>
          </wp:inline>
        </w:drawing>
      </w:r>
    </w:p>
    <w:p w14:paraId="6160095A" w14:textId="111E22AA" w:rsidR="00CF2FFE" w:rsidRPr="00770537" w:rsidRDefault="00CF2FFE" w:rsidP="0099798A">
      <w:pPr>
        <w:pStyle w:val="Heading3"/>
        <w:rPr>
          <w:rFonts w:ascii="Times New Roman" w:hAnsi="Times New Roman" w:cs="Times New Roman"/>
          <w:b/>
        </w:rPr>
      </w:pPr>
      <w:bookmarkStart w:id="113" w:name="_Toc47539204"/>
      <w:r w:rsidRPr="00770537">
        <w:rPr>
          <w:rFonts w:ascii="Times New Roman" w:hAnsi="Times New Roman" w:cs="Times New Roman"/>
          <w:b/>
        </w:rPr>
        <w:t xml:space="preserve">Step </w:t>
      </w:r>
      <w:r w:rsidR="00025A29" w:rsidRPr="00770537">
        <w:rPr>
          <w:rFonts w:ascii="Times New Roman" w:hAnsi="Times New Roman" w:cs="Times New Roman"/>
          <w:b/>
        </w:rPr>
        <w:t>5</w:t>
      </w:r>
      <w:r w:rsidRPr="00770537">
        <w:rPr>
          <w:rFonts w:ascii="Times New Roman" w:hAnsi="Times New Roman" w:cs="Times New Roman"/>
          <w:b/>
        </w:rPr>
        <w:t>: Evolutionary Spectral Analysis</w:t>
      </w:r>
      <w:bookmarkEnd w:id="113"/>
    </w:p>
    <w:p w14:paraId="3C53BB4E" w14:textId="77777777" w:rsidR="00CF2FFE" w:rsidRPr="00770537" w:rsidRDefault="00CF2FFE" w:rsidP="00CF2FFE">
      <w:pPr>
        <w:jc w:val="both"/>
      </w:pPr>
    </w:p>
    <w:p w14:paraId="4A243215" w14:textId="77777777" w:rsidR="00CF2FFE" w:rsidRPr="00770537" w:rsidRDefault="00CF2FFE" w:rsidP="002453DC">
      <w:pPr>
        <w:ind w:firstLine="720"/>
        <w:jc w:val="both"/>
      </w:pPr>
      <w:r w:rsidRPr="00770537">
        <w:rPr>
          <w:noProof/>
        </w:rPr>
        <w:drawing>
          <wp:inline distT="0" distB="0" distL="0" distR="0" wp14:anchorId="69C65D29" wp14:editId="6EADEE38">
            <wp:extent cx="5405718" cy="2287035"/>
            <wp:effectExtent l="0" t="0" r="508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stretch>
                      <a:fillRect/>
                    </a:stretch>
                  </pic:blipFill>
                  <pic:spPr>
                    <a:xfrm>
                      <a:off x="0" y="0"/>
                      <a:ext cx="5422512" cy="2294140"/>
                    </a:xfrm>
                    <a:prstGeom prst="rect">
                      <a:avLst/>
                    </a:prstGeom>
                  </pic:spPr>
                </pic:pic>
              </a:graphicData>
            </a:graphic>
          </wp:inline>
        </w:drawing>
      </w:r>
    </w:p>
    <w:p w14:paraId="69A22352" w14:textId="77777777" w:rsidR="00CF2FFE" w:rsidRPr="00770537" w:rsidRDefault="00CF2FFE" w:rsidP="00CF2FFE">
      <w:pPr>
        <w:jc w:val="both"/>
      </w:pPr>
    </w:p>
    <w:p w14:paraId="0C31FCE0" w14:textId="77777777" w:rsidR="00CF2FFE" w:rsidRPr="00770537" w:rsidRDefault="00CF2FFE" w:rsidP="002D687A">
      <w:pPr>
        <w:ind w:left="720"/>
        <w:jc w:val="right"/>
      </w:pPr>
      <w:r w:rsidRPr="00770537">
        <w:rPr>
          <w:noProof/>
        </w:rPr>
        <w:drawing>
          <wp:inline distT="0" distB="0" distL="0" distR="0" wp14:anchorId="27812E12" wp14:editId="7221BE55">
            <wp:extent cx="3830791" cy="2241176"/>
            <wp:effectExtent l="0" t="0" r="508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cstate="print">
                      <a:extLst>
                        <a:ext uri="{28A0092B-C50C-407E-A947-70E740481C1C}">
                          <a14:useLocalDpi xmlns:a14="http://schemas.microsoft.com/office/drawing/2010/main"/>
                        </a:ext>
                      </a:extLst>
                    </a:blip>
                    <a:stretch>
                      <a:fillRect/>
                    </a:stretch>
                  </pic:blipFill>
                  <pic:spPr>
                    <a:xfrm>
                      <a:off x="0" y="0"/>
                      <a:ext cx="3850782" cy="2252872"/>
                    </a:xfrm>
                    <a:prstGeom prst="rect">
                      <a:avLst/>
                    </a:prstGeom>
                  </pic:spPr>
                </pic:pic>
              </a:graphicData>
            </a:graphic>
          </wp:inline>
        </w:drawing>
      </w:r>
    </w:p>
    <w:p w14:paraId="74BEC90E" w14:textId="77777777" w:rsidR="00CF2FFE" w:rsidRPr="00770537" w:rsidRDefault="00CF2FFE" w:rsidP="002D687A">
      <w:pPr>
        <w:ind w:left="720"/>
        <w:jc w:val="right"/>
      </w:pPr>
      <w:r w:rsidRPr="00770537">
        <w:rPr>
          <w:noProof/>
        </w:rPr>
        <w:lastRenderedPageBreak/>
        <w:drawing>
          <wp:inline distT="0" distB="0" distL="0" distR="0" wp14:anchorId="71E6EC30" wp14:editId="42FFD3B7">
            <wp:extent cx="3827929" cy="3848377"/>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cstate="print">
                      <a:extLst>
                        <a:ext uri="{28A0092B-C50C-407E-A947-70E740481C1C}">
                          <a14:useLocalDpi xmlns:a14="http://schemas.microsoft.com/office/drawing/2010/main"/>
                        </a:ext>
                      </a:extLst>
                    </a:blip>
                    <a:stretch>
                      <a:fillRect/>
                    </a:stretch>
                  </pic:blipFill>
                  <pic:spPr>
                    <a:xfrm>
                      <a:off x="0" y="0"/>
                      <a:ext cx="3832857" cy="3853331"/>
                    </a:xfrm>
                    <a:prstGeom prst="rect">
                      <a:avLst/>
                    </a:prstGeom>
                  </pic:spPr>
                </pic:pic>
              </a:graphicData>
            </a:graphic>
          </wp:inline>
        </w:drawing>
      </w:r>
    </w:p>
    <w:p w14:paraId="27E27590" w14:textId="77777777" w:rsidR="00CF2FFE" w:rsidRPr="00770537" w:rsidRDefault="00CF2FFE" w:rsidP="001931A4">
      <w:pPr>
        <w:ind w:left="720"/>
        <w:jc w:val="both"/>
      </w:pPr>
    </w:p>
    <w:p w14:paraId="35C4CA83" w14:textId="77777777" w:rsidR="00CF2FFE" w:rsidRPr="00770537" w:rsidRDefault="00CF2FFE" w:rsidP="001931A4">
      <w:pPr>
        <w:ind w:left="720"/>
        <w:jc w:val="both"/>
      </w:pPr>
      <w:r w:rsidRPr="00770537">
        <w:t xml:space="preserve">This series is dominated by 405 kyr long eccentricity, ~100 kyr short eccentricity, 41 kyr obliquity, 22 kyr and 19 kyr precession cycles. </w:t>
      </w:r>
    </w:p>
    <w:p w14:paraId="5999DC14" w14:textId="77777777" w:rsidR="00CF2FFE" w:rsidRPr="00770537" w:rsidRDefault="00CF2FFE" w:rsidP="00CF2FFE">
      <w:pPr>
        <w:jc w:val="both"/>
      </w:pPr>
    </w:p>
    <w:p w14:paraId="6F111295" w14:textId="765491A2" w:rsidR="00D44B23" w:rsidRPr="00770537" w:rsidRDefault="00D44B23" w:rsidP="00D44B23">
      <w:pPr>
        <w:pStyle w:val="Heading3"/>
        <w:rPr>
          <w:rFonts w:ascii="Times New Roman" w:hAnsi="Times New Roman" w:cs="Times New Roman"/>
          <w:b/>
        </w:rPr>
      </w:pPr>
      <w:bookmarkStart w:id="114" w:name="_Toc47539205"/>
      <w:r w:rsidRPr="00770537">
        <w:rPr>
          <w:rFonts w:ascii="Times New Roman" w:hAnsi="Times New Roman" w:cs="Times New Roman"/>
          <w:b/>
        </w:rPr>
        <w:t>Step 6: Wavelet transform</w:t>
      </w:r>
      <w:bookmarkEnd w:id="114"/>
    </w:p>
    <w:p w14:paraId="7D02CEAB" w14:textId="77777777" w:rsidR="00D44B23" w:rsidRPr="00770537" w:rsidRDefault="00D44B23" w:rsidP="00D44B23">
      <w:pPr>
        <w:jc w:val="both"/>
      </w:pPr>
    </w:p>
    <w:p w14:paraId="1E2E2B48" w14:textId="71ADE1D2" w:rsidR="00D44B23" w:rsidRPr="00770537" w:rsidRDefault="00D44B23" w:rsidP="005F5CC3">
      <w:pPr>
        <w:ind w:firstLine="720"/>
        <w:jc w:val="both"/>
      </w:pPr>
      <w:r w:rsidRPr="00770537">
        <w:t>Using the following settings:</w:t>
      </w:r>
    </w:p>
    <w:p w14:paraId="1F3F803F" w14:textId="77777777" w:rsidR="00CF2FFE" w:rsidRPr="00770537" w:rsidRDefault="00CF2FFE" w:rsidP="00630A93">
      <w:pPr>
        <w:rPr>
          <w:i/>
          <w:iCs/>
        </w:rPr>
      </w:pPr>
    </w:p>
    <w:p w14:paraId="499DF54F" w14:textId="26C5F29F" w:rsidR="00CF2FFE" w:rsidRPr="00770537" w:rsidRDefault="00CF2FFE" w:rsidP="00013CCA">
      <w:pPr>
        <w:ind w:firstLine="720"/>
        <w:rPr>
          <w:noProof/>
        </w:rPr>
      </w:pPr>
      <w:r w:rsidRPr="00770537">
        <w:rPr>
          <w:b/>
          <w:color w:val="000000" w:themeColor="text1"/>
        </w:rPr>
        <w:br w:type="page"/>
      </w:r>
      <w:r w:rsidR="00D44B23" w:rsidRPr="00770537">
        <w:rPr>
          <w:b/>
          <w:noProof/>
          <w:color w:val="000000" w:themeColor="text1"/>
        </w:rPr>
        <w:lastRenderedPageBreak/>
        <w:drawing>
          <wp:inline distT="0" distB="0" distL="0" distR="0" wp14:anchorId="26107760" wp14:editId="6744C768">
            <wp:extent cx="3981416" cy="1697206"/>
            <wp:effectExtent l="0" t="0" r="0" b="508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cstate="print">
                      <a:extLst>
                        <a:ext uri="{28A0092B-C50C-407E-A947-70E740481C1C}">
                          <a14:useLocalDpi xmlns:a14="http://schemas.microsoft.com/office/drawing/2010/main"/>
                        </a:ext>
                      </a:extLst>
                    </a:blip>
                    <a:stretch>
                      <a:fillRect/>
                    </a:stretch>
                  </pic:blipFill>
                  <pic:spPr>
                    <a:xfrm>
                      <a:off x="0" y="0"/>
                      <a:ext cx="4050503" cy="1726656"/>
                    </a:xfrm>
                    <a:prstGeom prst="rect">
                      <a:avLst/>
                    </a:prstGeom>
                  </pic:spPr>
                </pic:pic>
              </a:graphicData>
            </a:graphic>
          </wp:inline>
        </w:drawing>
      </w:r>
      <w:r w:rsidR="00013CCA" w:rsidRPr="00770537">
        <w:rPr>
          <w:noProof/>
        </w:rPr>
        <w:t xml:space="preserve"> </w:t>
      </w:r>
      <w:r w:rsidR="00013CCA" w:rsidRPr="00770537">
        <w:rPr>
          <w:b/>
          <w:noProof/>
          <w:color w:val="000000" w:themeColor="text1"/>
        </w:rPr>
        <w:drawing>
          <wp:inline distT="0" distB="0" distL="0" distR="0" wp14:anchorId="24B4AC7B" wp14:editId="023CA09A">
            <wp:extent cx="1441450" cy="1702579"/>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1463539" cy="1728669"/>
                    </a:xfrm>
                    <a:prstGeom prst="rect">
                      <a:avLst/>
                    </a:prstGeom>
                  </pic:spPr>
                </pic:pic>
              </a:graphicData>
            </a:graphic>
          </wp:inline>
        </w:drawing>
      </w:r>
    </w:p>
    <w:p w14:paraId="12F97F41" w14:textId="77777777" w:rsidR="00306FFC" w:rsidRPr="00770537" w:rsidRDefault="00306FFC" w:rsidP="00013CCA">
      <w:pPr>
        <w:ind w:firstLine="720"/>
        <w:rPr>
          <w:noProof/>
        </w:rPr>
      </w:pPr>
    </w:p>
    <w:p w14:paraId="1A38678B" w14:textId="5075306C" w:rsidR="00306FFC" w:rsidRPr="00770537" w:rsidRDefault="00306FFC" w:rsidP="00013CCA">
      <w:pPr>
        <w:ind w:firstLine="720"/>
        <w:rPr>
          <w:noProof/>
        </w:rPr>
      </w:pPr>
      <w:r w:rsidRPr="00770537">
        <w:rPr>
          <w:noProof/>
        </w:rPr>
        <w:drawing>
          <wp:inline distT="0" distB="0" distL="0" distR="0" wp14:anchorId="3ACF7D45" wp14:editId="3BF0FA7A">
            <wp:extent cx="5457638" cy="3664081"/>
            <wp:effectExtent l="0" t="0" r="381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cstate="print">
                      <a:extLst>
                        <a:ext uri="{28A0092B-C50C-407E-A947-70E740481C1C}">
                          <a14:useLocalDpi xmlns:a14="http://schemas.microsoft.com/office/drawing/2010/main"/>
                        </a:ext>
                      </a:extLst>
                    </a:blip>
                    <a:stretch>
                      <a:fillRect/>
                    </a:stretch>
                  </pic:blipFill>
                  <pic:spPr>
                    <a:xfrm>
                      <a:off x="0" y="0"/>
                      <a:ext cx="5463825" cy="3668234"/>
                    </a:xfrm>
                    <a:prstGeom prst="rect">
                      <a:avLst/>
                    </a:prstGeom>
                  </pic:spPr>
                </pic:pic>
              </a:graphicData>
            </a:graphic>
          </wp:inline>
        </w:drawing>
      </w:r>
    </w:p>
    <w:p w14:paraId="2AF5652F" w14:textId="77777777" w:rsidR="00013CCA" w:rsidRPr="00770537" w:rsidRDefault="00013CCA" w:rsidP="00013CCA">
      <w:pPr>
        <w:ind w:firstLine="720"/>
        <w:rPr>
          <w:rFonts w:eastAsiaTheme="majorEastAsia"/>
          <w:b/>
          <w:color w:val="000000" w:themeColor="text1"/>
          <w:sz w:val="32"/>
          <w:szCs w:val="32"/>
        </w:rPr>
      </w:pPr>
    </w:p>
    <w:p w14:paraId="7D4CC6EE" w14:textId="77777777" w:rsidR="0042555A" w:rsidRPr="00770537" w:rsidRDefault="0042555A">
      <w:pPr>
        <w:rPr>
          <w:rFonts w:eastAsiaTheme="majorEastAsia"/>
          <w:b/>
          <w:color w:val="000000" w:themeColor="text1"/>
          <w:sz w:val="28"/>
          <w:szCs w:val="28"/>
        </w:rPr>
      </w:pPr>
      <w:bookmarkStart w:id="115" w:name="_Toc1255809"/>
      <w:r w:rsidRPr="00770537">
        <w:rPr>
          <w:b/>
          <w:color w:val="000000" w:themeColor="text1"/>
          <w:sz w:val="28"/>
          <w:szCs w:val="28"/>
        </w:rPr>
        <w:br w:type="page"/>
      </w:r>
    </w:p>
    <w:p w14:paraId="02D5D62D" w14:textId="7D6EB01F" w:rsidR="0042555A" w:rsidRPr="00770537" w:rsidRDefault="0042555A" w:rsidP="0042555A">
      <w:pPr>
        <w:pStyle w:val="Heading2"/>
        <w:rPr>
          <w:rFonts w:ascii="Times New Roman" w:hAnsi="Times New Roman" w:cs="Times New Roman"/>
          <w:b/>
          <w:color w:val="000000" w:themeColor="text1"/>
          <w:sz w:val="28"/>
          <w:szCs w:val="28"/>
        </w:rPr>
      </w:pPr>
      <w:bookmarkStart w:id="116" w:name="_Toc47539206"/>
      <w:r w:rsidRPr="00770537">
        <w:rPr>
          <w:rFonts w:ascii="Times New Roman" w:hAnsi="Times New Roman" w:cs="Times New Roman"/>
          <w:b/>
          <w:color w:val="000000" w:themeColor="text1"/>
          <w:sz w:val="28"/>
          <w:szCs w:val="28"/>
        </w:rPr>
        <w:lastRenderedPageBreak/>
        <w:t>Example #3: Carnian</w:t>
      </w:r>
      <w:bookmarkEnd w:id="115"/>
      <w:r w:rsidRPr="00770537">
        <w:rPr>
          <w:rFonts w:ascii="Times New Roman" w:hAnsi="Times New Roman" w:cs="Times New Roman"/>
          <w:b/>
          <w:color w:val="000000" w:themeColor="text1"/>
          <w:sz w:val="28"/>
          <w:szCs w:val="28"/>
        </w:rPr>
        <w:t xml:space="preserve"> cyclostratigraphy</w:t>
      </w:r>
      <w:bookmarkEnd w:id="116"/>
    </w:p>
    <w:p w14:paraId="6086361E" w14:textId="77777777" w:rsidR="0042555A" w:rsidRPr="00770537" w:rsidRDefault="0042555A" w:rsidP="0042555A"/>
    <w:p w14:paraId="17D6F877" w14:textId="77777777" w:rsidR="0042555A" w:rsidRPr="00770537" w:rsidRDefault="0042555A" w:rsidP="0042555A">
      <w:pPr>
        <w:ind w:left="709"/>
      </w:pPr>
      <w:r w:rsidRPr="00770537">
        <w:rPr>
          <w:b/>
        </w:rPr>
        <w:t>Section</w:t>
      </w:r>
      <w:r w:rsidRPr="00770537">
        <w:t xml:space="preserve">: </w:t>
      </w:r>
      <w:proofErr w:type="spellStart"/>
      <w:r w:rsidRPr="00770537">
        <w:t>Wayao</w:t>
      </w:r>
      <w:proofErr w:type="spellEnd"/>
      <w:r w:rsidRPr="00770537">
        <w:t xml:space="preserve"> section, Guizhou, South China</w:t>
      </w:r>
    </w:p>
    <w:p w14:paraId="2D06B65D" w14:textId="77777777" w:rsidR="0042555A" w:rsidRPr="00770537" w:rsidRDefault="0042555A" w:rsidP="0042555A">
      <w:pPr>
        <w:ind w:left="709"/>
      </w:pPr>
    </w:p>
    <w:p w14:paraId="758ECC0C" w14:textId="77777777" w:rsidR="0042555A" w:rsidRPr="00770537" w:rsidRDefault="0042555A" w:rsidP="0042555A">
      <w:pPr>
        <w:ind w:left="709"/>
      </w:pPr>
      <w:r w:rsidRPr="00770537">
        <w:rPr>
          <w:b/>
        </w:rPr>
        <w:t>Age</w:t>
      </w:r>
      <w:r w:rsidRPr="00770537">
        <w:t>: middle Carnian</w:t>
      </w:r>
    </w:p>
    <w:p w14:paraId="0236E665" w14:textId="77777777" w:rsidR="0042555A" w:rsidRPr="00770537" w:rsidRDefault="0042555A" w:rsidP="0042555A">
      <w:pPr>
        <w:ind w:left="709"/>
      </w:pPr>
    </w:p>
    <w:p w14:paraId="0F3151E3" w14:textId="77777777" w:rsidR="0042555A" w:rsidRPr="00770537" w:rsidRDefault="0042555A" w:rsidP="0042555A">
      <w:pPr>
        <w:ind w:left="709"/>
      </w:pPr>
      <w:r w:rsidRPr="00770537">
        <w:rPr>
          <w:b/>
        </w:rPr>
        <w:t>Lithology</w:t>
      </w:r>
      <w:r w:rsidRPr="00770537">
        <w:t xml:space="preserve">: The limestone beds of the </w:t>
      </w:r>
      <w:proofErr w:type="spellStart"/>
      <w:r w:rsidRPr="00770537">
        <w:t>Zhuganpo</w:t>
      </w:r>
      <w:proofErr w:type="spellEnd"/>
      <w:r w:rsidRPr="00770537">
        <w:t xml:space="preserve"> Formation displays patterns of variable bed thicknesses and changing clay content within the limestones as reflected in relative weathering resistance. </w:t>
      </w:r>
    </w:p>
    <w:p w14:paraId="721F36D9" w14:textId="77777777" w:rsidR="0042555A" w:rsidRPr="00770537" w:rsidRDefault="0042555A" w:rsidP="0042555A">
      <w:pPr>
        <w:ind w:left="709"/>
      </w:pPr>
    </w:p>
    <w:p w14:paraId="32881B51" w14:textId="77777777" w:rsidR="0042555A" w:rsidRPr="00770537" w:rsidRDefault="0042555A" w:rsidP="0042555A">
      <w:pPr>
        <w:ind w:left="709"/>
      </w:pPr>
      <w:r w:rsidRPr="00770537">
        <w:rPr>
          <w:b/>
        </w:rPr>
        <w:t>Proxy</w:t>
      </w:r>
      <w:r w:rsidRPr="00770537">
        <w:t>: These factors influence the natural gamma-ray signal with higher intensities indicating higher average clay contents.</w:t>
      </w:r>
    </w:p>
    <w:p w14:paraId="2A8CCF43" w14:textId="77777777" w:rsidR="0042555A" w:rsidRPr="00770537" w:rsidRDefault="0042555A" w:rsidP="0042555A">
      <w:pPr>
        <w:ind w:left="709"/>
      </w:pPr>
    </w:p>
    <w:p w14:paraId="76F81933" w14:textId="77777777" w:rsidR="0042555A" w:rsidRPr="00770537" w:rsidRDefault="0042555A" w:rsidP="0042555A">
      <w:pPr>
        <w:ind w:left="709"/>
      </w:pPr>
      <w:r w:rsidRPr="00770537">
        <w:rPr>
          <w:b/>
        </w:rPr>
        <w:t>Target</w:t>
      </w:r>
      <w:r w:rsidRPr="00770537">
        <w:t>:</w:t>
      </w:r>
    </w:p>
    <w:p w14:paraId="26EBADE5" w14:textId="5BDBAA13" w:rsidR="0042555A" w:rsidRPr="00770537" w:rsidRDefault="00BC676D" w:rsidP="0042555A">
      <w:pPr>
        <w:ind w:left="709"/>
      </w:pPr>
      <w:r w:rsidRPr="00770537">
        <w:t>You will learn typical data process steps in c</w:t>
      </w:r>
      <w:r w:rsidR="0042555A" w:rsidRPr="00770537">
        <w:t>yclostratigraph</w:t>
      </w:r>
      <w:r w:rsidRPr="00770537">
        <w:t>y.</w:t>
      </w:r>
    </w:p>
    <w:p w14:paraId="3A7AE11D" w14:textId="77777777" w:rsidR="0042555A" w:rsidRPr="00770537" w:rsidRDefault="0042555A" w:rsidP="0042555A">
      <w:pPr>
        <w:ind w:left="709"/>
      </w:pPr>
    </w:p>
    <w:p w14:paraId="171AF4D9" w14:textId="77777777" w:rsidR="0042555A" w:rsidRPr="00770537" w:rsidRDefault="0042555A" w:rsidP="0042555A">
      <w:pPr>
        <w:ind w:left="709"/>
        <w:rPr>
          <w:b/>
        </w:rPr>
      </w:pPr>
      <w:r w:rsidRPr="00770537">
        <w:rPr>
          <w:b/>
        </w:rPr>
        <w:t>Tool:</w:t>
      </w:r>
    </w:p>
    <w:p w14:paraId="002FDE1C" w14:textId="3D6ABBFB" w:rsidR="0042555A" w:rsidRPr="00770537" w:rsidRDefault="0042555A" w:rsidP="0042555A">
      <w:pPr>
        <w:ind w:left="709"/>
      </w:pPr>
      <w:r w:rsidRPr="00770537">
        <w:rPr>
          <w:i/>
        </w:rPr>
        <w:t>Acycle</w:t>
      </w:r>
      <w:r w:rsidRPr="00770537">
        <w:t xml:space="preserve"> </w:t>
      </w:r>
      <w:r w:rsidR="006164BB" w:rsidRPr="00770537">
        <w:t>software</w:t>
      </w:r>
      <w:r w:rsidRPr="00770537">
        <w:t xml:space="preserve"> (</w:t>
      </w:r>
      <w:hyperlink r:id="rId226" w:history="1">
        <w:r w:rsidRPr="00770537">
          <w:rPr>
            <w:rStyle w:val="Hyperlink"/>
          </w:rPr>
          <w:t>https://github.com/mingsongli/acycle</w:t>
        </w:r>
      </w:hyperlink>
      <w:r w:rsidRPr="00770537">
        <w:t>).</w:t>
      </w:r>
    </w:p>
    <w:p w14:paraId="47689144" w14:textId="77777777" w:rsidR="0042555A" w:rsidRPr="00770537" w:rsidRDefault="0042555A" w:rsidP="0042555A">
      <w:pPr>
        <w:ind w:left="709"/>
      </w:pPr>
    </w:p>
    <w:p w14:paraId="1199C748" w14:textId="77777777" w:rsidR="0042555A" w:rsidRPr="00770537" w:rsidRDefault="0042555A" w:rsidP="0042555A">
      <w:pPr>
        <w:ind w:left="709"/>
      </w:pPr>
      <w:r w:rsidRPr="00770537">
        <w:rPr>
          <w:b/>
        </w:rPr>
        <w:t>Reference</w:t>
      </w:r>
      <w:r w:rsidRPr="00770537">
        <w:t xml:space="preserve">: </w:t>
      </w:r>
    </w:p>
    <w:p w14:paraId="537ED465" w14:textId="77777777" w:rsidR="0042555A" w:rsidRPr="00770537" w:rsidRDefault="0042555A" w:rsidP="0042555A">
      <w:pPr>
        <w:ind w:left="709"/>
      </w:pPr>
      <w:r w:rsidRPr="00770537">
        <w:t xml:space="preserve">Zhang, Y., Li, M., Ogg, J.G., Montgomery, P., Huang, C., Chen, Z.-Q., Shi, Z., Enos, P., Lehrmann, D.J., 2015. Cycle-calibrated Magnetostratigraphy of middle Carnian from South China: Implications for Late Triassic Time Scale and Termination of the Yangtze Platform. </w:t>
      </w:r>
      <w:proofErr w:type="spellStart"/>
      <w:r w:rsidRPr="00770537">
        <w:t>Palaeogeography</w:t>
      </w:r>
      <w:proofErr w:type="spellEnd"/>
      <w:r w:rsidRPr="00770537">
        <w:t xml:space="preserve">, Palaeoclimatology, </w:t>
      </w:r>
      <w:proofErr w:type="spellStart"/>
      <w:r w:rsidRPr="00770537">
        <w:t>Palaeoecology</w:t>
      </w:r>
      <w:proofErr w:type="spellEnd"/>
      <w:r w:rsidRPr="00770537">
        <w:t xml:space="preserve"> 436, 135-166.</w:t>
      </w:r>
    </w:p>
    <w:p w14:paraId="43A70C38" w14:textId="77777777" w:rsidR="0042555A" w:rsidRPr="00770537" w:rsidRDefault="0042555A" w:rsidP="0042555A"/>
    <w:p w14:paraId="7A8C9EE6" w14:textId="77777777" w:rsidR="0042555A" w:rsidRPr="00770537" w:rsidRDefault="0042555A" w:rsidP="0042555A">
      <w:pPr>
        <w:pStyle w:val="Heading3"/>
        <w:rPr>
          <w:rFonts w:ascii="Times New Roman" w:hAnsi="Times New Roman" w:cs="Times New Roman"/>
          <w:b/>
        </w:rPr>
      </w:pPr>
      <w:bookmarkStart w:id="117" w:name="_Toc1255810"/>
      <w:bookmarkStart w:id="118" w:name="_Toc47539207"/>
      <w:r w:rsidRPr="00770537">
        <w:rPr>
          <w:rFonts w:ascii="Times New Roman" w:hAnsi="Times New Roman" w:cs="Times New Roman"/>
          <w:b/>
        </w:rPr>
        <w:t>Step 1. Load Data</w:t>
      </w:r>
      <w:bookmarkEnd w:id="117"/>
      <w:bookmarkEnd w:id="118"/>
      <w:r w:rsidRPr="00770537">
        <w:rPr>
          <w:rFonts w:ascii="Times New Roman" w:hAnsi="Times New Roman" w:cs="Times New Roman"/>
          <w:b/>
        </w:rPr>
        <w:tab/>
      </w:r>
    </w:p>
    <w:p w14:paraId="7FB8E698" w14:textId="77777777" w:rsidR="0042555A" w:rsidRPr="00770537" w:rsidRDefault="0042555A" w:rsidP="0042555A">
      <w:pPr>
        <w:ind w:left="720"/>
      </w:pPr>
      <w:r w:rsidRPr="00770537">
        <w:t xml:space="preserve">Select:  Basic Series </w:t>
      </w:r>
      <w:r w:rsidRPr="00770537">
        <w:sym w:font="Wingdings" w:char="F0E0"/>
      </w:r>
      <w:r w:rsidRPr="00770537">
        <w:t xml:space="preserve"> Examples </w:t>
      </w:r>
      <w:r w:rsidRPr="00770537">
        <w:sym w:font="Wingdings" w:char="F0E0"/>
      </w:r>
      <w:r w:rsidRPr="00770537">
        <w:t xml:space="preserve"> Late Triassic </w:t>
      </w:r>
      <w:proofErr w:type="spellStart"/>
      <w:r w:rsidRPr="00770537">
        <w:t>Wayao</w:t>
      </w:r>
      <w:proofErr w:type="spellEnd"/>
      <w:r w:rsidRPr="00770537">
        <w:t xml:space="preserve"> gamma ray. </w:t>
      </w:r>
    </w:p>
    <w:p w14:paraId="73735DF6" w14:textId="77777777" w:rsidR="0042555A" w:rsidRPr="00770537" w:rsidRDefault="0042555A" w:rsidP="0042555A">
      <w:pPr>
        <w:ind w:left="720"/>
      </w:pPr>
      <w:r w:rsidRPr="00770537">
        <w:t xml:space="preserve">The gamma ray data entitled “Example-WayaoCarnianGR0.txt” will be loaded and displayed in the </w:t>
      </w:r>
      <w:r w:rsidRPr="00770537">
        <w:rPr>
          <w:i/>
        </w:rPr>
        <w:t>Acycle</w:t>
      </w:r>
      <w:r w:rsidRPr="00770537">
        <w:t xml:space="preserve"> main window.</w:t>
      </w:r>
    </w:p>
    <w:p w14:paraId="2BE8933D" w14:textId="77777777" w:rsidR="0042555A" w:rsidRPr="00770537" w:rsidRDefault="0042555A" w:rsidP="0042555A">
      <w:pPr>
        <w:ind w:left="720"/>
      </w:pPr>
      <w:r w:rsidRPr="00770537">
        <w:rPr>
          <w:noProof/>
        </w:rPr>
        <w:drawing>
          <wp:inline distT="0" distB="0" distL="0" distR="0" wp14:anchorId="18FFDA2E" wp14:editId="2A61D8F3">
            <wp:extent cx="4719955" cy="3075535"/>
            <wp:effectExtent l="0" t="0" r="444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cstate="print">
                      <a:extLst>
                        <a:ext uri="{28A0092B-C50C-407E-A947-70E740481C1C}">
                          <a14:useLocalDpi xmlns:a14="http://schemas.microsoft.com/office/drawing/2010/main"/>
                        </a:ext>
                      </a:extLst>
                    </a:blip>
                    <a:stretch>
                      <a:fillRect/>
                    </a:stretch>
                  </pic:blipFill>
                  <pic:spPr>
                    <a:xfrm>
                      <a:off x="0" y="0"/>
                      <a:ext cx="4728243" cy="3080935"/>
                    </a:xfrm>
                    <a:prstGeom prst="rect">
                      <a:avLst/>
                    </a:prstGeom>
                  </pic:spPr>
                </pic:pic>
              </a:graphicData>
            </a:graphic>
          </wp:inline>
        </w:drawing>
      </w:r>
    </w:p>
    <w:p w14:paraId="14656228" w14:textId="77777777" w:rsidR="0042555A" w:rsidRPr="00770537" w:rsidRDefault="0042555A" w:rsidP="0042555A">
      <w:pPr>
        <w:ind w:left="720"/>
      </w:pPr>
    </w:p>
    <w:p w14:paraId="10734797" w14:textId="5A2B4B26" w:rsidR="0042555A" w:rsidRPr="00770537" w:rsidRDefault="0042555A" w:rsidP="0042555A">
      <w:pPr>
        <w:ind w:left="720"/>
      </w:pPr>
      <w:r w:rsidRPr="00770537">
        <w:t xml:space="preserve">Left click to select the data file and select Plot </w:t>
      </w:r>
      <w:r w:rsidRPr="00770537">
        <w:sym w:font="Wingdings" w:char="F0E0"/>
      </w:r>
      <w:r w:rsidRPr="00770537">
        <w:t xml:space="preserve"> </w:t>
      </w:r>
      <w:proofErr w:type="spellStart"/>
      <w:r w:rsidRPr="00770537">
        <w:t>Plot</w:t>
      </w:r>
      <w:proofErr w:type="spellEnd"/>
      <w:r w:rsidRPr="00770537">
        <w:t xml:space="preserve"> to plot the data. Double click the data file to see the accepted format of </w:t>
      </w:r>
      <w:r w:rsidR="00EE0FD5" w:rsidRPr="00EE0FD5">
        <w:rPr>
          <w:i/>
        </w:rPr>
        <w:t>Acycle</w:t>
      </w:r>
      <w:r w:rsidRPr="00770537">
        <w:t xml:space="preserve"> software.</w:t>
      </w:r>
    </w:p>
    <w:p w14:paraId="318E2208" w14:textId="77777777" w:rsidR="0042555A" w:rsidRPr="00770537" w:rsidRDefault="0042555A" w:rsidP="0042555A">
      <w:pPr>
        <w:ind w:left="720"/>
      </w:pPr>
    </w:p>
    <w:p w14:paraId="34BC4CE5" w14:textId="77777777" w:rsidR="0042555A" w:rsidRPr="00770537" w:rsidRDefault="0042555A" w:rsidP="0042555A">
      <w:pPr>
        <w:ind w:left="720"/>
      </w:pPr>
      <w:r w:rsidRPr="00770537">
        <w:rPr>
          <w:noProof/>
        </w:rPr>
        <w:drawing>
          <wp:inline distT="0" distB="0" distL="0" distR="0" wp14:anchorId="06CCABA3" wp14:editId="74E13905">
            <wp:extent cx="4720492" cy="2773289"/>
            <wp:effectExtent l="0" t="0" r="444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stretch>
                      <a:fillRect/>
                    </a:stretch>
                  </pic:blipFill>
                  <pic:spPr>
                    <a:xfrm>
                      <a:off x="0" y="0"/>
                      <a:ext cx="4730198" cy="2778991"/>
                    </a:xfrm>
                    <a:prstGeom prst="rect">
                      <a:avLst/>
                    </a:prstGeom>
                  </pic:spPr>
                </pic:pic>
              </a:graphicData>
            </a:graphic>
          </wp:inline>
        </w:drawing>
      </w:r>
    </w:p>
    <w:p w14:paraId="36DECBAD" w14:textId="77777777" w:rsidR="0042555A" w:rsidRPr="00770537" w:rsidRDefault="0042555A" w:rsidP="0042555A"/>
    <w:p w14:paraId="1C388790" w14:textId="77777777" w:rsidR="0042555A" w:rsidRPr="00770537" w:rsidRDefault="0042555A" w:rsidP="0042555A"/>
    <w:p w14:paraId="3FB55F60" w14:textId="77777777" w:rsidR="0042555A" w:rsidRPr="00770537" w:rsidRDefault="0042555A" w:rsidP="0042555A">
      <w:pPr>
        <w:pStyle w:val="Heading3"/>
        <w:rPr>
          <w:rFonts w:ascii="Times New Roman" w:hAnsi="Times New Roman" w:cs="Times New Roman"/>
          <w:b/>
        </w:rPr>
      </w:pPr>
      <w:bookmarkStart w:id="119" w:name="_Toc1255811"/>
      <w:bookmarkStart w:id="120" w:name="_Toc47539208"/>
      <w:r w:rsidRPr="00770537">
        <w:rPr>
          <w:rFonts w:ascii="Times New Roman" w:hAnsi="Times New Roman" w:cs="Times New Roman"/>
          <w:b/>
        </w:rPr>
        <w:t>Step 2. Data Preparation</w:t>
      </w:r>
      <w:bookmarkEnd w:id="119"/>
      <w:bookmarkEnd w:id="120"/>
    </w:p>
    <w:p w14:paraId="2C18CB54" w14:textId="6C3F46D0" w:rsidR="0042555A" w:rsidRPr="00770537" w:rsidRDefault="00EE0FD5" w:rsidP="0042555A">
      <w:pPr>
        <w:ind w:left="720"/>
      </w:pPr>
      <w:r w:rsidRPr="00EE0FD5">
        <w:rPr>
          <w:i/>
        </w:rPr>
        <w:t>Acycle</w:t>
      </w:r>
      <w:r w:rsidR="0042555A" w:rsidRPr="00770537">
        <w:t xml:space="preserve"> includes several toolboxes to facilitate data preparation. Users can sort data in ascending order. Two or more values for the same time (or depth) may be averaged with the "Unique" function.</w:t>
      </w:r>
    </w:p>
    <w:p w14:paraId="4E3D2D1B" w14:textId="77777777" w:rsidR="0042555A" w:rsidRPr="00770537" w:rsidRDefault="0042555A" w:rsidP="0042555A">
      <w:pPr>
        <w:ind w:left="720"/>
      </w:pPr>
    </w:p>
    <w:p w14:paraId="1BF84B9D" w14:textId="77777777" w:rsidR="0042555A" w:rsidRPr="00770537" w:rsidRDefault="0042555A" w:rsidP="0042555A">
      <w:pPr>
        <w:ind w:left="720"/>
      </w:pPr>
      <w:r w:rsidRPr="00770537">
        <w:rPr>
          <w:noProof/>
        </w:rPr>
        <w:drawing>
          <wp:inline distT="0" distB="0" distL="0" distR="0" wp14:anchorId="7F55667B" wp14:editId="0A496BA8">
            <wp:extent cx="5220677" cy="186739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stretch>
                      <a:fillRect/>
                    </a:stretch>
                  </pic:blipFill>
                  <pic:spPr>
                    <a:xfrm>
                      <a:off x="0" y="0"/>
                      <a:ext cx="5229651" cy="1870606"/>
                    </a:xfrm>
                    <a:prstGeom prst="rect">
                      <a:avLst/>
                    </a:prstGeom>
                  </pic:spPr>
                </pic:pic>
              </a:graphicData>
            </a:graphic>
          </wp:inline>
        </w:drawing>
      </w:r>
    </w:p>
    <w:p w14:paraId="1F79819B" w14:textId="77777777" w:rsidR="0042555A" w:rsidRPr="00770537" w:rsidRDefault="0042555A" w:rsidP="0042555A"/>
    <w:p w14:paraId="136DDA4C" w14:textId="77777777" w:rsidR="0042555A" w:rsidRPr="00770537" w:rsidRDefault="0042555A" w:rsidP="0042555A">
      <w:pPr>
        <w:pStyle w:val="Heading3"/>
        <w:rPr>
          <w:rFonts w:ascii="Times New Roman" w:hAnsi="Times New Roman" w:cs="Times New Roman"/>
          <w:b/>
        </w:rPr>
      </w:pPr>
      <w:bookmarkStart w:id="121" w:name="_Toc1255812"/>
      <w:bookmarkStart w:id="122" w:name="_Toc47539209"/>
      <w:r w:rsidRPr="00770537">
        <w:rPr>
          <w:rFonts w:ascii="Times New Roman" w:hAnsi="Times New Roman" w:cs="Times New Roman"/>
          <w:b/>
        </w:rPr>
        <w:t>Step 3. Interpolation</w:t>
      </w:r>
      <w:bookmarkEnd w:id="121"/>
      <w:bookmarkEnd w:id="122"/>
    </w:p>
    <w:p w14:paraId="785C57EB" w14:textId="77777777" w:rsidR="0042555A" w:rsidRPr="00770537" w:rsidRDefault="0042555A" w:rsidP="0042555A">
      <w:pPr>
        <w:ind w:left="720"/>
      </w:pPr>
      <w:r w:rsidRPr="00770537">
        <w:t>Stratigraphic depth or time series are typically irregularly spaced due to uncertain timescales or difficulty in data collection. This necessitates interpolation to generate uniformly spaced time (or depth) series.</w:t>
      </w:r>
    </w:p>
    <w:p w14:paraId="09A5C910" w14:textId="77777777" w:rsidR="0042555A" w:rsidRPr="00770537" w:rsidRDefault="0042555A" w:rsidP="0042555A">
      <w:pPr>
        <w:ind w:left="720"/>
      </w:pPr>
    </w:p>
    <w:p w14:paraId="381F1380" w14:textId="77777777" w:rsidR="0042555A" w:rsidRPr="00770537" w:rsidRDefault="0042555A" w:rsidP="0042555A">
      <w:pPr>
        <w:ind w:left="720"/>
      </w:pPr>
      <w:r w:rsidRPr="00770537">
        <w:t>Let’s look at the sampling rate plot first.</w:t>
      </w:r>
    </w:p>
    <w:p w14:paraId="1B3BE12E" w14:textId="77777777" w:rsidR="0042555A" w:rsidRPr="00770537" w:rsidRDefault="0042555A" w:rsidP="0042555A">
      <w:pPr>
        <w:ind w:left="720"/>
      </w:pPr>
      <w:r w:rsidRPr="00770537">
        <w:t xml:space="preserve">Select Plot </w:t>
      </w:r>
      <w:r w:rsidRPr="00770537">
        <w:sym w:font="Wingdings" w:char="F0E0"/>
      </w:r>
      <w:r w:rsidRPr="00770537">
        <w:t xml:space="preserve"> Sampling Rate. </w:t>
      </w:r>
    </w:p>
    <w:p w14:paraId="633A66B8" w14:textId="77777777" w:rsidR="0042555A" w:rsidRPr="00770537" w:rsidRDefault="0042555A" w:rsidP="0042555A">
      <w:pPr>
        <w:ind w:left="720"/>
      </w:pPr>
    </w:p>
    <w:p w14:paraId="528385D9" w14:textId="77777777" w:rsidR="0042555A" w:rsidRPr="00770537" w:rsidRDefault="0042555A" w:rsidP="0042555A">
      <w:pPr>
        <w:ind w:left="720"/>
        <w:rPr>
          <w:noProof/>
        </w:rPr>
      </w:pPr>
      <w:r w:rsidRPr="00770537">
        <w:rPr>
          <w:noProof/>
        </w:rPr>
        <w:lastRenderedPageBreak/>
        <w:drawing>
          <wp:inline distT="0" distB="0" distL="0" distR="0" wp14:anchorId="3DB3BFF5" wp14:editId="33D7EF20">
            <wp:extent cx="1617785" cy="1923183"/>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cstate="print">
                      <a:extLst>
                        <a:ext uri="{28A0092B-C50C-407E-A947-70E740481C1C}">
                          <a14:useLocalDpi xmlns:a14="http://schemas.microsoft.com/office/drawing/2010/main"/>
                        </a:ext>
                      </a:extLst>
                    </a:blip>
                    <a:stretch>
                      <a:fillRect/>
                    </a:stretch>
                  </pic:blipFill>
                  <pic:spPr>
                    <a:xfrm>
                      <a:off x="0" y="0"/>
                      <a:ext cx="1620697" cy="1926644"/>
                    </a:xfrm>
                    <a:prstGeom prst="rect">
                      <a:avLst/>
                    </a:prstGeom>
                  </pic:spPr>
                </pic:pic>
              </a:graphicData>
            </a:graphic>
          </wp:inline>
        </w:drawing>
      </w:r>
    </w:p>
    <w:p w14:paraId="1AB2A9FB" w14:textId="07C60534" w:rsidR="0042555A" w:rsidRPr="00770537" w:rsidRDefault="0042555A" w:rsidP="0042555A">
      <w:pPr>
        <w:ind w:left="720"/>
        <w:rPr>
          <w:noProof/>
        </w:rPr>
      </w:pPr>
      <w:r w:rsidRPr="00770537">
        <w:t>You’ll see the sampling intervals of gamma ray data are irregularly spaced with a median of 0.3333 and mean of 0.35341 (</w:t>
      </w:r>
      <w:r w:rsidR="003E21B4" w:rsidRPr="00770537">
        <w:t xml:space="preserve">up </w:t>
      </w:r>
      <w:r w:rsidRPr="00770537">
        <w:t>right corner of figures below).</w:t>
      </w:r>
      <w:r w:rsidRPr="00770537">
        <w:rPr>
          <w:noProof/>
        </w:rPr>
        <w:t xml:space="preserve"> </w:t>
      </w:r>
      <w:r w:rsidRPr="00770537">
        <w:rPr>
          <w:noProof/>
        </w:rPr>
        <w:drawing>
          <wp:inline distT="0" distB="0" distL="0" distR="0" wp14:anchorId="7DFD5F49" wp14:editId="7C3D6A5A">
            <wp:extent cx="5405718" cy="1969391"/>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cstate="print">
                      <a:extLst>
                        <a:ext uri="{28A0092B-C50C-407E-A947-70E740481C1C}">
                          <a14:useLocalDpi xmlns:a14="http://schemas.microsoft.com/office/drawing/2010/main"/>
                        </a:ext>
                      </a:extLst>
                    </a:blip>
                    <a:stretch>
                      <a:fillRect/>
                    </a:stretch>
                  </pic:blipFill>
                  <pic:spPr>
                    <a:xfrm>
                      <a:off x="0" y="0"/>
                      <a:ext cx="5469204" cy="1992520"/>
                    </a:xfrm>
                    <a:prstGeom prst="rect">
                      <a:avLst/>
                    </a:prstGeom>
                  </pic:spPr>
                </pic:pic>
              </a:graphicData>
            </a:graphic>
          </wp:inline>
        </w:drawing>
      </w:r>
    </w:p>
    <w:p w14:paraId="532FB4FC" w14:textId="77777777" w:rsidR="0042555A" w:rsidRPr="00770537" w:rsidRDefault="0042555A" w:rsidP="0042555A">
      <w:pPr>
        <w:ind w:left="720"/>
      </w:pPr>
    </w:p>
    <w:p w14:paraId="683F073A" w14:textId="77777777" w:rsidR="0042555A" w:rsidRPr="00770537" w:rsidRDefault="0042555A" w:rsidP="0042555A">
      <w:pPr>
        <w:ind w:left="720"/>
      </w:pPr>
      <w:r w:rsidRPr="00770537">
        <w:t xml:space="preserve">Math </w:t>
      </w:r>
      <w:r w:rsidRPr="00770537">
        <w:sym w:font="Wingdings" w:char="F0E0"/>
      </w:r>
      <w:r w:rsidRPr="00770537">
        <w:t xml:space="preserve"> Interpolation (or Ctrl + I). Then type the new sampling rate to interpolate.</w:t>
      </w:r>
    </w:p>
    <w:p w14:paraId="55053A8C" w14:textId="77777777" w:rsidR="0042555A" w:rsidRPr="00770537" w:rsidRDefault="0042555A" w:rsidP="0042555A">
      <w:pPr>
        <w:ind w:left="720"/>
      </w:pPr>
    </w:p>
    <w:p w14:paraId="44A3FE13" w14:textId="77777777" w:rsidR="0042555A" w:rsidRPr="00770537" w:rsidRDefault="0042555A" w:rsidP="0042555A">
      <w:pPr>
        <w:ind w:left="720"/>
        <w:jc w:val="right"/>
        <w:rPr>
          <w:noProof/>
        </w:rPr>
      </w:pPr>
      <w:r w:rsidRPr="00770537">
        <w:rPr>
          <w:noProof/>
        </w:rPr>
        <w:drawing>
          <wp:inline distT="0" distB="0" distL="0" distR="0" wp14:anchorId="5B260231" wp14:editId="5C2F099C">
            <wp:extent cx="3821723" cy="1914945"/>
            <wp:effectExtent l="0" t="0" r="127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cstate="print">
                      <a:extLst>
                        <a:ext uri="{28A0092B-C50C-407E-A947-70E740481C1C}">
                          <a14:useLocalDpi xmlns:a14="http://schemas.microsoft.com/office/drawing/2010/main"/>
                        </a:ext>
                      </a:extLst>
                    </a:blip>
                    <a:stretch>
                      <a:fillRect/>
                    </a:stretch>
                  </pic:blipFill>
                  <pic:spPr>
                    <a:xfrm>
                      <a:off x="0" y="0"/>
                      <a:ext cx="3850512" cy="1929370"/>
                    </a:xfrm>
                    <a:prstGeom prst="rect">
                      <a:avLst/>
                    </a:prstGeom>
                  </pic:spPr>
                </pic:pic>
              </a:graphicData>
            </a:graphic>
          </wp:inline>
        </w:drawing>
      </w:r>
      <w:r w:rsidRPr="00770537">
        <w:rPr>
          <w:noProof/>
        </w:rPr>
        <w:t xml:space="preserve"> </w:t>
      </w:r>
      <w:r w:rsidRPr="00770537">
        <w:rPr>
          <w:noProof/>
        </w:rPr>
        <w:drawing>
          <wp:inline distT="0" distB="0" distL="0" distR="0" wp14:anchorId="13909086" wp14:editId="2C0518E8">
            <wp:extent cx="1747012" cy="965200"/>
            <wp:effectExtent l="0" t="0" r="571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a:stretch>
                      <a:fillRect/>
                    </a:stretch>
                  </pic:blipFill>
                  <pic:spPr>
                    <a:xfrm>
                      <a:off x="0" y="0"/>
                      <a:ext cx="1757372" cy="970924"/>
                    </a:xfrm>
                    <a:prstGeom prst="rect">
                      <a:avLst/>
                    </a:prstGeom>
                  </pic:spPr>
                </pic:pic>
              </a:graphicData>
            </a:graphic>
          </wp:inline>
        </w:drawing>
      </w:r>
    </w:p>
    <w:p w14:paraId="62570A59" w14:textId="77777777" w:rsidR="0042555A" w:rsidRPr="00770537" w:rsidRDefault="0042555A" w:rsidP="0042555A">
      <w:pPr>
        <w:ind w:left="720"/>
      </w:pPr>
    </w:p>
    <w:p w14:paraId="4034E44E" w14:textId="759515BA" w:rsidR="0042555A" w:rsidRPr="00770537" w:rsidRDefault="00A11A88" w:rsidP="0042555A">
      <w:pPr>
        <w:ind w:left="720"/>
      </w:pPr>
      <w:r w:rsidRPr="00770537">
        <w:t>With</w:t>
      </w:r>
      <w:r w:rsidR="0042555A" w:rsidRPr="00770537">
        <w:t xml:space="preserve"> a 0.33 m as a new sampling rate, </w:t>
      </w:r>
      <w:r w:rsidR="00EE0FD5" w:rsidRPr="00EE0FD5">
        <w:rPr>
          <w:i/>
          <w:iCs/>
        </w:rPr>
        <w:t>Acycle</w:t>
      </w:r>
      <w:r w:rsidR="0042555A" w:rsidRPr="00770537">
        <w:t xml:space="preserve"> will generate a uniformly-spaced file entitled: </w:t>
      </w:r>
    </w:p>
    <w:p w14:paraId="4827545C" w14:textId="77777777" w:rsidR="0042555A" w:rsidRPr="00770537" w:rsidRDefault="0042555A" w:rsidP="0042555A">
      <w:pPr>
        <w:ind w:left="720"/>
      </w:pPr>
      <w:r w:rsidRPr="00770537">
        <w:lastRenderedPageBreak/>
        <w:t>“Example-WayaoCarnianGR0-rsp0.33.txt”.</w:t>
      </w:r>
    </w:p>
    <w:p w14:paraId="27DC26F7" w14:textId="77777777" w:rsidR="0042555A" w:rsidRPr="00770537" w:rsidRDefault="0042555A" w:rsidP="0042555A"/>
    <w:p w14:paraId="43CF8787" w14:textId="77777777" w:rsidR="0042555A" w:rsidRPr="00770537" w:rsidRDefault="0042555A" w:rsidP="0042555A">
      <w:pPr>
        <w:pStyle w:val="Heading3"/>
        <w:rPr>
          <w:rFonts w:ascii="Times New Roman" w:hAnsi="Times New Roman" w:cs="Times New Roman"/>
          <w:b/>
        </w:rPr>
      </w:pPr>
      <w:bookmarkStart w:id="123" w:name="_Toc1255813"/>
      <w:bookmarkStart w:id="124" w:name="_Toc47539210"/>
      <w:r w:rsidRPr="00770537">
        <w:rPr>
          <w:rFonts w:ascii="Times New Roman" w:hAnsi="Times New Roman" w:cs="Times New Roman"/>
          <w:b/>
        </w:rPr>
        <w:t>Step 4. Detrending</w:t>
      </w:r>
      <w:bookmarkEnd w:id="123"/>
      <w:bookmarkEnd w:id="124"/>
    </w:p>
    <w:p w14:paraId="0B8F2FEC" w14:textId="77777777" w:rsidR="0042555A" w:rsidRPr="00770537" w:rsidRDefault="0042555A" w:rsidP="0042555A">
      <w:pPr>
        <w:ind w:left="720"/>
      </w:pPr>
      <w:r w:rsidRPr="00770537">
        <w:t>Detrending is a key step in time series analysis. Removal of these long-term trends, or detrending, is a critical step for power spectral analysis to ensure that data variability oscillates about a zero mean, and to avoid power leakage from very low-frequency components into higher frequencies of the spectrum.</w:t>
      </w:r>
    </w:p>
    <w:p w14:paraId="0F2E171A" w14:textId="77777777" w:rsidR="0042555A" w:rsidRPr="00770537" w:rsidRDefault="0042555A" w:rsidP="0042555A">
      <w:pPr>
        <w:ind w:left="720"/>
      </w:pPr>
    </w:p>
    <w:p w14:paraId="7638F3EB" w14:textId="77777777" w:rsidR="0042555A" w:rsidRPr="00770537" w:rsidRDefault="0042555A" w:rsidP="0042555A">
      <w:pPr>
        <w:ind w:left="720"/>
      </w:pPr>
      <w:r w:rsidRPr="00770537">
        <w:rPr>
          <w:noProof/>
        </w:rPr>
        <w:drawing>
          <wp:inline distT="0" distB="0" distL="0" distR="0" wp14:anchorId="5A9946E9" wp14:editId="45422F30">
            <wp:extent cx="5441576" cy="1673750"/>
            <wp:effectExtent l="0" t="0" r="0" b="31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5488739" cy="1688257"/>
                    </a:xfrm>
                    <a:prstGeom prst="rect">
                      <a:avLst/>
                    </a:prstGeom>
                  </pic:spPr>
                </pic:pic>
              </a:graphicData>
            </a:graphic>
          </wp:inline>
        </w:drawing>
      </w:r>
    </w:p>
    <w:p w14:paraId="01F27669" w14:textId="77777777" w:rsidR="0042555A" w:rsidRPr="00770537" w:rsidRDefault="0042555A" w:rsidP="0042555A">
      <w:pPr>
        <w:ind w:left="720"/>
      </w:pPr>
    </w:p>
    <w:p w14:paraId="4DB54D52" w14:textId="77777777" w:rsidR="0042555A" w:rsidRPr="00770537" w:rsidRDefault="0042555A" w:rsidP="0042555A">
      <w:pPr>
        <w:ind w:left="720"/>
      </w:pPr>
      <w:r w:rsidRPr="00770537">
        <w:t xml:space="preserve">Select the file; then select Timeseries </w:t>
      </w:r>
      <w:r w:rsidRPr="00770537">
        <w:sym w:font="Wingdings" w:char="F0E0"/>
      </w:r>
      <w:r w:rsidRPr="00770537">
        <w:t xml:space="preserve"> Detrending (or CTRL + T).</w:t>
      </w:r>
    </w:p>
    <w:p w14:paraId="3F641EF4" w14:textId="77777777" w:rsidR="0042555A" w:rsidRPr="00770537" w:rsidRDefault="0042555A" w:rsidP="0042555A">
      <w:pPr>
        <w:ind w:left="720"/>
      </w:pPr>
      <w:r w:rsidRPr="00770537">
        <w:t>In the pop-up window, select window size, detrending method. Then click OK to see the various trending.</w:t>
      </w:r>
    </w:p>
    <w:p w14:paraId="7F045127" w14:textId="13818D96" w:rsidR="0042555A" w:rsidRPr="00770537" w:rsidRDefault="0042555A" w:rsidP="0042555A">
      <w:pPr>
        <w:ind w:left="720"/>
      </w:pPr>
      <w:r w:rsidRPr="00770537">
        <w:t>Don’t close “</w:t>
      </w:r>
      <w:r w:rsidR="00EE0FD5" w:rsidRPr="00EE0FD5">
        <w:rPr>
          <w:i/>
        </w:rPr>
        <w:t>Acycle</w:t>
      </w:r>
      <w:r w:rsidRPr="00770537">
        <w:t>: Detrending” window or “New figure” window. Now change window size in the left panel, you will see the response in the right panel.</w:t>
      </w:r>
    </w:p>
    <w:p w14:paraId="63AA2F31" w14:textId="77777777" w:rsidR="0042555A" w:rsidRPr="00770537" w:rsidRDefault="0042555A" w:rsidP="0042555A">
      <w:pPr>
        <w:ind w:left="720"/>
      </w:pPr>
      <w:r w:rsidRPr="00770537">
        <w:rPr>
          <w:noProof/>
        </w:rPr>
        <w:drawing>
          <wp:inline distT="0" distB="0" distL="0" distR="0" wp14:anchorId="17191669" wp14:editId="387D890B">
            <wp:extent cx="5495290" cy="2798723"/>
            <wp:effectExtent l="0" t="0" r="381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cstate="print">
                      <a:extLst>
                        <a:ext uri="{28A0092B-C50C-407E-A947-70E740481C1C}">
                          <a14:useLocalDpi xmlns:a14="http://schemas.microsoft.com/office/drawing/2010/main"/>
                        </a:ext>
                      </a:extLst>
                    </a:blip>
                    <a:stretch>
                      <a:fillRect/>
                    </a:stretch>
                  </pic:blipFill>
                  <pic:spPr>
                    <a:xfrm>
                      <a:off x="0" y="0"/>
                      <a:ext cx="5508250" cy="2805324"/>
                    </a:xfrm>
                    <a:prstGeom prst="rect">
                      <a:avLst/>
                    </a:prstGeom>
                  </pic:spPr>
                </pic:pic>
              </a:graphicData>
            </a:graphic>
          </wp:inline>
        </w:drawing>
      </w:r>
    </w:p>
    <w:p w14:paraId="12E1458B" w14:textId="77777777" w:rsidR="0042555A" w:rsidRPr="00770537" w:rsidRDefault="0042555A" w:rsidP="0042555A">
      <w:pPr>
        <w:ind w:left="720"/>
      </w:pPr>
    </w:p>
    <w:p w14:paraId="673597B2" w14:textId="77777777" w:rsidR="0042555A" w:rsidRPr="00770537" w:rsidRDefault="0042555A" w:rsidP="0042555A">
      <w:pPr>
        <w:ind w:left="720"/>
      </w:pPr>
      <w:r w:rsidRPr="00770537">
        <w:t xml:space="preserve">You will need to </w:t>
      </w:r>
      <w:r w:rsidRPr="00770537">
        <w:rPr>
          <w:u w:val="single"/>
        </w:rPr>
        <w:t>Select &amp; Save detrending Model</w:t>
      </w:r>
      <w:r w:rsidRPr="00770537">
        <w:t>. I will choose an 80-m LOWESS trend for the best fit of the data without removing too many cycles.</w:t>
      </w:r>
    </w:p>
    <w:p w14:paraId="0E097C55" w14:textId="77777777" w:rsidR="0042555A" w:rsidRPr="00770537" w:rsidRDefault="0042555A" w:rsidP="0042555A">
      <w:pPr>
        <w:ind w:left="720"/>
      </w:pPr>
    </w:p>
    <w:p w14:paraId="1CF3753D" w14:textId="5792141C" w:rsidR="0042555A" w:rsidRPr="00770537" w:rsidRDefault="0042555A" w:rsidP="0042555A">
      <w:pPr>
        <w:ind w:left="720"/>
      </w:pPr>
      <w:r w:rsidRPr="00770537">
        <w:t xml:space="preserve">The </w:t>
      </w:r>
      <w:r w:rsidR="00EE0FD5" w:rsidRPr="00EE0FD5">
        <w:rPr>
          <w:i/>
        </w:rPr>
        <w:t>Acycle</w:t>
      </w:r>
      <w:r w:rsidRPr="00770537">
        <w:t xml:space="preserve"> main window now displays an “Example-WayaoCarnianGR0-rsp0.33-80-LOWESS.txt” detrended file and a “***-LOWESStrend.txt” trend file.</w:t>
      </w:r>
    </w:p>
    <w:p w14:paraId="42E56D04" w14:textId="77777777" w:rsidR="0042555A" w:rsidRPr="00770537" w:rsidRDefault="0042555A" w:rsidP="0042555A">
      <w:pPr>
        <w:ind w:left="720"/>
      </w:pPr>
      <w:r w:rsidRPr="00770537">
        <w:rPr>
          <w:noProof/>
        </w:rPr>
        <w:lastRenderedPageBreak/>
        <w:drawing>
          <wp:inline distT="0" distB="0" distL="0" distR="0" wp14:anchorId="42FF4F1A" wp14:editId="578A65B2">
            <wp:extent cx="4546600" cy="5334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a:stretch>
                      <a:fillRect/>
                    </a:stretch>
                  </pic:blipFill>
                  <pic:spPr>
                    <a:xfrm>
                      <a:off x="0" y="0"/>
                      <a:ext cx="4546600" cy="533400"/>
                    </a:xfrm>
                    <a:prstGeom prst="rect">
                      <a:avLst/>
                    </a:prstGeom>
                  </pic:spPr>
                </pic:pic>
              </a:graphicData>
            </a:graphic>
          </wp:inline>
        </w:drawing>
      </w:r>
    </w:p>
    <w:p w14:paraId="769413B5" w14:textId="77777777" w:rsidR="0042555A" w:rsidRPr="00770537" w:rsidRDefault="0042555A" w:rsidP="0042555A"/>
    <w:p w14:paraId="29C4FE1E" w14:textId="77777777" w:rsidR="0042555A" w:rsidRPr="00770537" w:rsidRDefault="0042555A" w:rsidP="0042555A"/>
    <w:p w14:paraId="05558604" w14:textId="77777777" w:rsidR="0042555A" w:rsidRPr="00770537" w:rsidRDefault="0042555A" w:rsidP="0042555A">
      <w:pPr>
        <w:pStyle w:val="Heading3"/>
        <w:rPr>
          <w:rFonts w:ascii="Times New Roman" w:hAnsi="Times New Roman" w:cs="Times New Roman"/>
          <w:b/>
        </w:rPr>
      </w:pPr>
      <w:bookmarkStart w:id="125" w:name="_Toc1255814"/>
      <w:bookmarkStart w:id="126" w:name="_Toc47539211"/>
      <w:r w:rsidRPr="00770537">
        <w:rPr>
          <w:rFonts w:ascii="Times New Roman" w:hAnsi="Times New Roman" w:cs="Times New Roman"/>
          <w:b/>
        </w:rPr>
        <w:t>Step 5. Power spectral analysis</w:t>
      </w:r>
      <w:bookmarkEnd w:id="125"/>
      <w:bookmarkEnd w:id="126"/>
    </w:p>
    <w:p w14:paraId="3D02F503" w14:textId="77777777" w:rsidR="0042555A" w:rsidRPr="00770537" w:rsidRDefault="0042555A" w:rsidP="0042555A">
      <w:pPr>
        <w:ind w:left="720"/>
      </w:pPr>
      <w:r w:rsidRPr="00770537">
        <w:t>Power spectral analysis has become a cornerstone in paleoclimatology and cyclostratigraphy. Power spectral analysis evaluates the distribution of time series variance (power) as a function of frequency. The primary use of power spectral analysis is for the recognition of periodic or quasi-periodic components in a data series</w:t>
      </w:r>
    </w:p>
    <w:p w14:paraId="357E385A" w14:textId="77777777" w:rsidR="0042555A" w:rsidRPr="00770537" w:rsidRDefault="0042555A" w:rsidP="0042555A">
      <w:pPr>
        <w:ind w:left="720"/>
      </w:pPr>
    </w:p>
    <w:p w14:paraId="46449A61" w14:textId="77777777" w:rsidR="0042555A" w:rsidRPr="00770537" w:rsidRDefault="0042555A" w:rsidP="0042555A">
      <w:pPr>
        <w:ind w:left="720"/>
      </w:pPr>
      <w:r w:rsidRPr="00770537">
        <w:t>Select the detrended file and choose “</w:t>
      </w:r>
      <w:proofErr w:type="spellStart"/>
      <w:r w:rsidRPr="00770537">
        <w:t>TimeSeries</w:t>
      </w:r>
      <w:proofErr w:type="spellEnd"/>
      <w:r w:rsidRPr="00770537">
        <w:t xml:space="preserve">” </w:t>
      </w:r>
      <w:r w:rsidRPr="00770537">
        <w:sym w:font="Wingdings" w:char="F0E0"/>
      </w:r>
      <w:r w:rsidRPr="00770537">
        <w:t xml:space="preserve"> “Spectral Analysis”</w:t>
      </w:r>
    </w:p>
    <w:p w14:paraId="50E3523B" w14:textId="77777777" w:rsidR="0042555A" w:rsidRPr="00770537" w:rsidRDefault="0042555A" w:rsidP="0042555A">
      <w:pPr>
        <w:ind w:left="720"/>
      </w:pPr>
    </w:p>
    <w:p w14:paraId="3BD676DA" w14:textId="77777777" w:rsidR="0042555A" w:rsidRPr="00770537" w:rsidRDefault="0042555A" w:rsidP="0042555A">
      <w:pPr>
        <w:ind w:left="720"/>
      </w:pPr>
      <w:r w:rsidRPr="00770537">
        <w:rPr>
          <w:noProof/>
        </w:rPr>
        <w:drawing>
          <wp:inline distT="0" distB="0" distL="0" distR="0" wp14:anchorId="736C41EA" wp14:editId="1B29AF90">
            <wp:extent cx="5495365" cy="1648610"/>
            <wp:effectExtent l="0" t="0" r="3810" b="254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stretch>
                      <a:fillRect/>
                    </a:stretch>
                  </pic:blipFill>
                  <pic:spPr>
                    <a:xfrm>
                      <a:off x="0" y="0"/>
                      <a:ext cx="5533462" cy="1660039"/>
                    </a:xfrm>
                    <a:prstGeom prst="rect">
                      <a:avLst/>
                    </a:prstGeom>
                  </pic:spPr>
                </pic:pic>
              </a:graphicData>
            </a:graphic>
          </wp:inline>
        </w:drawing>
      </w:r>
    </w:p>
    <w:p w14:paraId="2D9A65BC" w14:textId="77777777" w:rsidR="0042555A" w:rsidRPr="00770537" w:rsidRDefault="0042555A" w:rsidP="0042555A">
      <w:pPr>
        <w:ind w:left="720"/>
      </w:pPr>
    </w:p>
    <w:p w14:paraId="173D9D4A" w14:textId="77777777" w:rsidR="0042555A" w:rsidRPr="00770537" w:rsidRDefault="0042555A" w:rsidP="0042555A">
      <w:pPr>
        <w:ind w:left="720"/>
      </w:pPr>
      <w:r w:rsidRPr="00770537">
        <w:t>Then choose Multi-taper method (MTM) with robust AR (1) red noise models.</w:t>
      </w:r>
    </w:p>
    <w:p w14:paraId="31C7D801" w14:textId="77777777" w:rsidR="0042555A" w:rsidRPr="00770537" w:rsidRDefault="0042555A" w:rsidP="0042555A">
      <w:pPr>
        <w:ind w:left="720"/>
      </w:pPr>
    </w:p>
    <w:p w14:paraId="5AB67A13" w14:textId="77777777" w:rsidR="0042555A" w:rsidRPr="00770537" w:rsidRDefault="0042555A" w:rsidP="0042555A">
      <w:pPr>
        <w:ind w:left="720"/>
        <w:rPr>
          <w:b/>
        </w:rPr>
      </w:pPr>
      <w:r w:rsidRPr="00770537">
        <w:rPr>
          <w:b/>
        </w:rPr>
        <w:t xml:space="preserve">Use the following setting: </w:t>
      </w:r>
    </w:p>
    <w:p w14:paraId="25761155" w14:textId="77777777" w:rsidR="0042555A" w:rsidRPr="00770537" w:rsidRDefault="0042555A" w:rsidP="0042555A">
      <w:pPr>
        <w:ind w:left="720"/>
      </w:pPr>
      <w:r w:rsidRPr="00770537">
        <w:t xml:space="preserve">2 pi MTM with a 5 times zero-padding (to increase frequency resolution). </w:t>
      </w:r>
    </w:p>
    <w:p w14:paraId="3D83A8F8" w14:textId="77777777" w:rsidR="0042555A" w:rsidRPr="00770537" w:rsidRDefault="0042555A" w:rsidP="0042555A">
      <w:pPr>
        <w:ind w:left="720"/>
      </w:pPr>
      <w:r w:rsidRPr="00770537">
        <w:t xml:space="preserve">The maximum frequency set to 1 cycle/m and use a linear Y plot. </w:t>
      </w:r>
    </w:p>
    <w:p w14:paraId="7EF609AE" w14:textId="77777777" w:rsidR="0042555A" w:rsidRPr="00770537" w:rsidRDefault="0042555A" w:rsidP="0042555A">
      <w:pPr>
        <w:ind w:left="720"/>
      </w:pPr>
      <w:r w:rsidRPr="00770537">
        <w:t>Testing with a robust AR1 red noise model, then (right panel) using a 20% median smoothing window and fitting to a log power of spectrum power.</w:t>
      </w:r>
    </w:p>
    <w:p w14:paraId="3FDE6560" w14:textId="77777777" w:rsidR="0042555A" w:rsidRPr="00770537" w:rsidRDefault="0042555A" w:rsidP="0042555A">
      <w:pPr>
        <w:ind w:left="720"/>
      </w:pPr>
      <w:r w:rsidRPr="00770537">
        <w:rPr>
          <w:noProof/>
        </w:rPr>
        <w:drawing>
          <wp:inline distT="0" distB="0" distL="0" distR="0" wp14:anchorId="2940DD0A" wp14:editId="386C852D">
            <wp:extent cx="3219938" cy="2333057"/>
            <wp:effectExtent l="0" t="0" r="6350" b="381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cstate="print">
                      <a:extLst>
                        <a:ext uri="{28A0092B-C50C-407E-A947-70E740481C1C}">
                          <a14:useLocalDpi xmlns:a14="http://schemas.microsoft.com/office/drawing/2010/main"/>
                        </a:ext>
                      </a:extLst>
                    </a:blip>
                    <a:stretch>
                      <a:fillRect/>
                    </a:stretch>
                  </pic:blipFill>
                  <pic:spPr>
                    <a:xfrm>
                      <a:off x="0" y="0"/>
                      <a:ext cx="3226737" cy="2337983"/>
                    </a:xfrm>
                    <a:prstGeom prst="rect">
                      <a:avLst/>
                    </a:prstGeom>
                  </pic:spPr>
                </pic:pic>
              </a:graphicData>
            </a:graphic>
          </wp:inline>
        </w:drawing>
      </w:r>
      <w:r w:rsidRPr="00770537">
        <w:rPr>
          <w:noProof/>
        </w:rPr>
        <w:drawing>
          <wp:inline distT="0" distB="0" distL="0" distR="0" wp14:anchorId="363DE032" wp14:editId="7ECEB7A0">
            <wp:extent cx="2102338" cy="135484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a:stretch>
                      <a:fillRect/>
                    </a:stretch>
                  </pic:blipFill>
                  <pic:spPr>
                    <a:xfrm>
                      <a:off x="0" y="0"/>
                      <a:ext cx="2120981" cy="1366854"/>
                    </a:xfrm>
                    <a:prstGeom prst="rect">
                      <a:avLst/>
                    </a:prstGeom>
                  </pic:spPr>
                </pic:pic>
              </a:graphicData>
            </a:graphic>
          </wp:inline>
        </w:drawing>
      </w:r>
    </w:p>
    <w:p w14:paraId="51E3F5CE" w14:textId="77777777" w:rsidR="0042555A" w:rsidRPr="00770537" w:rsidRDefault="0042555A" w:rsidP="0042555A">
      <w:pPr>
        <w:ind w:left="720"/>
      </w:pPr>
    </w:p>
    <w:p w14:paraId="3159C930" w14:textId="77777777" w:rsidR="0042555A" w:rsidRPr="00770537" w:rsidRDefault="0042555A" w:rsidP="0042555A">
      <w:pPr>
        <w:ind w:left="720"/>
      </w:pPr>
      <w:r w:rsidRPr="00770537">
        <w:t>You will have the MTM power spectrum with red noise models.</w:t>
      </w:r>
    </w:p>
    <w:p w14:paraId="5C87F8BF" w14:textId="77777777" w:rsidR="0042555A" w:rsidRPr="00770537" w:rsidRDefault="0042555A" w:rsidP="0042555A">
      <w:pPr>
        <w:ind w:left="720"/>
      </w:pPr>
      <w:r w:rsidRPr="00770537">
        <w:lastRenderedPageBreak/>
        <w:t>Remember the period of a given cycle (frequency peak) is 1/frequency. For example, the highest frequency peak (middle value) is 0.02951 cycles/m. The corresponding cycle is 1/0.02951 = 33.9 m.</w:t>
      </w:r>
    </w:p>
    <w:p w14:paraId="675EAE12" w14:textId="77777777" w:rsidR="0042555A" w:rsidRPr="00770537" w:rsidRDefault="0042555A" w:rsidP="0042555A">
      <w:pPr>
        <w:ind w:left="720"/>
      </w:pPr>
      <w:r w:rsidRPr="00770537">
        <w:rPr>
          <w:noProof/>
        </w:rPr>
        <w:drawing>
          <wp:inline distT="0" distB="0" distL="0" distR="0" wp14:anchorId="5B6770AE" wp14:editId="2A5AB148">
            <wp:extent cx="5484532" cy="4045428"/>
            <wp:effectExtent l="0" t="0" r="190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0"/>
                    <a:stretch>
                      <a:fillRect/>
                    </a:stretch>
                  </pic:blipFill>
                  <pic:spPr>
                    <a:xfrm>
                      <a:off x="0" y="0"/>
                      <a:ext cx="5492345" cy="4051191"/>
                    </a:xfrm>
                    <a:prstGeom prst="rect">
                      <a:avLst/>
                    </a:prstGeom>
                  </pic:spPr>
                </pic:pic>
              </a:graphicData>
            </a:graphic>
          </wp:inline>
        </w:drawing>
      </w:r>
    </w:p>
    <w:p w14:paraId="3648DDF4" w14:textId="77777777" w:rsidR="0042555A" w:rsidRPr="00770537" w:rsidRDefault="0042555A" w:rsidP="0042555A">
      <w:pPr>
        <w:ind w:left="720"/>
      </w:pPr>
      <w:r w:rsidRPr="00770537">
        <w:t>2π MTM power spectrum of the gamma ray series is shown with 20% median-smoothed spectrum, background AR(1) model, and 90%, 95%, 99%,  and 99.9% confidence levels.</w:t>
      </w:r>
    </w:p>
    <w:p w14:paraId="2477A552" w14:textId="77777777" w:rsidR="0042555A" w:rsidRPr="00770537" w:rsidRDefault="0042555A" w:rsidP="0042555A">
      <w:pPr>
        <w:ind w:left="720"/>
        <w:rPr>
          <w:i/>
        </w:rPr>
      </w:pPr>
    </w:p>
    <w:p w14:paraId="1D0DFFCD" w14:textId="664988CF" w:rsidR="0042555A" w:rsidRDefault="0042555A" w:rsidP="0042555A">
      <w:pPr>
        <w:ind w:left="720"/>
        <w:rPr>
          <w:i/>
        </w:rPr>
      </w:pPr>
      <w:r w:rsidRPr="00770537">
        <w:rPr>
          <w:i/>
        </w:rPr>
        <w:t>[If you count all peaks higher than 95% confidence levels, you will find the 33.9 m, 10 m, 7 m, 2.6 m, and 1.8 m cycles. The ratios of these cycles are 405 kyr, 119 kyr, 83 kyr, 31 kyr, and 21.5 kyr cycles].</w:t>
      </w:r>
    </w:p>
    <w:p w14:paraId="2E124DC9" w14:textId="0F3ED0AB" w:rsidR="001769B1" w:rsidRDefault="001769B1" w:rsidP="0042555A">
      <w:pPr>
        <w:ind w:left="720"/>
        <w:rPr>
          <w:i/>
        </w:rPr>
      </w:pPr>
    </w:p>
    <w:p w14:paraId="77D7EFE2" w14:textId="5B1DAB79" w:rsidR="001769B1" w:rsidRDefault="001769B1" w:rsidP="0042555A">
      <w:pPr>
        <w:ind w:left="720"/>
        <w:rPr>
          <w:i/>
        </w:rPr>
      </w:pPr>
      <w:r>
        <w:rPr>
          <w:i/>
        </w:rPr>
        <w:t>Since acycle v2.1, you can do this way:</w:t>
      </w:r>
      <w:r w:rsidR="00011EB8">
        <w:rPr>
          <w:i/>
        </w:rPr>
        <w:t xml:space="preserve"> tick “X in period”, power spectrum will be show in the period domain.</w:t>
      </w:r>
    </w:p>
    <w:p w14:paraId="03F0D7A7" w14:textId="6E8E136B" w:rsidR="001769B1" w:rsidRPr="00770537" w:rsidRDefault="001769B1" w:rsidP="009726AB">
      <w:pPr>
        <w:rPr>
          <w:i/>
        </w:rPr>
      </w:pPr>
      <w:r w:rsidRPr="001769B1">
        <w:rPr>
          <w:i/>
          <w:noProof/>
        </w:rPr>
        <w:lastRenderedPageBreak/>
        <w:drawing>
          <wp:inline distT="0" distB="0" distL="0" distR="0" wp14:anchorId="7B4C650F" wp14:editId="6629235C">
            <wp:extent cx="2306595" cy="1703249"/>
            <wp:effectExtent l="0" t="0" r="5080" b="0"/>
            <wp:docPr id="171" name="Picture 17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1"/>
                    <a:stretch>
                      <a:fillRect/>
                    </a:stretch>
                  </pic:blipFill>
                  <pic:spPr>
                    <a:xfrm>
                      <a:off x="0" y="0"/>
                      <a:ext cx="2319257" cy="1712599"/>
                    </a:xfrm>
                    <a:prstGeom prst="rect">
                      <a:avLst/>
                    </a:prstGeom>
                  </pic:spPr>
                </pic:pic>
              </a:graphicData>
            </a:graphic>
          </wp:inline>
        </w:drawing>
      </w:r>
      <w:r w:rsidR="009726AB" w:rsidRPr="009726AB">
        <w:rPr>
          <w:i/>
          <w:noProof/>
        </w:rPr>
        <w:drawing>
          <wp:inline distT="0" distB="0" distL="0" distR="0" wp14:anchorId="17D469E0" wp14:editId="21CB3220">
            <wp:extent cx="3599935" cy="3270885"/>
            <wp:effectExtent l="0" t="0" r="0" b="5715"/>
            <wp:docPr id="172" name="Picture 172"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2"/>
                    <a:srcRect l="7430" r="8805"/>
                    <a:stretch/>
                  </pic:blipFill>
                  <pic:spPr bwMode="auto">
                    <a:xfrm>
                      <a:off x="0" y="0"/>
                      <a:ext cx="3614457" cy="3284080"/>
                    </a:xfrm>
                    <a:prstGeom prst="rect">
                      <a:avLst/>
                    </a:prstGeom>
                    <a:ln>
                      <a:noFill/>
                    </a:ln>
                    <a:extLst>
                      <a:ext uri="{53640926-AAD7-44D8-BBD7-CCE9431645EC}">
                        <a14:shadowObscured xmlns:a14="http://schemas.microsoft.com/office/drawing/2010/main"/>
                      </a:ext>
                    </a:extLst>
                  </pic:spPr>
                </pic:pic>
              </a:graphicData>
            </a:graphic>
          </wp:inline>
        </w:drawing>
      </w:r>
    </w:p>
    <w:p w14:paraId="3D1B1A1D" w14:textId="77777777" w:rsidR="0042555A" w:rsidRPr="00770537" w:rsidRDefault="0042555A" w:rsidP="0042555A"/>
    <w:p w14:paraId="53C59EAE" w14:textId="77777777" w:rsidR="0042555A" w:rsidRPr="00770537" w:rsidRDefault="0042555A" w:rsidP="0042555A">
      <w:pPr>
        <w:pStyle w:val="Heading3"/>
        <w:rPr>
          <w:rFonts w:ascii="Times New Roman" w:hAnsi="Times New Roman" w:cs="Times New Roman"/>
          <w:b/>
        </w:rPr>
      </w:pPr>
      <w:bookmarkStart w:id="127" w:name="_Toc1255815"/>
      <w:bookmarkStart w:id="128" w:name="_Toc47539212"/>
      <w:r w:rsidRPr="00770537">
        <w:rPr>
          <w:rFonts w:ascii="Times New Roman" w:hAnsi="Times New Roman" w:cs="Times New Roman"/>
          <w:b/>
        </w:rPr>
        <w:t>Step 6. Evolutionary power spectral analysis</w:t>
      </w:r>
      <w:bookmarkEnd w:id="127"/>
      <w:bookmarkEnd w:id="128"/>
    </w:p>
    <w:p w14:paraId="5F655260" w14:textId="77777777" w:rsidR="0042555A" w:rsidRPr="00770537" w:rsidRDefault="0042555A" w:rsidP="0042555A">
      <w:pPr>
        <w:ind w:left="720"/>
      </w:pPr>
      <w:r w:rsidRPr="00770537">
        <w:t>Select data and then select “</w:t>
      </w:r>
      <w:proofErr w:type="spellStart"/>
      <w:r w:rsidRPr="00770537">
        <w:t>TimeSeries</w:t>
      </w:r>
      <w:proofErr w:type="spellEnd"/>
      <w:r w:rsidRPr="00770537">
        <w:t xml:space="preserve">” </w:t>
      </w:r>
      <w:r w:rsidRPr="00770537">
        <w:sym w:font="Wingdings" w:char="F0E0"/>
      </w:r>
      <w:r w:rsidRPr="00770537">
        <w:t xml:space="preserve"> Evolutionary Spectral Analysis</w:t>
      </w:r>
    </w:p>
    <w:p w14:paraId="4D160C8F" w14:textId="77777777" w:rsidR="0042555A" w:rsidRPr="00770537" w:rsidRDefault="0042555A" w:rsidP="0042555A">
      <w:pPr>
        <w:ind w:left="720"/>
      </w:pPr>
    </w:p>
    <w:p w14:paraId="61ECA210" w14:textId="77777777" w:rsidR="0042555A" w:rsidRPr="00770537" w:rsidRDefault="0042555A" w:rsidP="0042555A">
      <w:pPr>
        <w:ind w:left="720"/>
        <w:jc w:val="right"/>
      </w:pPr>
      <w:r w:rsidRPr="00770537">
        <w:rPr>
          <w:noProof/>
        </w:rPr>
        <w:drawing>
          <wp:inline distT="0" distB="0" distL="0" distR="0" wp14:anchorId="744FEA79" wp14:editId="38E32390">
            <wp:extent cx="4947138" cy="1506340"/>
            <wp:effectExtent l="0" t="0" r="6350" b="508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stretch>
                      <a:fillRect/>
                    </a:stretch>
                  </pic:blipFill>
                  <pic:spPr>
                    <a:xfrm>
                      <a:off x="0" y="0"/>
                      <a:ext cx="4958568" cy="1509820"/>
                    </a:xfrm>
                    <a:prstGeom prst="rect">
                      <a:avLst/>
                    </a:prstGeom>
                  </pic:spPr>
                </pic:pic>
              </a:graphicData>
            </a:graphic>
          </wp:inline>
        </w:drawing>
      </w:r>
    </w:p>
    <w:p w14:paraId="4E123107" w14:textId="77777777" w:rsidR="0042555A" w:rsidRPr="00770537" w:rsidRDefault="0042555A" w:rsidP="0042555A">
      <w:pPr>
        <w:ind w:left="720"/>
      </w:pPr>
    </w:p>
    <w:p w14:paraId="2AEFC4FE" w14:textId="77777777" w:rsidR="0042555A" w:rsidRPr="00770537" w:rsidRDefault="0042555A" w:rsidP="0042555A">
      <w:pPr>
        <w:ind w:left="720"/>
      </w:pPr>
      <w:r w:rsidRPr="00770537">
        <w:t>Use the following settings.</w:t>
      </w:r>
    </w:p>
    <w:p w14:paraId="4B6509E2" w14:textId="77777777" w:rsidR="0042555A" w:rsidRPr="00770537" w:rsidRDefault="0042555A" w:rsidP="0042555A">
      <w:pPr>
        <w:ind w:left="1440"/>
      </w:pPr>
      <w:r w:rsidRPr="00770537">
        <w:t xml:space="preserve">A sliding window of 40 m </w:t>
      </w:r>
      <w:r w:rsidRPr="00770537">
        <w:rPr>
          <w:i/>
        </w:rPr>
        <w:t>(Why? The longest cycle is 33.9 m, this window should be larger than 33.9 m.  A 1.5-2 times of 33.9 m is good enough)</w:t>
      </w:r>
      <w:r w:rsidRPr="00770537">
        <w:t>.</w:t>
      </w:r>
    </w:p>
    <w:p w14:paraId="7E38F31F" w14:textId="77777777" w:rsidR="0042555A" w:rsidRPr="00770537" w:rsidRDefault="0042555A" w:rsidP="0042555A">
      <w:pPr>
        <w:ind w:left="1440"/>
      </w:pPr>
      <w:r w:rsidRPr="00770537">
        <w:t>The maximum frequency is 0.7, this is to highlight low-frequency power.</w:t>
      </w:r>
    </w:p>
    <w:p w14:paraId="69D3EC29" w14:textId="77777777" w:rsidR="0042555A" w:rsidRPr="00770537" w:rsidRDefault="0042555A" w:rsidP="0042555A">
      <w:pPr>
        <w:ind w:left="1440"/>
      </w:pPr>
      <w:r w:rsidRPr="00770537">
        <w:t>Normalize each window: make spectral peaks in each window to be 1.</w:t>
      </w:r>
    </w:p>
    <w:p w14:paraId="0217E380" w14:textId="77777777" w:rsidR="0042555A" w:rsidRPr="00770537" w:rsidRDefault="0042555A" w:rsidP="0042555A">
      <w:pPr>
        <w:ind w:left="1440"/>
      </w:pPr>
      <w:r w:rsidRPr="00770537">
        <w:t>Flip Y-axis: because the first column of this data is increasing upward.</w:t>
      </w:r>
    </w:p>
    <w:p w14:paraId="697F499D" w14:textId="77777777" w:rsidR="0042555A" w:rsidRPr="00770537" w:rsidRDefault="0042555A" w:rsidP="0042555A">
      <w:pPr>
        <w:ind w:left="1440"/>
      </w:pPr>
      <w:r w:rsidRPr="00770537">
        <w:t xml:space="preserve">Then click ok to show results. </w:t>
      </w:r>
    </w:p>
    <w:p w14:paraId="5337FB01" w14:textId="77777777" w:rsidR="0042555A" w:rsidRPr="00770537" w:rsidRDefault="0042555A" w:rsidP="0042555A">
      <w:pPr>
        <w:ind w:left="720"/>
      </w:pPr>
      <w:r w:rsidRPr="00770537">
        <w:rPr>
          <w:noProof/>
        </w:rPr>
        <w:lastRenderedPageBreak/>
        <w:drawing>
          <wp:inline distT="0" distB="0" distL="0" distR="0" wp14:anchorId="7CD80BAC" wp14:editId="0744C6D0">
            <wp:extent cx="5558118" cy="1621712"/>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cstate="print">
                      <a:extLst>
                        <a:ext uri="{28A0092B-C50C-407E-A947-70E740481C1C}">
                          <a14:useLocalDpi xmlns:a14="http://schemas.microsoft.com/office/drawing/2010/main"/>
                        </a:ext>
                      </a:extLst>
                    </a:blip>
                    <a:stretch>
                      <a:fillRect/>
                    </a:stretch>
                  </pic:blipFill>
                  <pic:spPr>
                    <a:xfrm>
                      <a:off x="0" y="0"/>
                      <a:ext cx="5594522" cy="1632334"/>
                    </a:xfrm>
                    <a:prstGeom prst="rect">
                      <a:avLst/>
                    </a:prstGeom>
                  </pic:spPr>
                </pic:pic>
              </a:graphicData>
            </a:graphic>
          </wp:inline>
        </w:drawing>
      </w:r>
    </w:p>
    <w:p w14:paraId="25A54695" w14:textId="77777777" w:rsidR="0042555A" w:rsidRPr="00770537" w:rsidRDefault="0042555A" w:rsidP="0042555A">
      <w:pPr>
        <w:ind w:left="720"/>
      </w:pPr>
    </w:p>
    <w:p w14:paraId="50918736" w14:textId="77777777" w:rsidR="0042555A" w:rsidRPr="00770537" w:rsidRDefault="0042555A" w:rsidP="0042555A">
      <w:pPr>
        <w:ind w:left="720"/>
      </w:pPr>
      <w:r w:rsidRPr="00770537">
        <w:t>Don’t close these two windows. Now, you may change frequency limit, flip Y-axis, change colormap to change the left window.</w:t>
      </w:r>
    </w:p>
    <w:p w14:paraId="79FD0E96" w14:textId="77777777" w:rsidR="0042555A" w:rsidRPr="00770537" w:rsidRDefault="0042555A" w:rsidP="0042555A">
      <w:pPr>
        <w:ind w:left="720"/>
      </w:pPr>
      <w:r w:rsidRPr="00770537">
        <w:t>This figure tells me the dominated cycles of ~34 m is stable in frequency (period). Therefore, the sedimentation rate is probably not variable (too much).</w:t>
      </w:r>
    </w:p>
    <w:p w14:paraId="7C2586E0" w14:textId="77777777" w:rsidR="0042555A" w:rsidRPr="00770537" w:rsidRDefault="0042555A" w:rsidP="0042555A">
      <w:pPr>
        <w:ind w:left="720"/>
      </w:pPr>
    </w:p>
    <w:p w14:paraId="46B43F47" w14:textId="77777777" w:rsidR="0042555A" w:rsidRPr="00770537" w:rsidRDefault="0042555A" w:rsidP="0042555A">
      <w:pPr>
        <w:pStyle w:val="Heading3"/>
        <w:rPr>
          <w:rFonts w:ascii="Times New Roman" w:hAnsi="Times New Roman" w:cs="Times New Roman"/>
          <w:b/>
        </w:rPr>
      </w:pPr>
      <w:bookmarkStart w:id="129" w:name="_Toc1255816"/>
      <w:bookmarkStart w:id="130" w:name="_Toc47539213"/>
      <w:r w:rsidRPr="00770537">
        <w:rPr>
          <w:rFonts w:ascii="Times New Roman" w:hAnsi="Times New Roman" w:cs="Times New Roman"/>
          <w:b/>
        </w:rPr>
        <w:t>Step 7. Correlation coefficient</w:t>
      </w:r>
      <w:bookmarkEnd w:id="129"/>
      <w:bookmarkEnd w:id="130"/>
    </w:p>
    <w:p w14:paraId="0BEC6308" w14:textId="77777777" w:rsidR="0042555A" w:rsidRPr="00770537" w:rsidRDefault="0042555A" w:rsidP="0042555A">
      <w:pPr>
        <w:ind w:left="720"/>
      </w:pPr>
    </w:p>
    <w:p w14:paraId="069FF464" w14:textId="77777777" w:rsidR="0042555A" w:rsidRPr="00770537" w:rsidRDefault="0042555A" w:rsidP="0042555A">
      <w:pPr>
        <w:ind w:left="720"/>
      </w:pPr>
      <w:r w:rsidRPr="00770537">
        <w:t xml:space="preserve">To estimate the most likely sedimentation rate. Select the detrended data, then click “Timeseries” </w:t>
      </w:r>
      <w:r w:rsidRPr="00770537">
        <w:sym w:font="Wingdings" w:char="F0E0"/>
      </w:r>
      <w:r w:rsidRPr="00770537">
        <w:t xml:space="preserve"> Correlation coefficient.</w:t>
      </w:r>
    </w:p>
    <w:p w14:paraId="416F4292" w14:textId="77777777" w:rsidR="0042555A" w:rsidRPr="00770537" w:rsidRDefault="0042555A" w:rsidP="0042555A">
      <w:pPr>
        <w:ind w:left="720"/>
      </w:pPr>
    </w:p>
    <w:p w14:paraId="6459B540" w14:textId="2A08B6BC" w:rsidR="0042555A" w:rsidRPr="00770537" w:rsidRDefault="00164542" w:rsidP="00653939">
      <w:pPr>
        <w:ind w:left="720"/>
        <w:jc w:val="center"/>
        <w:rPr>
          <w:noProof/>
        </w:rPr>
      </w:pPr>
      <w:r w:rsidRPr="00770537">
        <w:rPr>
          <w:noProof/>
        </w:rPr>
        <w:drawing>
          <wp:inline distT="0" distB="0" distL="0" distR="0" wp14:anchorId="2BD95BCC" wp14:editId="62AD364B">
            <wp:extent cx="4314181" cy="3072932"/>
            <wp:effectExtent l="0" t="0" r="4445" b="635"/>
            <wp:docPr id="184" name="Picture 1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stretch>
                      <a:fillRect/>
                    </a:stretch>
                  </pic:blipFill>
                  <pic:spPr>
                    <a:xfrm>
                      <a:off x="0" y="0"/>
                      <a:ext cx="4318259" cy="3075836"/>
                    </a:xfrm>
                    <a:prstGeom prst="rect">
                      <a:avLst/>
                    </a:prstGeom>
                  </pic:spPr>
                </pic:pic>
              </a:graphicData>
            </a:graphic>
          </wp:inline>
        </w:drawing>
      </w:r>
    </w:p>
    <w:p w14:paraId="608B4CC3" w14:textId="27B4402E" w:rsidR="0042555A" w:rsidRPr="00770537" w:rsidRDefault="0042555A" w:rsidP="0042555A">
      <w:pPr>
        <w:ind w:left="720"/>
        <w:rPr>
          <w:noProof/>
        </w:rPr>
      </w:pPr>
      <w:r w:rsidRPr="00770537">
        <w:rPr>
          <w:noProof/>
        </w:rPr>
        <w:t xml:space="preserve">Tell COCO the </w:t>
      </w:r>
      <w:r w:rsidR="00F7163A" w:rsidRPr="00770537">
        <w:rPr>
          <w:noProof/>
        </w:rPr>
        <w:t xml:space="preserve">median </w:t>
      </w:r>
      <w:r w:rsidRPr="00770537">
        <w:rPr>
          <w:noProof/>
        </w:rPr>
        <w:t>age of your data (~23</w:t>
      </w:r>
      <w:r w:rsidR="005A7C19" w:rsidRPr="00770537">
        <w:rPr>
          <w:noProof/>
        </w:rPr>
        <w:t>0</w:t>
      </w:r>
      <w:r w:rsidRPr="00770537">
        <w:rPr>
          <w:noProof/>
        </w:rPr>
        <w:t xml:space="preserve"> Ma). It doesn’t matter if this age has an uncertainty, an uncertainty </w:t>
      </w:r>
      <w:r w:rsidR="000B4DE6" w:rsidRPr="00770537">
        <w:rPr>
          <w:noProof/>
        </w:rPr>
        <w:t xml:space="preserve">of </w:t>
      </w:r>
      <w:r w:rsidRPr="00770537">
        <w:rPr>
          <w:noProof/>
        </w:rPr>
        <w:t xml:space="preserve">less than 2-5 Myr </w:t>
      </w:r>
      <w:r w:rsidR="00405203" w:rsidRPr="00770537">
        <w:rPr>
          <w:noProof/>
        </w:rPr>
        <w:t>is acceptable</w:t>
      </w:r>
      <w:r w:rsidRPr="00770537">
        <w:rPr>
          <w:noProof/>
        </w:rPr>
        <w:t>.</w:t>
      </w:r>
    </w:p>
    <w:p w14:paraId="5B0CBFFC" w14:textId="2E8F3BC1" w:rsidR="00D14EEF" w:rsidRPr="00770537" w:rsidRDefault="00985BC5" w:rsidP="00D14EEF">
      <w:pPr>
        <w:ind w:left="720"/>
        <w:rPr>
          <w:noProof/>
        </w:rPr>
      </w:pPr>
      <w:r w:rsidRPr="00770537">
        <w:rPr>
          <w:noProof/>
        </w:rPr>
        <w:t>Set up</w:t>
      </w:r>
      <w:r w:rsidR="0042555A" w:rsidRPr="00770537">
        <w:rPr>
          <w:noProof/>
        </w:rPr>
        <w:t xml:space="preserve"> the test sedimentation rate range</w:t>
      </w:r>
      <w:r w:rsidR="00D14EEF" w:rsidRPr="00770537">
        <w:rPr>
          <w:noProof/>
        </w:rPr>
        <w:t xml:space="preserve"> (default values are used here).</w:t>
      </w:r>
    </w:p>
    <w:p w14:paraId="132E1D03" w14:textId="7D50F945" w:rsidR="0042555A" w:rsidRPr="00770537" w:rsidRDefault="0042555A" w:rsidP="0042555A">
      <w:pPr>
        <w:ind w:left="720"/>
        <w:rPr>
          <w:noProof/>
        </w:rPr>
      </w:pPr>
      <w:r w:rsidRPr="00770537">
        <w:rPr>
          <w:noProof/>
        </w:rPr>
        <w:t>.</w:t>
      </w:r>
    </w:p>
    <w:p w14:paraId="6B1BB63B" w14:textId="77777777" w:rsidR="0042555A" w:rsidRPr="00770537" w:rsidRDefault="0042555A" w:rsidP="0042555A">
      <w:pPr>
        <w:ind w:left="720"/>
        <w:rPr>
          <w:noProof/>
        </w:rPr>
      </w:pPr>
      <w:r w:rsidRPr="00770537">
        <w:rPr>
          <w:noProof/>
        </w:rPr>
        <w:t>Monte Carlo simulation: the number is 1000 (or 500) for an initial test. A 2000 (or more) number is recommended for a publication purpose.</w:t>
      </w:r>
    </w:p>
    <w:p w14:paraId="212AF3D7" w14:textId="12C17170" w:rsidR="0042555A" w:rsidRPr="00770537" w:rsidRDefault="0042555A" w:rsidP="0042555A">
      <w:pPr>
        <w:ind w:left="720"/>
        <w:rPr>
          <w:noProof/>
        </w:rPr>
      </w:pPr>
      <w:r w:rsidRPr="00770537">
        <w:rPr>
          <w:noProof/>
        </w:rPr>
        <w:t xml:space="preserve">Split series: If the data set is very long, </w:t>
      </w:r>
      <w:r w:rsidR="009C7355" w:rsidRPr="00770537">
        <w:rPr>
          <w:noProof/>
        </w:rPr>
        <w:t>“Number of slices”</w:t>
      </w:r>
      <w:r w:rsidRPr="00770537">
        <w:rPr>
          <w:noProof/>
        </w:rPr>
        <w:t xml:space="preserve"> may use 2 or 3.</w:t>
      </w:r>
    </w:p>
    <w:p w14:paraId="07D94312" w14:textId="5F632772" w:rsidR="0042555A" w:rsidRPr="00770537" w:rsidRDefault="005A7C19" w:rsidP="005A7C19">
      <w:pPr>
        <w:jc w:val="center"/>
        <w:rPr>
          <w:noProof/>
        </w:rPr>
      </w:pPr>
      <w:r w:rsidRPr="00770537">
        <w:rPr>
          <w:noProof/>
        </w:rPr>
        <w:lastRenderedPageBreak/>
        <w:drawing>
          <wp:inline distT="0" distB="0" distL="0" distR="0" wp14:anchorId="79ED1CF3" wp14:editId="35A14B51">
            <wp:extent cx="3956292" cy="4331369"/>
            <wp:effectExtent l="0" t="0" r="6350" b="0"/>
            <wp:docPr id="185" name="Picture 4" descr="A screenshot of a cell phone&#10;&#10;Description automatically generated">
              <a:extLst xmlns:a="http://schemas.openxmlformats.org/drawingml/2006/main">
                <a:ext uri="{FF2B5EF4-FFF2-40B4-BE49-F238E27FC236}">
                  <a16:creationId xmlns:a16="http://schemas.microsoft.com/office/drawing/2014/main" id="{72AD6365-B2AC-4E3B-B71F-17C948C464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2AD6365-B2AC-4E3B-B71F-17C948C4646F}"/>
                        </a:ext>
                      </a:extLst>
                    </pic:cNvPr>
                    <pic:cNvPicPr>
                      <a:picLocks noChangeAspect="1"/>
                    </pic:cNvPicPr>
                  </pic:nvPicPr>
                  <pic:blipFill>
                    <a:blip r:embed="rId246"/>
                    <a:stretch>
                      <a:fillRect/>
                    </a:stretch>
                  </pic:blipFill>
                  <pic:spPr>
                    <a:xfrm>
                      <a:off x="0" y="0"/>
                      <a:ext cx="3958730" cy="4334038"/>
                    </a:xfrm>
                    <a:prstGeom prst="rect">
                      <a:avLst/>
                    </a:prstGeom>
                  </pic:spPr>
                </pic:pic>
              </a:graphicData>
            </a:graphic>
          </wp:inline>
        </w:drawing>
      </w:r>
    </w:p>
    <w:p w14:paraId="34EEB35A" w14:textId="77777777" w:rsidR="0042555A" w:rsidRPr="00770537" w:rsidRDefault="0042555A" w:rsidP="0042555A">
      <w:pPr>
        <w:ind w:left="720"/>
      </w:pPr>
    </w:p>
    <w:p w14:paraId="446344CF" w14:textId="77777777" w:rsidR="0042555A" w:rsidRPr="00770537" w:rsidRDefault="0042555A" w:rsidP="0042555A">
      <w:pPr>
        <w:ind w:left="720"/>
      </w:pPr>
      <w:r w:rsidRPr="00770537">
        <w:t>You will have the following figure and a log file saving all settings:</w:t>
      </w:r>
    </w:p>
    <w:p w14:paraId="2F538D1F" w14:textId="6FE8700C" w:rsidR="0042555A" w:rsidRPr="00770537" w:rsidRDefault="0042555A" w:rsidP="0042555A">
      <w:pPr>
        <w:ind w:left="720"/>
      </w:pPr>
      <w:r w:rsidRPr="00770537">
        <w:t xml:space="preserve">It </w:t>
      </w:r>
      <w:r w:rsidR="00F411F4" w:rsidRPr="00770537">
        <w:t>indicates</w:t>
      </w:r>
      <w:r w:rsidRPr="00770537">
        <w:t xml:space="preserve"> the most likely sedimentation rate </w:t>
      </w:r>
      <w:r w:rsidR="005B043E" w:rsidRPr="00770537">
        <w:t>as</w:t>
      </w:r>
      <w:r w:rsidRPr="00770537">
        <w:t xml:space="preserve"> ~</w:t>
      </w:r>
      <w:r w:rsidR="009A4479" w:rsidRPr="00770537">
        <w:t>8.1</w:t>
      </w:r>
      <w:r w:rsidRPr="00770537">
        <w:t xml:space="preserve"> cm/kyr, with a </w:t>
      </w:r>
      <w:r w:rsidR="00C32353" w:rsidRPr="00770537">
        <w:t>confidence</w:t>
      </w:r>
      <w:r w:rsidRPr="00770537">
        <w:t xml:space="preserve"> level of 0.1%. All seven orbital parameters are used in the estimation.</w:t>
      </w:r>
    </w:p>
    <w:p w14:paraId="3359A286" w14:textId="768B49E4" w:rsidR="0042555A" w:rsidRPr="00770537" w:rsidRDefault="007F00C1" w:rsidP="0042555A">
      <w:pPr>
        <w:ind w:left="720"/>
      </w:pPr>
      <w:r w:rsidRPr="00770537">
        <w:rPr>
          <w:noProof/>
        </w:rPr>
        <w:lastRenderedPageBreak/>
        <w:drawing>
          <wp:inline distT="0" distB="0" distL="0" distR="0" wp14:anchorId="589EB307" wp14:editId="1A25021D">
            <wp:extent cx="5943600" cy="3258185"/>
            <wp:effectExtent l="0" t="0" r="0" b="5715"/>
            <wp:docPr id="186" name="Picture 1" descr="A screenshot of a social media post&#10;&#10;Description automatically generated">
              <a:extLst xmlns:a="http://schemas.openxmlformats.org/drawingml/2006/main">
                <a:ext uri="{FF2B5EF4-FFF2-40B4-BE49-F238E27FC236}">
                  <a16:creationId xmlns:a16="http://schemas.microsoft.com/office/drawing/2014/main" id="{AD992A9C-F2F4-4866-B04A-AEAB3ECFFD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AD992A9C-F2F4-4866-B04A-AEAB3ECFFD20}"/>
                        </a:ext>
                      </a:extLst>
                    </pic:cNvPr>
                    <pic:cNvPicPr>
                      <a:picLocks noChangeAspect="1"/>
                    </pic:cNvPicPr>
                  </pic:nvPicPr>
                  <pic:blipFill>
                    <a:blip r:embed="rId247"/>
                    <a:stretch>
                      <a:fillRect/>
                    </a:stretch>
                  </pic:blipFill>
                  <pic:spPr>
                    <a:xfrm>
                      <a:off x="0" y="0"/>
                      <a:ext cx="5943600" cy="3258185"/>
                    </a:xfrm>
                    <a:prstGeom prst="rect">
                      <a:avLst/>
                    </a:prstGeom>
                  </pic:spPr>
                </pic:pic>
              </a:graphicData>
            </a:graphic>
          </wp:inline>
        </w:drawing>
      </w:r>
    </w:p>
    <w:p w14:paraId="10BCB45E" w14:textId="77777777" w:rsidR="0042555A" w:rsidRPr="00770537" w:rsidRDefault="0042555A" w:rsidP="0042555A">
      <w:pPr>
        <w:ind w:left="720"/>
      </w:pPr>
    </w:p>
    <w:p w14:paraId="32602AC7" w14:textId="77777777" w:rsidR="0042555A" w:rsidRPr="00770537" w:rsidRDefault="0042555A" w:rsidP="0042555A">
      <w:pPr>
        <w:ind w:left="720"/>
      </w:pPr>
      <w:r w:rsidRPr="00770537">
        <w:rPr>
          <w:noProof/>
        </w:rPr>
        <w:drawing>
          <wp:inline distT="0" distB="0" distL="0" distR="0" wp14:anchorId="50A95163" wp14:editId="0AA41FBB">
            <wp:extent cx="5495290" cy="1035515"/>
            <wp:effectExtent l="0" t="0" r="381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stretch>
                      <a:fillRect/>
                    </a:stretch>
                  </pic:blipFill>
                  <pic:spPr>
                    <a:xfrm>
                      <a:off x="0" y="0"/>
                      <a:ext cx="5537084" cy="1043391"/>
                    </a:xfrm>
                    <a:prstGeom prst="rect">
                      <a:avLst/>
                    </a:prstGeom>
                  </pic:spPr>
                </pic:pic>
              </a:graphicData>
            </a:graphic>
          </wp:inline>
        </w:drawing>
      </w:r>
    </w:p>
    <w:p w14:paraId="2E55E9B6" w14:textId="77777777" w:rsidR="0042555A" w:rsidRPr="00770537" w:rsidRDefault="0042555A" w:rsidP="0042555A">
      <w:pPr>
        <w:ind w:left="720"/>
      </w:pPr>
    </w:p>
    <w:p w14:paraId="30F3C7A8" w14:textId="77777777" w:rsidR="0042555A" w:rsidRPr="00770537" w:rsidRDefault="0042555A" w:rsidP="0042555A">
      <w:pPr>
        <w:ind w:left="720"/>
      </w:pPr>
    </w:p>
    <w:p w14:paraId="133F3806" w14:textId="77777777" w:rsidR="0042555A" w:rsidRPr="00770537" w:rsidRDefault="0042555A" w:rsidP="0042555A">
      <w:pPr>
        <w:ind w:left="720"/>
      </w:pPr>
      <w:r w:rsidRPr="00770537">
        <w:t>Now using a 45 m window eCOCO analysis to track variable sedimentation rate.</w:t>
      </w:r>
    </w:p>
    <w:p w14:paraId="7B54F64C" w14:textId="77777777" w:rsidR="0042555A" w:rsidRPr="00770537" w:rsidRDefault="0042555A" w:rsidP="0042555A">
      <w:pPr>
        <w:ind w:left="720"/>
      </w:pPr>
    </w:p>
    <w:p w14:paraId="0579C3B0" w14:textId="648F952D" w:rsidR="0042555A" w:rsidRPr="00770537" w:rsidRDefault="0042555A" w:rsidP="0042555A">
      <w:pPr>
        <w:ind w:left="720"/>
        <w:rPr>
          <w:noProof/>
        </w:rPr>
      </w:pPr>
      <w:r w:rsidRPr="00770537">
        <w:rPr>
          <w:noProof/>
        </w:rPr>
        <w:lastRenderedPageBreak/>
        <w:t xml:space="preserve"> </w:t>
      </w:r>
      <w:r w:rsidR="001D13BA" w:rsidRPr="00770537">
        <w:rPr>
          <w:noProof/>
        </w:rPr>
        <w:drawing>
          <wp:inline distT="0" distB="0" distL="0" distR="0" wp14:anchorId="735AB8F6" wp14:editId="7A76987E">
            <wp:extent cx="4983333" cy="5463498"/>
            <wp:effectExtent l="0" t="0" r="0" b="0"/>
            <wp:docPr id="187"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53"/>
                    <a:stretch>
                      <a:fillRect/>
                    </a:stretch>
                  </pic:blipFill>
                  <pic:spPr>
                    <a:xfrm>
                      <a:off x="0" y="0"/>
                      <a:ext cx="4983333" cy="5463498"/>
                    </a:xfrm>
                    <a:prstGeom prst="rect">
                      <a:avLst/>
                    </a:prstGeom>
                  </pic:spPr>
                </pic:pic>
              </a:graphicData>
            </a:graphic>
          </wp:inline>
        </w:drawing>
      </w:r>
    </w:p>
    <w:p w14:paraId="2B54F701" w14:textId="77777777" w:rsidR="0042555A" w:rsidRPr="00770537" w:rsidRDefault="0042555A" w:rsidP="0042555A">
      <w:pPr>
        <w:ind w:left="720"/>
      </w:pPr>
    </w:p>
    <w:p w14:paraId="7594A073" w14:textId="356EDDAF" w:rsidR="0042555A" w:rsidRPr="00770537" w:rsidRDefault="00C21A88" w:rsidP="00C21A88">
      <w:pPr>
        <w:ind w:left="720" w:hanging="720"/>
      </w:pPr>
      <w:r w:rsidRPr="00770537">
        <w:rPr>
          <w:noProof/>
        </w:rPr>
        <w:drawing>
          <wp:inline distT="0" distB="0" distL="0" distR="0" wp14:anchorId="793B5A89" wp14:editId="3DAD9262">
            <wp:extent cx="5943600" cy="2557145"/>
            <wp:effectExtent l="0" t="0" r="0" b="0"/>
            <wp:docPr id="188"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55"/>
                    <a:stretch>
                      <a:fillRect/>
                    </a:stretch>
                  </pic:blipFill>
                  <pic:spPr>
                    <a:xfrm>
                      <a:off x="0" y="0"/>
                      <a:ext cx="5943600" cy="2557145"/>
                    </a:xfrm>
                    <a:prstGeom prst="rect">
                      <a:avLst/>
                    </a:prstGeom>
                  </pic:spPr>
                </pic:pic>
              </a:graphicData>
            </a:graphic>
          </wp:inline>
        </w:drawing>
      </w:r>
    </w:p>
    <w:p w14:paraId="61DC59BB" w14:textId="77777777" w:rsidR="0042555A" w:rsidRPr="00770537" w:rsidRDefault="0042555A" w:rsidP="0042555A"/>
    <w:p w14:paraId="5D6B41CF" w14:textId="77777777" w:rsidR="0042555A" w:rsidRPr="00770537" w:rsidRDefault="0042555A" w:rsidP="0042555A">
      <w:pPr>
        <w:pStyle w:val="Heading3"/>
        <w:rPr>
          <w:rFonts w:ascii="Times New Roman" w:hAnsi="Times New Roman" w:cs="Times New Roman"/>
          <w:b/>
        </w:rPr>
      </w:pPr>
      <w:bookmarkStart w:id="131" w:name="_Toc1255817"/>
      <w:bookmarkStart w:id="132" w:name="_Toc47539214"/>
      <w:r w:rsidRPr="00770537">
        <w:rPr>
          <w:rFonts w:ascii="Times New Roman" w:hAnsi="Times New Roman" w:cs="Times New Roman"/>
          <w:b/>
        </w:rPr>
        <w:t>Step 8. Filtering</w:t>
      </w:r>
      <w:bookmarkEnd w:id="131"/>
      <w:bookmarkEnd w:id="132"/>
    </w:p>
    <w:p w14:paraId="76C88B19" w14:textId="5288CA01" w:rsidR="0042555A" w:rsidRPr="00770537" w:rsidRDefault="0042555A" w:rsidP="0042555A">
      <w:pPr>
        <w:ind w:left="720"/>
      </w:pPr>
      <w:r w:rsidRPr="00770537">
        <w:t xml:space="preserve">Filters are essential tools to aid in the isolation of specific frequency components in </w:t>
      </w:r>
      <w:r w:rsidR="00D034AE" w:rsidRPr="00770537">
        <w:t>a</w:t>
      </w:r>
      <w:r w:rsidRPr="00770537">
        <w:t xml:space="preserve"> data series.</w:t>
      </w:r>
    </w:p>
    <w:p w14:paraId="068D2350" w14:textId="77777777" w:rsidR="0042555A" w:rsidRPr="00770537" w:rsidRDefault="0042555A" w:rsidP="0042555A">
      <w:pPr>
        <w:ind w:left="720"/>
      </w:pPr>
    </w:p>
    <w:p w14:paraId="6F9076D2" w14:textId="77777777" w:rsidR="0042555A" w:rsidRPr="00770537" w:rsidRDefault="0042555A" w:rsidP="0042555A">
      <w:pPr>
        <w:ind w:left="720"/>
      </w:pPr>
      <w:r w:rsidRPr="00770537">
        <w:t xml:space="preserve">Select data, then “Timeseries” </w:t>
      </w:r>
      <w:r w:rsidRPr="00770537">
        <w:sym w:font="Wingdings" w:char="F0E0"/>
      </w:r>
      <w:r w:rsidRPr="00770537">
        <w:t xml:space="preserve"> Filtering</w:t>
      </w:r>
    </w:p>
    <w:p w14:paraId="142B506D" w14:textId="77777777" w:rsidR="0042555A" w:rsidRPr="00770537" w:rsidRDefault="0042555A" w:rsidP="0042555A">
      <w:pPr>
        <w:ind w:left="720"/>
        <w:jc w:val="right"/>
      </w:pPr>
      <w:r w:rsidRPr="00770537">
        <w:rPr>
          <w:noProof/>
        </w:rPr>
        <w:drawing>
          <wp:inline distT="0" distB="0" distL="0" distR="0" wp14:anchorId="32AD744E" wp14:editId="4353B42B">
            <wp:extent cx="4431323" cy="1888993"/>
            <wp:effectExtent l="0" t="0" r="1270" b="381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cstate="print">
                      <a:extLst>
                        <a:ext uri="{28A0092B-C50C-407E-A947-70E740481C1C}">
                          <a14:useLocalDpi xmlns:a14="http://schemas.microsoft.com/office/drawing/2010/main"/>
                        </a:ext>
                      </a:extLst>
                    </a:blip>
                    <a:stretch>
                      <a:fillRect/>
                    </a:stretch>
                  </pic:blipFill>
                  <pic:spPr>
                    <a:xfrm>
                      <a:off x="0" y="0"/>
                      <a:ext cx="4439332" cy="1892407"/>
                    </a:xfrm>
                    <a:prstGeom prst="rect">
                      <a:avLst/>
                    </a:prstGeom>
                  </pic:spPr>
                </pic:pic>
              </a:graphicData>
            </a:graphic>
          </wp:inline>
        </w:drawing>
      </w:r>
    </w:p>
    <w:p w14:paraId="5CB91C12" w14:textId="77777777" w:rsidR="0042555A" w:rsidRPr="00770537" w:rsidRDefault="0042555A" w:rsidP="0042555A">
      <w:pPr>
        <w:ind w:left="720"/>
      </w:pPr>
    </w:p>
    <w:p w14:paraId="4476BA67" w14:textId="3D344414" w:rsidR="0042555A" w:rsidRPr="00770537" w:rsidRDefault="0042555A" w:rsidP="0042555A">
      <w:pPr>
        <w:ind w:left="720"/>
      </w:pPr>
      <w:r w:rsidRPr="00770537">
        <w:t>In the pop-up window</w:t>
      </w:r>
      <w:r w:rsidR="00852BDF" w:rsidRPr="00770537">
        <w:t>:</w:t>
      </w:r>
    </w:p>
    <w:p w14:paraId="19D9CF6C" w14:textId="77777777" w:rsidR="0042555A" w:rsidRPr="00770537" w:rsidRDefault="0042555A" w:rsidP="0042555A">
      <w:pPr>
        <w:ind w:left="720"/>
      </w:pPr>
      <w:r w:rsidRPr="00770537">
        <w:t>Select the center frequency, low frequency. Then select the Gaussian method. And “save data” button.</w:t>
      </w:r>
    </w:p>
    <w:p w14:paraId="53F71915" w14:textId="77777777" w:rsidR="0042555A" w:rsidRPr="00770537" w:rsidRDefault="0042555A" w:rsidP="0042555A">
      <w:pPr>
        <w:ind w:left="720"/>
      </w:pPr>
    </w:p>
    <w:p w14:paraId="498A12F8" w14:textId="77777777" w:rsidR="0042555A" w:rsidRPr="00770537" w:rsidRDefault="0042555A" w:rsidP="0042555A">
      <w:pPr>
        <w:ind w:left="720"/>
      </w:pPr>
      <w:r w:rsidRPr="00770537">
        <w:rPr>
          <w:noProof/>
        </w:rPr>
        <w:drawing>
          <wp:inline distT="0" distB="0" distL="0" distR="0" wp14:anchorId="7D33BBAC" wp14:editId="44B39E75">
            <wp:extent cx="5504329" cy="2849196"/>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cstate="print">
                      <a:extLst>
                        <a:ext uri="{28A0092B-C50C-407E-A947-70E740481C1C}">
                          <a14:useLocalDpi xmlns:a14="http://schemas.microsoft.com/office/drawing/2010/main"/>
                        </a:ext>
                      </a:extLst>
                    </a:blip>
                    <a:stretch>
                      <a:fillRect/>
                    </a:stretch>
                  </pic:blipFill>
                  <pic:spPr>
                    <a:xfrm>
                      <a:off x="0" y="0"/>
                      <a:ext cx="5518346" cy="2856451"/>
                    </a:xfrm>
                    <a:prstGeom prst="rect">
                      <a:avLst/>
                    </a:prstGeom>
                  </pic:spPr>
                </pic:pic>
              </a:graphicData>
            </a:graphic>
          </wp:inline>
        </w:drawing>
      </w:r>
    </w:p>
    <w:p w14:paraId="510693DA" w14:textId="77777777" w:rsidR="0042555A" w:rsidRPr="00770537" w:rsidRDefault="0042555A" w:rsidP="0042555A">
      <w:pPr>
        <w:ind w:left="720"/>
      </w:pPr>
    </w:p>
    <w:p w14:paraId="0462F149" w14:textId="01DAADF8" w:rsidR="0042555A" w:rsidRPr="00770537" w:rsidRDefault="0042555A" w:rsidP="0042555A">
      <w:pPr>
        <w:ind w:left="720"/>
      </w:pPr>
      <w:r w:rsidRPr="00770537">
        <w:t xml:space="preserve">You will see the filtered series and data in the </w:t>
      </w:r>
      <w:r w:rsidR="00EE0FD5" w:rsidRPr="00EE0FD5">
        <w:rPr>
          <w:i/>
        </w:rPr>
        <w:t>Acycle</w:t>
      </w:r>
      <w:r w:rsidRPr="00770537">
        <w:t xml:space="preserve"> main window.</w:t>
      </w:r>
    </w:p>
    <w:p w14:paraId="62CF1DE3" w14:textId="77777777" w:rsidR="0042555A" w:rsidRPr="00770537" w:rsidRDefault="0042555A" w:rsidP="0042555A">
      <w:pPr>
        <w:ind w:left="720"/>
      </w:pPr>
    </w:p>
    <w:p w14:paraId="3EBA7949" w14:textId="77777777" w:rsidR="0042555A" w:rsidRPr="00770537" w:rsidRDefault="0042555A" w:rsidP="0042555A">
      <w:pPr>
        <w:ind w:left="720"/>
      </w:pPr>
      <w:r w:rsidRPr="00770537">
        <w:rPr>
          <w:noProof/>
        </w:rPr>
        <w:lastRenderedPageBreak/>
        <w:drawing>
          <wp:inline distT="0" distB="0" distL="0" distR="0" wp14:anchorId="39D2DAC7" wp14:editId="691FC9D3">
            <wp:extent cx="5414682" cy="2543049"/>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5433220" cy="2551756"/>
                    </a:xfrm>
                    <a:prstGeom prst="rect">
                      <a:avLst/>
                    </a:prstGeom>
                  </pic:spPr>
                </pic:pic>
              </a:graphicData>
            </a:graphic>
          </wp:inline>
        </w:drawing>
      </w:r>
    </w:p>
    <w:p w14:paraId="12CBCDF9" w14:textId="77777777" w:rsidR="0042555A" w:rsidRPr="00770537" w:rsidRDefault="0042555A" w:rsidP="0042555A">
      <w:pPr>
        <w:ind w:left="720"/>
      </w:pPr>
      <w:r w:rsidRPr="00770537">
        <w:rPr>
          <w:noProof/>
        </w:rPr>
        <w:drawing>
          <wp:inline distT="0" distB="0" distL="0" distR="0" wp14:anchorId="038E9313" wp14:editId="0FACF734">
            <wp:extent cx="5414645" cy="351431"/>
            <wp:effectExtent l="0" t="0" r="0" b="444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5460225" cy="354389"/>
                    </a:xfrm>
                    <a:prstGeom prst="rect">
                      <a:avLst/>
                    </a:prstGeom>
                  </pic:spPr>
                </pic:pic>
              </a:graphicData>
            </a:graphic>
          </wp:inline>
        </w:drawing>
      </w:r>
    </w:p>
    <w:p w14:paraId="2FA984E0" w14:textId="77777777" w:rsidR="0042555A" w:rsidRPr="00770537" w:rsidRDefault="0042555A" w:rsidP="0042555A"/>
    <w:p w14:paraId="155B60CA" w14:textId="77777777" w:rsidR="0042555A" w:rsidRPr="00770537" w:rsidRDefault="0042555A" w:rsidP="0042555A">
      <w:pPr>
        <w:pStyle w:val="Heading3"/>
        <w:rPr>
          <w:rFonts w:ascii="Times New Roman" w:hAnsi="Times New Roman" w:cs="Times New Roman"/>
          <w:b/>
        </w:rPr>
      </w:pPr>
      <w:bookmarkStart w:id="133" w:name="_Toc1255818"/>
      <w:bookmarkStart w:id="134" w:name="_Toc47539215"/>
      <w:r w:rsidRPr="00770537">
        <w:rPr>
          <w:rFonts w:ascii="Times New Roman" w:hAnsi="Times New Roman" w:cs="Times New Roman"/>
          <w:b/>
        </w:rPr>
        <w:t>Step 9. Age model and tuning</w:t>
      </w:r>
      <w:bookmarkEnd w:id="133"/>
      <w:bookmarkEnd w:id="134"/>
    </w:p>
    <w:p w14:paraId="6D9CEFEF" w14:textId="5B1A207D" w:rsidR="0042555A" w:rsidRPr="00770537" w:rsidRDefault="0042555A" w:rsidP="0042555A">
      <w:pPr>
        <w:ind w:left="720"/>
      </w:pPr>
      <w:r w:rsidRPr="00770537">
        <w:t xml:space="preserve"> “Age Scale” toolbox in </w:t>
      </w:r>
      <w:r w:rsidR="00EE0FD5" w:rsidRPr="00EE0FD5">
        <w:rPr>
          <w:i/>
        </w:rPr>
        <w:t>Acycle</w:t>
      </w:r>
      <w:r w:rsidRPr="00770537">
        <w:t xml:space="preserve"> is useful to transform original data (usually in the depth domain) to tuned data (usually in the time domain) when an age model file is available.</w:t>
      </w:r>
    </w:p>
    <w:p w14:paraId="38AD99C3" w14:textId="77777777" w:rsidR="0042555A" w:rsidRPr="00770537" w:rsidRDefault="0042555A" w:rsidP="0042555A">
      <w:pPr>
        <w:ind w:left="720"/>
      </w:pPr>
    </w:p>
    <w:p w14:paraId="76F0A414" w14:textId="77777777" w:rsidR="0042555A" w:rsidRPr="00770537" w:rsidRDefault="0042555A" w:rsidP="0042555A">
      <w:pPr>
        <w:ind w:left="720"/>
      </w:pPr>
      <w:r w:rsidRPr="00770537">
        <w:t>Assuming these 33.4 m cycles are 405 kyr cycles</w:t>
      </w:r>
    </w:p>
    <w:p w14:paraId="08D39618" w14:textId="77777777" w:rsidR="0042555A" w:rsidRPr="00770537" w:rsidRDefault="0042555A" w:rsidP="0042555A">
      <w:pPr>
        <w:ind w:left="720"/>
      </w:pPr>
      <w:r w:rsidRPr="00770537">
        <w:t>Select “Example-WayaoCarnianGR0-rsp0.33-80-LOWESS-gaus-0.028+-0.006.txt”</w:t>
      </w:r>
    </w:p>
    <w:p w14:paraId="3831CFE4" w14:textId="77777777" w:rsidR="0042555A" w:rsidRPr="00770537" w:rsidRDefault="0042555A" w:rsidP="0042555A">
      <w:pPr>
        <w:ind w:left="720"/>
      </w:pPr>
      <w:r w:rsidRPr="00770537">
        <w:t xml:space="preserve">And then Timeseries </w:t>
      </w:r>
      <w:r w:rsidRPr="00770537">
        <w:sym w:font="Wingdings" w:char="F0E0"/>
      </w:r>
      <w:r w:rsidRPr="00770537">
        <w:t xml:space="preserve"> Build Age Model</w:t>
      </w:r>
    </w:p>
    <w:p w14:paraId="6A012801" w14:textId="77777777" w:rsidR="0042555A" w:rsidRPr="00770537" w:rsidRDefault="0042555A" w:rsidP="0042555A">
      <w:pPr>
        <w:ind w:left="720"/>
      </w:pPr>
    </w:p>
    <w:p w14:paraId="4968A7D2" w14:textId="77777777" w:rsidR="0042555A" w:rsidRPr="00770537" w:rsidRDefault="0042555A" w:rsidP="0042555A">
      <w:pPr>
        <w:ind w:left="720"/>
      </w:pPr>
      <w:r w:rsidRPr="00770537">
        <w:rPr>
          <w:noProof/>
        </w:rPr>
        <w:drawing>
          <wp:inline distT="0" distB="0" distL="0" distR="0" wp14:anchorId="79943B50" wp14:editId="46B45975">
            <wp:extent cx="5423647" cy="2411669"/>
            <wp:effectExtent l="0" t="0" r="0" b="190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5440864" cy="2419325"/>
                    </a:xfrm>
                    <a:prstGeom prst="rect">
                      <a:avLst/>
                    </a:prstGeom>
                  </pic:spPr>
                </pic:pic>
              </a:graphicData>
            </a:graphic>
          </wp:inline>
        </w:drawing>
      </w:r>
    </w:p>
    <w:p w14:paraId="4EFB0DFD" w14:textId="77777777" w:rsidR="0042555A" w:rsidRPr="00770537" w:rsidRDefault="0042555A" w:rsidP="0042555A">
      <w:pPr>
        <w:ind w:left="720"/>
      </w:pPr>
    </w:p>
    <w:p w14:paraId="10546F91" w14:textId="77777777" w:rsidR="0042555A" w:rsidRPr="00770537" w:rsidRDefault="0042555A" w:rsidP="0042555A">
      <w:pPr>
        <w:ind w:left="720"/>
      </w:pPr>
      <w:r w:rsidRPr="00770537">
        <w:rPr>
          <w:noProof/>
        </w:rPr>
        <w:lastRenderedPageBreak/>
        <w:drawing>
          <wp:inline distT="0" distB="0" distL="0" distR="0" wp14:anchorId="0FD8BED7" wp14:editId="091DEFB6">
            <wp:extent cx="2222500" cy="18415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2222500" cy="1841500"/>
                    </a:xfrm>
                    <a:prstGeom prst="rect">
                      <a:avLst/>
                    </a:prstGeom>
                  </pic:spPr>
                </pic:pic>
              </a:graphicData>
            </a:graphic>
          </wp:inline>
        </w:drawing>
      </w:r>
    </w:p>
    <w:p w14:paraId="1248BA30" w14:textId="77777777" w:rsidR="0042555A" w:rsidRPr="00770537" w:rsidRDefault="0042555A" w:rsidP="0042555A">
      <w:pPr>
        <w:ind w:left="720"/>
      </w:pPr>
    </w:p>
    <w:p w14:paraId="0B1B72DF" w14:textId="77777777" w:rsidR="0042555A" w:rsidRPr="00770537" w:rsidRDefault="0042555A" w:rsidP="0042555A">
      <w:pPr>
        <w:ind w:left="720"/>
      </w:pPr>
      <w:r w:rsidRPr="00770537">
        <w:t>Click OK, you will have an Age Model file:</w:t>
      </w:r>
    </w:p>
    <w:p w14:paraId="371287AA" w14:textId="77777777" w:rsidR="0042555A" w:rsidRPr="00770537" w:rsidRDefault="0042555A" w:rsidP="0042555A">
      <w:pPr>
        <w:ind w:left="720"/>
        <w:jc w:val="both"/>
      </w:pPr>
      <w:r w:rsidRPr="00770537">
        <w:t>Example-WayaoCarnianGR0-rsp0.33-80-LOWESS-gaus-0.028+-0.006-agemod-405-max.txt</w:t>
      </w:r>
    </w:p>
    <w:p w14:paraId="5CEB5681" w14:textId="77777777" w:rsidR="0042555A" w:rsidRPr="00770537" w:rsidRDefault="0042555A" w:rsidP="0042555A">
      <w:pPr>
        <w:ind w:left="720"/>
        <w:jc w:val="both"/>
      </w:pPr>
    </w:p>
    <w:p w14:paraId="4B627338" w14:textId="77777777" w:rsidR="0042555A" w:rsidRPr="00770537" w:rsidRDefault="0042555A" w:rsidP="0042555A">
      <w:pPr>
        <w:ind w:left="720"/>
        <w:jc w:val="both"/>
      </w:pPr>
      <w:r w:rsidRPr="00770537">
        <w:t xml:space="preserve">Timeseries </w:t>
      </w:r>
      <w:r w:rsidRPr="00770537">
        <w:sym w:font="Wingdings" w:char="F0E0"/>
      </w:r>
      <w:r w:rsidRPr="00770537">
        <w:t xml:space="preserve"> Age Scale</w:t>
      </w:r>
    </w:p>
    <w:p w14:paraId="1AEB1BD0" w14:textId="77777777" w:rsidR="0042555A" w:rsidRPr="00770537" w:rsidRDefault="0042555A" w:rsidP="0042555A">
      <w:pPr>
        <w:ind w:left="720"/>
        <w:jc w:val="both"/>
      </w:pPr>
    </w:p>
    <w:p w14:paraId="4896C6B0" w14:textId="77777777" w:rsidR="0042555A" w:rsidRPr="00770537" w:rsidRDefault="0042555A" w:rsidP="0042555A">
      <w:pPr>
        <w:ind w:left="720"/>
        <w:jc w:val="both"/>
      </w:pPr>
      <w:r w:rsidRPr="00770537">
        <w:t>Select the age model file</w:t>
      </w:r>
    </w:p>
    <w:p w14:paraId="5B513CC1" w14:textId="77777777" w:rsidR="0042555A" w:rsidRPr="00770537" w:rsidRDefault="0042555A" w:rsidP="0042555A">
      <w:pPr>
        <w:ind w:left="720"/>
        <w:jc w:val="both"/>
      </w:pPr>
      <w:r w:rsidRPr="00770537">
        <w:t>And select files to be tuned, click OK.</w:t>
      </w:r>
    </w:p>
    <w:p w14:paraId="5694AAC1" w14:textId="77777777" w:rsidR="0042555A" w:rsidRPr="00770537" w:rsidRDefault="0042555A" w:rsidP="0042555A">
      <w:pPr>
        <w:ind w:left="720"/>
        <w:jc w:val="both"/>
      </w:pPr>
      <w:r w:rsidRPr="00770537">
        <w:rPr>
          <w:noProof/>
        </w:rPr>
        <w:drawing>
          <wp:inline distT="0" distB="0" distL="0" distR="0" wp14:anchorId="5C81D608" wp14:editId="7BFCE498">
            <wp:extent cx="5423535" cy="2213451"/>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cstate="print">
                      <a:extLst>
                        <a:ext uri="{28A0092B-C50C-407E-A947-70E740481C1C}">
                          <a14:useLocalDpi xmlns:a14="http://schemas.microsoft.com/office/drawing/2010/main"/>
                        </a:ext>
                      </a:extLst>
                    </a:blip>
                    <a:stretch>
                      <a:fillRect/>
                    </a:stretch>
                  </pic:blipFill>
                  <pic:spPr>
                    <a:xfrm>
                      <a:off x="0" y="0"/>
                      <a:ext cx="5446688" cy="2222900"/>
                    </a:xfrm>
                    <a:prstGeom prst="rect">
                      <a:avLst/>
                    </a:prstGeom>
                  </pic:spPr>
                </pic:pic>
              </a:graphicData>
            </a:graphic>
          </wp:inline>
        </w:drawing>
      </w:r>
    </w:p>
    <w:p w14:paraId="20678482" w14:textId="77777777" w:rsidR="0042555A" w:rsidRPr="00770537" w:rsidRDefault="0042555A" w:rsidP="0042555A">
      <w:pPr>
        <w:ind w:left="720"/>
        <w:jc w:val="both"/>
      </w:pPr>
    </w:p>
    <w:p w14:paraId="3E533343" w14:textId="77777777" w:rsidR="0042555A" w:rsidRPr="00770537" w:rsidRDefault="0042555A" w:rsidP="0042555A">
      <w:pPr>
        <w:ind w:left="720"/>
        <w:jc w:val="both"/>
      </w:pPr>
      <w:r w:rsidRPr="00770537">
        <w:t>Tuned data will be ready.</w:t>
      </w:r>
    </w:p>
    <w:p w14:paraId="18E2687C" w14:textId="77777777" w:rsidR="0042555A" w:rsidRPr="00770537" w:rsidRDefault="0042555A" w:rsidP="0042555A">
      <w:pPr>
        <w:ind w:left="720"/>
        <w:jc w:val="both"/>
      </w:pPr>
      <w:r w:rsidRPr="00770537">
        <w:t>“Example-WayaoCarnianGR0-TD-Example-WayaoCarnianGR0-rsp0.33-80-LOWESS-gaus-0.028+-0.006-agemod-405-max.txt”</w:t>
      </w:r>
    </w:p>
    <w:p w14:paraId="40CF1A0A" w14:textId="77777777" w:rsidR="0042555A" w:rsidRPr="00770537" w:rsidRDefault="0042555A" w:rsidP="0042555A">
      <w:pPr>
        <w:ind w:left="720"/>
        <w:jc w:val="both"/>
      </w:pPr>
    </w:p>
    <w:p w14:paraId="6426C5ED" w14:textId="77777777" w:rsidR="0042555A" w:rsidRPr="00770537" w:rsidRDefault="0042555A" w:rsidP="0042555A">
      <w:pPr>
        <w:ind w:left="720"/>
        <w:jc w:val="both"/>
      </w:pPr>
      <w:r w:rsidRPr="00770537">
        <w:rPr>
          <w:noProof/>
        </w:rPr>
        <w:lastRenderedPageBreak/>
        <w:drawing>
          <wp:inline distT="0" distB="0" distL="0" distR="0" wp14:anchorId="2FDA8671" wp14:editId="6D647431">
            <wp:extent cx="5423647" cy="3874199"/>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6"/>
                    <a:stretch>
                      <a:fillRect/>
                    </a:stretch>
                  </pic:blipFill>
                  <pic:spPr>
                    <a:xfrm>
                      <a:off x="0" y="0"/>
                      <a:ext cx="5432917" cy="3880821"/>
                    </a:xfrm>
                    <a:prstGeom prst="rect">
                      <a:avLst/>
                    </a:prstGeom>
                  </pic:spPr>
                </pic:pic>
              </a:graphicData>
            </a:graphic>
          </wp:inline>
        </w:drawing>
      </w:r>
    </w:p>
    <w:p w14:paraId="3E83FC33" w14:textId="77777777" w:rsidR="0042555A" w:rsidRPr="00770537" w:rsidRDefault="0042555A" w:rsidP="0042555A">
      <w:pPr>
        <w:jc w:val="both"/>
      </w:pPr>
    </w:p>
    <w:p w14:paraId="686F07F7" w14:textId="77777777" w:rsidR="0042555A" w:rsidRPr="00770537" w:rsidRDefault="0042555A" w:rsidP="0042555A">
      <w:pPr>
        <w:pStyle w:val="Heading3"/>
        <w:rPr>
          <w:rFonts w:ascii="Times New Roman" w:hAnsi="Times New Roman" w:cs="Times New Roman"/>
          <w:b/>
        </w:rPr>
      </w:pPr>
      <w:bookmarkStart w:id="135" w:name="_Toc1255819"/>
      <w:bookmarkStart w:id="136" w:name="_Toc47539216"/>
      <w:r w:rsidRPr="00770537">
        <w:rPr>
          <w:rFonts w:ascii="Times New Roman" w:hAnsi="Times New Roman" w:cs="Times New Roman"/>
          <w:b/>
        </w:rPr>
        <w:t>Step 10. Repeat steps.</w:t>
      </w:r>
      <w:bookmarkEnd w:id="135"/>
      <w:bookmarkEnd w:id="136"/>
    </w:p>
    <w:p w14:paraId="06918DF6" w14:textId="77777777" w:rsidR="0042555A" w:rsidRPr="00770537" w:rsidRDefault="0042555A" w:rsidP="0042555A">
      <w:pPr>
        <w:ind w:firstLine="720"/>
        <w:jc w:val="both"/>
        <w:sectPr w:rsidR="0042555A" w:rsidRPr="00770537" w:rsidSect="00644E86">
          <w:footerReference w:type="even" r:id="rId257"/>
          <w:pgSz w:w="12240" w:h="15840"/>
          <w:pgMar w:top="1440" w:right="1440" w:bottom="1440" w:left="1440" w:header="708" w:footer="708" w:gutter="0"/>
          <w:pgNumType w:fmt="numberInDash"/>
          <w:cols w:space="708"/>
          <w:docGrid w:linePitch="360"/>
        </w:sectPr>
      </w:pPr>
      <w:r w:rsidRPr="00770537">
        <w:t>You can repeat Steps 3-6 and Step 8.</w:t>
      </w:r>
    </w:p>
    <w:p w14:paraId="0FFB79EE" w14:textId="31212678" w:rsidR="00A225C4" w:rsidRPr="00770537" w:rsidRDefault="00706934" w:rsidP="00FF066D">
      <w:pPr>
        <w:pStyle w:val="Heading1"/>
        <w:rPr>
          <w:rFonts w:ascii="Times New Roman" w:hAnsi="Times New Roman" w:cs="Times New Roman"/>
          <w:b/>
          <w:color w:val="000000" w:themeColor="text1"/>
        </w:rPr>
      </w:pPr>
      <w:bookmarkStart w:id="137" w:name="_Toc47539217"/>
      <w:r w:rsidRPr="00770537">
        <w:rPr>
          <w:rFonts w:ascii="Times New Roman" w:hAnsi="Times New Roman" w:cs="Times New Roman"/>
          <w:b/>
          <w:color w:val="000000" w:themeColor="text1"/>
        </w:rPr>
        <w:lastRenderedPageBreak/>
        <w:t>References</w:t>
      </w:r>
      <w:bookmarkEnd w:id="137"/>
    </w:p>
    <w:p w14:paraId="7387F85B" w14:textId="77777777" w:rsidR="00706934" w:rsidRPr="007315C5" w:rsidRDefault="00706934" w:rsidP="007315C5">
      <w:pPr>
        <w:spacing w:line="360" w:lineRule="auto"/>
        <w:ind w:left="426" w:hanging="426"/>
        <w:rPr>
          <w:color w:val="000000"/>
          <w:sz w:val="22"/>
          <w:szCs w:val="22"/>
        </w:rPr>
      </w:pPr>
    </w:p>
    <w:p w14:paraId="5386DA48" w14:textId="77777777" w:rsidR="00BC5E89" w:rsidRPr="007315C5" w:rsidRDefault="00E3410B" w:rsidP="007315C5">
      <w:pPr>
        <w:pStyle w:val="EndNoteBibliography"/>
        <w:ind w:left="426" w:hanging="426"/>
        <w:rPr>
          <w:rFonts w:ascii="Times New Roman" w:hAnsi="Times New Roman" w:cs="Times New Roman"/>
          <w:noProof/>
          <w:sz w:val="22"/>
          <w:szCs w:val="22"/>
        </w:rPr>
      </w:pPr>
      <w:r w:rsidRPr="007315C5">
        <w:rPr>
          <w:rFonts w:ascii="Times New Roman" w:hAnsi="Times New Roman" w:cs="Times New Roman"/>
          <w:b/>
          <w:sz w:val="22"/>
          <w:szCs w:val="22"/>
        </w:rPr>
        <w:fldChar w:fldCharType="begin"/>
      </w:r>
      <w:r w:rsidRPr="007315C5">
        <w:rPr>
          <w:rFonts w:ascii="Times New Roman" w:hAnsi="Times New Roman" w:cs="Times New Roman"/>
          <w:b/>
          <w:sz w:val="22"/>
          <w:szCs w:val="22"/>
        </w:rPr>
        <w:instrText xml:space="preserve"> ADDIN EN.REFLIST </w:instrText>
      </w:r>
      <w:r w:rsidRPr="007315C5">
        <w:rPr>
          <w:rFonts w:ascii="Times New Roman" w:hAnsi="Times New Roman" w:cs="Times New Roman"/>
          <w:b/>
          <w:sz w:val="22"/>
          <w:szCs w:val="22"/>
        </w:rPr>
        <w:fldChar w:fldCharType="separate"/>
      </w:r>
      <w:bookmarkStart w:id="138" w:name="_ENREF_1"/>
      <w:r w:rsidR="00BC5E89" w:rsidRPr="007315C5">
        <w:rPr>
          <w:rFonts w:ascii="Times New Roman" w:hAnsi="Times New Roman" w:cs="Times New Roman"/>
          <w:noProof/>
          <w:sz w:val="22"/>
          <w:szCs w:val="22"/>
        </w:rPr>
        <w:t>Berger, A., Loutre, M., Dehant, V., 1989. Influence of the changing lunar orbit on the astronomical frequencies of pre‐Quaternary insolation patterns. Paleoceanography 4, 555-564.</w:t>
      </w:r>
      <w:bookmarkEnd w:id="138"/>
    </w:p>
    <w:p w14:paraId="0D85B6D0"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39" w:name="_ENREF_2"/>
      <w:r w:rsidRPr="007315C5">
        <w:rPr>
          <w:rFonts w:ascii="Times New Roman" w:hAnsi="Times New Roman" w:cs="Times New Roman"/>
          <w:noProof/>
          <w:sz w:val="22"/>
          <w:szCs w:val="22"/>
        </w:rPr>
        <w:t>Charles, A.J., Condon, D.J., Harding, I.C., Pälike, H., Marshall, J.E.A., Cui, Y., Kump, L., Croudace, I.W., 2011. Constraints on the numerical age of the Paleocene-Eocene boundary. Geochemistry, Geophysics, Geosystems 12, n/a-n/a.</w:t>
      </w:r>
      <w:bookmarkEnd w:id="139"/>
    </w:p>
    <w:p w14:paraId="15D7E74A" w14:textId="007CE423" w:rsidR="00BC5E89" w:rsidRPr="007315C5" w:rsidRDefault="00BC5E89" w:rsidP="007315C5">
      <w:pPr>
        <w:pStyle w:val="EndNoteBibliography"/>
        <w:ind w:left="426" w:hanging="426"/>
        <w:rPr>
          <w:rFonts w:ascii="Times New Roman" w:hAnsi="Times New Roman" w:cs="Times New Roman"/>
          <w:noProof/>
          <w:sz w:val="22"/>
          <w:szCs w:val="22"/>
        </w:rPr>
      </w:pPr>
      <w:bookmarkStart w:id="140" w:name="_ENREF_3"/>
      <w:r w:rsidRPr="007315C5">
        <w:rPr>
          <w:rFonts w:ascii="Times New Roman" w:hAnsi="Times New Roman" w:cs="Times New Roman"/>
          <w:noProof/>
          <w:sz w:val="22"/>
          <w:szCs w:val="22"/>
        </w:rPr>
        <w:t xml:space="preserve">Husson, D., 2014. MathWorks File Exchange: RedNoise_ConfidenceLevels, </w:t>
      </w:r>
      <w:hyperlink r:id="rId258" w:history="1">
        <w:r w:rsidRPr="007315C5">
          <w:rPr>
            <w:rStyle w:val="Hyperlink"/>
            <w:rFonts w:ascii="Times New Roman" w:hAnsi="Times New Roman" w:cs="Times New Roman"/>
            <w:noProof/>
            <w:sz w:val="22"/>
            <w:szCs w:val="22"/>
          </w:rPr>
          <w:t>http://www.mathworks.com/matlabcentral/fileexchange/45539-rednoise-confidencelevels/content/RedNoise_ConfidenceLevels/RedConf.m</w:t>
        </w:r>
      </w:hyperlink>
      <w:r w:rsidRPr="007315C5">
        <w:rPr>
          <w:rFonts w:ascii="Times New Roman" w:hAnsi="Times New Roman" w:cs="Times New Roman"/>
          <w:noProof/>
          <w:sz w:val="22"/>
          <w:szCs w:val="22"/>
        </w:rPr>
        <w:t>.</w:t>
      </w:r>
      <w:bookmarkEnd w:id="140"/>
    </w:p>
    <w:p w14:paraId="5E7CEB18"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1" w:name="_ENREF_4"/>
      <w:r w:rsidRPr="007315C5">
        <w:rPr>
          <w:rFonts w:ascii="Times New Roman" w:hAnsi="Times New Roman" w:cs="Times New Roman"/>
          <w:noProof/>
          <w:sz w:val="22"/>
          <w:szCs w:val="22"/>
        </w:rPr>
        <w:t>Kodama, K.P., Hinnov, L., 2015. Rock Magnetic Cyclostratigraphy. Wiley-Blackwell.</w:t>
      </w:r>
      <w:bookmarkEnd w:id="141"/>
    </w:p>
    <w:p w14:paraId="324ECC01"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2" w:name="_ENREF_5"/>
      <w:r w:rsidRPr="007315C5">
        <w:rPr>
          <w:rFonts w:ascii="Times New Roman" w:hAnsi="Times New Roman" w:cs="Times New Roman"/>
          <w:noProof/>
          <w:sz w:val="22"/>
          <w:szCs w:val="22"/>
        </w:rPr>
        <w:t>Laskar, J., Fienga, A., Gastineau, M., Manche, H., 2011. La2010: a new orbital solution for the long-term motion of the Earth. Astron Astrophys 532.</w:t>
      </w:r>
      <w:bookmarkEnd w:id="142"/>
    </w:p>
    <w:p w14:paraId="07EC16E0"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3" w:name="_ENREF_6"/>
      <w:r w:rsidRPr="007315C5">
        <w:rPr>
          <w:rFonts w:ascii="Times New Roman" w:hAnsi="Times New Roman" w:cs="Times New Roman"/>
          <w:noProof/>
          <w:sz w:val="22"/>
          <w:szCs w:val="22"/>
        </w:rPr>
        <w:t>Laskar, J., Robutel, P., Joutel, F., Gastineau, M., Correia, A.C.M., Levrard, B., 2004. A long-term numerical solution for the insolation quantities of the Earth. Astron Astrophys 428, 261-285.</w:t>
      </w:r>
      <w:bookmarkEnd w:id="143"/>
    </w:p>
    <w:p w14:paraId="4A10DB73"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4" w:name="_ENREF_7"/>
      <w:r w:rsidRPr="007315C5">
        <w:rPr>
          <w:rFonts w:ascii="Times New Roman" w:hAnsi="Times New Roman" w:cs="Times New Roman"/>
          <w:noProof/>
          <w:sz w:val="22"/>
          <w:szCs w:val="22"/>
        </w:rPr>
        <w:t>Li, M., Hinnov, L.A., Huang, C., Ogg, J.G., 2018a. Sedimentary noise and sea levels linked to land–ocean water exchange and obliquity forcing. Nature Communications 9, 1004.</w:t>
      </w:r>
      <w:bookmarkEnd w:id="144"/>
    </w:p>
    <w:p w14:paraId="0DF8F2E8"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5" w:name="_ENREF_8"/>
      <w:r w:rsidRPr="007315C5">
        <w:rPr>
          <w:rFonts w:ascii="Times New Roman" w:hAnsi="Times New Roman" w:cs="Times New Roman"/>
          <w:noProof/>
          <w:sz w:val="22"/>
          <w:szCs w:val="22"/>
        </w:rPr>
        <w:t>Li, M., Huang, C., Hinnov, L., Chen, W., Ogg, J., Tian, W., 2018b. Astrochronology of the Anisian stage (Middle Triassic) at the Guandao reference section, South China. Earth and Planetary Science Letters 482, 591-606.</w:t>
      </w:r>
      <w:bookmarkEnd w:id="145"/>
    </w:p>
    <w:p w14:paraId="1E468CE1"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6" w:name="_ENREF_9"/>
      <w:r w:rsidRPr="007315C5">
        <w:rPr>
          <w:rFonts w:ascii="Times New Roman" w:hAnsi="Times New Roman" w:cs="Times New Roman"/>
          <w:noProof/>
          <w:sz w:val="22"/>
          <w:szCs w:val="22"/>
        </w:rPr>
        <w:t>Li, M., Huang, C., Hinnov, L., Ogg, J., Chen, Z.-Q., Zhang, Y., 2016. Obliquity-forced climate during the Early Triassic hothouse in China. Geology 44, 623-626.</w:t>
      </w:r>
      <w:bookmarkEnd w:id="146"/>
    </w:p>
    <w:p w14:paraId="19B59C76"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7" w:name="_ENREF_10"/>
      <w:r w:rsidRPr="007315C5">
        <w:rPr>
          <w:rFonts w:ascii="Times New Roman" w:hAnsi="Times New Roman" w:cs="Times New Roman"/>
          <w:noProof/>
          <w:sz w:val="22"/>
          <w:szCs w:val="22"/>
        </w:rPr>
        <w:t>Li, M., Kump, L.R., Hinnov, L.A., Mann, M.E., 2018c. Tracking variable sedimentation rates and astronomical forcing in Phanerozoic paleoclimate proxy series with evolutionary correlation coefficients and hypothesis testing. Earth and Planetary Science Letters 501, 165-179.</w:t>
      </w:r>
      <w:bookmarkEnd w:id="147"/>
    </w:p>
    <w:p w14:paraId="226FB53E"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8" w:name="_ENREF_11"/>
      <w:r w:rsidRPr="007315C5">
        <w:rPr>
          <w:rFonts w:ascii="Times New Roman" w:hAnsi="Times New Roman" w:cs="Times New Roman"/>
          <w:noProof/>
          <w:sz w:val="22"/>
          <w:szCs w:val="22"/>
        </w:rPr>
        <w:t>Lisiecki, L.E., Raymo, M.E., 2005. A Pliocene‐Pleistocene stack of 57 globally distributed benthic δ18O records. Paleoceanography 20.</w:t>
      </w:r>
      <w:bookmarkEnd w:id="148"/>
    </w:p>
    <w:p w14:paraId="4B8534B2"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9" w:name="_ENREF_12"/>
      <w:r w:rsidRPr="007315C5">
        <w:rPr>
          <w:rFonts w:ascii="Times New Roman" w:hAnsi="Times New Roman" w:cs="Times New Roman"/>
          <w:noProof/>
          <w:sz w:val="22"/>
          <w:szCs w:val="22"/>
        </w:rPr>
        <w:t>Lomb, N.R., 1976. Least-squares frequency analysis of unequally spaced data. Astrophysics and Space Science 39, 447-462.</w:t>
      </w:r>
      <w:bookmarkEnd w:id="149"/>
    </w:p>
    <w:p w14:paraId="440397ED"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0" w:name="_ENREF_13"/>
      <w:r w:rsidRPr="007315C5">
        <w:rPr>
          <w:rFonts w:ascii="Times New Roman" w:hAnsi="Times New Roman" w:cs="Times New Roman"/>
          <w:noProof/>
          <w:sz w:val="22"/>
          <w:szCs w:val="22"/>
        </w:rPr>
        <w:t>Mann, M.E., Lees, J.M., 1996. Robust estimation of background noise and signal detection in climatic time series. Climatic Change 33, 409-445.</w:t>
      </w:r>
      <w:bookmarkEnd w:id="150"/>
    </w:p>
    <w:p w14:paraId="5B140C1A" w14:textId="1D62787F" w:rsidR="00BC5E89" w:rsidRPr="007315C5" w:rsidRDefault="00BC5E89" w:rsidP="007315C5">
      <w:pPr>
        <w:pStyle w:val="EndNoteBibliography"/>
        <w:ind w:left="426" w:hanging="426"/>
        <w:rPr>
          <w:rFonts w:ascii="Times New Roman" w:hAnsi="Times New Roman" w:cs="Times New Roman"/>
          <w:noProof/>
          <w:sz w:val="22"/>
          <w:szCs w:val="22"/>
        </w:rPr>
      </w:pPr>
      <w:bookmarkStart w:id="151" w:name="_ENREF_14"/>
      <w:r w:rsidRPr="007315C5">
        <w:rPr>
          <w:rFonts w:ascii="Times New Roman" w:hAnsi="Times New Roman" w:cs="Times New Roman"/>
          <w:noProof/>
          <w:sz w:val="22"/>
          <w:szCs w:val="22"/>
        </w:rPr>
        <w:t xml:space="preserve">Meyers, S.R., 2014. astrochron: An R Package for Astrochronology. </w:t>
      </w:r>
      <w:hyperlink r:id="rId259" w:history="1">
        <w:r w:rsidRPr="007315C5">
          <w:rPr>
            <w:rStyle w:val="Hyperlink"/>
            <w:rFonts w:ascii="Times New Roman" w:hAnsi="Times New Roman" w:cs="Times New Roman"/>
            <w:noProof/>
            <w:sz w:val="22"/>
            <w:szCs w:val="22"/>
          </w:rPr>
          <w:t>http://cran.r-project.org/package=astrochron</w:t>
        </w:r>
      </w:hyperlink>
      <w:r w:rsidRPr="007315C5">
        <w:rPr>
          <w:rFonts w:ascii="Times New Roman" w:hAnsi="Times New Roman" w:cs="Times New Roman"/>
          <w:noProof/>
          <w:sz w:val="22"/>
          <w:szCs w:val="22"/>
        </w:rPr>
        <w:t>.</w:t>
      </w:r>
      <w:bookmarkEnd w:id="151"/>
    </w:p>
    <w:p w14:paraId="428C5724"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2" w:name="_ENREF_15"/>
      <w:r w:rsidRPr="007315C5">
        <w:rPr>
          <w:rFonts w:ascii="Times New Roman" w:hAnsi="Times New Roman" w:cs="Times New Roman"/>
          <w:noProof/>
          <w:sz w:val="22"/>
          <w:szCs w:val="22"/>
        </w:rPr>
        <w:t>Meyers, S.R., 2015. The evaluation of eccentricity‐related amplitude modulation and bundling in paleoclimate data: An inverse approach for astrochronologic testing and time scale optimization. Paleoceanography.</w:t>
      </w:r>
      <w:bookmarkEnd w:id="152"/>
    </w:p>
    <w:p w14:paraId="6864E117"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3" w:name="_ENREF_16"/>
      <w:r w:rsidRPr="007315C5">
        <w:rPr>
          <w:rFonts w:ascii="Times New Roman" w:hAnsi="Times New Roman" w:cs="Times New Roman"/>
          <w:noProof/>
          <w:sz w:val="22"/>
          <w:szCs w:val="22"/>
        </w:rPr>
        <w:t>Meyers, S.R., 2019. Cyclostratigraphy and the problem of astrochronologic testing. Earth-Sci Rev 190, 190-223.</w:t>
      </w:r>
      <w:bookmarkEnd w:id="153"/>
    </w:p>
    <w:p w14:paraId="35F6C78F"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4" w:name="_ENREF_17"/>
      <w:r w:rsidRPr="007315C5">
        <w:rPr>
          <w:rFonts w:ascii="Times New Roman" w:hAnsi="Times New Roman" w:cs="Times New Roman"/>
          <w:noProof/>
          <w:sz w:val="22"/>
          <w:szCs w:val="22"/>
        </w:rPr>
        <w:t>Olsen, P.E., Kent, D.V., 1996. Milankovitch climate forcing in the tropics of Pangaea during the Late Triassic. Palaeogeography, Palaeoclimatology, Palaeoecology 122, 1-26.</w:t>
      </w:r>
      <w:bookmarkEnd w:id="154"/>
    </w:p>
    <w:p w14:paraId="12EF1287"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5" w:name="_ENREF_18"/>
      <w:r w:rsidRPr="007315C5">
        <w:rPr>
          <w:rFonts w:ascii="Times New Roman" w:hAnsi="Times New Roman" w:cs="Times New Roman"/>
          <w:noProof/>
          <w:sz w:val="22"/>
          <w:szCs w:val="22"/>
        </w:rPr>
        <w:t>Paillard, D., Labeyrie, L., Yiou, P., 1996. Macintosh program performs time‐series analysis. Eos, Transactions American Geophysical Union 77, 379-379.</w:t>
      </w:r>
      <w:bookmarkEnd w:id="155"/>
    </w:p>
    <w:p w14:paraId="624A1AD3"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6" w:name="_ENREF_19"/>
      <w:r w:rsidRPr="007315C5">
        <w:rPr>
          <w:rFonts w:ascii="Times New Roman" w:hAnsi="Times New Roman" w:cs="Times New Roman"/>
          <w:noProof/>
          <w:sz w:val="22"/>
          <w:szCs w:val="22"/>
        </w:rPr>
        <w:t>Scargle, J.D., 1982. Studies in astronomical time series analysis. II-Statistical aspects of spectral analysis of unevenly spaced data. The Astrophysical Journal 263, 835-853.</w:t>
      </w:r>
      <w:bookmarkEnd w:id="156"/>
    </w:p>
    <w:p w14:paraId="7038D16E"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7" w:name="_ENREF_20"/>
      <w:r w:rsidRPr="007315C5">
        <w:rPr>
          <w:rFonts w:ascii="Times New Roman" w:hAnsi="Times New Roman" w:cs="Times New Roman"/>
          <w:noProof/>
          <w:sz w:val="22"/>
          <w:szCs w:val="22"/>
        </w:rPr>
        <w:t>Sinnesael, M., Zivanovic, M., De Vleeschouwer, D., Claeys, P., 2018. Spectral Moments in Cyclostratigraphy: Advantages and Disadvantages compared to more classic Approaches. Paleoceanography and Paleoclimatology 33, 493-510.</w:t>
      </w:r>
      <w:bookmarkEnd w:id="157"/>
    </w:p>
    <w:p w14:paraId="4F826B63"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8" w:name="_ENREF_21"/>
      <w:r w:rsidRPr="007315C5">
        <w:rPr>
          <w:rFonts w:ascii="Times New Roman" w:hAnsi="Times New Roman" w:cs="Times New Roman"/>
          <w:noProof/>
          <w:sz w:val="22"/>
          <w:szCs w:val="22"/>
        </w:rPr>
        <w:t>Thomson, D.J., 1982. Spectrum estimation and harmonic analysis. Proceedings of the IEEE 70, 1055-1096.</w:t>
      </w:r>
      <w:bookmarkEnd w:id="158"/>
    </w:p>
    <w:p w14:paraId="10F02A1D"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9" w:name="_ENREF_22"/>
      <w:r w:rsidRPr="007315C5">
        <w:rPr>
          <w:rFonts w:ascii="Times New Roman" w:hAnsi="Times New Roman" w:cs="Times New Roman"/>
          <w:noProof/>
          <w:sz w:val="22"/>
          <w:szCs w:val="22"/>
        </w:rPr>
        <w:lastRenderedPageBreak/>
        <w:t>Torrence, C., Compo, G.P., 1998. A practical guide to wavelet analysis. Bulletin of the American Meteorological Society 79, 61-78.</w:t>
      </w:r>
      <w:bookmarkEnd w:id="159"/>
    </w:p>
    <w:p w14:paraId="6C067ED3"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0" w:name="_ENREF_23"/>
      <w:r w:rsidRPr="007315C5">
        <w:rPr>
          <w:rFonts w:ascii="Times New Roman" w:hAnsi="Times New Roman" w:cs="Times New Roman"/>
          <w:noProof/>
          <w:sz w:val="22"/>
          <w:szCs w:val="22"/>
        </w:rPr>
        <w:t>Vaughan, S., Bailey, R., Smith, D., 2011. Detecting cycles in stratigraphic data: Spectral analysis in the presence of red noise. Paleoceanography 26.</w:t>
      </w:r>
      <w:bookmarkEnd w:id="160"/>
    </w:p>
    <w:p w14:paraId="0FDBCBB9"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1" w:name="_ENREF_24"/>
      <w:r w:rsidRPr="007315C5">
        <w:rPr>
          <w:rFonts w:ascii="Times New Roman" w:hAnsi="Times New Roman" w:cs="Times New Roman"/>
          <w:noProof/>
          <w:sz w:val="22"/>
          <w:szCs w:val="22"/>
        </w:rPr>
        <w:t>Waltham, D., 2015. Milankovitch Period Uncertainties and Their Impact On Cyclostratigraphy. Journal of Sedimentary Research 85, 990-998.</w:t>
      </w:r>
      <w:bookmarkEnd w:id="161"/>
    </w:p>
    <w:p w14:paraId="11E03F90"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2" w:name="_ENREF_25"/>
      <w:r w:rsidRPr="007315C5">
        <w:rPr>
          <w:rFonts w:ascii="Times New Roman" w:hAnsi="Times New Roman" w:cs="Times New Roman"/>
          <w:noProof/>
          <w:sz w:val="22"/>
          <w:szCs w:val="22"/>
        </w:rPr>
        <w:t>Yao, X., Zhou, Y., Hinnov, L.A., 2015. Astronomical forcing of a Middle Permian chert sequence in Chaohu, South China. Earth and Planetary Science Letters 422, 206-221.</w:t>
      </w:r>
      <w:bookmarkEnd w:id="162"/>
    </w:p>
    <w:p w14:paraId="29694EC4"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3" w:name="_ENREF_26"/>
      <w:r w:rsidRPr="007315C5">
        <w:rPr>
          <w:rFonts w:ascii="Times New Roman" w:hAnsi="Times New Roman" w:cs="Times New Roman"/>
          <w:noProof/>
          <w:sz w:val="22"/>
          <w:szCs w:val="22"/>
        </w:rPr>
        <w:t>Zeebe, R.E., 2017. Numerical Solutions for the orbital motion of the Solar System over the Past 100 Myr: Limits and new results. The Astronomical Journal 154, 193.</w:t>
      </w:r>
      <w:bookmarkEnd w:id="163"/>
    </w:p>
    <w:p w14:paraId="64C49D46"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4" w:name="_ENREF_27"/>
      <w:r w:rsidRPr="007315C5">
        <w:rPr>
          <w:rFonts w:ascii="Times New Roman" w:hAnsi="Times New Roman" w:cs="Times New Roman"/>
          <w:noProof/>
          <w:sz w:val="22"/>
          <w:szCs w:val="22"/>
        </w:rPr>
        <w:t>Zeebe, R.E., Lourens, L.J., 2019. Solar System chaos and the Paleocene–Eocene boundary age constrained by geology and astronomy. Science 365, 926-929.</w:t>
      </w:r>
      <w:bookmarkEnd w:id="164"/>
    </w:p>
    <w:p w14:paraId="221CE7D5"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5" w:name="_ENREF_28"/>
      <w:r w:rsidRPr="007315C5">
        <w:rPr>
          <w:rFonts w:ascii="Times New Roman" w:hAnsi="Times New Roman" w:cs="Times New Roman"/>
          <w:noProof/>
          <w:sz w:val="22"/>
          <w:szCs w:val="22"/>
        </w:rPr>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bookmarkEnd w:id="165"/>
    </w:p>
    <w:p w14:paraId="4F026F3E" w14:textId="52C9C87B" w:rsidR="00C13A5F" w:rsidRPr="00770537" w:rsidRDefault="00E3410B" w:rsidP="007315C5">
      <w:pPr>
        <w:pStyle w:val="EndNoteBibliography"/>
        <w:ind w:left="426" w:hanging="426"/>
        <w:rPr>
          <w:rFonts w:ascii="Times New Roman" w:hAnsi="Times New Roman" w:cs="Times New Roman"/>
          <w:b/>
        </w:rPr>
      </w:pPr>
      <w:r w:rsidRPr="007315C5">
        <w:rPr>
          <w:rFonts w:ascii="Times New Roman" w:hAnsi="Times New Roman" w:cs="Times New Roman"/>
          <w:b/>
          <w:sz w:val="22"/>
          <w:szCs w:val="22"/>
        </w:rPr>
        <w:fldChar w:fldCharType="end"/>
      </w:r>
      <w:r w:rsidR="007E42C4" w:rsidRPr="00770537">
        <w:rPr>
          <w:rFonts w:ascii="Times New Roman" w:hAnsi="Times New Roman" w:cs="Times New Roman"/>
          <w:b/>
        </w:rPr>
        <w:t xml:space="preserve"> </w:t>
      </w:r>
    </w:p>
    <w:sectPr w:rsidR="00C13A5F" w:rsidRPr="00770537" w:rsidSect="00644E86">
      <w:pgSz w:w="12240" w:h="15840"/>
      <w:pgMar w:top="1440" w:right="1440" w:bottom="1440" w:left="1440" w:header="720" w:footer="720" w:gutter="0"/>
      <w:pgNumType w:fmt="numberInDash"/>
      <w:cols w:space="720"/>
      <w:titlePg/>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A270BA" w14:textId="77777777" w:rsidR="00200537" w:rsidRDefault="00200537" w:rsidP="001A19CF">
      <w:r>
        <w:separator/>
      </w:r>
    </w:p>
  </w:endnote>
  <w:endnote w:type="continuationSeparator" w:id="0">
    <w:p w14:paraId="7907F948" w14:textId="77777777" w:rsidR="00200537" w:rsidRDefault="00200537" w:rsidP="001A1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Grande">
    <w:altName w:val="Lucida Grande"/>
    <w:panose1 w:val="020B0600040502020204"/>
    <w:charset w:val="00"/>
    <w:family w:val="swiss"/>
    <w:pitch w:val="variable"/>
    <w:sig w:usb0="E1000AEF" w:usb1="5000A1FF" w:usb2="00000000" w:usb3="00000000" w:csb0="000001BF" w:csb1="00000000"/>
  </w:font>
  <w:font w:name="AdvTimNR-R">
    <w:altName w:val="Times New Roman"/>
    <w:panose1 w:val="020B0604020202020204"/>
    <w:charset w:val="00"/>
    <w:family w:val="roman"/>
    <w:notTrueType/>
    <w:pitch w:val="default"/>
  </w:font>
  <w:font w:name="Times">
    <w:altName w:val="Times"/>
    <w:panose1 w:val="00000500000000020000"/>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2AC4AD" w14:textId="77777777" w:rsidR="00C529F7" w:rsidRDefault="00C529F7" w:rsidP="00644E8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7DF4F2" w14:textId="77777777" w:rsidR="00C529F7" w:rsidRDefault="00C529F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33987818"/>
      <w:docPartObj>
        <w:docPartGallery w:val="Page Numbers (Bottom of Page)"/>
        <w:docPartUnique/>
      </w:docPartObj>
    </w:sdtPr>
    <w:sdtEndPr>
      <w:rPr>
        <w:rStyle w:val="PageNumber"/>
      </w:rPr>
    </w:sdtEndPr>
    <w:sdtContent>
      <w:p w14:paraId="4A50D113" w14:textId="2D645A51" w:rsidR="00C529F7" w:rsidRDefault="00C529F7" w:rsidP="008C1A2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1EA299" w14:textId="77777777" w:rsidR="00C529F7" w:rsidRDefault="00C529F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Times" w:hAnsi="Times"/>
        <w:color w:val="00B0F0"/>
        <w:sz w:val="21"/>
        <w:szCs w:val="21"/>
      </w:rPr>
      <w:id w:val="288017030"/>
      <w:docPartObj>
        <w:docPartGallery w:val="Page Numbers (Bottom of Page)"/>
        <w:docPartUnique/>
      </w:docPartObj>
    </w:sdtPr>
    <w:sdtEndPr>
      <w:rPr>
        <w:rStyle w:val="PageNumber"/>
      </w:rPr>
    </w:sdtEndPr>
    <w:sdtContent>
      <w:p w14:paraId="434F6A49" w14:textId="2B3CBF13" w:rsidR="00C529F7" w:rsidRPr="002D51C3" w:rsidRDefault="00C529F7" w:rsidP="008C1A24">
        <w:pPr>
          <w:pStyle w:val="Footer"/>
          <w:framePr w:wrap="none" w:vAnchor="text" w:hAnchor="margin" w:xAlign="center" w:y="1"/>
          <w:rPr>
            <w:rStyle w:val="PageNumber"/>
            <w:rFonts w:ascii="Times" w:hAnsi="Times"/>
            <w:color w:val="00B0F0"/>
            <w:sz w:val="21"/>
            <w:szCs w:val="21"/>
          </w:rPr>
        </w:pPr>
        <w:r w:rsidRPr="002D51C3">
          <w:rPr>
            <w:rStyle w:val="PageNumber"/>
            <w:rFonts w:ascii="Times" w:hAnsi="Times"/>
            <w:color w:val="00B0F0"/>
            <w:sz w:val="21"/>
            <w:szCs w:val="21"/>
          </w:rPr>
          <w:fldChar w:fldCharType="begin"/>
        </w:r>
        <w:r w:rsidRPr="002D51C3">
          <w:rPr>
            <w:rStyle w:val="PageNumber"/>
            <w:rFonts w:ascii="Times" w:hAnsi="Times"/>
            <w:color w:val="00B0F0"/>
            <w:sz w:val="21"/>
            <w:szCs w:val="21"/>
          </w:rPr>
          <w:instrText xml:space="preserve"> PAGE </w:instrText>
        </w:r>
        <w:r w:rsidRPr="002D51C3">
          <w:rPr>
            <w:rStyle w:val="PageNumber"/>
            <w:rFonts w:ascii="Times" w:hAnsi="Times"/>
            <w:color w:val="00B0F0"/>
            <w:sz w:val="21"/>
            <w:szCs w:val="21"/>
          </w:rPr>
          <w:fldChar w:fldCharType="separate"/>
        </w:r>
        <w:r w:rsidRPr="002D51C3">
          <w:rPr>
            <w:rStyle w:val="PageNumber"/>
            <w:rFonts w:ascii="Times" w:hAnsi="Times"/>
            <w:noProof/>
            <w:color w:val="00B0F0"/>
            <w:sz w:val="21"/>
            <w:szCs w:val="21"/>
          </w:rPr>
          <w:t>- 4 -</w:t>
        </w:r>
        <w:r w:rsidRPr="002D51C3">
          <w:rPr>
            <w:rStyle w:val="PageNumber"/>
            <w:rFonts w:ascii="Times" w:hAnsi="Times"/>
            <w:color w:val="00B0F0"/>
            <w:sz w:val="21"/>
            <w:szCs w:val="21"/>
          </w:rPr>
          <w:fldChar w:fldCharType="end"/>
        </w:r>
      </w:p>
    </w:sdtContent>
  </w:sdt>
  <w:p w14:paraId="17AA72E9" w14:textId="77777777" w:rsidR="00C529F7" w:rsidRDefault="00C529F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35677172"/>
      <w:docPartObj>
        <w:docPartGallery w:val="Page Numbers (Bottom of Page)"/>
        <w:docPartUnique/>
      </w:docPartObj>
    </w:sdtPr>
    <w:sdtEndPr>
      <w:rPr>
        <w:rStyle w:val="PageNumber"/>
      </w:rPr>
    </w:sdtEndPr>
    <w:sdtContent>
      <w:p w14:paraId="41CA5F28" w14:textId="77777777" w:rsidR="00C529F7" w:rsidRDefault="00C529F7" w:rsidP="00644E8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B155FB" w14:textId="77777777" w:rsidR="00C529F7" w:rsidRDefault="00C529F7" w:rsidP="00E5167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119897" w14:textId="77777777" w:rsidR="00200537" w:rsidRDefault="00200537" w:rsidP="001A19CF">
      <w:r>
        <w:separator/>
      </w:r>
    </w:p>
  </w:footnote>
  <w:footnote w:type="continuationSeparator" w:id="0">
    <w:p w14:paraId="34F32213" w14:textId="77777777" w:rsidR="00200537" w:rsidRDefault="00200537" w:rsidP="001A19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46D83F" w14:textId="43895984" w:rsidR="00C529F7" w:rsidRPr="00B771E7" w:rsidRDefault="00C529F7" w:rsidP="00B771E7">
    <w:pPr>
      <w:spacing w:line="264" w:lineRule="auto"/>
      <w:rPr>
        <w:i/>
        <w:color w:val="00B0F0"/>
        <w:sz w:val="21"/>
        <w:szCs w:val="21"/>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575CA1" w14:textId="292C3E76" w:rsidR="00C529F7" w:rsidRPr="004A1CD2" w:rsidRDefault="00C529F7" w:rsidP="00B771E7">
    <w:pPr>
      <w:spacing w:line="264" w:lineRule="auto"/>
      <w:rPr>
        <w:i/>
        <w:color w:val="00B0F0"/>
        <w:sz w:val="18"/>
        <w:szCs w:val="18"/>
      </w:rPr>
    </w:pPr>
    <w:r w:rsidRPr="004A1CD2">
      <w:rPr>
        <w:i/>
        <w:color w:val="00B0F0"/>
        <w:sz w:val="18"/>
        <w:szCs w:val="18"/>
      </w:rPr>
      <w:t>A</w:t>
    </w:r>
    <w:r>
      <w:rPr>
        <w:i/>
        <w:color w:val="00B0F0"/>
        <w:sz w:val="18"/>
        <w:szCs w:val="18"/>
      </w:rPr>
      <w:t>cycle v2.</w:t>
    </w:r>
    <w:r w:rsidR="00DB5C5A">
      <w:rPr>
        <w:i/>
        <w:color w:val="00B0F0"/>
        <w:sz w:val="18"/>
        <w:szCs w:val="18"/>
      </w:rPr>
      <w:t>2</w:t>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Pr>
        <w:i/>
        <w:color w:val="00B0F0"/>
        <w:sz w:val="18"/>
        <w:szCs w:val="18"/>
      </w:rPr>
      <w:tab/>
      <w:t xml:space="preserve">         </w:t>
    </w:r>
    <w:r w:rsidRPr="004A1CD2">
      <w:rPr>
        <w:i/>
        <w:color w:val="00B0F0"/>
        <w:sz w:val="18"/>
        <w:szCs w:val="18"/>
      </w:rPr>
      <w:t xml:space="preserve"> </w:t>
    </w:r>
    <w:r>
      <w:rPr>
        <w:i/>
        <w:color w:val="00B0F0"/>
        <w:sz w:val="18"/>
        <w:szCs w:val="18"/>
      </w:rPr>
      <w:tab/>
      <w:t xml:space="preserve">          </w:t>
    </w:r>
    <w:r w:rsidRPr="004A1CD2">
      <w:rPr>
        <w:i/>
        <w:color w:val="00B0F0"/>
        <w:sz w:val="18"/>
        <w:szCs w:val="18"/>
      </w:rPr>
      <w:t>User’s Guid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3245AB"/>
    <w:multiLevelType w:val="multilevel"/>
    <w:tmpl w:val="E8828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2B200A"/>
    <w:multiLevelType w:val="hybridMultilevel"/>
    <w:tmpl w:val="F5B6F4C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CA1352"/>
    <w:multiLevelType w:val="hybridMultilevel"/>
    <w:tmpl w:val="DFB47D34"/>
    <w:lvl w:ilvl="0" w:tplc="C1DEF08C">
      <w:start w:val="5"/>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C4E27"/>
    <w:multiLevelType w:val="multilevel"/>
    <w:tmpl w:val="D34CCB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13443A2"/>
    <w:multiLevelType w:val="hybridMultilevel"/>
    <w:tmpl w:val="C21C4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3369B6"/>
    <w:multiLevelType w:val="multilevel"/>
    <w:tmpl w:val="553A1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3DC3270"/>
    <w:multiLevelType w:val="hybridMultilevel"/>
    <w:tmpl w:val="842E4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8A25505"/>
    <w:multiLevelType w:val="multilevel"/>
    <w:tmpl w:val="BFBAB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B2227BF"/>
    <w:multiLevelType w:val="multilevel"/>
    <w:tmpl w:val="14F69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3800BB1"/>
    <w:multiLevelType w:val="hybridMultilevel"/>
    <w:tmpl w:val="E242AF6E"/>
    <w:lvl w:ilvl="0" w:tplc="ABAEA6CE">
      <w:start w:val="1"/>
      <w:numFmt w:val="decimal"/>
      <w:lvlText w:val="%1."/>
      <w:lvlJc w:val="left"/>
      <w:pPr>
        <w:tabs>
          <w:tab w:val="num" w:pos="720"/>
        </w:tabs>
        <w:ind w:left="720" w:hanging="360"/>
      </w:pPr>
      <w:rPr>
        <w:b/>
      </w:rPr>
    </w:lvl>
    <w:lvl w:ilvl="1" w:tplc="4AC287E4" w:tentative="1">
      <w:start w:val="1"/>
      <w:numFmt w:val="decimal"/>
      <w:lvlText w:val="%2."/>
      <w:lvlJc w:val="left"/>
      <w:pPr>
        <w:tabs>
          <w:tab w:val="num" w:pos="1440"/>
        </w:tabs>
        <w:ind w:left="1440" w:hanging="360"/>
      </w:pPr>
    </w:lvl>
    <w:lvl w:ilvl="2" w:tplc="BC80FE40" w:tentative="1">
      <w:start w:val="1"/>
      <w:numFmt w:val="decimal"/>
      <w:lvlText w:val="%3."/>
      <w:lvlJc w:val="left"/>
      <w:pPr>
        <w:tabs>
          <w:tab w:val="num" w:pos="2160"/>
        </w:tabs>
        <w:ind w:left="2160" w:hanging="360"/>
      </w:pPr>
    </w:lvl>
    <w:lvl w:ilvl="3" w:tplc="9D8A409A" w:tentative="1">
      <w:start w:val="1"/>
      <w:numFmt w:val="decimal"/>
      <w:lvlText w:val="%4."/>
      <w:lvlJc w:val="left"/>
      <w:pPr>
        <w:tabs>
          <w:tab w:val="num" w:pos="2880"/>
        </w:tabs>
        <w:ind w:left="2880" w:hanging="360"/>
      </w:pPr>
    </w:lvl>
    <w:lvl w:ilvl="4" w:tplc="E6A85F1A" w:tentative="1">
      <w:start w:val="1"/>
      <w:numFmt w:val="decimal"/>
      <w:lvlText w:val="%5."/>
      <w:lvlJc w:val="left"/>
      <w:pPr>
        <w:tabs>
          <w:tab w:val="num" w:pos="3600"/>
        </w:tabs>
        <w:ind w:left="3600" w:hanging="360"/>
      </w:pPr>
    </w:lvl>
    <w:lvl w:ilvl="5" w:tplc="DD1AF224" w:tentative="1">
      <w:start w:val="1"/>
      <w:numFmt w:val="decimal"/>
      <w:lvlText w:val="%6."/>
      <w:lvlJc w:val="left"/>
      <w:pPr>
        <w:tabs>
          <w:tab w:val="num" w:pos="4320"/>
        </w:tabs>
        <w:ind w:left="4320" w:hanging="360"/>
      </w:pPr>
    </w:lvl>
    <w:lvl w:ilvl="6" w:tplc="0276D700" w:tentative="1">
      <w:start w:val="1"/>
      <w:numFmt w:val="decimal"/>
      <w:lvlText w:val="%7."/>
      <w:lvlJc w:val="left"/>
      <w:pPr>
        <w:tabs>
          <w:tab w:val="num" w:pos="5040"/>
        </w:tabs>
        <w:ind w:left="5040" w:hanging="360"/>
      </w:pPr>
    </w:lvl>
    <w:lvl w:ilvl="7" w:tplc="B4326874" w:tentative="1">
      <w:start w:val="1"/>
      <w:numFmt w:val="decimal"/>
      <w:lvlText w:val="%8."/>
      <w:lvlJc w:val="left"/>
      <w:pPr>
        <w:tabs>
          <w:tab w:val="num" w:pos="5760"/>
        </w:tabs>
        <w:ind w:left="5760" w:hanging="360"/>
      </w:pPr>
    </w:lvl>
    <w:lvl w:ilvl="8" w:tplc="831A0F94" w:tentative="1">
      <w:start w:val="1"/>
      <w:numFmt w:val="decimal"/>
      <w:lvlText w:val="%9."/>
      <w:lvlJc w:val="left"/>
      <w:pPr>
        <w:tabs>
          <w:tab w:val="num" w:pos="6480"/>
        </w:tabs>
        <w:ind w:left="6480" w:hanging="360"/>
      </w:pPr>
    </w:lvl>
  </w:abstractNum>
  <w:abstractNum w:abstractNumId="10" w15:restartNumberingAfterBreak="0">
    <w:nsid w:val="5F0E6E2F"/>
    <w:multiLevelType w:val="hybridMultilevel"/>
    <w:tmpl w:val="99060922"/>
    <w:lvl w:ilvl="0" w:tplc="E3BEA73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5F341188"/>
    <w:multiLevelType w:val="hybridMultilevel"/>
    <w:tmpl w:val="84089B92"/>
    <w:lvl w:ilvl="0" w:tplc="BC48880E">
      <w:start w:val="1"/>
      <w:numFmt w:val="decimal"/>
      <w:lvlText w:val="%1."/>
      <w:lvlJc w:val="left"/>
      <w:pPr>
        <w:tabs>
          <w:tab w:val="num" w:pos="720"/>
        </w:tabs>
        <w:ind w:left="720" w:hanging="360"/>
      </w:pPr>
    </w:lvl>
    <w:lvl w:ilvl="1" w:tplc="25E8B67C" w:tentative="1">
      <w:start w:val="1"/>
      <w:numFmt w:val="decimal"/>
      <w:lvlText w:val="%2."/>
      <w:lvlJc w:val="left"/>
      <w:pPr>
        <w:tabs>
          <w:tab w:val="num" w:pos="1440"/>
        </w:tabs>
        <w:ind w:left="1440" w:hanging="360"/>
      </w:pPr>
    </w:lvl>
    <w:lvl w:ilvl="2" w:tplc="2BB88E18" w:tentative="1">
      <w:start w:val="1"/>
      <w:numFmt w:val="decimal"/>
      <w:lvlText w:val="%3."/>
      <w:lvlJc w:val="left"/>
      <w:pPr>
        <w:tabs>
          <w:tab w:val="num" w:pos="2160"/>
        </w:tabs>
        <w:ind w:left="2160" w:hanging="360"/>
      </w:pPr>
    </w:lvl>
    <w:lvl w:ilvl="3" w:tplc="B5421F9A" w:tentative="1">
      <w:start w:val="1"/>
      <w:numFmt w:val="decimal"/>
      <w:lvlText w:val="%4."/>
      <w:lvlJc w:val="left"/>
      <w:pPr>
        <w:tabs>
          <w:tab w:val="num" w:pos="2880"/>
        </w:tabs>
        <w:ind w:left="2880" w:hanging="360"/>
      </w:pPr>
    </w:lvl>
    <w:lvl w:ilvl="4" w:tplc="B160300E" w:tentative="1">
      <w:start w:val="1"/>
      <w:numFmt w:val="decimal"/>
      <w:lvlText w:val="%5."/>
      <w:lvlJc w:val="left"/>
      <w:pPr>
        <w:tabs>
          <w:tab w:val="num" w:pos="3600"/>
        </w:tabs>
        <w:ind w:left="3600" w:hanging="360"/>
      </w:pPr>
    </w:lvl>
    <w:lvl w:ilvl="5" w:tplc="1122A254" w:tentative="1">
      <w:start w:val="1"/>
      <w:numFmt w:val="decimal"/>
      <w:lvlText w:val="%6."/>
      <w:lvlJc w:val="left"/>
      <w:pPr>
        <w:tabs>
          <w:tab w:val="num" w:pos="4320"/>
        </w:tabs>
        <w:ind w:left="4320" w:hanging="360"/>
      </w:pPr>
    </w:lvl>
    <w:lvl w:ilvl="6" w:tplc="1B7CD7FC" w:tentative="1">
      <w:start w:val="1"/>
      <w:numFmt w:val="decimal"/>
      <w:lvlText w:val="%7."/>
      <w:lvlJc w:val="left"/>
      <w:pPr>
        <w:tabs>
          <w:tab w:val="num" w:pos="5040"/>
        </w:tabs>
        <w:ind w:left="5040" w:hanging="360"/>
      </w:pPr>
    </w:lvl>
    <w:lvl w:ilvl="7" w:tplc="8C284DBC" w:tentative="1">
      <w:start w:val="1"/>
      <w:numFmt w:val="decimal"/>
      <w:lvlText w:val="%8."/>
      <w:lvlJc w:val="left"/>
      <w:pPr>
        <w:tabs>
          <w:tab w:val="num" w:pos="5760"/>
        </w:tabs>
        <w:ind w:left="5760" w:hanging="360"/>
      </w:pPr>
    </w:lvl>
    <w:lvl w:ilvl="8" w:tplc="A3600850" w:tentative="1">
      <w:start w:val="1"/>
      <w:numFmt w:val="decimal"/>
      <w:lvlText w:val="%9."/>
      <w:lvlJc w:val="left"/>
      <w:pPr>
        <w:tabs>
          <w:tab w:val="num" w:pos="6480"/>
        </w:tabs>
        <w:ind w:left="6480" w:hanging="360"/>
      </w:pPr>
    </w:lvl>
  </w:abstractNum>
  <w:abstractNum w:abstractNumId="12" w15:restartNumberingAfterBreak="0">
    <w:nsid w:val="67DC3938"/>
    <w:multiLevelType w:val="multilevel"/>
    <w:tmpl w:val="8E109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9534593"/>
    <w:multiLevelType w:val="multilevel"/>
    <w:tmpl w:val="A4AE2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11"/>
  </w:num>
  <w:num w:numId="3">
    <w:abstractNumId w:val="4"/>
  </w:num>
  <w:num w:numId="4">
    <w:abstractNumId w:val="6"/>
  </w:num>
  <w:num w:numId="5">
    <w:abstractNumId w:val="1"/>
  </w:num>
  <w:num w:numId="6">
    <w:abstractNumId w:val="2"/>
  </w:num>
  <w:num w:numId="7">
    <w:abstractNumId w:val="12"/>
  </w:num>
  <w:num w:numId="8">
    <w:abstractNumId w:val="3"/>
  </w:num>
  <w:num w:numId="9">
    <w:abstractNumId w:val="13"/>
  </w:num>
  <w:num w:numId="10">
    <w:abstractNumId w:val="5"/>
  </w:num>
  <w:num w:numId="11">
    <w:abstractNumId w:val="8"/>
  </w:num>
  <w:num w:numId="12">
    <w:abstractNumId w:val="7"/>
  </w:num>
  <w:num w:numId="13">
    <w:abstractNumId w:val="0"/>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oNotDisplayPageBoundarie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pvf5wzwr92w0pvef0d5xrtvd5w2dvf0sfdsf&quot;&gt;EndNoteNew&lt;record-ids&gt;&lt;item&gt;1476&lt;/item&gt;&lt;item&gt;2125&lt;/item&gt;&lt;item&gt;2547&lt;/item&gt;&lt;item&gt;2817&lt;/item&gt;&lt;item&gt;2823&lt;/item&gt;&lt;item&gt;2825&lt;/item&gt;&lt;item&gt;2826&lt;/item&gt;&lt;item&gt;2860&lt;/item&gt;&lt;item&gt;3719&lt;/item&gt;&lt;item&gt;3734&lt;/item&gt;&lt;item&gt;3741&lt;/item&gt;&lt;item&gt;3808&lt;/item&gt;&lt;item&gt;3865&lt;/item&gt;&lt;item&gt;4043&lt;/item&gt;&lt;item&gt;4054&lt;/item&gt;&lt;item&gt;4143&lt;/item&gt;&lt;item&gt;4201&lt;/item&gt;&lt;item&gt;5117&lt;/item&gt;&lt;item&gt;5153&lt;/item&gt;&lt;item&gt;5274&lt;/item&gt;&lt;item&gt;5893&lt;/item&gt;&lt;item&gt;6162&lt;/item&gt;&lt;/record-ids&gt;&lt;/item&gt;&lt;/Libraries&gt;"/>
  </w:docVars>
  <w:rsids>
    <w:rsidRoot w:val="00E0438C"/>
    <w:rsid w:val="0000127C"/>
    <w:rsid w:val="00003351"/>
    <w:rsid w:val="00003C13"/>
    <w:rsid w:val="000046FF"/>
    <w:rsid w:val="00004DFA"/>
    <w:rsid w:val="000054F7"/>
    <w:rsid w:val="0000618B"/>
    <w:rsid w:val="00006F75"/>
    <w:rsid w:val="00007F7C"/>
    <w:rsid w:val="00010205"/>
    <w:rsid w:val="00010219"/>
    <w:rsid w:val="0001080B"/>
    <w:rsid w:val="000114FC"/>
    <w:rsid w:val="00011D3A"/>
    <w:rsid w:val="00011EB8"/>
    <w:rsid w:val="0001241E"/>
    <w:rsid w:val="00013CCA"/>
    <w:rsid w:val="00014475"/>
    <w:rsid w:val="000146D8"/>
    <w:rsid w:val="000150E3"/>
    <w:rsid w:val="0001695B"/>
    <w:rsid w:val="00016A1E"/>
    <w:rsid w:val="0001791F"/>
    <w:rsid w:val="0001792D"/>
    <w:rsid w:val="00020183"/>
    <w:rsid w:val="0002024D"/>
    <w:rsid w:val="00020295"/>
    <w:rsid w:val="00020305"/>
    <w:rsid w:val="00020690"/>
    <w:rsid w:val="00021811"/>
    <w:rsid w:val="00021994"/>
    <w:rsid w:val="00021A9D"/>
    <w:rsid w:val="000221C4"/>
    <w:rsid w:val="00022F88"/>
    <w:rsid w:val="00023727"/>
    <w:rsid w:val="00023949"/>
    <w:rsid w:val="00023ED2"/>
    <w:rsid w:val="00024FC2"/>
    <w:rsid w:val="00025A29"/>
    <w:rsid w:val="00026C8C"/>
    <w:rsid w:val="0002718C"/>
    <w:rsid w:val="00027919"/>
    <w:rsid w:val="000303E5"/>
    <w:rsid w:val="00030A5D"/>
    <w:rsid w:val="00030DA6"/>
    <w:rsid w:val="00030FFD"/>
    <w:rsid w:val="000314FA"/>
    <w:rsid w:val="000323BC"/>
    <w:rsid w:val="00032AB2"/>
    <w:rsid w:val="00033B0C"/>
    <w:rsid w:val="00034BC9"/>
    <w:rsid w:val="00035954"/>
    <w:rsid w:val="00035F06"/>
    <w:rsid w:val="000360D1"/>
    <w:rsid w:val="00036B04"/>
    <w:rsid w:val="0003775E"/>
    <w:rsid w:val="00037869"/>
    <w:rsid w:val="000400F7"/>
    <w:rsid w:val="00040F84"/>
    <w:rsid w:val="0004152A"/>
    <w:rsid w:val="00041E68"/>
    <w:rsid w:val="00041F36"/>
    <w:rsid w:val="000425AE"/>
    <w:rsid w:val="00042D20"/>
    <w:rsid w:val="00042EAC"/>
    <w:rsid w:val="00043C33"/>
    <w:rsid w:val="0004435B"/>
    <w:rsid w:val="000445FD"/>
    <w:rsid w:val="00044891"/>
    <w:rsid w:val="000456AB"/>
    <w:rsid w:val="000464B5"/>
    <w:rsid w:val="00046783"/>
    <w:rsid w:val="000471A7"/>
    <w:rsid w:val="000473C2"/>
    <w:rsid w:val="000501E6"/>
    <w:rsid w:val="0005086F"/>
    <w:rsid w:val="00050A49"/>
    <w:rsid w:val="00051835"/>
    <w:rsid w:val="00051A03"/>
    <w:rsid w:val="00051E90"/>
    <w:rsid w:val="0005346C"/>
    <w:rsid w:val="0005395B"/>
    <w:rsid w:val="0005510D"/>
    <w:rsid w:val="000555FE"/>
    <w:rsid w:val="0005600C"/>
    <w:rsid w:val="00056B06"/>
    <w:rsid w:val="00056C8F"/>
    <w:rsid w:val="00060B89"/>
    <w:rsid w:val="00060F22"/>
    <w:rsid w:val="000615A4"/>
    <w:rsid w:val="00061DC1"/>
    <w:rsid w:val="00063393"/>
    <w:rsid w:val="0006379E"/>
    <w:rsid w:val="00064951"/>
    <w:rsid w:val="000650D8"/>
    <w:rsid w:val="0006602D"/>
    <w:rsid w:val="000700CA"/>
    <w:rsid w:val="0007064A"/>
    <w:rsid w:val="00070BC7"/>
    <w:rsid w:val="00070EFD"/>
    <w:rsid w:val="0007103B"/>
    <w:rsid w:val="0007160D"/>
    <w:rsid w:val="000717F9"/>
    <w:rsid w:val="00074617"/>
    <w:rsid w:val="00074E77"/>
    <w:rsid w:val="000754C7"/>
    <w:rsid w:val="00075EF2"/>
    <w:rsid w:val="000763A6"/>
    <w:rsid w:val="00076D24"/>
    <w:rsid w:val="000800A0"/>
    <w:rsid w:val="00080A60"/>
    <w:rsid w:val="00081D2A"/>
    <w:rsid w:val="00081D41"/>
    <w:rsid w:val="0008233E"/>
    <w:rsid w:val="00082D8C"/>
    <w:rsid w:val="00082FC5"/>
    <w:rsid w:val="0008340B"/>
    <w:rsid w:val="00083689"/>
    <w:rsid w:val="00083897"/>
    <w:rsid w:val="00083C1B"/>
    <w:rsid w:val="0008430A"/>
    <w:rsid w:val="00084C2B"/>
    <w:rsid w:val="00085688"/>
    <w:rsid w:val="00085D3C"/>
    <w:rsid w:val="000869CD"/>
    <w:rsid w:val="00086FB9"/>
    <w:rsid w:val="00087223"/>
    <w:rsid w:val="000873DD"/>
    <w:rsid w:val="00090AC1"/>
    <w:rsid w:val="000911E1"/>
    <w:rsid w:val="00091503"/>
    <w:rsid w:val="00091760"/>
    <w:rsid w:val="000936B2"/>
    <w:rsid w:val="00093D9B"/>
    <w:rsid w:val="00093E73"/>
    <w:rsid w:val="00094235"/>
    <w:rsid w:val="00094D51"/>
    <w:rsid w:val="00095C7D"/>
    <w:rsid w:val="00096429"/>
    <w:rsid w:val="000968EA"/>
    <w:rsid w:val="00096B5D"/>
    <w:rsid w:val="00097584"/>
    <w:rsid w:val="0009791C"/>
    <w:rsid w:val="000A0C58"/>
    <w:rsid w:val="000A0FB1"/>
    <w:rsid w:val="000A115E"/>
    <w:rsid w:val="000A16DB"/>
    <w:rsid w:val="000A18FB"/>
    <w:rsid w:val="000A19E5"/>
    <w:rsid w:val="000A23AC"/>
    <w:rsid w:val="000A2F4C"/>
    <w:rsid w:val="000A34DD"/>
    <w:rsid w:val="000A35AA"/>
    <w:rsid w:val="000A36C0"/>
    <w:rsid w:val="000A52CB"/>
    <w:rsid w:val="000A65A2"/>
    <w:rsid w:val="000A7630"/>
    <w:rsid w:val="000B0B49"/>
    <w:rsid w:val="000B0D13"/>
    <w:rsid w:val="000B168E"/>
    <w:rsid w:val="000B3039"/>
    <w:rsid w:val="000B3449"/>
    <w:rsid w:val="000B3996"/>
    <w:rsid w:val="000B3C49"/>
    <w:rsid w:val="000B4072"/>
    <w:rsid w:val="000B4629"/>
    <w:rsid w:val="000B4DE6"/>
    <w:rsid w:val="000B58E0"/>
    <w:rsid w:val="000B5FCC"/>
    <w:rsid w:val="000B62FB"/>
    <w:rsid w:val="000B69FD"/>
    <w:rsid w:val="000B6A94"/>
    <w:rsid w:val="000B7E92"/>
    <w:rsid w:val="000B7FF9"/>
    <w:rsid w:val="000C08D3"/>
    <w:rsid w:val="000C0C0A"/>
    <w:rsid w:val="000C1B8E"/>
    <w:rsid w:val="000C36DC"/>
    <w:rsid w:val="000C43E2"/>
    <w:rsid w:val="000C49B2"/>
    <w:rsid w:val="000C56E6"/>
    <w:rsid w:val="000C5F8A"/>
    <w:rsid w:val="000C6215"/>
    <w:rsid w:val="000C67B0"/>
    <w:rsid w:val="000C6FF0"/>
    <w:rsid w:val="000C736A"/>
    <w:rsid w:val="000C749E"/>
    <w:rsid w:val="000D00C4"/>
    <w:rsid w:val="000D03C0"/>
    <w:rsid w:val="000D0902"/>
    <w:rsid w:val="000D0A46"/>
    <w:rsid w:val="000D0AA8"/>
    <w:rsid w:val="000D204A"/>
    <w:rsid w:val="000D27D9"/>
    <w:rsid w:val="000D2EA8"/>
    <w:rsid w:val="000D44A8"/>
    <w:rsid w:val="000D56F8"/>
    <w:rsid w:val="000D6481"/>
    <w:rsid w:val="000D67EA"/>
    <w:rsid w:val="000D6EA1"/>
    <w:rsid w:val="000E17E2"/>
    <w:rsid w:val="000E1DA3"/>
    <w:rsid w:val="000E423C"/>
    <w:rsid w:val="000E5CAD"/>
    <w:rsid w:val="000E6BAD"/>
    <w:rsid w:val="000E6D3D"/>
    <w:rsid w:val="000E7033"/>
    <w:rsid w:val="000E706E"/>
    <w:rsid w:val="000F0467"/>
    <w:rsid w:val="000F16E9"/>
    <w:rsid w:val="000F1E1D"/>
    <w:rsid w:val="000F2856"/>
    <w:rsid w:val="000F2E22"/>
    <w:rsid w:val="000F3C39"/>
    <w:rsid w:val="000F3F82"/>
    <w:rsid w:val="000F56DD"/>
    <w:rsid w:val="000F5BB1"/>
    <w:rsid w:val="000F5CA4"/>
    <w:rsid w:val="000F6022"/>
    <w:rsid w:val="000F69BC"/>
    <w:rsid w:val="0010034C"/>
    <w:rsid w:val="001013E1"/>
    <w:rsid w:val="00101504"/>
    <w:rsid w:val="00101E18"/>
    <w:rsid w:val="00101E63"/>
    <w:rsid w:val="00101FE3"/>
    <w:rsid w:val="0010253B"/>
    <w:rsid w:val="00102CDA"/>
    <w:rsid w:val="00102E42"/>
    <w:rsid w:val="0010356F"/>
    <w:rsid w:val="00103B24"/>
    <w:rsid w:val="0010542D"/>
    <w:rsid w:val="001057D8"/>
    <w:rsid w:val="001062F9"/>
    <w:rsid w:val="00106530"/>
    <w:rsid w:val="001067ED"/>
    <w:rsid w:val="00106C8A"/>
    <w:rsid w:val="00106F24"/>
    <w:rsid w:val="00107289"/>
    <w:rsid w:val="001073F2"/>
    <w:rsid w:val="0010747E"/>
    <w:rsid w:val="001079C5"/>
    <w:rsid w:val="00107B95"/>
    <w:rsid w:val="0011012D"/>
    <w:rsid w:val="001109A2"/>
    <w:rsid w:val="0011119A"/>
    <w:rsid w:val="00111494"/>
    <w:rsid w:val="00111B47"/>
    <w:rsid w:val="001120A8"/>
    <w:rsid w:val="001128B8"/>
    <w:rsid w:val="00113056"/>
    <w:rsid w:val="0011315F"/>
    <w:rsid w:val="00113C6F"/>
    <w:rsid w:val="00113CB7"/>
    <w:rsid w:val="00115CC2"/>
    <w:rsid w:val="0011626A"/>
    <w:rsid w:val="001166DD"/>
    <w:rsid w:val="00116AE1"/>
    <w:rsid w:val="00116D8C"/>
    <w:rsid w:val="001176FD"/>
    <w:rsid w:val="00120251"/>
    <w:rsid w:val="001203BB"/>
    <w:rsid w:val="00120CDE"/>
    <w:rsid w:val="00120ED1"/>
    <w:rsid w:val="00121E05"/>
    <w:rsid w:val="001221C0"/>
    <w:rsid w:val="00123024"/>
    <w:rsid w:val="00123156"/>
    <w:rsid w:val="0012348A"/>
    <w:rsid w:val="00123BAC"/>
    <w:rsid w:val="00123E53"/>
    <w:rsid w:val="001240D7"/>
    <w:rsid w:val="0012534A"/>
    <w:rsid w:val="001254A5"/>
    <w:rsid w:val="00125A31"/>
    <w:rsid w:val="00125CF6"/>
    <w:rsid w:val="00125FBB"/>
    <w:rsid w:val="00126419"/>
    <w:rsid w:val="00126C86"/>
    <w:rsid w:val="00126F74"/>
    <w:rsid w:val="00130927"/>
    <w:rsid w:val="00130DA7"/>
    <w:rsid w:val="00131038"/>
    <w:rsid w:val="00131D1B"/>
    <w:rsid w:val="00133773"/>
    <w:rsid w:val="00133AB4"/>
    <w:rsid w:val="0013419D"/>
    <w:rsid w:val="0013433B"/>
    <w:rsid w:val="001344AE"/>
    <w:rsid w:val="00134BF8"/>
    <w:rsid w:val="0013529C"/>
    <w:rsid w:val="001368FD"/>
    <w:rsid w:val="0013765F"/>
    <w:rsid w:val="00137B74"/>
    <w:rsid w:val="00137C24"/>
    <w:rsid w:val="001402D7"/>
    <w:rsid w:val="00140794"/>
    <w:rsid w:val="00140BBF"/>
    <w:rsid w:val="00141919"/>
    <w:rsid w:val="00141B9E"/>
    <w:rsid w:val="0014286B"/>
    <w:rsid w:val="00142B0D"/>
    <w:rsid w:val="00142C73"/>
    <w:rsid w:val="00143015"/>
    <w:rsid w:val="001437D2"/>
    <w:rsid w:val="00145898"/>
    <w:rsid w:val="0014629B"/>
    <w:rsid w:val="00146518"/>
    <w:rsid w:val="0014723C"/>
    <w:rsid w:val="00147739"/>
    <w:rsid w:val="00147FF1"/>
    <w:rsid w:val="001510CE"/>
    <w:rsid w:val="0015130D"/>
    <w:rsid w:val="00151BA2"/>
    <w:rsid w:val="00152F4C"/>
    <w:rsid w:val="001539E6"/>
    <w:rsid w:val="00154565"/>
    <w:rsid w:val="00154875"/>
    <w:rsid w:val="00154CB8"/>
    <w:rsid w:val="00156C2A"/>
    <w:rsid w:val="00156E2D"/>
    <w:rsid w:val="00156FA7"/>
    <w:rsid w:val="00157752"/>
    <w:rsid w:val="001577B4"/>
    <w:rsid w:val="00157978"/>
    <w:rsid w:val="00157F25"/>
    <w:rsid w:val="00160DB3"/>
    <w:rsid w:val="0016149D"/>
    <w:rsid w:val="00161AB9"/>
    <w:rsid w:val="00161D67"/>
    <w:rsid w:val="00162318"/>
    <w:rsid w:val="00163839"/>
    <w:rsid w:val="00164542"/>
    <w:rsid w:val="001645D7"/>
    <w:rsid w:val="00165206"/>
    <w:rsid w:val="00165882"/>
    <w:rsid w:val="00165A00"/>
    <w:rsid w:val="00166CB4"/>
    <w:rsid w:val="00166F37"/>
    <w:rsid w:val="00167924"/>
    <w:rsid w:val="001711EC"/>
    <w:rsid w:val="00171EC2"/>
    <w:rsid w:val="001730FD"/>
    <w:rsid w:val="00173875"/>
    <w:rsid w:val="00173A29"/>
    <w:rsid w:val="00173BD1"/>
    <w:rsid w:val="00173CFB"/>
    <w:rsid w:val="00174014"/>
    <w:rsid w:val="001746EC"/>
    <w:rsid w:val="00174F9F"/>
    <w:rsid w:val="0017530C"/>
    <w:rsid w:val="00175708"/>
    <w:rsid w:val="001769B1"/>
    <w:rsid w:val="00176F81"/>
    <w:rsid w:val="00177392"/>
    <w:rsid w:val="00177A90"/>
    <w:rsid w:val="00177AD4"/>
    <w:rsid w:val="0018002F"/>
    <w:rsid w:val="001800EA"/>
    <w:rsid w:val="0018163F"/>
    <w:rsid w:val="001823C0"/>
    <w:rsid w:val="00182495"/>
    <w:rsid w:val="00182977"/>
    <w:rsid w:val="0018321E"/>
    <w:rsid w:val="00183443"/>
    <w:rsid w:val="001837DB"/>
    <w:rsid w:val="00184448"/>
    <w:rsid w:val="00184965"/>
    <w:rsid w:val="00185A32"/>
    <w:rsid w:val="00185E08"/>
    <w:rsid w:val="00185E34"/>
    <w:rsid w:val="00186403"/>
    <w:rsid w:val="00187969"/>
    <w:rsid w:val="00190417"/>
    <w:rsid w:val="00190D6B"/>
    <w:rsid w:val="00190D8E"/>
    <w:rsid w:val="001920B3"/>
    <w:rsid w:val="001931A4"/>
    <w:rsid w:val="00193B82"/>
    <w:rsid w:val="001943C0"/>
    <w:rsid w:val="0019485F"/>
    <w:rsid w:val="001948E5"/>
    <w:rsid w:val="00194B96"/>
    <w:rsid w:val="00195A97"/>
    <w:rsid w:val="001964C4"/>
    <w:rsid w:val="001966A3"/>
    <w:rsid w:val="001968DE"/>
    <w:rsid w:val="00197D97"/>
    <w:rsid w:val="001A09DC"/>
    <w:rsid w:val="001A0D57"/>
    <w:rsid w:val="001A0F19"/>
    <w:rsid w:val="001A10EE"/>
    <w:rsid w:val="001A159B"/>
    <w:rsid w:val="001A19CF"/>
    <w:rsid w:val="001A1F8D"/>
    <w:rsid w:val="001A2059"/>
    <w:rsid w:val="001A23DD"/>
    <w:rsid w:val="001A2DA7"/>
    <w:rsid w:val="001A326E"/>
    <w:rsid w:val="001A33C2"/>
    <w:rsid w:val="001A3620"/>
    <w:rsid w:val="001A3B79"/>
    <w:rsid w:val="001A4A44"/>
    <w:rsid w:val="001A6E30"/>
    <w:rsid w:val="001A74F5"/>
    <w:rsid w:val="001A7BBC"/>
    <w:rsid w:val="001A7D2F"/>
    <w:rsid w:val="001B0022"/>
    <w:rsid w:val="001B04BD"/>
    <w:rsid w:val="001B12F1"/>
    <w:rsid w:val="001B1375"/>
    <w:rsid w:val="001B2C7D"/>
    <w:rsid w:val="001B31B9"/>
    <w:rsid w:val="001B31F8"/>
    <w:rsid w:val="001B4142"/>
    <w:rsid w:val="001B6509"/>
    <w:rsid w:val="001B70F4"/>
    <w:rsid w:val="001B760B"/>
    <w:rsid w:val="001B7712"/>
    <w:rsid w:val="001C0989"/>
    <w:rsid w:val="001C0A36"/>
    <w:rsid w:val="001C1757"/>
    <w:rsid w:val="001C254A"/>
    <w:rsid w:val="001C2C64"/>
    <w:rsid w:val="001C3738"/>
    <w:rsid w:val="001C3E52"/>
    <w:rsid w:val="001C4AA3"/>
    <w:rsid w:val="001C4B5D"/>
    <w:rsid w:val="001C4E9B"/>
    <w:rsid w:val="001C4EB9"/>
    <w:rsid w:val="001C4F04"/>
    <w:rsid w:val="001C5E4F"/>
    <w:rsid w:val="001C6C3B"/>
    <w:rsid w:val="001C6F99"/>
    <w:rsid w:val="001C72EC"/>
    <w:rsid w:val="001D0735"/>
    <w:rsid w:val="001D13BA"/>
    <w:rsid w:val="001D19D9"/>
    <w:rsid w:val="001D1FDC"/>
    <w:rsid w:val="001D28CD"/>
    <w:rsid w:val="001D3F68"/>
    <w:rsid w:val="001D49BD"/>
    <w:rsid w:val="001D50BE"/>
    <w:rsid w:val="001D54AB"/>
    <w:rsid w:val="001D5C1A"/>
    <w:rsid w:val="001D6377"/>
    <w:rsid w:val="001D7117"/>
    <w:rsid w:val="001D740C"/>
    <w:rsid w:val="001D785A"/>
    <w:rsid w:val="001E0BF7"/>
    <w:rsid w:val="001E0C76"/>
    <w:rsid w:val="001E125E"/>
    <w:rsid w:val="001E22DE"/>
    <w:rsid w:val="001E2E00"/>
    <w:rsid w:val="001E3223"/>
    <w:rsid w:val="001E3E03"/>
    <w:rsid w:val="001E47D8"/>
    <w:rsid w:val="001E60B0"/>
    <w:rsid w:val="001E7C7A"/>
    <w:rsid w:val="001F1059"/>
    <w:rsid w:val="001F1557"/>
    <w:rsid w:val="001F1F34"/>
    <w:rsid w:val="001F1F38"/>
    <w:rsid w:val="001F33A8"/>
    <w:rsid w:val="001F3EEF"/>
    <w:rsid w:val="001F4566"/>
    <w:rsid w:val="001F4D06"/>
    <w:rsid w:val="001F4D71"/>
    <w:rsid w:val="001F4E31"/>
    <w:rsid w:val="001F51BE"/>
    <w:rsid w:val="001F5243"/>
    <w:rsid w:val="001F5AF0"/>
    <w:rsid w:val="001F5B42"/>
    <w:rsid w:val="001F626F"/>
    <w:rsid w:val="001F7DD4"/>
    <w:rsid w:val="00200537"/>
    <w:rsid w:val="002008FF"/>
    <w:rsid w:val="002041D9"/>
    <w:rsid w:val="0020433B"/>
    <w:rsid w:val="00204588"/>
    <w:rsid w:val="00204B45"/>
    <w:rsid w:val="00204F36"/>
    <w:rsid w:val="00205658"/>
    <w:rsid w:val="00206337"/>
    <w:rsid w:val="00207533"/>
    <w:rsid w:val="00207662"/>
    <w:rsid w:val="002111F0"/>
    <w:rsid w:val="0021173F"/>
    <w:rsid w:val="00211E15"/>
    <w:rsid w:val="00212271"/>
    <w:rsid w:val="00212842"/>
    <w:rsid w:val="002128B7"/>
    <w:rsid w:val="00212B20"/>
    <w:rsid w:val="00213C49"/>
    <w:rsid w:val="00213D89"/>
    <w:rsid w:val="00214181"/>
    <w:rsid w:val="00214FFF"/>
    <w:rsid w:val="002159DB"/>
    <w:rsid w:val="00216145"/>
    <w:rsid w:val="0021622D"/>
    <w:rsid w:val="00216E65"/>
    <w:rsid w:val="00217898"/>
    <w:rsid w:val="00217AD3"/>
    <w:rsid w:val="00217F2A"/>
    <w:rsid w:val="00220242"/>
    <w:rsid w:val="002208B6"/>
    <w:rsid w:val="00220B4B"/>
    <w:rsid w:val="002210B6"/>
    <w:rsid w:val="0022215F"/>
    <w:rsid w:val="0022217C"/>
    <w:rsid w:val="00222FD5"/>
    <w:rsid w:val="00223C0C"/>
    <w:rsid w:val="00223DEB"/>
    <w:rsid w:val="0022428E"/>
    <w:rsid w:val="0022491B"/>
    <w:rsid w:val="00224A90"/>
    <w:rsid w:val="00225557"/>
    <w:rsid w:val="0022687A"/>
    <w:rsid w:val="0022721D"/>
    <w:rsid w:val="002275A7"/>
    <w:rsid w:val="0023024D"/>
    <w:rsid w:val="0023024F"/>
    <w:rsid w:val="00230C88"/>
    <w:rsid w:val="00230E5A"/>
    <w:rsid w:val="0023100D"/>
    <w:rsid w:val="0023124D"/>
    <w:rsid w:val="002318F2"/>
    <w:rsid w:val="002324D3"/>
    <w:rsid w:val="002326F6"/>
    <w:rsid w:val="0023348B"/>
    <w:rsid w:val="00233682"/>
    <w:rsid w:val="00233AA1"/>
    <w:rsid w:val="00233FA1"/>
    <w:rsid w:val="00236AF8"/>
    <w:rsid w:val="00237358"/>
    <w:rsid w:val="00237569"/>
    <w:rsid w:val="002406FC"/>
    <w:rsid w:val="00240A2B"/>
    <w:rsid w:val="00240A38"/>
    <w:rsid w:val="002413C9"/>
    <w:rsid w:val="00241660"/>
    <w:rsid w:val="0024179E"/>
    <w:rsid w:val="00242B64"/>
    <w:rsid w:val="00242C00"/>
    <w:rsid w:val="002453DC"/>
    <w:rsid w:val="00245699"/>
    <w:rsid w:val="00245943"/>
    <w:rsid w:val="00245B24"/>
    <w:rsid w:val="00246143"/>
    <w:rsid w:val="0024654A"/>
    <w:rsid w:val="00246ACB"/>
    <w:rsid w:val="002502E2"/>
    <w:rsid w:val="0025035E"/>
    <w:rsid w:val="002505B8"/>
    <w:rsid w:val="00250ADF"/>
    <w:rsid w:val="00250F12"/>
    <w:rsid w:val="0025116D"/>
    <w:rsid w:val="002514E5"/>
    <w:rsid w:val="00252635"/>
    <w:rsid w:val="00252B22"/>
    <w:rsid w:val="00254008"/>
    <w:rsid w:val="00254C15"/>
    <w:rsid w:val="002577B1"/>
    <w:rsid w:val="00257AF5"/>
    <w:rsid w:val="00257DB7"/>
    <w:rsid w:val="00260FBF"/>
    <w:rsid w:val="0026192F"/>
    <w:rsid w:val="00261DAD"/>
    <w:rsid w:val="00261DFD"/>
    <w:rsid w:val="002625C5"/>
    <w:rsid w:val="00262DFB"/>
    <w:rsid w:val="002633BB"/>
    <w:rsid w:val="0026403E"/>
    <w:rsid w:val="002645A6"/>
    <w:rsid w:val="002656E0"/>
    <w:rsid w:val="00265B03"/>
    <w:rsid w:val="00265EBE"/>
    <w:rsid w:val="0026702F"/>
    <w:rsid w:val="00270FEB"/>
    <w:rsid w:val="002724BA"/>
    <w:rsid w:val="00272978"/>
    <w:rsid w:val="0027387A"/>
    <w:rsid w:val="00273B20"/>
    <w:rsid w:val="00274E60"/>
    <w:rsid w:val="0027629D"/>
    <w:rsid w:val="00277D14"/>
    <w:rsid w:val="00277D2A"/>
    <w:rsid w:val="00280072"/>
    <w:rsid w:val="00280777"/>
    <w:rsid w:val="00280DD3"/>
    <w:rsid w:val="00280F80"/>
    <w:rsid w:val="00281C2E"/>
    <w:rsid w:val="00282840"/>
    <w:rsid w:val="0028309E"/>
    <w:rsid w:val="002831C1"/>
    <w:rsid w:val="002833EA"/>
    <w:rsid w:val="002834BA"/>
    <w:rsid w:val="0028376E"/>
    <w:rsid w:val="00283EBE"/>
    <w:rsid w:val="0028435D"/>
    <w:rsid w:val="0028656A"/>
    <w:rsid w:val="002868CC"/>
    <w:rsid w:val="002869DE"/>
    <w:rsid w:val="00286A74"/>
    <w:rsid w:val="00286D05"/>
    <w:rsid w:val="00286D37"/>
    <w:rsid w:val="00286D46"/>
    <w:rsid w:val="00287B72"/>
    <w:rsid w:val="002914E8"/>
    <w:rsid w:val="0029226A"/>
    <w:rsid w:val="002929B3"/>
    <w:rsid w:val="002930EC"/>
    <w:rsid w:val="002932AF"/>
    <w:rsid w:val="00294CF9"/>
    <w:rsid w:val="002953AC"/>
    <w:rsid w:val="00295D07"/>
    <w:rsid w:val="0029610D"/>
    <w:rsid w:val="0029667B"/>
    <w:rsid w:val="00296B7C"/>
    <w:rsid w:val="002970E3"/>
    <w:rsid w:val="00297283"/>
    <w:rsid w:val="0029742F"/>
    <w:rsid w:val="002A0126"/>
    <w:rsid w:val="002A0705"/>
    <w:rsid w:val="002A0B7D"/>
    <w:rsid w:val="002A3212"/>
    <w:rsid w:val="002A3365"/>
    <w:rsid w:val="002A33C6"/>
    <w:rsid w:val="002A38B2"/>
    <w:rsid w:val="002A3C5D"/>
    <w:rsid w:val="002A5191"/>
    <w:rsid w:val="002A58C3"/>
    <w:rsid w:val="002A6DFA"/>
    <w:rsid w:val="002A79C9"/>
    <w:rsid w:val="002B02CD"/>
    <w:rsid w:val="002B02EB"/>
    <w:rsid w:val="002B0BB5"/>
    <w:rsid w:val="002B1115"/>
    <w:rsid w:val="002B274F"/>
    <w:rsid w:val="002B35BB"/>
    <w:rsid w:val="002B55EE"/>
    <w:rsid w:val="002B6106"/>
    <w:rsid w:val="002B6311"/>
    <w:rsid w:val="002B6C69"/>
    <w:rsid w:val="002B6CE1"/>
    <w:rsid w:val="002B7610"/>
    <w:rsid w:val="002B7805"/>
    <w:rsid w:val="002B7D85"/>
    <w:rsid w:val="002C266D"/>
    <w:rsid w:val="002C2A2F"/>
    <w:rsid w:val="002C3CCF"/>
    <w:rsid w:val="002C4624"/>
    <w:rsid w:val="002C4A5B"/>
    <w:rsid w:val="002C514E"/>
    <w:rsid w:val="002C54A5"/>
    <w:rsid w:val="002C6659"/>
    <w:rsid w:val="002D03E6"/>
    <w:rsid w:val="002D0419"/>
    <w:rsid w:val="002D0CD9"/>
    <w:rsid w:val="002D0CF7"/>
    <w:rsid w:val="002D0E0F"/>
    <w:rsid w:val="002D1365"/>
    <w:rsid w:val="002D28EA"/>
    <w:rsid w:val="002D38A7"/>
    <w:rsid w:val="002D38B8"/>
    <w:rsid w:val="002D39E2"/>
    <w:rsid w:val="002D3B56"/>
    <w:rsid w:val="002D3FD4"/>
    <w:rsid w:val="002D46C6"/>
    <w:rsid w:val="002D46E5"/>
    <w:rsid w:val="002D4C5D"/>
    <w:rsid w:val="002D4DC4"/>
    <w:rsid w:val="002D4E77"/>
    <w:rsid w:val="002D51C3"/>
    <w:rsid w:val="002D5645"/>
    <w:rsid w:val="002D649A"/>
    <w:rsid w:val="002D687A"/>
    <w:rsid w:val="002D79E8"/>
    <w:rsid w:val="002E013F"/>
    <w:rsid w:val="002E063A"/>
    <w:rsid w:val="002E071D"/>
    <w:rsid w:val="002E0724"/>
    <w:rsid w:val="002E0BED"/>
    <w:rsid w:val="002E0EEF"/>
    <w:rsid w:val="002E13B2"/>
    <w:rsid w:val="002E2979"/>
    <w:rsid w:val="002E2AC7"/>
    <w:rsid w:val="002E2D87"/>
    <w:rsid w:val="002E32D1"/>
    <w:rsid w:val="002E3CA3"/>
    <w:rsid w:val="002E45CC"/>
    <w:rsid w:val="002E4E4F"/>
    <w:rsid w:val="002E5563"/>
    <w:rsid w:val="002E56B6"/>
    <w:rsid w:val="002E6359"/>
    <w:rsid w:val="002E6362"/>
    <w:rsid w:val="002F0F99"/>
    <w:rsid w:val="002F0FDF"/>
    <w:rsid w:val="002F3FB5"/>
    <w:rsid w:val="002F417E"/>
    <w:rsid w:val="002F577B"/>
    <w:rsid w:val="002F5BD1"/>
    <w:rsid w:val="002F62C0"/>
    <w:rsid w:val="002F65C1"/>
    <w:rsid w:val="002F69F7"/>
    <w:rsid w:val="002F7661"/>
    <w:rsid w:val="002F7A2D"/>
    <w:rsid w:val="00300457"/>
    <w:rsid w:val="003030F9"/>
    <w:rsid w:val="00303CF0"/>
    <w:rsid w:val="00305534"/>
    <w:rsid w:val="00306FFC"/>
    <w:rsid w:val="003101E1"/>
    <w:rsid w:val="003105AA"/>
    <w:rsid w:val="00311028"/>
    <w:rsid w:val="0031179B"/>
    <w:rsid w:val="003118F6"/>
    <w:rsid w:val="00312535"/>
    <w:rsid w:val="00312B07"/>
    <w:rsid w:val="00312FB2"/>
    <w:rsid w:val="00313BA3"/>
    <w:rsid w:val="00316642"/>
    <w:rsid w:val="00320364"/>
    <w:rsid w:val="003206E6"/>
    <w:rsid w:val="00320855"/>
    <w:rsid w:val="00320A8E"/>
    <w:rsid w:val="003210C8"/>
    <w:rsid w:val="003212D1"/>
    <w:rsid w:val="003229E8"/>
    <w:rsid w:val="00324574"/>
    <w:rsid w:val="00324897"/>
    <w:rsid w:val="0032494F"/>
    <w:rsid w:val="003251E4"/>
    <w:rsid w:val="00325201"/>
    <w:rsid w:val="00325B53"/>
    <w:rsid w:val="00325BB1"/>
    <w:rsid w:val="00326587"/>
    <w:rsid w:val="003269E7"/>
    <w:rsid w:val="00326CEF"/>
    <w:rsid w:val="003274F6"/>
    <w:rsid w:val="00330215"/>
    <w:rsid w:val="00330B5E"/>
    <w:rsid w:val="00330CA9"/>
    <w:rsid w:val="00332099"/>
    <w:rsid w:val="003332B2"/>
    <w:rsid w:val="00333B5A"/>
    <w:rsid w:val="00333C6C"/>
    <w:rsid w:val="003345D0"/>
    <w:rsid w:val="00334E67"/>
    <w:rsid w:val="00335A54"/>
    <w:rsid w:val="00337220"/>
    <w:rsid w:val="003373E5"/>
    <w:rsid w:val="00340BDD"/>
    <w:rsid w:val="003410CF"/>
    <w:rsid w:val="003413F7"/>
    <w:rsid w:val="003419D2"/>
    <w:rsid w:val="00341C48"/>
    <w:rsid w:val="003421D0"/>
    <w:rsid w:val="00342C7B"/>
    <w:rsid w:val="00342D8A"/>
    <w:rsid w:val="00342DED"/>
    <w:rsid w:val="003433BF"/>
    <w:rsid w:val="003436A3"/>
    <w:rsid w:val="00344125"/>
    <w:rsid w:val="00344424"/>
    <w:rsid w:val="00344E59"/>
    <w:rsid w:val="00344F5F"/>
    <w:rsid w:val="0034535F"/>
    <w:rsid w:val="0034598D"/>
    <w:rsid w:val="00345DC5"/>
    <w:rsid w:val="003469D1"/>
    <w:rsid w:val="003473DF"/>
    <w:rsid w:val="00347A89"/>
    <w:rsid w:val="00347DB2"/>
    <w:rsid w:val="003508A3"/>
    <w:rsid w:val="003508E5"/>
    <w:rsid w:val="00350C9D"/>
    <w:rsid w:val="00351409"/>
    <w:rsid w:val="00351FB2"/>
    <w:rsid w:val="003521A4"/>
    <w:rsid w:val="003525D1"/>
    <w:rsid w:val="003530C9"/>
    <w:rsid w:val="00353FBD"/>
    <w:rsid w:val="0035470D"/>
    <w:rsid w:val="00354D1E"/>
    <w:rsid w:val="00355682"/>
    <w:rsid w:val="00356045"/>
    <w:rsid w:val="003570D4"/>
    <w:rsid w:val="00357DDB"/>
    <w:rsid w:val="00357EAE"/>
    <w:rsid w:val="00361A28"/>
    <w:rsid w:val="00361B95"/>
    <w:rsid w:val="00361E12"/>
    <w:rsid w:val="00361E69"/>
    <w:rsid w:val="0036221E"/>
    <w:rsid w:val="00362354"/>
    <w:rsid w:val="00362D10"/>
    <w:rsid w:val="00363068"/>
    <w:rsid w:val="00363327"/>
    <w:rsid w:val="003634F9"/>
    <w:rsid w:val="003642D4"/>
    <w:rsid w:val="003647C2"/>
    <w:rsid w:val="003647EC"/>
    <w:rsid w:val="003654A3"/>
    <w:rsid w:val="00365745"/>
    <w:rsid w:val="003661AA"/>
    <w:rsid w:val="003664C4"/>
    <w:rsid w:val="00366A72"/>
    <w:rsid w:val="00366FDC"/>
    <w:rsid w:val="00367792"/>
    <w:rsid w:val="003677F1"/>
    <w:rsid w:val="00367923"/>
    <w:rsid w:val="00367E23"/>
    <w:rsid w:val="00367F6A"/>
    <w:rsid w:val="00370074"/>
    <w:rsid w:val="00370B12"/>
    <w:rsid w:val="00371B9E"/>
    <w:rsid w:val="00371CC5"/>
    <w:rsid w:val="0037229A"/>
    <w:rsid w:val="00372F8B"/>
    <w:rsid w:val="00373232"/>
    <w:rsid w:val="0037518F"/>
    <w:rsid w:val="00375612"/>
    <w:rsid w:val="003769FA"/>
    <w:rsid w:val="00380180"/>
    <w:rsid w:val="00381791"/>
    <w:rsid w:val="00382A78"/>
    <w:rsid w:val="00382AD2"/>
    <w:rsid w:val="003860D4"/>
    <w:rsid w:val="00387380"/>
    <w:rsid w:val="00387FED"/>
    <w:rsid w:val="003903F8"/>
    <w:rsid w:val="003905C4"/>
    <w:rsid w:val="00391E4A"/>
    <w:rsid w:val="00391F49"/>
    <w:rsid w:val="00392479"/>
    <w:rsid w:val="003927E1"/>
    <w:rsid w:val="00392BCB"/>
    <w:rsid w:val="00392C96"/>
    <w:rsid w:val="003930B6"/>
    <w:rsid w:val="00393962"/>
    <w:rsid w:val="00393DF6"/>
    <w:rsid w:val="00394435"/>
    <w:rsid w:val="00394833"/>
    <w:rsid w:val="00395ED6"/>
    <w:rsid w:val="00396310"/>
    <w:rsid w:val="003969A4"/>
    <w:rsid w:val="0039765B"/>
    <w:rsid w:val="003A0EB7"/>
    <w:rsid w:val="003A1CC6"/>
    <w:rsid w:val="003A2B1F"/>
    <w:rsid w:val="003A2FEB"/>
    <w:rsid w:val="003A44D3"/>
    <w:rsid w:val="003A4E97"/>
    <w:rsid w:val="003A59E5"/>
    <w:rsid w:val="003A62DF"/>
    <w:rsid w:val="003A6AA0"/>
    <w:rsid w:val="003B0B1C"/>
    <w:rsid w:val="003B0B7A"/>
    <w:rsid w:val="003B0C3E"/>
    <w:rsid w:val="003B0DBA"/>
    <w:rsid w:val="003B17A1"/>
    <w:rsid w:val="003B2546"/>
    <w:rsid w:val="003B2666"/>
    <w:rsid w:val="003B2C54"/>
    <w:rsid w:val="003B31CC"/>
    <w:rsid w:val="003B3E28"/>
    <w:rsid w:val="003B5137"/>
    <w:rsid w:val="003B5D11"/>
    <w:rsid w:val="003B5D98"/>
    <w:rsid w:val="003B70AD"/>
    <w:rsid w:val="003B7148"/>
    <w:rsid w:val="003B759C"/>
    <w:rsid w:val="003C004F"/>
    <w:rsid w:val="003C02AA"/>
    <w:rsid w:val="003C0769"/>
    <w:rsid w:val="003C079F"/>
    <w:rsid w:val="003C10A2"/>
    <w:rsid w:val="003C198A"/>
    <w:rsid w:val="003C2FF2"/>
    <w:rsid w:val="003C3795"/>
    <w:rsid w:val="003C4272"/>
    <w:rsid w:val="003C44F4"/>
    <w:rsid w:val="003C4BF2"/>
    <w:rsid w:val="003C4CBC"/>
    <w:rsid w:val="003C50DF"/>
    <w:rsid w:val="003C5329"/>
    <w:rsid w:val="003C556F"/>
    <w:rsid w:val="003C58C9"/>
    <w:rsid w:val="003C58E9"/>
    <w:rsid w:val="003C62BF"/>
    <w:rsid w:val="003C6858"/>
    <w:rsid w:val="003C690C"/>
    <w:rsid w:val="003C6AEE"/>
    <w:rsid w:val="003C6FBE"/>
    <w:rsid w:val="003C7AEA"/>
    <w:rsid w:val="003C7DAC"/>
    <w:rsid w:val="003D121F"/>
    <w:rsid w:val="003D13DF"/>
    <w:rsid w:val="003D1A87"/>
    <w:rsid w:val="003D1F48"/>
    <w:rsid w:val="003D34C8"/>
    <w:rsid w:val="003D4482"/>
    <w:rsid w:val="003D4486"/>
    <w:rsid w:val="003D5E55"/>
    <w:rsid w:val="003D5F4C"/>
    <w:rsid w:val="003D68E4"/>
    <w:rsid w:val="003D6A6E"/>
    <w:rsid w:val="003D73B7"/>
    <w:rsid w:val="003D74A2"/>
    <w:rsid w:val="003E21B4"/>
    <w:rsid w:val="003E2E5F"/>
    <w:rsid w:val="003E349E"/>
    <w:rsid w:val="003E3506"/>
    <w:rsid w:val="003E3BC9"/>
    <w:rsid w:val="003E45DC"/>
    <w:rsid w:val="003E46C5"/>
    <w:rsid w:val="003E4A71"/>
    <w:rsid w:val="003F0E06"/>
    <w:rsid w:val="003F0F29"/>
    <w:rsid w:val="003F1072"/>
    <w:rsid w:val="003F1C08"/>
    <w:rsid w:val="003F215B"/>
    <w:rsid w:val="003F21ED"/>
    <w:rsid w:val="003F322E"/>
    <w:rsid w:val="003F34CB"/>
    <w:rsid w:val="003F4A09"/>
    <w:rsid w:val="003F4B6F"/>
    <w:rsid w:val="003F54C9"/>
    <w:rsid w:val="003F565F"/>
    <w:rsid w:val="003F6442"/>
    <w:rsid w:val="003F67D8"/>
    <w:rsid w:val="004004DC"/>
    <w:rsid w:val="004009D6"/>
    <w:rsid w:val="00401340"/>
    <w:rsid w:val="00401961"/>
    <w:rsid w:val="00401D01"/>
    <w:rsid w:val="004022FF"/>
    <w:rsid w:val="00403669"/>
    <w:rsid w:val="00403C55"/>
    <w:rsid w:val="00403D44"/>
    <w:rsid w:val="00403F08"/>
    <w:rsid w:val="00404577"/>
    <w:rsid w:val="00404D91"/>
    <w:rsid w:val="00405203"/>
    <w:rsid w:val="00406215"/>
    <w:rsid w:val="00406B1E"/>
    <w:rsid w:val="0040716E"/>
    <w:rsid w:val="00407DFF"/>
    <w:rsid w:val="0041041B"/>
    <w:rsid w:val="004106B3"/>
    <w:rsid w:val="00410823"/>
    <w:rsid w:val="00411583"/>
    <w:rsid w:val="0041172F"/>
    <w:rsid w:val="00412C92"/>
    <w:rsid w:val="00412CD9"/>
    <w:rsid w:val="00413322"/>
    <w:rsid w:val="00413E05"/>
    <w:rsid w:val="004147A6"/>
    <w:rsid w:val="00414C8D"/>
    <w:rsid w:val="00415ABA"/>
    <w:rsid w:val="00417D66"/>
    <w:rsid w:val="00420FFD"/>
    <w:rsid w:val="004213E6"/>
    <w:rsid w:val="004216EA"/>
    <w:rsid w:val="00421AA5"/>
    <w:rsid w:val="00421D11"/>
    <w:rsid w:val="00422113"/>
    <w:rsid w:val="004224C2"/>
    <w:rsid w:val="00424FCC"/>
    <w:rsid w:val="00424FE1"/>
    <w:rsid w:val="0042555A"/>
    <w:rsid w:val="0042666D"/>
    <w:rsid w:val="00431007"/>
    <w:rsid w:val="00431383"/>
    <w:rsid w:val="00431D5A"/>
    <w:rsid w:val="0043233E"/>
    <w:rsid w:val="00432523"/>
    <w:rsid w:val="00432971"/>
    <w:rsid w:val="00432EFF"/>
    <w:rsid w:val="00432F8C"/>
    <w:rsid w:val="00434AC8"/>
    <w:rsid w:val="00435403"/>
    <w:rsid w:val="00436EAD"/>
    <w:rsid w:val="00437043"/>
    <w:rsid w:val="0043708A"/>
    <w:rsid w:val="004377D4"/>
    <w:rsid w:val="00437CB7"/>
    <w:rsid w:val="00442552"/>
    <w:rsid w:val="004425F7"/>
    <w:rsid w:val="004437CE"/>
    <w:rsid w:val="00443859"/>
    <w:rsid w:val="004438EB"/>
    <w:rsid w:val="00443BE3"/>
    <w:rsid w:val="00444B8E"/>
    <w:rsid w:val="00445F52"/>
    <w:rsid w:val="00446876"/>
    <w:rsid w:val="004470A1"/>
    <w:rsid w:val="004473A0"/>
    <w:rsid w:val="00447431"/>
    <w:rsid w:val="004479C2"/>
    <w:rsid w:val="00447A2F"/>
    <w:rsid w:val="004500E9"/>
    <w:rsid w:val="00453C33"/>
    <w:rsid w:val="00454CB1"/>
    <w:rsid w:val="00454FE5"/>
    <w:rsid w:val="0045539D"/>
    <w:rsid w:val="00455D23"/>
    <w:rsid w:val="00457561"/>
    <w:rsid w:val="00460595"/>
    <w:rsid w:val="00460CCE"/>
    <w:rsid w:val="004619B4"/>
    <w:rsid w:val="00461FEC"/>
    <w:rsid w:val="00462085"/>
    <w:rsid w:val="004630F7"/>
    <w:rsid w:val="00463886"/>
    <w:rsid w:val="00463B5B"/>
    <w:rsid w:val="00463C01"/>
    <w:rsid w:val="004647AB"/>
    <w:rsid w:val="00464B7F"/>
    <w:rsid w:val="004653BB"/>
    <w:rsid w:val="0046604E"/>
    <w:rsid w:val="00466273"/>
    <w:rsid w:val="004667B3"/>
    <w:rsid w:val="00466C57"/>
    <w:rsid w:val="00466D86"/>
    <w:rsid w:val="004676D1"/>
    <w:rsid w:val="00470234"/>
    <w:rsid w:val="00470366"/>
    <w:rsid w:val="004707A3"/>
    <w:rsid w:val="00470948"/>
    <w:rsid w:val="00471800"/>
    <w:rsid w:val="00471E12"/>
    <w:rsid w:val="00472B12"/>
    <w:rsid w:val="00473306"/>
    <w:rsid w:val="00474121"/>
    <w:rsid w:val="00474C1F"/>
    <w:rsid w:val="004759E2"/>
    <w:rsid w:val="00476BAA"/>
    <w:rsid w:val="00476C3E"/>
    <w:rsid w:val="0047704F"/>
    <w:rsid w:val="00477445"/>
    <w:rsid w:val="00477D9A"/>
    <w:rsid w:val="00480885"/>
    <w:rsid w:val="004809A3"/>
    <w:rsid w:val="00482176"/>
    <w:rsid w:val="004821D0"/>
    <w:rsid w:val="004823F1"/>
    <w:rsid w:val="0048279C"/>
    <w:rsid w:val="00482C68"/>
    <w:rsid w:val="00483BCE"/>
    <w:rsid w:val="00484F50"/>
    <w:rsid w:val="004851E2"/>
    <w:rsid w:val="00485A45"/>
    <w:rsid w:val="00485B14"/>
    <w:rsid w:val="00485EA7"/>
    <w:rsid w:val="00487465"/>
    <w:rsid w:val="004874B0"/>
    <w:rsid w:val="00487723"/>
    <w:rsid w:val="00487A0F"/>
    <w:rsid w:val="00490548"/>
    <w:rsid w:val="00490B2A"/>
    <w:rsid w:val="00491E3C"/>
    <w:rsid w:val="004935B4"/>
    <w:rsid w:val="00493A24"/>
    <w:rsid w:val="00493CCB"/>
    <w:rsid w:val="0049596C"/>
    <w:rsid w:val="004961AC"/>
    <w:rsid w:val="00497179"/>
    <w:rsid w:val="0049733C"/>
    <w:rsid w:val="00497562"/>
    <w:rsid w:val="004A0027"/>
    <w:rsid w:val="004A0267"/>
    <w:rsid w:val="004A0723"/>
    <w:rsid w:val="004A1CD2"/>
    <w:rsid w:val="004A1D9C"/>
    <w:rsid w:val="004A2617"/>
    <w:rsid w:val="004A2B7D"/>
    <w:rsid w:val="004A326B"/>
    <w:rsid w:val="004A50B2"/>
    <w:rsid w:val="004A5209"/>
    <w:rsid w:val="004A5256"/>
    <w:rsid w:val="004A5ADB"/>
    <w:rsid w:val="004A5D74"/>
    <w:rsid w:val="004A5DA3"/>
    <w:rsid w:val="004A690F"/>
    <w:rsid w:val="004A724A"/>
    <w:rsid w:val="004A766D"/>
    <w:rsid w:val="004A7828"/>
    <w:rsid w:val="004A7A07"/>
    <w:rsid w:val="004A7D58"/>
    <w:rsid w:val="004B0367"/>
    <w:rsid w:val="004B0A5F"/>
    <w:rsid w:val="004B0C90"/>
    <w:rsid w:val="004B1205"/>
    <w:rsid w:val="004B1536"/>
    <w:rsid w:val="004B1A00"/>
    <w:rsid w:val="004B1F77"/>
    <w:rsid w:val="004B23E3"/>
    <w:rsid w:val="004B54AD"/>
    <w:rsid w:val="004B6224"/>
    <w:rsid w:val="004B64AF"/>
    <w:rsid w:val="004B64F5"/>
    <w:rsid w:val="004C2018"/>
    <w:rsid w:val="004C3644"/>
    <w:rsid w:val="004C3BD0"/>
    <w:rsid w:val="004C3CC3"/>
    <w:rsid w:val="004C3D34"/>
    <w:rsid w:val="004C3ED0"/>
    <w:rsid w:val="004C40DE"/>
    <w:rsid w:val="004C6110"/>
    <w:rsid w:val="004C66BA"/>
    <w:rsid w:val="004C6B2F"/>
    <w:rsid w:val="004C6B6F"/>
    <w:rsid w:val="004C6D52"/>
    <w:rsid w:val="004C75AD"/>
    <w:rsid w:val="004C76C2"/>
    <w:rsid w:val="004C78ED"/>
    <w:rsid w:val="004C7B1F"/>
    <w:rsid w:val="004C7F2C"/>
    <w:rsid w:val="004D10C4"/>
    <w:rsid w:val="004D1A27"/>
    <w:rsid w:val="004D1E05"/>
    <w:rsid w:val="004D360B"/>
    <w:rsid w:val="004D370C"/>
    <w:rsid w:val="004D398F"/>
    <w:rsid w:val="004D4998"/>
    <w:rsid w:val="004D4EB9"/>
    <w:rsid w:val="004D5274"/>
    <w:rsid w:val="004D5433"/>
    <w:rsid w:val="004D6D35"/>
    <w:rsid w:val="004D7AFB"/>
    <w:rsid w:val="004D7DCD"/>
    <w:rsid w:val="004E0538"/>
    <w:rsid w:val="004E17FB"/>
    <w:rsid w:val="004E1BFE"/>
    <w:rsid w:val="004E1F2B"/>
    <w:rsid w:val="004E2291"/>
    <w:rsid w:val="004E2A29"/>
    <w:rsid w:val="004E36E0"/>
    <w:rsid w:val="004E40C6"/>
    <w:rsid w:val="004E45B3"/>
    <w:rsid w:val="004E5217"/>
    <w:rsid w:val="004E5D24"/>
    <w:rsid w:val="004E5FB8"/>
    <w:rsid w:val="004E690D"/>
    <w:rsid w:val="004E7A98"/>
    <w:rsid w:val="004E7C1F"/>
    <w:rsid w:val="004E7F38"/>
    <w:rsid w:val="004F061C"/>
    <w:rsid w:val="004F0C28"/>
    <w:rsid w:val="004F0CA4"/>
    <w:rsid w:val="004F1819"/>
    <w:rsid w:val="004F2BE0"/>
    <w:rsid w:val="004F3423"/>
    <w:rsid w:val="004F353B"/>
    <w:rsid w:val="004F4113"/>
    <w:rsid w:val="004F470C"/>
    <w:rsid w:val="004F4B4C"/>
    <w:rsid w:val="004F5207"/>
    <w:rsid w:val="004F56B6"/>
    <w:rsid w:val="004F5988"/>
    <w:rsid w:val="004F5C34"/>
    <w:rsid w:val="004F6275"/>
    <w:rsid w:val="0050057D"/>
    <w:rsid w:val="005010ED"/>
    <w:rsid w:val="005012FC"/>
    <w:rsid w:val="0050197C"/>
    <w:rsid w:val="00501B97"/>
    <w:rsid w:val="00502060"/>
    <w:rsid w:val="00502F3D"/>
    <w:rsid w:val="00503C94"/>
    <w:rsid w:val="0050488C"/>
    <w:rsid w:val="00504DA3"/>
    <w:rsid w:val="005052BC"/>
    <w:rsid w:val="0050739F"/>
    <w:rsid w:val="005106B5"/>
    <w:rsid w:val="0051094C"/>
    <w:rsid w:val="005109E3"/>
    <w:rsid w:val="00510C01"/>
    <w:rsid w:val="00511ACF"/>
    <w:rsid w:val="00512085"/>
    <w:rsid w:val="00512AF3"/>
    <w:rsid w:val="0051454C"/>
    <w:rsid w:val="005149BF"/>
    <w:rsid w:val="00515642"/>
    <w:rsid w:val="0051572E"/>
    <w:rsid w:val="0051668C"/>
    <w:rsid w:val="00516B90"/>
    <w:rsid w:val="00516E24"/>
    <w:rsid w:val="0051774D"/>
    <w:rsid w:val="00517BA3"/>
    <w:rsid w:val="00517F41"/>
    <w:rsid w:val="00520213"/>
    <w:rsid w:val="0052138A"/>
    <w:rsid w:val="00521E01"/>
    <w:rsid w:val="00523ACF"/>
    <w:rsid w:val="00524139"/>
    <w:rsid w:val="00524824"/>
    <w:rsid w:val="00524867"/>
    <w:rsid w:val="00525498"/>
    <w:rsid w:val="0052594B"/>
    <w:rsid w:val="00525FCD"/>
    <w:rsid w:val="00526521"/>
    <w:rsid w:val="00526BFB"/>
    <w:rsid w:val="00527012"/>
    <w:rsid w:val="0052711E"/>
    <w:rsid w:val="005275B6"/>
    <w:rsid w:val="005278A0"/>
    <w:rsid w:val="005300C7"/>
    <w:rsid w:val="00530377"/>
    <w:rsid w:val="00530538"/>
    <w:rsid w:val="00531424"/>
    <w:rsid w:val="00532B9C"/>
    <w:rsid w:val="00532C1C"/>
    <w:rsid w:val="00533A33"/>
    <w:rsid w:val="00534013"/>
    <w:rsid w:val="00534ECA"/>
    <w:rsid w:val="0053530B"/>
    <w:rsid w:val="00535CFB"/>
    <w:rsid w:val="005371B3"/>
    <w:rsid w:val="00537240"/>
    <w:rsid w:val="00537AA7"/>
    <w:rsid w:val="00537F11"/>
    <w:rsid w:val="0054040D"/>
    <w:rsid w:val="00540678"/>
    <w:rsid w:val="00540E41"/>
    <w:rsid w:val="005417CA"/>
    <w:rsid w:val="005425D6"/>
    <w:rsid w:val="005425E5"/>
    <w:rsid w:val="005427D9"/>
    <w:rsid w:val="0054335D"/>
    <w:rsid w:val="0054340E"/>
    <w:rsid w:val="0054357B"/>
    <w:rsid w:val="0054360F"/>
    <w:rsid w:val="00543DD0"/>
    <w:rsid w:val="0054431F"/>
    <w:rsid w:val="0054445E"/>
    <w:rsid w:val="00544676"/>
    <w:rsid w:val="005446D7"/>
    <w:rsid w:val="00544A3B"/>
    <w:rsid w:val="0054565C"/>
    <w:rsid w:val="00550B71"/>
    <w:rsid w:val="005537F9"/>
    <w:rsid w:val="00554A06"/>
    <w:rsid w:val="00554D6C"/>
    <w:rsid w:val="00555044"/>
    <w:rsid w:val="0055571D"/>
    <w:rsid w:val="00555B3F"/>
    <w:rsid w:val="00555D27"/>
    <w:rsid w:val="00555D4E"/>
    <w:rsid w:val="005564EC"/>
    <w:rsid w:val="005568A4"/>
    <w:rsid w:val="00556AA7"/>
    <w:rsid w:val="0055775E"/>
    <w:rsid w:val="00557A40"/>
    <w:rsid w:val="005616EB"/>
    <w:rsid w:val="00561A70"/>
    <w:rsid w:val="00561FE1"/>
    <w:rsid w:val="005622E6"/>
    <w:rsid w:val="005628C9"/>
    <w:rsid w:val="00562B1C"/>
    <w:rsid w:val="00562BDE"/>
    <w:rsid w:val="005633EE"/>
    <w:rsid w:val="0056353F"/>
    <w:rsid w:val="0056354F"/>
    <w:rsid w:val="00563836"/>
    <w:rsid w:val="00564577"/>
    <w:rsid w:val="005645D4"/>
    <w:rsid w:val="00565ED8"/>
    <w:rsid w:val="00566B3F"/>
    <w:rsid w:val="00567EEE"/>
    <w:rsid w:val="005705C4"/>
    <w:rsid w:val="00570A5F"/>
    <w:rsid w:val="00571F21"/>
    <w:rsid w:val="005722F9"/>
    <w:rsid w:val="005726D0"/>
    <w:rsid w:val="005739DB"/>
    <w:rsid w:val="00573EE0"/>
    <w:rsid w:val="005742DC"/>
    <w:rsid w:val="00574359"/>
    <w:rsid w:val="005754E4"/>
    <w:rsid w:val="00575B49"/>
    <w:rsid w:val="00576347"/>
    <w:rsid w:val="00576644"/>
    <w:rsid w:val="0057686C"/>
    <w:rsid w:val="00576D4F"/>
    <w:rsid w:val="00580CD1"/>
    <w:rsid w:val="00580FC9"/>
    <w:rsid w:val="00581302"/>
    <w:rsid w:val="00582732"/>
    <w:rsid w:val="00584266"/>
    <w:rsid w:val="005844C4"/>
    <w:rsid w:val="005845E4"/>
    <w:rsid w:val="00586118"/>
    <w:rsid w:val="0058616D"/>
    <w:rsid w:val="0058775B"/>
    <w:rsid w:val="005904DD"/>
    <w:rsid w:val="00590639"/>
    <w:rsid w:val="005910EE"/>
    <w:rsid w:val="0059183C"/>
    <w:rsid w:val="005928AF"/>
    <w:rsid w:val="00592B37"/>
    <w:rsid w:val="00594C7D"/>
    <w:rsid w:val="00594D41"/>
    <w:rsid w:val="005952E4"/>
    <w:rsid w:val="005959C0"/>
    <w:rsid w:val="0059646D"/>
    <w:rsid w:val="00596555"/>
    <w:rsid w:val="00596675"/>
    <w:rsid w:val="005969C2"/>
    <w:rsid w:val="00597004"/>
    <w:rsid w:val="00597618"/>
    <w:rsid w:val="005976F4"/>
    <w:rsid w:val="00597B83"/>
    <w:rsid w:val="005A211E"/>
    <w:rsid w:val="005A25D2"/>
    <w:rsid w:val="005A3BCD"/>
    <w:rsid w:val="005A4E2C"/>
    <w:rsid w:val="005A5075"/>
    <w:rsid w:val="005A558F"/>
    <w:rsid w:val="005A6101"/>
    <w:rsid w:val="005A626D"/>
    <w:rsid w:val="005A6310"/>
    <w:rsid w:val="005A6FC7"/>
    <w:rsid w:val="005A795A"/>
    <w:rsid w:val="005A7AAF"/>
    <w:rsid w:val="005A7C19"/>
    <w:rsid w:val="005B038F"/>
    <w:rsid w:val="005B043E"/>
    <w:rsid w:val="005B0876"/>
    <w:rsid w:val="005B0E84"/>
    <w:rsid w:val="005B29C2"/>
    <w:rsid w:val="005B2F67"/>
    <w:rsid w:val="005B2FF0"/>
    <w:rsid w:val="005B395C"/>
    <w:rsid w:val="005B3E4B"/>
    <w:rsid w:val="005B3E67"/>
    <w:rsid w:val="005B5D84"/>
    <w:rsid w:val="005B6149"/>
    <w:rsid w:val="005B6599"/>
    <w:rsid w:val="005B69B6"/>
    <w:rsid w:val="005B7ED1"/>
    <w:rsid w:val="005C01FB"/>
    <w:rsid w:val="005C22DE"/>
    <w:rsid w:val="005C3288"/>
    <w:rsid w:val="005C3506"/>
    <w:rsid w:val="005C74F8"/>
    <w:rsid w:val="005C7F8E"/>
    <w:rsid w:val="005D1106"/>
    <w:rsid w:val="005D1509"/>
    <w:rsid w:val="005D3052"/>
    <w:rsid w:val="005D36E4"/>
    <w:rsid w:val="005D3BA0"/>
    <w:rsid w:val="005D50B0"/>
    <w:rsid w:val="005D5915"/>
    <w:rsid w:val="005D5D0C"/>
    <w:rsid w:val="005D5FAF"/>
    <w:rsid w:val="005D6B1B"/>
    <w:rsid w:val="005D79E9"/>
    <w:rsid w:val="005E0DBE"/>
    <w:rsid w:val="005E1639"/>
    <w:rsid w:val="005E1F3C"/>
    <w:rsid w:val="005E2490"/>
    <w:rsid w:val="005E249E"/>
    <w:rsid w:val="005E29D5"/>
    <w:rsid w:val="005E3003"/>
    <w:rsid w:val="005E3321"/>
    <w:rsid w:val="005E3397"/>
    <w:rsid w:val="005E3E9F"/>
    <w:rsid w:val="005E50ED"/>
    <w:rsid w:val="005E605A"/>
    <w:rsid w:val="005E66D5"/>
    <w:rsid w:val="005E6E5C"/>
    <w:rsid w:val="005E70B9"/>
    <w:rsid w:val="005E7126"/>
    <w:rsid w:val="005E72BD"/>
    <w:rsid w:val="005E7508"/>
    <w:rsid w:val="005E7BE6"/>
    <w:rsid w:val="005E7D04"/>
    <w:rsid w:val="005F0801"/>
    <w:rsid w:val="005F09B4"/>
    <w:rsid w:val="005F1D91"/>
    <w:rsid w:val="005F3295"/>
    <w:rsid w:val="005F5CC3"/>
    <w:rsid w:val="005F6031"/>
    <w:rsid w:val="005F6F12"/>
    <w:rsid w:val="005F6F42"/>
    <w:rsid w:val="005F73C6"/>
    <w:rsid w:val="005F763C"/>
    <w:rsid w:val="005F7B26"/>
    <w:rsid w:val="005F7D8A"/>
    <w:rsid w:val="005F7F16"/>
    <w:rsid w:val="00600D7F"/>
    <w:rsid w:val="00601A00"/>
    <w:rsid w:val="00602270"/>
    <w:rsid w:val="006024B8"/>
    <w:rsid w:val="00602774"/>
    <w:rsid w:val="00602AB2"/>
    <w:rsid w:val="006039A0"/>
    <w:rsid w:val="00604430"/>
    <w:rsid w:val="006046C6"/>
    <w:rsid w:val="00604BE4"/>
    <w:rsid w:val="00604FF0"/>
    <w:rsid w:val="006050B4"/>
    <w:rsid w:val="00605A71"/>
    <w:rsid w:val="00605B22"/>
    <w:rsid w:val="00605C7A"/>
    <w:rsid w:val="00605F69"/>
    <w:rsid w:val="00607138"/>
    <w:rsid w:val="0060743E"/>
    <w:rsid w:val="00607D05"/>
    <w:rsid w:val="00610646"/>
    <w:rsid w:val="006115BD"/>
    <w:rsid w:val="0061372E"/>
    <w:rsid w:val="00613A97"/>
    <w:rsid w:val="00613AE0"/>
    <w:rsid w:val="0061457A"/>
    <w:rsid w:val="00614AB5"/>
    <w:rsid w:val="00614D4E"/>
    <w:rsid w:val="00614E28"/>
    <w:rsid w:val="00615A20"/>
    <w:rsid w:val="006164BB"/>
    <w:rsid w:val="00616574"/>
    <w:rsid w:val="006166AC"/>
    <w:rsid w:val="00620F23"/>
    <w:rsid w:val="0062221F"/>
    <w:rsid w:val="0062239F"/>
    <w:rsid w:val="00622956"/>
    <w:rsid w:val="00623213"/>
    <w:rsid w:val="00623E90"/>
    <w:rsid w:val="006242AC"/>
    <w:rsid w:val="00624D00"/>
    <w:rsid w:val="00624E2A"/>
    <w:rsid w:val="00626209"/>
    <w:rsid w:val="00626946"/>
    <w:rsid w:val="00627F3D"/>
    <w:rsid w:val="00630207"/>
    <w:rsid w:val="00630A93"/>
    <w:rsid w:val="00630D87"/>
    <w:rsid w:val="00631386"/>
    <w:rsid w:val="0063160B"/>
    <w:rsid w:val="0063283D"/>
    <w:rsid w:val="00632864"/>
    <w:rsid w:val="00632E21"/>
    <w:rsid w:val="00633180"/>
    <w:rsid w:val="006337B6"/>
    <w:rsid w:val="0063430B"/>
    <w:rsid w:val="00634BD9"/>
    <w:rsid w:val="00637051"/>
    <w:rsid w:val="00637342"/>
    <w:rsid w:val="00637D52"/>
    <w:rsid w:val="00637E46"/>
    <w:rsid w:val="00640C02"/>
    <w:rsid w:val="00641226"/>
    <w:rsid w:val="00641D5B"/>
    <w:rsid w:val="00643020"/>
    <w:rsid w:val="00643295"/>
    <w:rsid w:val="00643A28"/>
    <w:rsid w:val="00643FFE"/>
    <w:rsid w:val="00644E86"/>
    <w:rsid w:val="00646439"/>
    <w:rsid w:val="00646CC0"/>
    <w:rsid w:val="006475DD"/>
    <w:rsid w:val="00647697"/>
    <w:rsid w:val="00647D62"/>
    <w:rsid w:val="006511B5"/>
    <w:rsid w:val="0065280F"/>
    <w:rsid w:val="006538FC"/>
    <w:rsid w:val="00653939"/>
    <w:rsid w:val="00655708"/>
    <w:rsid w:val="00655CD2"/>
    <w:rsid w:val="00655E8B"/>
    <w:rsid w:val="00657582"/>
    <w:rsid w:val="0065761C"/>
    <w:rsid w:val="006579FB"/>
    <w:rsid w:val="00661C75"/>
    <w:rsid w:val="00662776"/>
    <w:rsid w:val="00662BE4"/>
    <w:rsid w:val="00663328"/>
    <w:rsid w:val="006634D3"/>
    <w:rsid w:val="00663FB3"/>
    <w:rsid w:val="006640AE"/>
    <w:rsid w:val="00664E2E"/>
    <w:rsid w:val="0066590F"/>
    <w:rsid w:val="00665AB7"/>
    <w:rsid w:val="00665ADF"/>
    <w:rsid w:val="0066612E"/>
    <w:rsid w:val="00666514"/>
    <w:rsid w:val="006669E7"/>
    <w:rsid w:val="00667552"/>
    <w:rsid w:val="006679DA"/>
    <w:rsid w:val="006701E5"/>
    <w:rsid w:val="00672604"/>
    <w:rsid w:val="0067287F"/>
    <w:rsid w:val="006732B4"/>
    <w:rsid w:val="00673560"/>
    <w:rsid w:val="00673716"/>
    <w:rsid w:val="00674ACF"/>
    <w:rsid w:val="00674CB8"/>
    <w:rsid w:val="0067520F"/>
    <w:rsid w:val="00675E07"/>
    <w:rsid w:val="00675FEA"/>
    <w:rsid w:val="00676233"/>
    <w:rsid w:val="00676495"/>
    <w:rsid w:val="006779DE"/>
    <w:rsid w:val="00677B85"/>
    <w:rsid w:val="006807C3"/>
    <w:rsid w:val="00680FFB"/>
    <w:rsid w:val="00682750"/>
    <w:rsid w:val="0068293C"/>
    <w:rsid w:val="00682D0F"/>
    <w:rsid w:val="006833FD"/>
    <w:rsid w:val="00683AAF"/>
    <w:rsid w:val="00683BE8"/>
    <w:rsid w:val="00683E30"/>
    <w:rsid w:val="00684878"/>
    <w:rsid w:val="006853F4"/>
    <w:rsid w:val="00685F58"/>
    <w:rsid w:val="00686149"/>
    <w:rsid w:val="00686A92"/>
    <w:rsid w:val="00687DF5"/>
    <w:rsid w:val="0069005F"/>
    <w:rsid w:val="006919B8"/>
    <w:rsid w:val="00691C08"/>
    <w:rsid w:val="00691EB3"/>
    <w:rsid w:val="00691F45"/>
    <w:rsid w:val="00692CB3"/>
    <w:rsid w:val="00693DDD"/>
    <w:rsid w:val="006950F9"/>
    <w:rsid w:val="00695C3F"/>
    <w:rsid w:val="00695E9E"/>
    <w:rsid w:val="00696B6D"/>
    <w:rsid w:val="0069798F"/>
    <w:rsid w:val="006979C5"/>
    <w:rsid w:val="00697BB7"/>
    <w:rsid w:val="006A040A"/>
    <w:rsid w:val="006A0C20"/>
    <w:rsid w:val="006A160A"/>
    <w:rsid w:val="006A2DF8"/>
    <w:rsid w:val="006A341E"/>
    <w:rsid w:val="006A38AB"/>
    <w:rsid w:val="006A453B"/>
    <w:rsid w:val="006A4BA0"/>
    <w:rsid w:val="006A5574"/>
    <w:rsid w:val="006A5E3B"/>
    <w:rsid w:val="006A63E8"/>
    <w:rsid w:val="006A66FD"/>
    <w:rsid w:val="006A6854"/>
    <w:rsid w:val="006A7105"/>
    <w:rsid w:val="006A7785"/>
    <w:rsid w:val="006B02B4"/>
    <w:rsid w:val="006B03F6"/>
    <w:rsid w:val="006B0811"/>
    <w:rsid w:val="006B08E3"/>
    <w:rsid w:val="006B128D"/>
    <w:rsid w:val="006B1309"/>
    <w:rsid w:val="006B13B5"/>
    <w:rsid w:val="006B1A81"/>
    <w:rsid w:val="006B20DE"/>
    <w:rsid w:val="006B2510"/>
    <w:rsid w:val="006B29BF"/>
    <w:rsid w:val="006B2C09"/>
    <w:rsid w:val="006B2ED6"/>
    <w:rsid w:val="006B4EEB"/>
    <w:rsid w:val="006B51E1"/>
    <w:rsid w:val="006B771F"/>
    <w:rsid w:val="006B7A99"/>
    <w:rsid w:val="006C0290"/>
    <w:rsid w:val="006C115E"/>
    <w:rsid w:val="006C11C2"/>
    <w:rsid w:val="006C1DEF"/>
    <w:rsid w:val="006C22F0"/>
    <w:rsid w:val="006C24A3"/>
    <w:rsid w:val="006C2996"/>
    <w:rsid w:val="006C2B42"/>
    <w:rsid w:val="006C2CEA"/>
    <w:rsid w:val="006C332F"/>
    <w:rsid w:val="006C3C2B"/>
    <w:rsid w:val="006C40C5"/>
    <w:rsid w:val="006C418C"/>
    <w:rsid w:val="006C4D71"/>
    <w:rsid w:val="006C4D9A"/>
    <w:rsid w:val="006C5A98"/>
    <w:rsid w:val="006C63FD"/>
    <w:rsid w:val="006C654B"/>
    <w:rsid w:val="006C6A27"/>
    <w:rsid w:val="006C7043"/>
    <w:rsid w:val="006D0D09"/>
    <w:rsid w:val="006D1EFF"/>
    <w:rsid w:val="006D20F1"/>
    <w:rsid w:val="006D3565"/>
    <w:rsid w:val="006D3882"/>
    <w:rsid w:val="006D3900"/>
    <w:rsid w:val="006D5A66"/>
    <w:rsid w:val="006D6A0C"/>
    <w:rsid w:val="006D6D19"/>
    <w:rsid w:val="006D6FE8"/>
    <w:rsid w:val="006E01C5"/>
    <w:rsid w:val="006E0917"/>
    <w:rsid w:val="006E1385"/>
    <w:rsid w:val="006E1E74"/>
    <w:rsid w:val="006E2077"/>
    <w:rsid w:val="006E259E"/>
    <w:rsid w:val="006E26CA"/>
    <w:rsid w:val="006E3884"/>
    <w:rsid w:val="006E3B34"/>
    <w:rsid w:val="006E42C2"/>
    <w:rsid w:val="006E490E"/>
    <w:rsid w:val="006E53CF"/>
    <w:rsid w:val="006E5426"/>
    <w:rsid w:val="006E5ABC"/>
    <w:rsid w:val="006E6D02"/>
    <w:rsid w:val="006E7390"/>
    <w:rsid w:val="006F1DC5"/>
    <w:rsid w:val="006F2C81"/>
    <w:rsid w:val="006F2E30"/>
    <w:rsid w:val="006F4296"/>
    <w:rsid w:val="006F42BB"/>
    <w:rsid w:val="006F4730"/>
    <w:rsid w:val="006F500E"/>
    <w:rsid w:val="006F50FE"/>
    <w:rsid w:val="006F5181"/>
    <w:rsid w:val="006F51AB"/>
    <w:rsid w:val="006F536B"/>
    <w:rsid w:val="006F5804"/>
    <w:rsid w:val="006F5A94"/>
    <w:rsid w:val="006F5C37"/>
    <w:rsid w:val="006F6111"/>
    <w:rsid w:val="006F6F56"/>
    <w:rsid w:val="006F75B2"/>
    <w:rsid w:val="006F773D"/>
    <w:rsid w:val="006F7C51"/>
    <w:rsid w:val="00700BAD"/>
    <w:rsid w:val="0070355E"/>
    <w:rsid w:val="007039B8"/>
    <w:rsid w:val="007041B3"/>
    <w:rsid w:val="00704A6A"/>
    <w:rsid w:val="00705C0C"/>
    <w:rsid w:val="007063AF"/>
    <w:rsid w:val="00706934"/>
    <w:rsid w:val="00707B90"/>
    <w:rsid w:val="00710031"/>
    <w:rsid w:val="007109ED"/>
    <w:rsid w:val="00710F54"/>
    <w:rsid w:val="00711665"/>
    <w:rsid w:val="00711ADB"/>
    <w:rsid w:val="00711F21"/>
    <w:rsid w:val="00712219"/>
    <w:rsid w:val="0071240C"/>
    <w:rsid w:val="00712965"/>
    <w:rsid w:val="00712B3D"/>
    <w:rsid w:val="00712FF6"/>
    <w:rsid w:val="0071350B"/>
    <w:rsid w:val="00713921"/>
    <w:rsid w:val="00713A70"/>
    <w:rsid w:val="007143DB"/>
    <w:rsid w:val="00714B8F"/>
    <w:rsid w:val="00715488"/>
    <w:rsid w:val="00715B5A"/>
    <w:rsid w:val="00715ECC"/>
    <w:rsid w:val="00716725"/>
    <w:rsid w:val="00717709"/>
    <w:rsid w:val="00717B81"/>
    <w:rsid w:val="00720BBD"/>
    <w:rsid w:val="00721BA3"/>
    <w:rsid w:val="00721CDB"/>
    <w:rsid w:val="007221B3"/>
    <w:rsid w:val="007231F7"/>
    <w:rsid w:val="00723927"/>
    <w:rsid w:val="0072473A"/>
    <w:rsid w:val="007250DA"/>
    <w:rsid w:val="007259A1"/>
    <w:rsid w:val="00725B44"/>
    <w:rsid w:val="00726A0D"/>
    <w:rsid w:val="0072705C"/>
    <w:rsid w:val="00727B27"/>
    <w:rsid w:val="00730A26"/>
    <w:rsid w:val="00730DBB"/>
    <w:rsid w:val="007315C5"/>
    <w:rsid w:val="007317C4"/>
    <w:rsid w:val="00731842"/>
    <w:rsid w:val="00731BFE"/>
    <w:rsid w:val="00733C33"/>
    <w:rsid w:val="007358CC"/>
    <w:rsid w:val="007360F3"/>
    <w:rsid w:val="007371ED"/>
    <w:rsid w:val="007402A0"/>
    <w:rsid w:val="00740A1C"/>
    <w:rsid w:val="00741BCA"/>
    <w:rsid w:val="0074204D"/>
    <w:rsid w:val="00742909"/>
    <w:rsid w:val="00743104"/>
    <w:rsid w:val="007432C5"/>
    <w:rsid w:val="00743304"/>
    <w:rsid w:val="007438BC"/>
    <w:rsid w:val="00743DDA"/>
    <w:rsid w:val="00744506"/>
    <w:rsid w:val="00744553"/>
    <w:rsid w:val="007449D2"/>
    <w:rsid w:val="007450FF"/>
    <w:rsid w:val="00745F53"/>
    <w:rsid w:val="00746E9C"/>
    <w:rsid w:val="00746FEF"/>
    <w:rsid w:val="00747229"/>
    <w:rsid w:val="00747770"/>
    <w:rsid w:val="007477D9"/>
    <w:rsid w:val="00747BB5"/>
    <w:rsid w:val="00751BF7"/>
    <w:rsid w:val="0075215D"/>
    <w:rsid w:val="00753E27"/>
    <w:rsid w:val="0075413D"/>
    <w:rsid w:val="00754B01"/>
    <w:rsid w:val="007564AE"/>
    <w:rsid w:val="00757ABC"/>
    <w:rsid w:val="007602A1"/>
    <w:rsid w:val="00760CA6"/>
    <w:rsid w:val="00760F43"/>
    <w:rsid w:val="00762542"/>
    <w:rsid w:val="00762CF8"/>
    <w:rsid w:val="007638DF"/>
    <w:rsid w:val="00763AE7"/>
    <w:rsid w:val="00763C0B"/>
    <w:rsid w:val="00764197"/>
    <w:rsid w:val="0076471C"/>
    <w:rsid w:val="007654BC"/>
    <w:rsid w:val="00765716"/>
    <w:rsid w:val="00765743"/>
    <w:rsid w:val="00766168"/>
    <w:rsid w:val="007663E2"/>
    <w:rsid w:val="00767089"/>
    <w:rsid w:val="00767C09"/>
    <w:rsid w:val="00770537"/>
    <w:rsid w:val="007707C6"/>
    <w:rsid w:val="00771349"/>
    <w:rsid w:val="00771FFD"/>
    <w:rsid w:val="00772967"/>
    <w:rsid w:val="007729E5"/>
    <w:rsid w:val="00773655"/>
    <w:rsid w:val="007744B0"/>
    <w:rsid w:val="00774666"/>
    <w:rsid w:val="007746E6"/>
    <w:rsid w:val="00775236"/>
    <w:rsid w:val="007758B6"/>
    <w:rsid w:val="00775A4A"/>
    <w:rsid w:val="00780D02"/>
    <w:rsid w:val="007811C1"/>
    <w:rsid w:val="00782697"/>
    <w:rsid w:val="0078293A"/>
    <w:rsid w:val="00782B0F"/>
    <w:rsid w:val="00782B3B"/>
    <w:rsid w:val="0078585D"/>
    <w:rsid w:val="00785FDF"/>
    <w:rsid w:val="0078643C"/>
    <w:rsid w:val="00786AAE"/>
    <w:rsid w:val="00786B74"/>
    <w:rsid w:val="00786F6D"/>
    <w:rsid w:val="007874E1"/>
    <w:rsid w:val="007879F8"/>
    <w:rsid w:val="00787EF1"/>
    <w:rsid w:val="00790C28"/>
    <w:rsid w:val="00791251"/>
    <w:rsid w:val="00791485"/>
    <w:rsid w:val="00791C9A"/>
    <w:rsid w:val="00792C77"/>
    <w:rsid w:val="00792CEE"/>
    <w:rsid w:val="00793778"/>
    <w:rsid w:val="0079469C"/>
    <w:rsid w:val="00794FFF"/>
    <w:rsid w:val="007951E2"/>
    <w:rsid w:val="00795A4F"/>
    <w:rsid w:val="0079783A"/>
    <w:rsid w:val="00797876"/>
    <w:rsid w:val="007979E5"/>
    <w:rsid w:val="007A0515"/>
    <w:rsid w:val="007A0540"/>
    <w:rsid w:val="007A156F"/>
    <w:rsid w:val="007A197B"/>
    <w:rsid w:val="007A2A46"/>
    <w:rsid w:val="007A302C"/>
    <w:rsid w:val="007A31B1"/>
    <w:rsid w:val="007A33DC"/>
    <w:rsid w:val="007A54EE"/>
    <w:rsid w:val="007A5695"/>
    <w:rsid w:val="007A5703"/>
    <w:rsid w:val="007A5EA2"/>
    <w:rsid w:val="007A6991"/>
    <w:rsid w:val="007A7416"/>
    <w:rsid w:val="007B0C64"/>
    <w:rsid w:val="007B0D61"/>
    <w:rsid w:val="007B10BC"/>
    <w:rsid w:val="007B1A7A"/>
    <w:rsid w:val="007B1B17"/>
    <w:rsid w:val="007B1EA4"/>
    <w:rsid w:val="007B28E1"/>
    <w:rsid w:val="007B32D2"/>
    <w:rsid w:val="007B5BBC"/>
    <w:rsid w:val="007B65E8"/>
    <w:rsid w:val="007B6A6C"/>
    <w:rsid w:val="007B785F"/>
    <w:rsid w:val="007C0203"/>
    <w:rsid w:val="007C0281"/>
    <w:rsid w:val="007C075E"/>
    <w:rsid w:val="007C0A6A"/>
    <w:rsid w:val="007C0C55"/>
    <w:rsid w:val="007C1D54"/>
    <w:rsid w:val="007C3194"/>
    <w:rsid w:val="007C3425"/>
    <w:rsid w:val="007C3C96"/>
    <w:rsid w:val="007C41BA"/>
    <w:rsid w:val="007C4E3B"/>
    <w:rsid w:val="007C51E9"/>
    <w:rsid w:val="007C5779"/>
    <w:rsid w:val="007C6620"/>
    <w:rsid w:val="007C74B3"/>
    <w:rsid w:val="007D070E"/>
    <w:rsid w:val="007D144C"/>
    <w:rsid w:val="007D1753"/>
    <w:rsid w:val="007D1C41"/>
    <w:rsid w:val="007D1E0F"/>
    <w:rsid w:val="007D282A"/>
    <w:rsid w:val="007D2B25"/>
    <w:rsid w:val="007D2D2F"/>
    <w:rsid w:val="007D2E52"/>
    <w:rsid w:val="007D3022"/>
    <w:rsid w:val="007D36E9"/>
    <w:rsid w:val="007D3CF0"/>
    <w:rsid w:val="007D3DD3"/>
    <w:rsid w:val="007D4050"/>
    <w:rsid w:val="007D4D9F"/>
    <w:rsid w:val="007D5B03"/>
    <w:rsid w:val="007D6B40"/>
    <w:rsid w:val="007D6BD4"/>
    <w:rsid w:val="007D70E3"/>
    <w:rsid w:val="007D75AD"/>
    <w:rsid w:val="007D7725"/>
    <w:rsid w:val="007D7750"/>
    <w:rsid w:val="007D7B35"/>
    <w:rsid w:val="007E057E"/>
    <w:rsid w:val="007E05C5"/>
    <w:rsid w:val="007E42C4"/>
    <w:rsid w:val="007E4419"/>
    <w:rsid w:val="007E49CE"/>
    <w:rsid w:val="007E4DE3"/>
    <w:rsid w:val="007E4FC6"/>
    <w:rsid w:val="007E60E1"/>
    <w:rsid w:val="007E62B2"/>
    <w:rsid w:val="007E6397"/>
    <w:rsid w:val="007E6C77"/>
    <w:rsid w:val="007E73ED"/>
    <w:rsid w:val="007E75A0"/>
    <w:rsid w:val="007E7B0F"/>
    <w:rsid w:val="007E7C58"/>
    <w:rsid w:val="007F00C1"/>
    <w:rsid w:val="007F0474"/>
    <w:rsid w:val="007F1A5F"/>
    <w:rsid w:val="007F1FA3"/>
    <w:rsid w:val="007F2028"/>
    <w:rsid w:val="007F27AD"/>
    <w:rsid w:val="007F289E"/>
    <w:rsid w:val="007F2F8E"/>
    <w:rsid w:val="007F30A1"/>
    <w:rsid w:val="007F327F"/>
    <w:rsid w:val="007F41CA"/>
    <w:rsid w:val="007F583F"/>
    <w:rsid w:val="007F67CC"/>
    <w:rsid w:val="007F7770"/>
    <w:rsid w:val="00800854"/>
    <w:rsid w:val="00801523"/>
    <w:rsid w:val="00802CA9"/>
    <w:rsid w:val="00802D40"/>
    <w:rsid w:val="00802DB0"/>
    <w:rsid w:val="00802DC2"/>
    <w:rsid w:val="00803E8B"/>
    <w:rsid w:val="0080566D"/>
    <w:rsid w:val="00806186"/>
    <w:rsid w:val="0080757E"/>
    <w:rsid w:val="008107A3"/>
    <w:rsid w:val="00810C78"/>
    <w:rsid w:val="00810F88"/>
    <w:rsid w:val="00813168"/>
    <w:rsid w:val="00813484"/>
    <w:rsid w:val="00813A9F"/>
    <w:rsid w:val="00813B44"/>
    <w:rsid w:val="00814576"/>
    <w:rsid w:val="00814797"/>
    <w:rsid w:val="00815143"/>
    <w:rsid w:val="008156A3"/>
    <w:rsid w:val="00815931"/>
    <w:rsid w:val="00817874"/>
    <w:rsid w:val="00817971"/>
    <w:rsid w:val="00820123"/>
    <w:rsid w:val="00820E6C"/>
    <w:rsid w:val="008218EB"/>
    <w:rsid w:val="008219A3"/>
    <w:rsid w:val="00821B5C"/>
    <w:rsid w:val="008220A2"/>
    <w:rsid w:val="008223A8"/>
    <w:rsid w:val="00822EE2"/>
    <w:rsid w:val="00823442"/>
    <w:rsid w:val="00823DBD"/>
    <w:rsid w:val="00824344"/>
    <w:rsid w:val="00824661"/>
    <w:rsid w:val="00825212"/>
    <w:rsid w:val="00825C96"/>
    <w:rsid w:val="00825CAE"/>
    <w:rsid w:val="00826639"/>
    <w:rsid w:val="00826BCC"/>
    <w:rsid w:val="00826DD6"/>
    <w:rsid w:val="008277C1"/>
    <w:rsid w:val="00831342"/>
    <w:rsid w:val="00831963"/>
    <w:rsid w:val="00831983"/>
    <w:rsid w:val="00832429"/>
    <w:rsid w:val="008357E8"/>
    <w:rsid w:val="00835A52"/>
    <w:rsid w:val="00835D33"/>
    <w:rsid w:val="00842DA7"/>
    <w:rsid w:val="00842EE2"/>
    <w:rsid w:val="00843AFD"/>
    <w:rsid w:val="00844986"/>
    <w:rsid w:val="008449EF"/>
    <w:rsid w:val="00844E6B"/>
    <w:rsid w:val="00845E2E"/>
    <w:rsid w:val="00845FD5"/>
    <w:rsid w:val="00846243"/>
    <w:rsid w:val="00847A8A"/>
    <w:rsid w:val="00850922"/>
    <w:rsid w:val="00850EB4"/>
    <w:rsid w:val="0085212A"/>
    <w:rsid w:val="00852363"/>
    <w:rsid w:val="00852448"/>
    <w:rsid w:val="0085281A"/>
    <w:rsid w:val="00852BDF"/>
    <w:rsid w:val="00853016"/>
    <w:rsid w:val="00853ADC"/>
    <w:rsid w:val="00853C1F"/>
    <w:rsid w:val="00853C46"/>
    <w:rsid w:val="00853EB9"/>
    <w:rsid w:val="008540B2"/>
    <w:rsid w:val="00855A5F"/>
    <w:rsid w:val="00855B9A"/>
    <w:rsid w:val="00857685"/>
    <w:rsid w:val="00857CF2"/>
    <w:rsid w:val="00860AD7"/>
    <w:rsid w:val="008615D3"/>
    <w:rsid w:val="0086171C"/>
    <w:rsid w:val="00862559"/>
    <w:rsid w:val="008628A3"/>
    <w:rsid w:val="0086355A"/>
    <w:rsid w:val="0086394C"/>
    <w:rsid w:val="00863CE4"/>
    <w:rsid w:val="00863F9B"/>
    <w:rsid w:val="00864026"/>
    <w:rsid w:val="008642F9"/>
    <w:rsid w:val="00865043"/>
    <w:rsid w:val="00865609"/>
    <w:rsid w:val="00865F70"/>
    <w:rsid w:val="0086624D"/>
    <w:rsid w:val="008675D5"/>
    <w:rsid w:val="00867BE3"/>
    <w:rsid w:val="00867F48"/>
    <w:rsid w:val="00870428"/>
    <w:rsid w:val="0087135E"/>
    <w:rsid w:val="00871574"/>
    <w:rsid w:val="00871FA6"/>
    <w:rsid w:val="008724BD"/>
    <w:rsid w:val="00873FC7"/>
    <w:rsid w:val="00874108"/>
    <w:rsid w:val="00874675"/>
    <w:rsid w:val="00874744"/>
    <w:rsid w:val="00874FEA"/>
    <w:rsid w:val="00875E2E"/>
    <w:rsid w:val="008765E9"/>
    <w:rsid w:val="008773DA"/>
    <w:rsid w:val="00877480"/>
    <w:rsid w:val="00880642"/>
    <w:rsid w:val="0088065B"/>
    <w:rsid w:val="00880673"/>
    <w:rsid w:val="00880EA1"/>
    <w:rsid w:val="00881319"/>
    <w:rsid w:val="008814EF"/>
    <w:rsid w:val="00881A5E"/>
    <w:rsid w:val="00881AB7"/>
    <w:rsid w:val="00881B30"/>
    <w:rsid w:val="00881F69"/>
    <w:rsid w:val="00882F6C"/>
    <w:rsid w:val="00883257"/>
    <w:rsid w:val="00883337"/>
    <w:rsid w:val="00883BD9"/>
    <w:rsid w:val="00884962"/>
    <w:rsid w:val="00884CA9"/>
    <w:rsid w:val="008857BD"/>
    <w:rsid w:val="008859AC"/>
    <w:rsid w:val="00885ADA"/>
    <w:rsid w:val="00886002"/>
    <w:rsid w:val="008861C0"/>
    <w:rsid w:val="0088649D"/>
    <w:rsid w:val="008866E6"/>
    <w:rsid w:val="00887121"/>
    <w:rsid w:val="008874AD"/>
    <w:rsid w:val="00887C49"/>
    <w:rsid w:val="008905FD"/>
    <w:rsid w:val="00890AB7"/>
    <w:rsid w:val="00890C1B"/>
    <w:rsid w:val="00890C8F"/>
    <w:rsid w:val="0089143D"/>
    <w:rsid w:val="00891442"/>
    <w:rsid w:val="008914B8"/>
    <w:rsid w:val="0089169E"/>
    <w:rsid w:val="00892D83"/>
    <w:rsid w:val="00893FF3"/>
    <w:rsid w:val="00895379"/>
    <w:rsid w:val="008953EC"/>
    <w:rsid w:val="008A0E7E"/>
    <w:rsid w:val="008A1802"/>
    <w:rsid w:val="008A18D5"/>
    <w:rsid w:val="008A21D8"/>
    <w:rsid w:val="008A2404"/>
    <w:rsid w:val="008A24EC"/>
    <w:rsid w:val="008A2D9D"/>
    <w:rsid w:val="008A3362"/>
    <w:rsid w:val="008A38A8"/>
    <w:rsid w:val="008A4483"/>
    <w:rsid w:val="008A4C71"/>
    <w:rsid w:val="008A57E8"/>
    <w:rsid w:val="008A6056"/>
    <w:rsid w:val="008A662D"/>
    <w:rsid w:val="008A7612"/>
    <w:rsid w:val="008B0988"/>
    <w:rsid w:val="008B172F"/>
    <w:rsid w:val="008B180F"/>
    <w:rsid w:val="008B3BE0"/>
    <w:rsid w:val="008B48F3"/>
    <w:rsid w:val="008B4E69"/>
    <w:rsid w:val="008B5FB4"/>
    <w:rsid w:val="008B7C09"/>
    <w:rsid w:val="008B7F9D"/>
    <w:rsid w:val="008C0730"/>
    <w:rsid w:val="008C1A24"/>
    <w:rsid w:val="008C2457"/>
    <w:rsid w:val="008C31B3"/>
    <w:rsid w:val="008C3A50"/>
    <w:rsid w:val="008C5E34"/>
    <w:rsid w:val="008C64D7"/>
    <w:rsid w:val="008C6819"/>
    <w:rsid w:val="008C6B3B"/>
    <w:rsid w:val="008C7B94"/>
    <w:rsid w:val="008D009B"/>
    <w:rsid w:val="008D0AA2"/>
    <w:rsid w:val="008D0CB1"/>
    <w:rsid w:val="008D1525"/>
    <w:rsid w:val="008D1A17"/>
    <w:rsid w:val="008D1AA7"/>
    <w:rsid w:val="008D37D2"/>
    <w:rsid w:val="008D4D48"/>
    <w:rsid w:val="008D4F43"/>
    <w:rsid w:val="008D50AC"/>
    <w:rsid w:val="008D55A6"/>
    <w:rsid w:val="008D55BF"/>
    <w:rsid w:val="008D5BD5"/>
    <w:rsid w:val="008D6973"/>
    <w:rsid w:val="008D70C3"/>
    <w:rsid w:val="008E080F"/>
    <w:rsid w:val="008E09E3"/>
    <w:rsid w:val="008E11A9"/>
    <w:rsid w:val="008E2618"/>
    <w:rsid w:val="008E2780"/>
    <w:rsid w:val="008E2C29"/>
    <w:rsid w:val="008E3F07"/>
    <w:rsid w:val="008E4D48"/>
    <w:rsid w:val="008E55E7"/>
    <w:rsid w:val="008E5AE5"/>
    <w:rsid w:val="008E6602"/>
    <w:rsid w:val="008E6BD4"/>
    <w:rsid w:val="008E6E03"/>
    <w:rsid w:val="008E6F98"/>
    <w:rsid w:val="008F11AC"/>
    <w:rsid w:val="008F1640"/>
    <w:rsid w:val="008F1CB9"/>
    <w:rsid w:val="008F2151"/>
    <w:rsid w:val="008F2724"/>
    <w:rsid w:val="008F307F"/>
    <w:rsid w:val="008F41CF"/>
    <w:rsid w:val="008F46AF"/>
    <w:rsid w:val="008F4C56"/>
    <w:rsid w:val="008F7076"/>
    <w:rsid w:val="009013D8"/>
    <w:rsid w:val="00901492"/>
    <w:rsid w:val="00902125"/>
    <w:rsid w:val="00903F17"/>
    <w:rsid w:val="00904012"/>
    <w:rsid w:val="00904237"/>
    <w:rsid w:val="009043BB"/>
    <w:rsid w:val="00906A03"/>
    <w:rsid w:val="009078D2"/>
    <w:rsid w:val="0091064A"/>
    <w:rsid w:val="00910A44"/>
    <w:rsid w:val="00910BED"/>
    <w:rsid w:val="00910DA5"/>
    <w:rsid w:val="00911767"/>
    <w:rsid w:val="009119A7"/>
    <w:rsid w:val="0091269A"/>
    <w:rsid w:val="009154EB"/>
    <w:rsid w:val="0091582D"/>
    <w:rsid w:val="009178EA"/>
    <w:rsid w:val="00917966"/>
    <w:rsid w:val="00917D31"/>
    <w:rsid w:val="0092025C"/>
    <w:rsid w:val="009204B9"/>
    <w:rsid w:val="00920C5D"/>
    <w:rsid w:val="00920E00"/>
    <w:rsid w:val="009211DA"/>
    <w:rsid w:val="00922681"/>
    <w:rsid w:val="009229FE"/>
    <w:rsid w:val="00922EF9"/>
    <w:rsid w:val="009234DF"/>
    <w:rsid w:val="00923685"/>
    <w:rsid w:val="009237EC"/>
    <w:rsid w:val="00923995"/>
    <w:rsid w:val="0092412D"/>
    <w:rsid w:val="00924857"/>
    <w:rsid w:val="00924C74"/>
    <w:rsid w:val="0092571E"/>
    <w:rsid w:val="00925FF7"/>
    <w:rsid w:val="00926445"/>
    <w:rsid w:val="00926905"/>
    <w:rsid w:val="00926D4F"/>
    <w:rsid w:val="00927137"/>
    <w:rsid w:val="009272B3"/>
    <w:rsid w:val="0092762C"/>
    <w:rsid w:val="00927932"/>
    <w:rsid w:val="00927B46"/>
    <w:rsid w:val="009301E7"/>
    <w:rsid w:val="0093053A"/>
    <w:rsid w:val="00931667"/>
    <w:rsid w:val="00931D59"/>
    <w:rsid w:val="00932644"/>
    <w:rsid w:val="009334D7"/>
    <w:rsid w:val="00934A2D"/>
    <w:rsid w:val="0093507D"/>
    <w:rsid w:val="00935307"/>
    <w:rsid w:val="00935781"/>
    <w:rsid w:val="00937C16"/>
    <w:rsid w:val="00937E7A"/>
    <w:rsid w:val="00940B2A"/>
    <w:rsid w:val="0094178D"/>
    <w:rsid w:val="00941E52"/>
    <w:rsid w:val="00941FD3"/>
    <w:rsid w:val="00944C28"/>
    <w:rsid w:val="00944C73"/>
    <w:rsid w:val="0094578F"/>
    <w:rsid w:val="00946090"/>
    <w:rsid w:val="00946115"/>
    <w:rsid w:val="00946789"/>
    <w:rsid w:val="00946861"/>
    <w:rsid w:val="00947021"/>
    <w:rsid w:val="0094751F"/>
    <w:rsid w:val="0095083F"/>
    <w:rsid w:val="00950B5C"/>
    <w:rsid w:val="00951C3D"/>
    <w:rsid w:val="00951CCD"/>
    <w:rsid w:val="00951D0B"/>
    <w:rsid w:val="00952413"/>
    <w:rsid w:val="00952A95"/>
    <w:rsid w:val="009531FC"/>
    <w:rsid w:val="00953632"/>
    <w:rsid w:val="00953EEA"/>
    <w:rsid w:val="0095455E"/>
    <w:rsid w:val="00954D9E"/>
    <w:rsid w:val="00955A6A"/>
    <w:rsid w:val="009561C4"/>
    <w:rsid w:val="00956792"/>
    <w:rsid w:val="00956E14"/>
    <w:rsid w:val="0095781C"/>
    <w:rsid w:val="00957BFF"/>
    <w:rsid w:val="009610A5"/>
    <w:rsid w:val="0096202F"/>
    <w:rsid w:val="009620CD"/>
    <w:rsid w:val="00962577"/>
    <w:rsid w:val="009625AD"/>
    <w:rsid w:val="00962D4C"/>
    <w:rsid w:val="009633D7"/>
    <w:rsid w:val="009640D0"/>
    <w:rsid w:val="00965005"/>
    <w:rsid w:val="00966BC2"/>
    <w:rsid w:val="00966F14"/>
    <w:rsid w:val="00967B81"/>
    <w:rsid w:val="009706EC"/>
    <w:rsid w:val="00970DA0"/>
    <w:rsid w:val="00971CFD"/>
    <w:rsid w:val="009726AB"/>
    <w:rsid w:val="009734F8"/>
    <w:rsid w:val="0097387F"/>
    <w:rsid w:val="00973C1D"/>
    <w:rsid w:val="00974441"/>
    <w:rsid w:val="0097447F"/>
    <w:rsid w:val="00974A96"/>
    <w:rsid w:val="00974BC6"/>
    <w:rsid w:val="00974C3C"/>
    <w:rsid w:val="009751DA"/>
    <w:rsid w:val="00975B90"/>
    <w:rsid w:val="00976230"/>
    <w:rsid w:val="00976C13"/>
    <w:rsid w:val="00976CA5"/>
    <w:rsid w:val="0097716D"/>
    <w:rsid w:val="00980334"/>
    <w:rsid w:val="00980CB9"/>
    <w:rsid w:val="009822A2"/>
    <w:rsid w:val="009825E9"/>
    <w:rsid w:val="00982D39"/>
    <w:rsid w:val="00982D75"/>
    <w:rsid w:val="009834C6"/>
    <w:rsid w:val="00983B08"/>
    <w:rsid w:val="00984766"/>
    <w:rsid w:val="00985259"/>
    <w:rsid w:val="00985BC5"/>
    <w:rsid w:val="00985EDA"/>
    <w:rsid w:val="00986014"/>
    <w:rsid w:val="009870EA"/>
    <w:rsid w:val="00991418"/>
    <w:rsid w:val="0099205F"/>
    <w:rsid w:val="00992122"/>
    <w:rsid w:val="00992CA5"/>
    <w:rsid w:val="00992D74"/>
    <w:rsid w:val="00992EDD"/>
    <w:rsid w:val="0099302A"/>
    <w:rsid w:val="00994136"/>
    <w:rsid w:val="00994A19"/>
    <w:rsid w:val="0099680E"/>
    <w:rsid w:val="00996CE0"/>
    <w:rsid w:val="00996EC8"/>
    <w:rsid w:val="009971BF"/>
    <w:rsid w:val="00997783"/>
    <w:rsid w:val="0099798A"/>
    <w:rsid w:val="009A01E1"/>
    <w:rsid w:val="009A047A"/>
    <w:rsid w:val="009A181B"/>
    <w:rsid w:val="009A213B"/>
    <w:rsid w:val="009A220B"/>
    <w:rsid w:val="009A231C"/>
    <w:rsid w:val="009A2991"/>
    <w:rsid w:val="009A2D41"/>
    <w:rsid w:val="009A2E9D"/>
    <w:rsid w:val="009A32DC"/>
    <w:rsid w:val="009A37D2"/>
    <w:rsid w:val="009A4479"/>
    <w:rsid w:val="009A5903"/>
    <w:rsid w:val="009A5DC3"/>
    <w:rsid w:val="009A654F"/>
    <w:rsid w:val="009A775F"/>
    <w:rsid w:val="009B00FC"/>
    <w:rsid w:val="009B1B7B"/>
    <w:rsid w:val="009B2DA7"/>
    <w:rsid w:val="009B3F2A"/>
    <w:rsid w:val="009B3FA1"/>
    <w:rsid w:val="009B43EE"/>
    <w:rsid w:val="009B4DE2"/>
    <w:rsid w:val="009B597A"/>
    <w:rsid w:val="009B5FE7"/>
    <w:rsid w:val="009B683C"/>
    <w:rsid w:val="009B76E0"/>
    <w:rsid w:val="009C10F1"/>
    <w:rsid w:val="009C17C2"/>
    <w:rsid w:val="009C1E4F"/>
    <w:rsid w:val="009C24C8"/>
    <w:rsid w:val="009C2BE9"/>
    <w:rsid w:val="009C445B"/>
    <w:rsid w:val="009C5221"/>
    <w:rsid w:val="009C5685"/>
    <w:rsid w:val="009C6BBF"/>
    <w:rsid w:val="009C6EAD"/>
    <w:rsid w:val="009C7355"/>
    <w:rsid w:val="009C79F0"/>
    <w:rsid w:val="009C7E11"/>
    <w:rsid w:val="009D084E"/>
    <w:rsid w:val="009D0AC1"/>
    <w:rsid w:val="009D127F"/>
    <w:rsid w:val="009D1BD7"/>
    <w:rsid w:val="009D21CF"/>
    <w:rsid w:val="009D445D"/>
    <w:rsid w:val="009D452F"/>
    <w:rsid w:val="009D4737"/>
    <w:rsid w:val="009D4871"/>
    <w:rsid w:val="009D4B30"/>
    <w:rsid w:val="009D4C4A"/>
    <w:rsid w:val="009D512B"/>
    <w:rsid w:val="009D6220"/>
    <w:rsid w:val="009D694C"/>
    <w:rsid w:val="009D74F1"/>
    <w:rsid w:val="009D7A6D"/>
    <w:rsid w:val="009D7D28"/>
    <w:rsid w:val="009E0333"/>
    <w:rsid w:val="009E24BF"/>
    <w:rsid w:val="009E27D4"/>
    <w:rsid w:val="009E284D"/>
    <w:rsid w:val="009E3040"/>
    <w:rsid w:val="009E31FD"/>
    <w:rsid w:val="009E4C58"/>
    <w:rsid w:val="009E51E8"/>
    <w:rsid w:val="009E52A4"/>
    <w:rsid w:val="009E53C5"/>
    <w:rsid w:val="009E5FE2"/>
    <w:rsid w:val="009E739A"/>
    <w:rsid w:val="009E7BD7"/>
    <w:rsid w:val="009E7CD5"/>
    <w:rsid w:val="009F01DE"/>
    <w:rsid w:val="009F08CD"/>
    <w:rsid w:val="009F0955"/>
    <w:rsid w:val="009F0CAD"/>
    <w:rsid w:val="009F1018"/>
    <w:rsid w:val="009F1531"/>
    <w:rsid w:val="009F18E0"/>
    <w:rsid w:val="009F292F"/>
    <w:rsid w:val="009F2E96"/>
    <w:rsid w:val="009F338A"/>
    <w:rsid w:val="009F3804"/>
    <w:rsid w:val="009F4153"/>
    <w:rsid w:val="009F4FC8"/>
    <w:rsid w:val="009F591D"/>
    <w:rsid w:val="009F59D6"/>
    <w:rsid w:val="009F65A5"/>
    <w:rsid w:val="009F78A1"/>
    <w:rsid w:val="009F7902"/>
    <w:rsid w:val="009F7F64"/>
    <w:rsid w:val="00A00520"/>
    <w:rsid w:val="00A00F7A"/>
    <w:rsid w:val="00A023DC"/>
    <w:rsid w:val="00A02E6A"/>
    <w:rsid w:val="00A0339E"/>
    <w:rsid w:val="00A03852"/>
    <w:rsid w:val="00A04CD9"/>
    <w:rsid w:val="00A0619D"/>
    <w:rsid w:val="00A061F9"/>
    <w:rsid w:val="00A0688D"/>
    <w:rsid w:val="00A06F0E"/>
    <w:rsid w:val="00A0779C"/>
    <w:rsid w:val="00A10163"/>
    <w:rsid w:val="00A11557"/>
    <w:rsid w:val="00A11A0D"/>
    <w:rsid w:val="00A11A88"/>
    <w:rsid w:val="00A12012"/>
    <w:rsid w:val="00A12433"/>
    <w:rsid w:val="00A12E23"/>
    <w:rsid w:val="00A12F1C"/>
    <w:rsid w:val="00A130A2"/>
    <w:rsid w:val="00A13140"/>
    <w:rsid w:val="00A13B09"/>
    <w:rsid w:val="00A1423C"/>
    <w:rsid w:val="00A144D6"/>
    <w:rsid w:val="00A14A1A"/>
    <w:rsid w:val="00A150B8"/>
    <w:rsid w:val="00A1737D"/>
    <w:rsid w:val="00A174CA"/>
    <w:rsid w:val="00A17559"/>
    <w:rsid w:val="00A17AB1"/>
    <w:rsid w:val="00A209AE"/>
    <w:rsid w:val="00A21757"/>
    <w:rsid w:val="00A2198C"/>
    <w:rsid w:val="00A21B2D"/>
    <w:rsid w:val="00A22513"/>
    <w:rsid w:val="00A225C4"/>
    <w:rsid w:val="00A227AF"/>
    <w:rsid w:val="00A22947"/>
    <w:rsid w:val="00A22E84"/>
    <w:rsid w:val="00A23305"/>
    <w:rsid w:val="00A23391"/>
    <w:rsid w:val="00A23FA4"/>
    <w:rsid w:val="00A24099"/>
    <w:rsid w:val="00A259CF"/>
    <w:rsid w:val="00A2685F"/>
    <w:rsid w:val="00A27EFB"/>
    <w:rsid w:val="00A307E0"/>
    <w:rsid w:val="00A30A6A"/>
    <w:rsid w:val="00A30E1C"/>
    <w:rsid w:val="00A32094"/>
    <w:rsid w:val="00A323AE"/>
    <w:rsid w:val="00A32832"/>
    <w:rsid w:val="00A332AA"/>
    <w:rsid w:val="00A33707"/>
    <w:rsid w:val="00A34446"/>
    <w:rsid w:val="00A3476F"/>
    <w:rsid w:val="00A35A8B"/>
    <w:rsid w:val="00A35C07"/>
    <w:rsid w:val="00A365F5"/>
    <w:rsid w:val="00A367CE"/>
    <w:rsid w:val="00A36BF2"/>
    <w:rsid w:val="00A37B49"/>
    <w:rsid w:val="00A4026E"/>
    <w:rsid w:val="00A40FFA"/>
    <w:rsid w:val="00A41C57"/>
    <w:rsid w:val="00A42B50"/>
    <w:rsid w:val="00A43298"/>
    <w:rsid w:val="00A43E82"/>
    <w:rsid w:val="00A4427C"/>
    <w:rsid w:val="00A4495B"/>
    <w:rsid w:val="00A45288"/>
    <w:rsid w:val="00A4633F"/>
    <w:rsid w:val="00A472A4"/>
    <w:rsid w:val="00A476E7"/>
    <w:rsid w:val="00A47A8E"/>
    <w:rsid w:val="00A5041F"/>
    <w:rsid w:val="00A5141A"/>
    <w:rsid w:val="00A53AF3"/>
    <w:rsid w:val="00A54003"/>
    <w:rsid w:val="00A545BC"/>
    <w:rsid w:val="00A54806"/>
    <w:rsid w:val="00A549CE"/>
    <w:rsid w:val="00A54FCE"/>
    <w:rsid w:val="00A551ED"/>
    <w:rsid w:val="00A5534B"/>
    <w:rsid w:val="00A55831"/>
    <w:rsid w:val="00A55A4A"/>
    <w:rsid w:val="00A56E48"/>
    <w:rsid w:val="00A57643"/>
    <w:rsid w:val="00A612B5"/>
    <w:rsid w:val="00A616EF"/>
    <w:rsid w:val="00A61EFA"/>
    <w:rsid w:val="00A62D37"/>
    <w:rsid w:val="00A62F01"/>
    <w:rsid w:val="00A6470B"/>
    <w:rsid w:val="00A653B1"/>
    <w:rsid w:val="00A65AF3"/>
    <w:rsid w:val="00A66CE5"/>
    <w:rsid w:val="00A677E7"/>
    <w:rsid w:val="00A678C3"/>
    <w:rsid w:val="00A67B7B"/>
    <w:rsid w:val="00A67D38"/>
    <w:rsid w:val="00A67F2E"/>
    <w:rsid w:val="00A70F8B"/>
    <w:rsid w:val="00A711BC"/>
    <w:rsid w:val="00A72749"/>
    <w:rsid w:val="00A731DB"/>
    <w:rsid w:val="00A73813"/>
    <w:rsid w:val="00A740D5"/>
    <w:rsid w:val="00A74152"/>
    <w:rsid w:val="00A747D1"/>
    <w:rsid w:val="00A74A4F"/>
    <w:rsid w:val="00A74C38"/>
    <w:rsid w:val="00A75519"/>
    <w:rsid w:val="00A7562D"/>
    <w:rsid w:val="00A757A9"/>
    <w:rsid w:val="00A75F11"/>
    <w:rsid w:val="00A7637E"/>
    <w:rsid w:val="00A80488"/>
    <w:rsid w:val="00A814F6"/>
    <w:rsid w:val="00A816B6"/>
    <w:rsid w:val="00A83171"/>
    <w:rsid w:val="00A84047"/>
    <w:rsid w:val="00A8497B"/>
    <w:rsid w:val="00A84F00"/>
    <w:rsid w:val="00A85637"/>
    <w:rsid w:val="00A85F02"/>
    <w:rsid w:val="00A86D29"/>
    <w:rsid w:val="00A87193"/>
    <w:rsid w:val="00A873A9"/>
    <w:rsid w:val="00A87F90"/>
    <w:rsid w:val="00A90287"/>
    <w:rsid w:val="00A90491"/>
    <w:rsid w:val="00A91860"/>
    <w:rsid w:val="00A91A64"/>
    <w:rsid w:val="00A92082"/>
    <w:rsid w:val="00A92656"/>
    <w:rsid w:val="00A93D03"/>
    <w:rsid w:val="00A94A25"/>
    <w:rsid w:val="00A95BD0"/>
    <w:rsid w:val="00A96446"/>
    <w:rsid w:val="00A971AF"/>
    <w:rsid w:val="00A97531"/>
    <w:rsid w:val="00AA0653"/>
    <w:rsid w:val="00AA199F"/>
    <w:rsid w:val="00AA289A"/>
    <w:rsid w:val="00AA29B6"/>
    <w:rsid w:val="00AA2A99"/>
    <w:rsid w:val="00AA2BD2"/>
    <w:rsid w:val="00AA34DF"/>
    <w:rsid w:val="00AA3DAE"/>
    <w:rsid w:val="00AA4802"/>
    <w:rsid w:val="00AA49AA"/>
    <w:rsid w:val="00AA4FF5"/>
    <w:rsid w:val="00AA524D"/>
    <w:rsid w:val="00AA52DF"/>
    <w:rsid w:val="00AA5FBA"/>
    <w:rsid w:val="00AA61A6"/>
    <w:rsid w:val="00AB0011"/>
    <w:rsid w:val="00AB07B1"/>
    <w:rsid w:val="00AB14E9"/>
    <w:rsid w:val="00AB166A"/>
    <w:rsid w:val="00AB16D9"/>
    <w:rsid w:val="00AB1B45"/>
    <w:rsid w:val="00AB22B8"/>
    <w:rsid w:val="00AB3A91"/>
    <w:rsid w:val="00AB46A8"/>
    <w:rsid w:val="00AB4A70"/>
    <w:rsid w:val="00AB54B1"/>
    <w:rsid w:val="00AB68CF"/>
    <w:rsid w:val="00AB6D49"/>
    <w:rsid w:val="00AB7BC2"/>
    <w:rsid w:val="00AB7E9A"/>
    <w:rsid w:val="00AC0BDF"/>
    <w:rsid w:val="00AC19C0"/>
    <w:rsid w:val="00AC2300"/>
    <w:rsid w:val="00AC2839"/>
    <w:rsid w:val="00AC3445"/>
    <w:rsid w:val="00AC3AC6"/>
    <w:rsid w:val="00AC409E"/>
    <w:rsid w:val="00AC42C7"/>
    <w:rsid w:val="00AC4939"/>
    <w:rsid w:val="00AC51EC"/>
    <w:rsid w:val="00AC5DCC"/>
    <w:rsid w:val="00AC6720"/>
    <w:rsid w:val="00AC6D8F"/>
    <w:rsid w:val="00AD05DA"/>
    <w:rsid w:val="00AD0E40"/>
    <w:rsid w:val="00AD1097"/>
    <w:rsid w:val="00AD154C"/>
    <w:rsid w:val="00AD2332"/>
    <w:rsid w:val="00AD3DFA"/>
    <w:rsid w:val="00AD3FC2"/>
    <w:rsid w:val="00AD4534"/>
    <w:rsid w:val="00AD53BE"/>
    <w:rsid w:val="00AD5FAD"/>
    <w:rsid w:val="00AD6956"/>
    <w:rsid w:val="00AD6B77"/>
    <w:rsid w:val="00AD6FCA"/>
    <w:rsid w:val="00AD7610"/>
    <w:rsid w:val="00AE0823"/>
    <w:rsid w:val="00AE0F0C"/>
    <w:rsid w:val="00AE1B93"/>
    <w:rsid w:val="00AE1E7D"/>
    <w:rsid w:val="00AE29AE"/>
    <w:rsid w:val="00AE2CAE"/>
    <w:rsid w:val="00AE327D"/>
    <w:rsid w:val="00AE329B"/>
    <w:rsid w:val="00AE4557"/>
    <w:rsid w:val="00AE4D81"/>
    <w:rsid w:val="00AE6858"/>
    <w:rsid w:val="00AE69A9"/>
    <w:rsid w:val="00AE70CA"/>
    <w:rsid w:val="00AE781F"/>
    <w:rsid w:val="00AF03B4"/>
    <w:rsid w:val="00AF113E"/>
    <w:rsid w:val="00AF15EC"/>
    <w:rsid w:val="00AF17FC"/>
    <w:rsid w:val="00AF23DF"/>
    <w:rsid w:val="00AF2BA8"/>
    <w:rsid w:val="00AF35EC"/>
    <w:rsid w:val="00AF390C"/>
    <w:rsid w:val="00AF3B51"/>
    <w:rsid w:val="00AF3E59"/>
    <w:rsid w:val="00AF3F2B"/>
    <w:rsid w:val="00AF44AF"/>
    <w:rsid w:val="00AF45DD"/>
    <w:rsid w:val="00AF4C1E"/>
    <w:rsid w:val="00AF50E6"/>
    <w:rsid w:val="00AF5769"/>
    <w:rsid w:val="00AF60AD"/>
    <w:rsid w:val="00AF6229"/>
    <w:rsid w:val="00AF630F"/>
    <w:rsid w:val="00AF652A"/>
    <w:rsid w:val="00AF7E96"/>
    <w:rsid w:val="00B006F0"/>
    <w:rsid w:val="00B00BB1"/>
    <w:rsid w:val="00B019D5"/>
    <w:rsid w:val="00B02F02"/>
    <w:rsid w:val="00B03102"/>
    <w:rsid w:val="00B06FA1"/>
    <w:rsid w:val="00B12A19"/>
    <w:rsid w:val="00B12D46"/>
    <w:rsid w:val="00B13226"/>
    <w:rsid w:val="00B13D9E"/>
    <w:rsid w:val="00B14015"/>
    <w:rsid w:val="00B14FAB"/>
    <w:rsid w:val="00B159EF"/>
    <w:rsid w:val="00B15E96"/>
    <w:rsid w:val="00B1655A"/>
    <w:rsid w:val="00B17474"/>
    <w:rsid w:val="00B178D2"/>
    <w:rsid w:val="00B20244"/>
    <w:rsid w:val="00B20A14"/>
    <w:rsid w:val="00B224CF"/>
    <w:rsid w:val="00B23784"/>
    <w:rsid w:val="00B23F22"/>
    <w:rsid w:val="00B24DD1"/>
    <w:rsid w:val="00B25039"/>
    <w:rsid w:val="00B25A7C"/>
    <w:rsid w:val="00B25F52"/>
    <w:rsid w:val="00B26186"/>
    <w:rsid w:val="00B27388"/>
    <w:rsid w:val="00B2774E"/>
    <w:rsid w:val="00B3116F"/>
    <w:rsid w:val="00B321B1"/>
    <w:rsid w:val="00B32256"/>
    <w:rsid w:val="00B335D2"/>
    <w:rsid w:val="00B33739"/>
    <w:rsid w:val="00B3400D"/>
    <w:rsid w:val="00B3434F"/>
    <w:rsid w:val="00B3492F"/>
    <w:rsid w:val="00B34AF7"/>
    <w:rsid w:val="00B35221"/>
    <w:rsid w:val="00B35A9E"/>
    <w:rsid w:val="00B3622F"/>
    <w:rsid w:val="00B37DB2"/>
    <w:rsid w:val="00B40077"/>
    <w:rsid w:val="00B42221"/>
    <w:rsid w:val="00B4349F"/>
    <w:rsid w:val="00B435E7"/>
    <w:rsid w:val="00B43DF4"/>
    <w:rsid w:val="00B448F5"/>
    <w:rsid w:val="00B45277"/>
    <w:rsid w:val="00B463EB"/>
    <w:rsid w:val="00B47317"/>
    <w:rsid w:val="00B4758A"/>
    <w:rsid w:val="00B502EC"/>
    <w:rsid w:val="00B5061D"/>
    <w:rsid w:val="00B506A2"/>
    <w:rsid w:val="00B5127A"/>
    <w:rsid w:val="00B51FD6"/>
    <w:rsid w:val="00B563BA"/>
    <w:rsid w:val="00B56695"/>
    <w:rsid w:val="00B57803"/>
    <w:rsid w:val="00B57A29"/>
    <w:rsid w:val="00B60830"/>
    <w:rsid w:val="00B63980"/>
    <w:rsid w:val="00B63D9B"/>
    <w:rsid w:val="00B649A9"/>
    <w:rsid w:val="00B64CC7"/>
    <w:rsid w:val="00B65A3E"/>
    <w:rsid w:val="00B6610E"/>
    <w:rsid w:val="00B67BEC"/>
    <w:rsid w:val="00B70453"/>
    <w:rsid w:val="00B727A5"/>
    <w:rsid w:val="00B72C2A"/>
    <w:rsid w:val="00B72D90"/>
    <w:rsid w:val="00B73052"/>
    <w:rsid w:val="00B73B89"/>
    <w:rsid w:val="00B74289"/>
    <w:rsid w:val="00B743ED"/>
    <w:rsid w:val="00B771E7"/>
    <w:rsid w:val="00B774C3"/>
    <w:rsid w:val="00B779E7"/>
    <w:rsid w:val="00B77C47"/>
    <w:rsid w:val="00B77FA1"/>
    <w:rsid w:val="00B806DA"/>
    <w:rsid w:val="00B80963"/>
    <w:rsid w:val="00B80CB1"/>
    <w:rsid w:val="00B80F8B"/>
    <w:rsid w:val="00B816CA"/>
    <w:rsid w:val="00B82FBD"/>
    <w:rsid w:val="00B83540"/>
    <w:rsid w:val="00B835D9"/>
    <w:rsid w:val="00B8432C"/>
    <w:rsid w:val="00B86375"/>
    <w:rsid w:val="00B87309"/>
    <w:rsid w:val="00B8785B"/>
    <w:rsid w:val="00B87A5A"/>
    <w:rsid w:val="00B87D70"/>
    <w:rsid w:val="00B9049B"/>
    <w:rsid w:val="00B90BF1"/>
    <w:rsid w:val="00B91754"/>
    <w:rsid w:val="00B917AE"/>
    <w:rsid w:val="00B919ED"/>
    <w:rsid w:val="00B92051"/>
    <w:rsid w:val="00B9354B"/>
    <w:rsid w:val="00B95842"/>
    <w:rsid w:val="00B95E72"/>
    <w:rsid w:val="00B960B3"/>
    <w:rsid w:val="00B96AC8"/>
    <w:rsid w:val="00B9742B"/>
    <w:rsid w:val="00B974CB"/>
    <w:rsid w:val="00B9762B"/>
    <w:rsid w:val="00B97FBA"/>
    <w:rsid w:val="00BA047A"/>
    <w:rsid w:val="00BA08F6"/>
    <w:rsid w:val="00BA0D9E"/>
    <w:rsid w:val="00BA15FB"/>
    <w:rsid w:val="00BA1792"/>
    <w:rsid w:val="00BA1EE4"/>
    <w:rsid w:val="00BA2AAC"/>
    <w:rsid w:val="00BA3B83"/>
    <w:rsid w:val="00BA4420"/>
    <w:rsid w:val="00BA4AC4"/>
    <w:rsid w:val="00BA4C6B"/>
    <w:rsid w:val="00BA4F97"/>
    <w:rsid w:val="00BB0533"/>
    <w:rsid w:val="00BB0A00"/>
    <w:rsid w:val="00BB0DF5"/>
    <w:rsid w:val="00BB10EE"/>
    <w:rsid w:val="00BB15A1"/>
    <w:rsid w:val="00BB15F3"/>
    <w:rsid w:val="00BB20E4"/>
    <w:rsid w:val="00BB312A"/>
    <w:rsid w:val="00BB35F7"/>
    <w:rsid w:val="00BB3DD6"/>
    <w:rsid w:val="00BB4255"/>
    <w:rsid w:val="00BB4D15"/>
    <w:rsid w:val="00BB5475"/>
    <w:rsid w:val="00BB57EA"/>
    <w:rsid w:val="00BB677B"/>
    <w:rsid w:val="00BB77AE"/>
    <w:rsid w:val="00BC0CA4"/>
    <w:rsid w:val="00BC3480"/>
    <w:rsid w:val="00BC3DFB"/>
    <w:rsid w:val="00BC456C"/>
    <w:rsid w:val="00BC5E89"/>
    <w:rsid w:val="00BC633F"/>
    <w:rsid w:val="00BC64BD"/>
    <w:rsid w:val="00BC676D"/>
    <w:rsid w:val="00BC6C34"/>
    <w:rsid w:val="00BC6FEF"/>
    <w:rsid w:val="00BC729F"/>
    <w:rsid w:val="00BC7EC5"/>
    <w:rsid w:val="00BD13B3"/>
    <w:rsid w:val="00BD276D"/>
    <w:rsid w:val="00BD290F"/>
    <w:rsid w:val="00BD2A78"/>
    <w:rsid w:val="00BD340D"/>
    <w:rsid w:val="00BD3D57"/>
    <w:rsid w:val="00BD4544"/>
    <w:rsid w:val="00BD4981"/>
    <w:rsid w:val="00BD5980"/>
    <w:rsid w:val="00BD6E42"/>
    <w:rsid w:val="00BD7806"/>
    <w:rsid w:val="00BD7FC7"/>
    <w:rsid w:val="00BE021A"/>
    <w:rsid w:val="00BE12C4"/>
    <w:rsid w:val="00BE1DD1"/>
    <w:rsid w:val="00BE25EB"/>
    <w:rsid w:val="00BE3928"/>
    <w:rsid w:val="00BE3E59"/>
    <w:rsid w:val="00BE4F31"/>
    <w:rsid w:val="00BE5A0B"/>
    <w:rsid w:val="00BE5B17"/>
    <w:rsid w:val="00BE79C8"/>
    <w:rsid w:val="00BF05B2"/>
    <w:rsid w:val="00BF0FFA"/>
    <w:rsid w:val="00BF1978"/>
    <w:rsid w:val="00BF1FA6"/>
    <w:rsid w:val="00BF263A"/>
    <w:rsid w:val="00BF2894"/>
    <w:rsid w:val="00BF2B99"/>
    <w:rsid w:val="00BF3642"/>
    <w:rsid w:val="00BF36A0"/>
    <w:rsid w:val="00BF3A73"/>
    <w:rsid w:val="00BF3F3C"/>
    <w:rsid w:val="00BF3F7B"/>
    <w:rsid w:val="00BF3FA6"/>
    <w:rsid w:val="00BF3FD5"/>
    <w:rsid w:val="00BF41A5"/>
    <w:rsid w:val="00BF4B2C"/>
    <w:rsid w:val="00BF4DF5"/>
    <w:rsid w:val="00BF5483"/>
    <w:rsid w:val="00BF58B8"/>
    <w:rsid w:val="00BF663B"/>
    <w:rsid w:val="00BF6ADB"/>
    <w:rsid w:val="00BF7258"/>
    <w:rsid w:val="00BF74E6"/>
    <w:rsid w:val="00BF7680"/>
    <w:rsid w:val="00BF7A8C"/>
    <w:rsid w:val="00BF7AC9"/>
    <w:rsid w:val="00BF7E33"/>
    <w:rsid w:val="00C00022"/>
    <w:rsid w:val="00C007F2"/>
    <w:rsid w:val="00C00C9D"/>
    <w:rsid w:val="00C010AE"/>
    <w:rsid w:val="00C0150C"/>
    <w:rsid w:val="00C0212A"/>
    <w:rsid w:val="00C0223D"/>
    <w:rsid w:val="00C02408"/>
    <w:rsid w:val="00C027CF"/>
    <w:rsid w:val="00C0526D"/>
    <w:rsid w:val="00C054EF"/>
    <w:rsid w:val="00C06AF7"/>
    <w:rsid w:val="00C10042"/>
    <w:rsid w:val="00C100DC"/>
    <w:rsid w:val="00C103E6"/>
    <w:rsid w:val="00C11C46"/>
    <w:rsid w:val="00C12303"/>
    <w:rsid w:val="00C12406"/>
    <w:rsid w:val="00C12616"/>
    <w:rsid w:val="00C1269F"/>
    <w:rsid w:val="00C12BED"/>
    <w:rsid w:val="00C12F84"/>
    <w:rsid w:val="00C13975"/>
    <w:rsid w:val="00C13A5F"/>
    <w:rsid w:val="00C13C18"/>
    <w:rsid w:val="00C14213"/>
    <w:rsid w:val="00C148B9"/>
    <w:rsid w:val="00C14C7A"/>
    <w:rsid w:val="00C14CCB"/>
    <w:rsid w:val="00C16B01"/>
    <w:rsid w:val="00C16E93"/>
    <w:rsid w:val="00C17BEE"/>
    <w:rsid w:val="00C17D17"/>
    <w:rsid w:val="00C218BD"/>
    <w:rsid w:val="00C21A88"/>
    <w:rsid w:val="00C220B8"/>
    <w:rsid w:val="00C22F99"/>
    <w:rsid w:val="00C23146"/>
    <w:rsid w:val="00C24ACA"/>
    <w:rsid w:val="00C250EF"/>
    <w:rsid w:val="00C252EB"/>
    <w:rsid w:val="00C25363"/>
    <w:rsid w:val="00C25FE4"/>
    <w:rsid w:val="00C260A6"/>
    <w:rsid w:val="00C30046"/>
    <w:rsid w:val="00C30581"/>
    <w:rsid w:val="00C30D26"/>
    <w:rsid w:val="00C30F27"/>
    <w:rsid w:val="00C3163F"/>
    <w:rsid w:val="00C320FB"/>
    <w:rsid w:val="00C32353"/>
    <w:rsid w:val="00C348A8"/>
    <w:rsid w:val="00C34FBE"/>
    <w:rsid w:val="00C35AD2"/>
    <w:rsid w:val="00C3692D"/>
    <w:rsid w:val="00C372B2"/>
    <w:rsid w:val="00C40002"/>
    <w:rsid w:val="00C40252"/>
    <w:rsid w:val="00C40944"/>
    <w:rsid w:val="00C419C4"/>
    <w:rsid w:val="00C429EC"/>
    <w:rsid w:val="00C42A1F"/>
    <w:rsid w:val="00C42D76"/>
    <w:rsid w:val="00C43E6A"/>
    <w:rsid w:val="00C44DEF"/>
    <w:rsid w:val="00C453A2"/>
    <w:rsid w:val="00C4587F"/>
    <w:rsid w:val="00C46DEA"/>
    <w:rsid w:val="00C47DD2"/>
    <w:rsid w:val="00C47E90"/>
    <w:rsid w:val="00C504E4"/>
    <w:rsid w:val="00C5075F"/>
    <w:rsid w:val="00C50EF2"/>
    <w:rsid w:val="00C51200"/>
    <w:rsid w:val="00C515D9"/>
    <w:rsid w:val="00C517AA"/>
    <w:rsid w:val="00C51DEF"/>
    <w:rsid w:val="00C51FCA"/>
    <w:rsid w:val="00C529F7"/>
    <w:rsid w:val="00C52BDE"/>
    <w:rsid w:val="00C53922"/>
    <w:rsid w:val="00C54887"/>
    <w:rsid w:val="00C54C0A"/>
    <w:rsid w:val="00C55470"/>
    <w:rsid w:val="00C55B47"/>
    <w:rsid w:val="00C56330"/>
    <w:rsid w:val="00C566C7"/>
    <w:rsid w:val="00C567AF"/>
    <w:rsid w:val="00C56AEF"/>
    <w:rsid w:val="00C57580"/>
    <w:rsid w:val="00C57664"/>
    <w:rsid w:val="00C576B3"/>
    <w:rsid w:val="00C60FE2"/>
    <w:rsid w:val="00C61FD4"/>
    <w:rsid w:val="00C63629"/>
    <w:rsid w:val="00C63EFC"/>
    <w:rsid w:val="00C654D4"/>
    <w:rsid w:val="00C6557B"/>
    <w:rsid w:val="00C65EB2"/>
    <w:rsid w:val="00C6615E"/>
    <w:rsid w:val="00C66D72"/>
    <w:rsid w:val="00C66EEF"/>
    <w:rsid w:val="00C70603"/>
    <w:rsid w:val="00C712E8"/>
    <w:rsid w:val="00C71474"/>
    <w:rsid w:val="00C71726"/>
    <w:rsid w:val="00C71FDA"/>
    <w:rsid w:val="00C721CD"/>
    <w:rsid w:val="00C72A02"/>
    <w:rsid w:val="00C72B6F"/>
    <w:rsid w:val="00C73698"/>
    <w:rsid w:val="00C73D56"/>
    <w:rsid w:val="00C7416E"/>
    <w:rsid w:val="00C747D7"/>
    <w:rsid w:val="00C75536"/>
    <w:rsid w:val="00C767D7"/>
    <w:rsid w:val="00C7714F"/>
    <w:rsid w:val="00C7797B"/>
    <w:rsid w:val="00C80155"/>
    <w:rsid w:val="00C802CC"/>
    <w:rsid w:val="00C805D3"/>
    <w:rsid w:val="00C805E8"/>
    <w:rsid w:val="00C805EE"/>
    <w:rsid w:val="00C8172B"/>
    <w:rsid w:val="00C81B41"/>
    <w:rsid w:val="00C81B8B"/>
    <w:rsid w:val="00C8202E"/>
    <w:rsid w:val="00C82A07"/>
    <w:rsid w:val="00C82A85"/>
    <w:rsid w:val="00C82EB9"/>
    <w:rsid w:val="00C831CF"/>
    <w:rsid w:val="00C8320D"/>
    <w:rsid w:val="00C842C7"/>
    <w:rsid w:val="00C8434B"/>
    <w:rsid w:val="00C843E0"/>
    <w:rsid w:val="00C8509A"/>
    <w:rsid w:val="00C8515B"/>
    <w:rsid w:val="00C85990"/>
    <w:rsid w:val="00C85E4E"/>
    <w:rsid w:val="00C85E9B"/>
    <w:rsid w:val="00C8758B"/>
    <w:rsid w:val="00C87CBD"/>
    <w:rsid w:val="00C87EC2"/>
    <w:rsid w:val="00C9004A"/>
    <w:rsid w:val="00C90207"/>
    <w:rsid w:val="00C90733"/>
    <w:rsid w:val="00C909CD"/>
    <w:rsid w:val="00C90C16"/>
    <w:rsid w:val="00C90F99"/>
    <w:rsid w:val="00C91150"/>
    <w:rsid w:val="00C91221"/>
    <w:rsid w:val="00C91B71"/>
    <w:rsid w:val="00C91C7F"/>
    <w:rsid w:val="00C94C3B"/>
    <w:rsid w:val="00C956BE"/>
    <w:rsid w:val="00C963AF"/>
    <w:rsid w:val="00C96EBD"/>
    <w:rsid w:val="00C97811"/>
    <w:rsid w:val="00C97DD6"/>
    <w:rsid w:val="00C97DFD"/>
    <w:rsid w:val="00CA0C6A"/>
    <w:rsid w:val="00CA1184"/>
    <w:rsid w:val="00CA3F57"/>
    <w:rsid w:val="00CA4F53"/>
    <w:rsid w:val="00CA5796"/>
    <w:rsid w:val="00CA587A"/>
    <w:rsid w:val="00CA59CD"/>
    <w:rsid w:val="00CA5D02"/>
    <w:rsid w:val="00CA6636"/>
    <w:rsid w:val="00CA6688"/>
    <w:rsid w:val="00CA7F17"/>
    <w:rsid w:val="00CB0316"/>
    <w:rsid w:val="00CB1825"/>
    <w:rsid w:val="00CB24AB"/>
    <w:rsid w:val="00CB2552"/>
    <w:rsid w:val="00CB2B58"/>
    <w:rsid w:val="00CB2E32"/>
    <w:rsid w:val="00CB3783"/>
    <w:rsid w:val="00CB3E62"/>
    <w:rsid w:val="00CB499D"/>
    <w:rsid w:val="00CB4C5C"/>
    <w:rsid w:val="00CB5A03"/>
    <w:rsid w:val="00CB5B91"/>
    <w:rsid w:val="00CB5EEF"/>
    <w:rsid w:val="00CB6ED0"/>
    <w:rsid w:val="00CB723A"/>
    <w:rsid w:val="00CB756B"/>
    <w:rsid w:val="00CB76D0"/>
    <w:rsid w:val="00CC4E8C"/>
    <w:rsid w:val="00CC6008"/>
    <w:rsid w:val="00CC71EF"/>
    <w:rsid w:val="00CC7765"/>
    <w:rsid w:val="00CC780F"/>
    <w:rsid w:val="00CD0630"/>
    <w:rsid w:val="00CD087E"/>
    <w:rsid w:val="00CD0AE7"/>
    <w:rsid w:val="00CD1BB2"/>
    <w:rsid w:val="00CD23C2"/>
    <w:rsid w:val="00CD2961"/>
    <w:rsid w:val="00CD30D7"/>
    <w:rsid w:val="00CD3209"/>
    <w:rsid w:val="00CD322D"/>
    <w:rsid w:val="00CD397A"/>
    <w:rsid w:val="00CD4212"/>
    <w:rsid w:val="00CD4A85"/>
    <w:rsid w:val="00CD4DAA"/>
    <w:rsid w:val="00CD4DD7"/>
    <w:rsid w:val="00CD651C"/>
    <w:rsid w:val="00CD770D"/>
    <w:rsid w:val="00CD7904"/>
    <w:rsid w:val="00CD7E5B"/>
    <w:rsid w:val="00CE0C19"/>
    <w:rsid w:val="00CE13AF"/>
    <w:rsid w:val="00CE2197"/>
    <w:rsid w:val="00CE231C"/>
    <w:rsid w:val="00CE462B"/>
    <w:rsid w:val="00CE5585"/>
    <w:rsid w:val="00CE63F6"/>
    <w:rsid w:val="00CE74F8"/>
    <w:rsid w:val="00CE7812"/>
    <w:rsid w:val="00CE7BF0"/>
    <w:rsid w:val="00CF0593"/>
    <w:rsid w:val="00CF23F8"/>
    <w:rsid w:val="00CF2958"/>
    <w:rsid w:val="00CF2E4D"/>
    <w:rsid w:val="00CF2FFE"/>
    <w:rsid w:val="00CF3BA2"/>
    <w:rsid w:val="00CF3BE6"/>
    <w:rsid w:val="00CF3C3A"/>
    <w:rsid w:val="00CF45E6"/>
    <w:rsid w:val="00CF5315"/>
    <w:rsid w:val="00CF59CC"/>
    <w:rsid w:val="00CF7088"/>
    <w:rsid w:val="00CF7553"/>
    <w:rsid w:val="00CF7876"/>
    <w:rsid w:val="00D00D36"/>
    <w:rsid w:val="00D00DD6"/>
    <w:rsid w:val="00D02F3A"/>
    <w:rsid w:val="00D034AE"/>
    <w:rsid w:val="00D03FFE"/>
    <w:rsid w:val="00D067CA"/>
    <w:rsid w:val="00D06B5A"/>
    <w:rsid w:val="00D06E60"/>
    <w:rsid w:val="00D10839"/>
    <w:rsid w:val="00D108FD"/>
    <w:rsid w:val="00D10D7C"/>
    <w:rsid w:val="00D1101C"/>
    <w:rsid w:val="00D11CF7"/>
    <w:rsid w:val="00D12106"/>
    <w:rsid w:val="00D12FB9"/>
    <w:rsid w:val="00D14522"/>
    <w:rsid w:val="00D146D9"/>
    <w:rsid w:val="00D14A86"/>
    <w:rsid w:val="00D14E07"/>
    <w:rsid w:val="00D14EEF"/>
    <w:rsid w:val="00D14F22"/>
    <w:rsid w:val="00D151E0"/>
    <w:rsid w:val="00D15668"/>
    <w:rsid w:val="00D156FA"/>
    <w:rsid w:val="00D15F39"/>
    <w:rsid w:val="00D166DF"/>
    <w:rsid w:val="00D16D85"/>
    <w:rsid w:val="00D170D0"/>
    <w:rsid w:val="00D175E9"/>
    <w:rsid w:val="00D17905"/>
    <w:rsid w:val="00D17F74"/>
    <w:rsid w:val="00D2048C"/>
    <w:rsid w:val="00D20581"/>
    <w:rsid w:val="00D22164"/>
    <w:rsid w:val="00D225FD"/>
    <w:rsid w:val="00D22FBF"/>
    <w:rsid w:val="00D23187"/>
    <w:rsid w:val="00D231EF"/>
    <w:rsid w:val="00D2365A"/>
    <w:rsid w:val="00D23A79"/>
    <w:rsid w:val="00D2544C"/>
    <w:rsid w:val="00D25C5E"/>
    <w:rsid w:val="00D26371"/>
    <w:rsid w:val="00D2639D"/>
    <w:rsid w:val="00D26547"/>
    <w:rsid w:val="00D27270"/>
    <w:rsid w:val="00D27882"/>
    <w:rsid w:val="00D30517"/>
    <w:rsid w:val="00D31632"/>
    <w:rsid w:val="00D327E6"/>
    <w:rsid w:val="00D33475"/>
    <w:rsid w:val="00D34057"/>
    <w:rsid w:val="00D34DC9"/>
    <w:rsid w:val="00D353C4"/>
    <w:rsid w:val="00D358B3"/>
    <w:rsid w:val="00D360DE"/>
    <w:rsid w:val="00D36537"/>
    <w:rsid w:val="00D369E8"/>
    <w:rsid w:val="00D37A5E"/>
    <w:rsid w:val="00D4027A"/>
    <w:rsid w:val="00D4030C"/>
    <w:rsid w:val="00D41629"/>
    <w:rsid w:val="00D42112"/>
    <w:rsid w:val="00D432C2"/>
    <w:rsid w:val="00D438DF"/>
    <w:rsid w:val="00D4408B"/>
    <w:rsid w:val="00D44A06"/>
    <w:rsid w:val="00D44B23"/>
    <w:rsid w:val="00D45345"/>
    <w:rsid w:val="00D45F1A"/>
    <w:rsid w:val="00D46022"/>
    <w:rsid w:val="00D467B3"/>
    <w:rsid w:val="00D46944"/>
    <w:rsid w:val="00D46E67"/>
    <w:rsid w:val="00D47153"/>
    <w:rsid w:val="00D4775A"/>
    <w:rsid w:val="00D505D7"/>
    <w:rsid w:val="00D50654"/>
    <w:rsid w:val="00D50A8A"/>
    <w:rsid w:val="00D50ACA"/>
    <w:rsid w:val="00D516D3"/>
    <w:rsid w:val="00D51BBE"/>
    <w:rsid w:val="00D52494"/>
    <w:rsid w:val="00D54572"/>
    <w:rsid w:val="00D54F5B"/>
    <w:rsid w:val="00D553C9"/>
    <w:rsid w:val="00D564A7"/>
    <w:rsid w:val="00D5655A"/>
    <w:rsid w:val="00D5759D"/>
    <w:rsid w:val="00D57C14"/>
    <w:rsid w:val="00D609B4"/>
    <w:rsid w:val="00D6188A"/>
    <w:rsid w:val="00D61E6C"/>
    <w:rsid w:val="00D63058"/>
    <w:rsid w:val="00D63431"/>
    <w:rsid w:val="00D6349B"/>
    <w:rsid w:val="00D63D10"/>
    <w:rsid w:val="00D64F43"/>
    <w:rsid w:val="00D65346"/>
    <w:rsid w:val="00D66864"/>
    <w:rsid w:val="00D66DF9"/>
    <w:rsid w:val="00D7322D"/>
    <w:rsid w:val="00D738FD"/>
    <w:rsid w:val="00D73E37"/>
    <w:rsid w:val="00D752F2"/>
    <w:rsid w:val="00D7574F"/>
    <w:rsid w:val="00D75F2B"/>
    <w:rsid w:val="00D7636D"/>
    <w:rsid w:val="00D7695F"/>
    <w:rsid w:val="00D76B70"/>
    <w:rsid w:val="00D76E10"/>
    <w:rsid w:val="00D76F09"/>
    <w:rsid w:val="00D76F9C"/>
    <w:rsid w:val="00D772EE"/>
    <w:rsid w:val="00D801BA"/>
    <w:rsid w:val="00D806F9"/>
    <w:rsid w:val="00D80C92"/>
    <w:rsid w:val="00D80F6E"/>
    <w:rsid w:val="00D823D2"/>
    <w:rsid w:val="00D823D4"/>
    <w:rsid w:val="00D82922"/>
    <w:rsid w:val="00D82A9E"/>
    <w:rsid w:val="00D858A3"/>
    <w:rsid w:val="00D86209"/>
    <w:rsid w:val="00D873CF"/>
    <w:rsid w:val="00D87DC3"/>
    <w:rsid w:val="00D90589"/>
    <w:rsid w:val="00D90846"/>
    <w:rsid w:val="00D90915"/>
    <w:rsid w:val="00D90E6B"/>
    <w:rsid w:val="00D924FB"/>
    <w:rsid w:val="00D92E31"/>
    <w:rsid w:val="00D93484"/>
    <w:rsid w:val="00D93A0D"/>
    <w:rsid w:val="00D93D42"/>
    <w:rsid w:val="00D9425E"/>
    <w:rsid w:val="00D944B5"/>
    <w:rsid w:val="00D94C5E"/>
    <w:rsid w:val="00D95267"/>
    <w:rsid w:val="00D95508"/>
    <w:rsid w:val="00D95526"/>
    <w:rsid w:val="00D9611E"/>
    <w:rsid w:val="00D969BF"/>
    <w:rsid w:val="00D97254"/>
    <w:rsid w:val="00D97D65"/>
    <w:rsid w:val="00D97EA6"/>
    <w:rsid w:val="00D97ED3"/>
    <w:rsid w:val="00DA0C98"/>
    <w:rsid w:val="00DA1849"/>
    <w:rsid w:val="00DA2708"/>
    <w:rsid w:val="00DA276B"/>
    <w:rsid w:val="00DA2FA9"/>
    <w:rsid w:val="00DA396A"/>
    <w:rsid w:val="00DA4707"/>
    <w:rsid w:val="00DA5766"/>
    <w:rsid w:val="00DA63FD"/>
    <w:rsid w:val="00DA6A38"/>
    <w:rsid w:val="00DA74C4"/>
    <w:rsid w:val="00DA7868"/>
    <w:rsid w:val="00DB0457"/>
    <w:rsid w:val="00DB0B4C"/>
    <w:rsid w:val="00DB0CD7"/>
    <w:rsid w:val="00DB1903"/>
    <w:rsid w:val="00DB204A"/>
    <w:rsid w:val="00DB2A65"/>
    <w:rsid w:val="00DB326C"/>
    <w:rsid w:val="00DB3B53"/>
    <w:rsid w:val="00DB3D11"/>
    <w:rsid w:val="00DB47AD"/>
    <w:rsid w:val="00DB51F4"/>
    <w:rsid w:val="00DB54D7"/>
    <w:rsid w:val="00DB5B8B"/>
    <w:rsid w:val="00DB5C5A"/>
    <w:rsid w:val="00DB6A0E"/>
    <w:rsid w:val="00DB6A5E"/>
    <w:rsid w:val="00DB6E8C"/>
    <w:rsid w:val="00DB744A"/>
    <w:rsid w:val="00DB7A2D"/>
    <w:rsid w:val="00DB7EF3"/>
    <w:rsid w:val="00DC09B8"/>
    <w:rsid w:val="00DC21E6"/>
    <w:rsid w:val="00DC2639"/>
    <w:rsid w:val="00DC2ED8"/>
    <w:rsid w:val="00DC301F"/>
    <w:rsid w:val="00DC318E"/>
    <w:rsid w:val="00DC35E6"/>
    <w:rsid w:val="00DC366A"/>
    <w:rsid w:val="00DC46EF"/>
    <w:rsid w:val="00DC4E62"/>
    <w:rsid w:val="00DC5631"/>
    <w:rsid w:val="00DC717F"/>
    <w:rsid w:val="00DC743A"/>
    <w:rsid w:val="00DD0A50"/>
    <w:rsid w:val="00DD0EC9"/>
    <w:rsid w:val="00DD11F4"/>
    <w:rsid w:val="00DD1A07"/>
    <w:rsid w:val="00DD1B73"/>
    <w:rsid w:val="00DD20CA"/>
    <w:rsid w:val="00DD21A9"/>
    <w:rsid w:val="00DD2703"/>
    <w:rsid w:val="00DD2FA3"/>
    <w:rsid w:val="00DD37DF"/>
    <w:rsid w:val="00DD3829"/>
    <w:rsid w:val="00DD3960"/>
    <w:rsid w:val="00DD3F36"/>
    <w:rsid w:val="00DD60C4"/>
    <w:rsid w:val="00DD653A"/>
    <w:rsid w:val="00DD6997"/>
    <w:rsid w:val="00DD6EB3"/>
    <w:rsid w:val="00DE096E"/>
    <w:rsid w:val="00DE3086"/>
    <w:rsid w:val="00DE3A78"/>
    <w:rsid w:val="00DE4F54"/>
    <w:rsid w:val="00DE6211"/>
    <w:rsid w:val="00DE6FEF"/>
    <w:rsid w:val="00DE7520"/>
    <w:rsid w:val="00DF0093"/>
    <w:rsid w:val="00DF028A"/>
    <w:rsid w:val="00DF0917"/>
    <w:rsid w:val="00DF0C56"/>
    <w:rsid w:val="00DF206A"/>
    <w:rsid w:val="00DF23FF"/>
    <w:rsid w:val="00DF2928"/>
    <w:rsid w:val="00DF2EC8"/>
    <w:rsid w:val="00DF368E"/>
    <w:rsid w:val="00DF46B3"/>
    <w:rsid w:val="00DF4A09"/>
    <w:rsid w:val="00DF5059"/>
    <w:rsid w:val="00DF6480"/>
    <w:rsid w:val="00DF6618"/>
    <w:rsid w:val="00DF671E"/>
    <w:rsid w:val="00DF6F76"/>
    <w:rsid w:val="00DF74C8"/>
    <w:rsid w:val="00DF75E9"/>
    <w:rsid w:val="00E000D9"/>
    <w:rsid w:val="00E00B36"/>
    <w:rsid w:val="00E00D32"/>
    <w:rsid w:val="00E01F53"/>
    <w:rsid w:val="00E02242"/>
    <w:rsid w:val="00E02BF5"/>
    <w:rsid w:val="00E03500"/>
    <w:rsid w:val="00E03D3C"/>
    <w:rsid w:val="00E0438C"/>
    <w:rsid w:val="00E04DE7"/>
    <w:rsid w:val="00E05695"/>
    <w:rsid w:val="00E06052"/>
    <w:rsid w:val="00E07EE2"/>
    <w:rsid w:val="00E10553"/>
    <w:rsid w:val="00E10824"/>
    <w:rsid w:val="00E10A74"/>
    <w:rsid w:val="00E10D33"/>
    <w:rsid w:val="00E11E67"/>
    <w:rsid w:val="00E11E7D"/>
    <w:rsid w:val="00E125E2"/>
    <w:rsid w:val="00E12803"/>
    <w:rsid w:val="00E12D8B"/>
    <w:rsid w:val="00E132FB"/>
    <w:rsid w:val="00E1396F"/>
    <w:rsid w:val="00E13F4D"/>
    <w:rsid w:val="00E1428B"/>
    <w:rsid w:val="00E16241"/>
    <w:rsid w:val="00E173E8"/>
    <w:rsid w:val="00E1773D"/>
    <w:rsid w:val="00E204FC"/>
    <w:rsid w:val="00E2093D"/>
    <w:rsid w:val="00E20A18"/>
    <w:rsid w:val="00E20FF2"/>
    <w:rsid w:val="00E214BD"/>
    <w:rsid w:val="00E21673"/>
    <w:rsid w:val="00E21BE1"/>
    <w:rsid w:val="00E228AD"/>
    <w:rsid w:val="00E22A3F"/>
    <w:rsid w:val="00E23EB0"/>
    <w:rsid w:val="00E24B7C"/>
    <w:rsid w:val="00E2505D"/>
    <w:rsid w:val="00E263F4"/>
    <w:rsid w:val="00E27009"/>
    <w:rsid w:val="00E27151"/>
    <w:rsid w:val="00E27663"/>
    <w:rsid w:val="00E27EA9"/>
    <w:rsid w:val="00E30838"/>
    <w:rsid w:val="00E30C76"/>
    <w:rsid w:val="00E31316"/>
    <w:rsid w:val="00E3148B"/>
    <w:rsid w:val="00E3271D"/>
    <w:rsid w:val="00E32C0E"/>
    <w:rsid w:val="00E33225"/>
    <w:rsid w:val="00E3410B"/>
    <w:rsid w:val="00E3624D"/>
    <w:rsid w:val="00E3680A"/>
    <w:rsid w:val="00E37BBD"/>
    <w:rsid w:val="00E37C3A"/>
    <w:rsid w:val="00E4026F"/>
    <w:rsid w:val="00E408D4"/>
    <w:rsid w:val="00E43890"/>
    <w:rsid w:val="00E45386"/>
    <w:rsid w:val="00E45952"/>
    <w:rsid w:val="00E4686D"/>
    <w:rsid w:val="00E46FE1"/>
    <w:rsid w:val="00E475AB"/>
    <w:rsid w:val="00E4784F"/>
    <w:rsid w:val="00E503B7"/>
    <w:rsid w:val="00E5098E"/>
    <w:rsid w:val="00E51086"/>
    <w:rsid w:val="00E5167B"/>
    <w:rsid w:val="00E5189E"/>
    <w:rsid w:val="00E51B8A"/>
    <w:rsid w:val="00E51E53"/>
    <w:rsid w:val="00E526C2"/>
    <w:rsid w:val="00E5290F"/>
    <w:rsid w:val="00E52BBA"/>
    <w:rsid w:val="00E52BF0"/>
    <w:rsid w:val="00E53042"/>
    <w:rsid w:val="00E547CA"/>
    <w:rsid w:val="00E54934"/>
    <w:rsid w:val="00E54C30"/>
    <w:rsid w:val="00E54CEB"/>
    <w:rsid w:val="00E54ECB"/>
    <w:rsid w:val="00E55371"/>
    <w:rsid w:val="00E55889"/>
    <w:rsid w:val="00E55E6F"/>
    <w:rsid w:val="00E56350"/>
    <w:rsid w:val="00E565D4"/>
    <w:rsid w:val="00E57B69"/>
    <w:rsid w:val="00E57ED2"/>
    <w:rsid w:val="00E60F2C"/>
    <w:rsid w:val="00E6155A"/>
    <w:rsid w:val="00E62418"/>
    <w:rsid w:val="00E635B4"/>
    <w:rsid w:val="00E64B54"/>
    <w:rsid w:val="00E651A9"/>
    <w:rsid w:val="00E6522E"/>
    <w:rsid w:val="00E65B97"/>
    <w:rsid w:val="00E65D41"/>
    <w:rsid w:val="00E669CE"/>
    <w:rsid w:val="00E66A8F"/>
    <w:rsid w:val="00E67A77"/>
    <w:rsid w:val="00E67C92"/>
    <w:rsid w:val="00E7076B"/>
    <w:rsid w:val="00E70DD7"/>
    <w:rsid w:val="00E71031"/>
    <w:rsid w:val="00E71334"/>
    <w:rsid w:val="00E7152A"/>
    <w:rsid w:val="00E715C6"/>
    <w:rsid w:val="00E71A99"/>
    <w:rsid w:val="00E71B19"/>
    <w:rsid w:val="00E72700"/>
    <w:rsid w:val="00E73097"/>
    <w:rsid w:val="00E7334A"/>
    <w:rsid w:val="00E7346C"/>
    <w:rsid w:val="00E734E5"/>
    <w:rsid w:val="00E73E57"/>
    <w:rsid w:val="00E7511A"/>
    <w:rsid w:val="00E756C5"/>
    <w:rsid w:val="00E76901"/>
    <w:rsid w:val="00E76B25"/>
    <w:rsid w:val="00E76ED1"/>
    <w:rsid w:val="00E7709B"/>
    <w:rsid w:val="00E77490"/>
    <w:rsid w:val="00E77C17"/>
    <w:rsid w:val="00E77D75"/>
    <w:rsid w:val="00E8156C"/>
    <w:rsid w:val="00E81AF8"/>
    <w:rsid w:val="00E81C4B"/>
    <w:rsid w:val="00E81C9E"/>
    <w:rsid w:val="00E8232C"/>
    <w:rsid w:val="00E8239D"/>
    <w:rsid w:val="00E836A3"/>
    <w:rsid w:val="00E8439A"/>
    <w:rsid w:val="00E907A0"/>
    <w:rsid w:val="00E91B77"/>
    <w:rsid w:val="00E91C6D"/>
    <w:rsid w:val="00E935EC"/>
    <w:rsid w:val="00E9387C"/>
    <w:rsid w:val="00E94248"/>
    <w:rsid w:val="00E946FB"/>
    <w:rsid w:val="00E94EFE"/>
    <w:rsid w:val="00E95671"/>
    <w:rsid w:val="00E95C4B"/>
    <w:rsid w:val="00E95F3D"/>
    <w:rsid w:val="00E965D2"/>
    <w:rsid w:val="00E965EF"/>
    <w:rsid w:val="00E96845"/>
    <w:rsid w:val="00E97282"/>
    <w:rsid w:val="00E97A22"/>
    <w:rsid w:val="00EA0CD7"/>
    <w:rsid w:val="00EA1873"/>
    <w:rsid w:val="00EA274B"/>
    <w:rsid w:val="00EA28E3"/>
    <w:rsid w:val="00EA3519"/>
    <w:rsid w:val="00EA36E4"/>
    <w:rsid w:val="00EA40DD"/>
    <w:rsid w:val="00EA5443"/>
    <w:rsid w:val="00EA558F"/>
    <w:rsid w:val="00EA5BE0"/>
    <w:rsid w:val="00EA5E19"/>
    <w:rsid w:val="00EA6D6B"/>
    <w:rsid w:val="00EA6DA5"/>
    <w:rsid w:val="00EB08F1"/>
    <w:rsid w:val="00EB366F"/>
    <w:rsid w:val="00EB4391"/>
    <w:rsid w:val="00EB4436"/>
    <w:rsid w:val="00EB476D"/>
    <w:rsid w:val="00EB4A6D"/>
    <w:rsid w:val="00EB5006"/>
    <w:rsid w:val="00EB531F"/>
    <w:rsid w:val="00EB53A9"/>
    <w:rsid w:val="00EB5581"/>
    <w:rsid w:val="00EB6A36"/>
    <w:rsid w:val="00EB6ABA"/>
    <w:rsid w:val="00EB6B6F"/>
    <w:rsid w:val="00EB731C"/>
    <w:rsid w:val="00EB7956"/>
    <w:rsid w:val="00EC028F"/>
    <w:rsid w:val="00EC05E4"/>
    <w:rsid w:val="00EC0B50"/>
    <w:rsid w:val="00EC22CC"/>
    <w:rsid w:val="00EC387E"/>
    <w:rsid w:val="00EC40A8"/>
    <w:rsid w:val="00EC42C5"/>
    <w:rsid w:val="00EC4C4B"/>
    <w:rsid w:val="00EC51C2"/>
    <w:rsid w:val="00EC5395"/>
    <w:rsid w:val="00EC56F3"/>
    <w:rsid w:val="00EC57B9"/>
    <w:rsid w:val="00EC5944"/>
    <w:rsid w:val="00EC61BA"/>
    <w:rsid w:val="00EC62DD"/>
    <w:rsid w:val="00EC7071"/>
    <w:rsid w:val="00EC7702"/>
    <w:rsid w:val="00EC77DE"/>
    <w:rsid w:val="00ED0005"/>
    <w:rsid w:val="00ED0751"/>
    <w:rsid w:val="00ED0C56"/>
    <w:rsid w:val="00ED12CD"/>
    <w:rsid w:val="00ED143B"/>
    <w:rsid w:val="00ED2AD4"/>
    <w:rsid w:val="00ED3010"/>
    <w:rsid w:val="00ED5145"/>
    <w:rsid w:val="00ED5C25"/>
    <w:rsid w:val="00ED5FD8"/>
    <w:rsid w:val="00ED6293"/>
    <w:rsid w:val="00EE0A78"/>
    <w:rsid w:val="00EE0FD5"/>
    <w:rsid w:val="00EE1689"/>
    <w:rsid w:val="00EE20CB"/>
    <w:rsid w:val="00EE3196"/>
    <w:rsid w:val="00EE330A"/>
    <w:rsid w:val="00EE3DAA"/>
    <w:rsid w:val="00EE462C"/>
    <w:rsid w:val="00EE4BDC"/>
    <w:rsid w:val="00EE5AE0"/>
    <w:rsid w:val="00EE5F15"/>
    <w:rsid w:val="00EE6B21"/>
    <w:rsid w:val="00EE7228"/>
    <w:rsid w:val="00EE797B"/>
    <w:rsid w:val="00EF032C"/>
    <w:rsid w:val="00EF13A0"/>
    <w:rsid w:val="00EF1CC2"/>
    <w:rsid w:val="00EF2833"/>
    <w:rsid w:val="00EF2915"/>
    <w:rsid w:val="00EF2A31"/>
    <w:rsid w:val="00EF2A83"/>
    <w:rsid w:val="00EF2BA6"/>
    <w:rsid w:val="00EF3242"/>
    <w:rsid w:val="00EF326E"/>
    <w:rsid w:val="00EF5181"/>
    <w:rsid w:val="00EF549E"/>
    <w:rsid w:val="00EF6651"/>
    <w:rsid w:val="00EF6BFB"/>
    <w:rsid w:val="00EF7B51"/>
    <w:rsid w:val="00EF7F15"/>
    <w:rsid w:val="00F00CCC"/>
    <w:rsid w:val="00F01E4C"/>
    <w:rsid w:val="00F02311"/>
    <w:rsid w:val="00F043C1"/>
    <w:rsid w:val="00F049FE"/>
    <w:rsid w:val="00F04CD2"/>
    <w:rsid w:val="00F057D2"/>
    <w:rsid w:val="00F05E72"/>
    <w:rsid w:val="00F05F56"/>
    <w:rsid w:val="00F06B22"/>
    <w:rsid w:val="00F0784E"/>
    <w:rsid w:val="00F07D31"/>
    <w:rsid w:val="00F07DBF"/>
    <w:rsid w:val="00F07E4F"/>
    <w:rsid w:val="00F1051E"/>
    <w:rsid w:val="00F10D16"/>
    <w:rsid w:val="00F10FE8"/>
    <w:rsid w:val="00F11AEB"/>
    <w:rsid w:val="00F11CF6"/>
    <w:rsid w:val="00F11F88"/>
    <w:rsid w:val="00F12591"/>
    <w:rsid w:val="00F12F39"/>
    <w:rsid w:val="00F138BD"/>
    <w:rsid w:val="00F14223"/>
    <w:rsid w:val="00F14EE9"/>
    <w:rsid w:val="00F15C1E"/>
    <w:rsid w:val="00F16920"/>
    <w:rsid w:val="00F16F22"/>
    <w:rsid w:val="00F17C4C"/>
    <w:rsid w:val="00F20239"/>
    <w:rsid w:val="00F206B3"/>
    <w:rsid w:val="00F21E9E"/>
    <w:rsid w:val="00F221B6"/>
    <w:rsid w:val="00F22CC3"/>
    <w:rsid w:val="00F22F84"/>
    <w:rsid w:val="00F233F3"/>
    <w:rsid w:val="00F23B0E"/>
    <w:rsid w:val="00F243EE"/>
    <w:rsid w:val="00F2461A"/>
    <w:rsid w:val="00F24A30"/>
    <w:rsid w:val="00F25AAD"/>
    <w:rsid w:val="00F25CFB"/>
    <w:rsid w:val="00F26CA8"/>
    <w:rsid w:val="00F273D2"/>
    <w:rsid w:val="00F30BB5"/>
    <w:rsid w:val="00F30C44"/>
    <w:rsid w:val="00F31734"/>
    <w:rsid w:val="00F31E70"/>
    <w:rsid w:val="00F32E46"/>
    <w:rsid w:val="00F33566"/>
    <w:rsid w:val="00F338C0"/>
    <w:rsid w:val="00F34D0D"/>
    <w:rsid w:val="00F34E2A"/>
    <w:rsid w:val="00F351DC"/>
    <w:rsid w:val="00F354E5"/>
    <w:rsid w:val="00F3601F"/>
    <w:rsid w:val="00F371FE"/>
    <w:rsid w:val="00F37210"/>
    <w:rsid w:val="00F375E1"/>
    <w:rsid w:val="00F411A8"/>
    <w:rsid w:val="00F411F4"/>
    <w:rsid w:val="00F41D82"/>
    <w:rsid w:val="00F428A3"/>
    <w:rsid w:val="00F4298F"/>
    <w:rsid w:val="00F4326B"/>
    <w:rsid w:val="00F4349D"/>
    <w:rsid w:val="00F438A5"/>
    <w:rsid w:val="00F44396"/>
    <w:rsid w:val="00F45539"/>
    <w:rsid w:val="00F45588"/>
    <w:rsid w:val="00F45595"/>
    <w:rsid w:val="00F45C2B"/>
    <w:rsid w:val="00F46A0B"/>
    <w:rsid w:val="00F46B69"/>
    <w:rsid w:val="00F46F81"/>
    <w:rsid w:val="00F50176"/>
    <w:rsid w:val="00F5028F"/>
    <w:rsid w:val="00F505BF"/>
    <w:rsid w:val="00F50F36"/>
    <w:rsid w:val="00F51226"/>
    <w:rsid w:val="00F51EF9"/>
    <w:rsid w:val="00F521A4"/>
    <w:rsid w:val="00F52918"/>
    <w:rsid w:val="00F54250"/>
    <w:rsid w:val="00F54415"/>
    <w:rsid w:val="00F546A2"/>
    <w:rsid w:val="00F54741"/>
    <w:rsid w:val="00F54E90"/>
    <w:rsid w:val="00F55E37"/>
    <w:rsid w:val="00F56012"/>
    <w:rsid w:val="00F560C4"/>
    <w:rsid w:val="00F56169"/>
    <w:rsid w:val="00F564BE"/>
    <w:rsid w:val="00F56657"/>
    <w:rsid w:val="00F56AA2"/>
    <w:rsid w:val="00F56BEF"/>
    <w:rsid w:val="00F56FA2"/>
    <w:rsid w:val="00F57D79"/>
    <w:rsid w:val="00F61F96"/>
    <w:rsid w:val="00F627B1"/>
    <w:rsid w:val="00F6281E"/>
    <w:rsid w:val="00F62E27"/>
    <w:rsid w:val="00F63A87"/>
    <w:rsid w:val="00F644D3"/>
    <w:rsid w:val="00F6574C"/>
    <w:rsid w:val="00F657B3"/>
    <w:rsid w:val="00F65C68"/>
    <w:rsid w:val="00F65FED"/>
    <w:rsid w:val="00F6685C"/>
    <w:rsid w:val="00F66E47"/>
    <w:rsid w:val="00F70C9D"/>
    <w:rsid w:val="00F70E63"/>
    <w:rsid w:val="00F7163A"/>
    <w:rsid w:val="00F7188A"/>
    <w:rsid w:val="00F71AB9"/>
    <w:rsid w:val="00F71D08"/>
    <w:rsid w:val="00F71D40"/>
    <w:rsid w:val="00F71E0F"/>
    <w:rsid w:val="00F72DC2"/>
    <w:rsid w:val="00F732A7"/>
    <w:rsid w:val="00F7335D"/>
    <w:rsid w:val="00F74208"/>
    <w:rsid w:val="00F745CE"/>
    <w:rsid w:val="00F74AB4"/>
    <w:rsid w:val="00F76E18"/>
    <w:rsid w:val="00F77333"/>
    <w:rsid w:val="00F77564"/>
    <w:rsid w:val="00F77B0E"/>
    <w:rsid w:val="00F8053D"/>
    <w:rsid w:val="00F8084A"/>
    <w:rsid w:val="00F8084D"/>
    <w:rsid w:val="00F80C8B"/>
    <w:rsid w:val="00F81451"/>
    <w:rsid w:val="00F81D45"/>
    <w:rsid w:val="00F81DA6"/>
    <w:rsid w:val="00F82207"/>
    <w:rsid w:val="00F82F65"/>
    <w:rsid w:val="00F83002"/>
    <w:rsid w:val="00F8342E"/>
    <w:rsid w:val="00F837A0"/>
    <w:rsid w:val="00F852FF"/>
    <w:rsid w:val="00F85C77"/>
    <w:rsid w:val="00F85D30"/>
    <w:rsid w:val="00F85F94"/>
    <w:rsid w:val="00F87755"/>
    <w:rsid w:val="00F91C21"/>
    <w:rsid w:val="00F91EB5"/>
    <w:rsid w:val="00F92DA8"/>
    <w:rsid w:val="00F92E08"/>
    <w:rsid w:val="00F933F3"/>
    <w:rsid w:val="00F936FB"/>
    <w:rsid w:val="00F93775"/>
    <w:rsid w:val="00F939BF"/>
    <w:rsid w:val="00F93B9D"/>
    <w:rsid w:val="00F93BF6"/>
    <w:rsid w:val="00F94A69"/>
    <w:rsid w:val="00F94BA5"/>
    <w:rsid w:val="00F957E0"/>
    <w:rsid w:val="00F95D5E"/>
    <w:rsid w:val="00F960AC"/>
    <w:rsid w:val="00F9686E"/>
    <w:rsid w:val="00F96F54"/>
    <w:rsid w:val="00F976C3"/>
    <w:rsid w:val="00F97BCF"/>
    <w:rsid w:val="00FA00BD"/>
    <w:rsid w:val="00FA0D55"/>
    <w:rsid w:val="00FA194D"/>
    <w:rsid w:val="00FA1D84"/>
    <w:rsid w:val="00FA31FF"/>
    <w:rsid w:val="00FA345E"/>
    <w:rsid w:val="00FA4927"/>
    <w:rsid w:val="00FA54E9"/>
    <w:rsid w:val="00FA5674"/>
    <w:rsid w:val="00FA61C4"/>
    <w:rsid w:val="00FA6E9A"/>
    <w:rsid w:val="00FA6F2A"/>
    <w:rsid w:val="00FA7404"/>
    <w:rsid w:val="00FA7565"/>
    <w:rsid w:val="00FA7780"/>
    <w:rsid w:val="00FB02C1"/>
    <w:rsid w:val="00FB056F"/>
    <w:rsid w:val="00FB065C"/>
    <w:rsid w:val="00FB1126"/>
    <w:rsid w:val="00FB13E6"/>
    <w:rsid w:val="00FB1800"/>
    <w:rsid w:val="00FB21E7"/>
    <w:rsid w:val="00FB243B"/>
    <w:rsid w:val="00FB2F75"/>
    <w:rsid w:val="00FB3D2A"/>
    <w:rsid w:val="00FB3E7F"/>
    <w:rsid w:val="00FB544A"/>
    <w:rsid w:val="00FB5606"/>
    <w:rsid w:val="00FB5721"/>
    <w:rsid w:val="00FB625E"/>
    <w:rsid w:val="00FB63FE"/>
    <w:rsid w:val="00FB6AE7"/>
    <w:rsid w:val="00FB6F7D"/>
    <w:rsid w:val="00FB74B9"/>
    <w:rsid w:val="00FB791E"/>
    <w:rsid w:val="00FC03EE"/>
    <w:rsid w:val="00FC0799"/>
    <w:rsid w:val="00FC095D"/>
    <w:rsid w:val="00FC0ECD"/>
    <w:rsid w:val="00FC1393"/>
    <w:rsid w:val="00FC15E1"/>
    <w:rsid w:val="00FC221F"/>
    <w:rsid w:val="00FC2BEC"/>
    <w:rsid w:val="00FC2D2C"/>
    <w:rsid w:val="00FC3447"/>
    <w:rsid w:val="00FC43DE"/>
    <w:rsid w:val="00FC4B42"/>
    <w:rsid w:val="00FC5D9E"/>
    <w:rsid w:val="00FC7249"/>
    <w:rsid w:val="00FD1A41"/>
    <w:rsid w:val="00FD1FB0"/>
    <w:rsid w:val="00FD2A06"/>
    <w:rsid w:val="00FD2BF2"/>
    <w:rsid w:val="00FD46D4"/>
    <w:rsid w:val="00FD57CE"/>
    <w:rsid w:val="00FD5888"/>
    <w:rsid w:val="00FD6DC6"/>
    <w:rsid w:val="00FD71B2"/>
    <w:rsid w:val="00FD74D0"/>
    <w:rsid w:val="00FD79F7"/>
    <w:rsid w:val="00FE0906"/>
    <w:rsid w:val="00FE2829"/>
    <w:rsid w:val="00FE28F7"/>
    <w:rsid w:val="00FE3A39"/>
    <w:rsid w:val="00FE4006"/>
    <w:rsid w:val="00FE4708"/>
    <w:rsid w:val="00FE671F"/>
    <w:rsid w:val="00FE6743"/>
    <w:rsid w:val="00FE6BFD"/>
    <w:rsid w:val="00FE75AC"/>
    <w:rsid w:val="00FE7658"/>
    <w:rsid w:val="00FF00CA"/>
    <w:rsid w:val="00FF066D"/>
    <w:rsid w:val="00FF0A6A"/>
    <w:rsid w:val="00FF1C41"/>
    <w:rsid w:val="00FF2334"/>
    <w:rsid w:val="00FF3A6C"/>
    <w:rsid w:val="00FF4287"/>
    <w:rsid w:val="00FF4C0F"/>
    <w:rsid w:val="00FF632A"/>
    <w:rsid w:val="00FF651B"/>
    <w:rsid w:val="00FF7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80D9E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F16F22"/>
    <w:rPr>
      <w:rFonts w:ascii="Times New Roman" w:eastAsia="Times New Roman" w:hAnsi="Times New Roman" w:cs="Times New Roman"/>
    </w:rPr>
  </w:style>
  <w:style w:type="paragraph" w:styleId="Heading1">
    <w:name w:val="heading 1"/>
    <w:basedOn w:val="Normal"/>
    <w:next w:val="Normal"/>
    <w:link w:val="Heading1Char"/>
    <w:uiPriority w:val="9"/>
    <w:qFormat/>
    <w:rsid w:val="00254C1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036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3B0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C075E"/>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30215"/>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73C1D"/>
    <w:rPr>
      <w:rFonts w:ascii="Calibri" w:eastAsiaTheme="minorEastAsia" w:hAnsi="Calibri" w:cs="Calibri"/>
    </w:rPr>
  </w:style>
  <w:style w:type="paragraph" w:customStyle="1" w:styleId="EndNoteBibliographyTitle">
    <w:name w:val="EndNote Bibliography Title"/>
    <w:basedOn w:val="Normal"/>
    <w:rsid w:val="00973C1D"/>
    <w:pPr>
      <w:jc w:val="center"/>
    </w:pPr>
    <w:rPr>
      <w:rFonts w:ascii="Calibri" w:eastAsiaTheme="minorEastAsia" w:hAnsi="Calibri" w:cs="Calibri"/>
    </w:rPr>
  </w:style>
  <w:style w:type="character" w:styleId="Hyperlink">
    <w:name w:val="Hyperlink"/>
    <w:basedOn w:val="DefaultParagraphFont"/>
    <w:uiPriority w:val="99"/>
    <w:unhideWhenUsed/>
    <w:rsid w:val="00BD5980"/>
    <w:rPr>
      <w:color w:val="0563C1" w:themeColor="hyperlink"/>
      <w:u w:val="single"/>
    </w:rPr>
  </w:style>
  <w:style w:type="paragraph" w:styleId="Footer">
    <w:name w:val="footer"/>
    <w:basedOn w:val="Normal"/>
    <w:link w:val="FooterChar"/>
    <w:uiPriority w:val="99"/>
    <w:unhideWhenUsed/>
    <w:rsid w:val="001A19CF"/>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1A19CF"/>
  </w:style>
  <w:style w:type="character" w:styleId="PageNumber">
    <w:name w:val="page number"/>
    <w:basedOn w:val="DefaultParagraphFont"/>
    <w:uiPriority w:val="99"/>
    <w:semiHidden/>
    <w:unhideWhenUsed/>
    <w:rsid w:val="001A19CF"/>
  </w:style>
  <w:style w:type="paragraph" w:styleId="BalloonText">
    <w:name w:val="Balloon Text"/>
    <w:basedOn w:val="Normal"/>
    <w:link w:val="BalloonTextChar"/>
    <w:uiPriority w:val="99"/>
    <w:semiHidden/>
    <w:unhideWhenUsed/>
    <w:rsid w:val="009B3F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3F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7D1E0F"/>
    <w:rPr>
      <w:sz w:val="18"/>
      <w:szCs w:val="18"/>
    </w:rPr>
  </w:style>
  <w:style w:type="paragraph" w:styleId="CommentText">
    <w:name w:val="annotation text"/>
    <w:basedOn w:val="Normal"/>
    <w:link w:val="CommentTextChar"/>
    <w:uiPriority w:val="99"/>
    <w:semiHidden/>
    <w:unhideWhenUsed/>
    <w:rsid w:val="007D1E0F"/>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semiHidden/>
    <w:rsid w:val="007D1E0F"/>
  </w:style>
  <w:style w:type="paragraph" w:styleId="CommentSubject">
    <w:name w:val="annotation subject"/>
    <w:basedOn w:val="CommentText"/>
    <w:next w:val="CommentText"/>
    <w:link w:val="CommentSubjectChar"/>
    <w:uiPriority w:val="99"/>
    <w:semiHidden/>
    <w:unhideWhenUsed/>
    <w:rsid w:val="007D1E0F"/>
    <w:rPr>
      <w:b/>
      <w:bCs/>
      <w:sz w:val="20"/>
      <w:szCs w:val="20"/>
    </w:rPr>
  </w:style>
  <w:style w:type="character" w:customStyle="1" w:styleId="CommentSubjectChar">
    <w:name w:val="Comment Subject Char"/>
    <w:basedOn w:val="CommentTextChar"/>
    <w:link w:val="CommentSubject"/>
    <w:uiPriority w:val="99"/>
    <w:semiHidden/>
    <w:rsid w:val="007D1E0F"/>
    <w:rPr>
      <w:b/>
      <w:bCs/>
      <w:sz w:val="20"/>
      <w:szCs w:val="20"/>
    </w:rPr>
  </w:style>
  <w:style w:type="paragraph" w:styleId="ListParagraph">
    <w:name w:val="List Paragraph"/>
    <w:basedOn w:val="Normal"/>
    <w:uiPriority w:val="34"/>
    <w:qFormat/>
    <w:rsid w:val="00C13A5F"/>
    <w:pPr>
      <w:ind w:left="720"/>
      <w:contextualSpacing/>
    </w:pPr>
    <w:rPr>
      <w:rFonts w:asciiTheme="minorHAnsi" w:eastAsiaTheme="minorEastAsia" w:hAnsiTheme="minorHAnsi" w:cstheme="minorBidi"/>
    </w:rPr>
  </w:style>
  <w:style w:type="character" w:customStyle="1" w:styleId="Heading1Char">
    <w:name w:val="Heading 1 Char"/>
    <w:basedOn w:val="DefaultParagraphFont"/>
    <w:link w:val="Heading1"/>
    <w:uiPriority w:val="9"/>
    <w:rsid w:val="00254C1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54C1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254C15"/>
    <w:pPr>
      <w:spacing w:before="120"/>
    </w:pPr>
    <w:rPr>
      <w:rFonts w:asciiTheme="minorHAnsi" w:eastAsiaTheme="minorEastAsia" w:hAnsiTheme="minorHAnsi" w:cstheme="minorBidi"/>
      <w:b/>
      <w:bCs/>
      <w:caps/>
      <w:sz w:val="22"/>
      <w:szCs w:val="22"/>
    </w:rPr>
  </w:style>
  <w:style w:type="paragraph" w:styleId="TOC2">
    <w:name w:val="toc 2"/>
    <w:basedOn w:val="Normal"/>
    <w:next w:val="Normal"/>
    <w:autoRedefine/>
    <w:uiPriority w:val="39"/>
    <w:unhideWhenUsed/>
    <w:rsid w:val="00254C15"/>
    <w:pPr>
      <w:ind w:left="240"/>
    </w:pPr>
    <w:rPr>
      <w:rFonts w:asciiTheme="minorHAnsi" w:eastAsiaTheme="minorEastAsia" w:hAnsiTheme="minorHAnsi" w:cstheme="minorBidi"/>
      <w:smallCaps/>
      <w:sz w:val="22"/>
      <w:szCs w:val="22"/>
    </w:rPr>
  </w:style>
  <w:style w:type="paragraph" w:styleId="TOC3">
    <w:name w:val="toc 3"/>
    <w:basedOn w:val="Normal"/>
    <w:next w:val="Normal"/>
    <w:autoRedefine/>
    <w:uiPriority w:val="39"/>
    <w:unhideWhenUsed/>
    <w:rsid w:val="00254C15"/>
    <w:pPr>
      <w:ind w:left="480"/>
    </w:pPr>
    <w:rPr>
      <w:rFonts w:asciiTheme="minorHAnsi" w:eastAsiaTheme="minorEastAsia" w:hAnsiTheme="minorHAnsi" w:cstheme="minorBidi"/>
      <w:i/>
      <w:iCs/>
      <w:sz w:val="22"/>
      <w:szCs w:val="22"/>
    </w:rPr>
  </w:style>
  <w:style w:type="paragraph" w:styleId="TOC4">
    <w:name w:val="toc 4"/>
    <w:basedOn w:val="Normal"/>
    <w:next w:val="Normal"/>
    <w:autoRedefine/>
    <w:uiPriority w:val="39"/>
    <w:unhideWhenUsed/>
    <w:rsid w:val="00254C15"/>
    <w:pPr>
      <w:ind w:left="720"/>
    </w:pPr>
    <w:rPr>
      <w:rFonts w:asciiTheme="minorHAnsi" w:eastAsiaTheme="minorEastAsia" w:hAnsiTheme="minorHAnsi" w:cstheme="minorBidi"/>
      <w:sz w:val="18"/>
      <w:szCs w:val="18"/>
    </w:rPr>
  </w:style>
  <w:style w:type="paragraph" w:styleId="TOC5">
    <w:name w:val="toc 5"/>
    <w:basedOn w:val="Normal"/>
    <w:next w:val="Normal"/>
    <w:autoRedefine/>
    <w:uiPriority w:val="39"/>
    <w:unhideWhenUsed/>
    <w:rsid w:val="00254C15"/>
    <w:pPr>
      <w:ind w:left="960"/>
    </w:pPr>
    <w:rPr>
      <w:rFonts w:asciiTheme="minorHAnsi" w:eastAsiaTheme="minorEastAsia" w:hAnsiTheme="minorHAnsi" w:cstheme="minorBidi"/>
      <w:sz w:val="18"/>
      <w:szCs w:val="18"/>
    </w:rPr>
  </w:style>
  <w:style w:type="paragraph" w:styleId="TOC6">
    <w:name w:val="toc 6"/>
    <w:basedOn w:val="Normal"/>
    <w:next w:val="Normal"/>
    <w:autoRedefine/>
    <w:uiPriority w:val="39"/>
    <w:unhideWhenUsed/>
    <w:rsid w:val="00254C15"/>
    <w:pPr>
      <w:ind w:left="1200"/>
    </w:pPr>
    <w:rPr>
      <w:rFonts w:asciiTheme="minorHAnsi" w:eastAsiaTheme="minorEastAsia" w:hAnsiTheme="minorHAnsi" w:cstheme="minorBidi"/>
      <w:sz w:val="18"/>
      <w:szCs w:val="18"/>
    </w:rPr>
  </w:style>
  <w:style w:type="paragraph" w:styleId="TOC7">
    <w:name w:val="toc 7"/>
    <w:basedOn w:val="Normal"/>
    <w:next w:val="Normal"/>
    <w:autoRedefine/>
    <w:uiPriority w:val="39"/>
    <w:unhideWhenUsed/>
    <w:rsid w:val="00254C15"/>
    <w:pPr>
      <w:ind w:left="1440"/>
    </w:pPr>
    <w:rPr>
      <w:rFonts w:asciiTheme="minorHAnsi" w:eastAsiaTheme="minorEastAsia" w:hAnsiTheme="minorHAnsi" w:cstheme="minorBidi"/>
      <w:sz w:val="18"/>
      <w:szCs w:val="18"/>
    </w:rPr>
  </w:style>
  <w:style w:type="paragraph" w:styleId="TOC8">
    <w:name w:val="toc 8"/>
    <w:basedOn w:val="Normal"/>
    <w:next w:val="Normal"/>
    <w:autoRedefine/>
    <w:uiPriority w:val="39"/>
    <w:unhideWhenUsed/>
    <w:rsid w:val="00254C15"/>
    <w:pPr>
      <w:ind w:left="1680"/>
    </w:pPr>
    <w:rPr>
      <w:rFonts w:asciiTheme="minorHAnsi" w:eastAsiaTheme="minorEastAsia" w:hAnsiTheme="minorHAnsi" w:cstheme="minorBidi"/>
      <w:sz w:val="18"/>
      <w:szCs w:val="18"/>
    </w:rPr>
  </w:style>
  <w:style w:type="paragraph" w:styleId="TOC9">
    <w:name w:val="toc 9"/>
    <w:basedOn w:val="Normal"/>
    <w:next w:val="Normal"/>
    <w:autoRedefine/>
    <w:uiPriority w:val="39"/>
    <w:unhideWhenUsed/>
    <w:rsid w:val="00254C15"/>
    <w:pPr>
      <w:ind w:left="1920"/>
    </w:pPr>
    <w:rPr>
      <w:rFonts w:asciiTheme="minorHAnsi" w:eastAsiaTheme="minorEastAsia" w:hAnsiTheme="minorHAnsi" w:cstheme="minorBidi"/>
      <w:sz w:val="18"/>
      <w:szCs w:val="18"/>
    </w:rPr>
  </w:style>
  <w:style w:type="character" w:customStyle="1" w:styleId="Heading2Char">
    <w:name w:val="Heading 2 Char"/>
    <w:basedOn w:val="DefaultParagraphFont"/>
    <w:link w:val="Heading2"/>
    <w:uiPriority w:val="9"/>
    <w:rsid w:val="00320364"/>
    <w:rPr>
      <w:rFonts w:asciiTheme="majorHAnsi" w:eastAsiaTheme="majorEastAsia" w:hAnsiTheme="majorHAnsi" w:cstheme="majorBidi"/>
      <w:color w:val="2E74B5" w:themeColor="accent1" w:themeShade="BF"/>
      <w:sz w:val="26"/>
      <w:szCs w:val="26"/>
    </w:rPr>
  </w:style>
  <w:style w:type="paragraph" w:styleId="DocumentMap">
    <w:name w:val="Document Map"/>
    <w:basedOn w:val="Normal"/>
    <w:link w:val="DocumentMapChar"/>
    <w:uiPriority w:val="99"/>
    <w:semiHidden/>
    <w:unhideWhenUsed/>
    <w:rsid w:val="0063283D"/>
  </w:style>
  <w:style w:type="character" w:customStyle="1" w:styleId="DocumentMapChar">
    <w:name w:val="Document Map Char"/>
    <w:basedOn w:val="DefaultParagraphFont"/>
    <w:link w:val="DocumentMap"/>
    <w:uiPriority w:val="99"/>
    <w:semiHidden/>
    <w:rsid w:val="0063283D"/>
    <w:rPr>
      <w:rFonts w:ascii="Times New Roman" w:hAnsi="Times New Roman" w:cs="Times New Roman"/>
    </w:rPr>
  </w:style>
  <w:style w:type="character" w:styleId="FollowedHyperlink">
    <w:name w:val="FollowedHyperlink"/>
    <w:basedOn w:val="DefaultParagraphFont"/>
    <w:uiPriority w:val="99"/>
    <w:semiHidden/>
    <w:unhideWhenUsed/>
    <w:rsid w:val="0063283D"/>
    <w:rPr>
      <w:color w:val="954F72" w:themeColor="followedHyperlink"/>
      <w:u w:val="single"/>
    </w:rPr>
  </w:style>
  <w:style w:type="paragraph" w:styleId="Date">
    <w:name w:val="Date"/>
    <w:basedOn w:val="Normal"/>
    <w:next w:val="Normal"/>
    <w:link w:val="DateChar"/>
    <w:uiPriority w:val="99"/>
    <w:semiHidden/>
    <w:unhideWhenUsed/>
    <w:rsid w:val="00033B0C"/>
  </w:style>
  <w:style w:type="character" w:customStyle="1" w:styleId="DateChar">
    <w:name w:val="Date Char"/>
    <w:basedOn w:val="DefaultParagraphFont"/>
    <w:link w:val="Date"/>
    <w:uiPriority w:val="99"/>
    <w:semiHidden/>
    <w:rsid w:val="00033B0C"/>
  </w:style>
  <w:style w:type="character" w:customStyle="1" w:styleId="Heading3Char">
    <w:name w:val="Heading 3 Char"/>
    <w:basedOn w:val="DefaultParagraphFont"/>
    <w:link w:val="Heading3"/>
    <w:uiPriority w:val="9"/>
    <w:rsid w:val="00033B0C"/>
    <w:rPr>
      <w:rFonts w:asciiTheme="majorHAnsi" w:eastAsiaTheme="majorEastAsia" w:hAnsiTheme="majorHAnsi" w:cstheme="majorBidi"/>
      <w:color w:val="1F4D78" w:themeColor="accent1" w:themeShade="7F"/>
    </w:rPr>
  </w:style>
  <w:style w:type="paragraph" w:styleId="Header">
    <w:name w:val="header"/>
    <w:basedOn w:val="Normal"/>
    <w:link w:val="HeaderChar"/>
    <w:uiPriority w:val="99"/>
    <w:unhideWhenUsed/>
    <w:rsid w:val="006F51AB"/>
    <w:pPr>
      <w:tabs>
        <w:tab w:val="center" w:pos="4680"/>
        <w:tab w:val="right" w:pos="936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6F51AB"/>
  </w:style>
  <w:style w:type="character" w:styleId="UnresolvedMention">
    <w:name w:val="Unresolved Mention"/>
    <w:basedOn w:val="DefaultParagraphFont"/>
    <w:uiPriority w:val="99"/>
    <w:rsid w:val="00C909CD"/>
    <w:rPr>
      <w:color w:val="605E5C"/>
      <w:shd w:val="clear" w:color="auto" w:fill="E1DFDD"/>
    </w:rPr>
  </w:style>
  <w:style w:type="character" w:customStyle="1" w:styleId="textwrapper">
    <w:name w:val="textwrapper"/>
    <w:basedOn w:val="DefaultParagraphFont"/>
    <w:rsid w:val="00CD4212"/>
  </w:style>
  <w:style w:type="character" w:customStyle="1" w:styleId="Heading4Char">
    <w:name w:val="Heading 4 Char"/>
    <w:basedOn w:val="DefaultParagraphFont"/>
    <w:link w:val="Heading4"/>
    <w:uiPriority w:val="9"/>
    <w:rsid w:val="007C075E"/>
    <w:rPr>
      <w:rFonts w:asciiTheme="majorHAnsi" w:eastAsiaTheme="majorEastAsia" w:hAnsiTheme="majorHAnsi" w:cstheme="majorBidi"/>
      <w:i/>
      <w:iCs/>
      <w:color w:val="2E74B5" w:themeColor="accent1" w:themeShade="BF"/>
    </w:rPr>
  </w:style>
  <w:style w:type="character" w:customStyle="1" w:styleId="fontstyle01">
    <w:name w:val="fontstyle01"/>
    <w:basedOn w:val="DefaultParagraphFont"/>
    <w:rsid w:val="00173CFB"/>
    <w:rPr>
      <w:rFonts w:ascii="AdvTimNR-R" w:hAnsi="AdvTimNR-R" w:hint="default"/>
      <w:b w:val="0"/>
      <w:bCs w:val="0"/>
      <w:i w:val="0"/>
      <w:iCs w:val="0"/>
      <w:color w:val="231F20"/>
      <w:sz w:val="22"/>
      <w:szCs w:val="22"/>
    </w:rPr>
  </w:style>
  <w:style w:type="paragraph" w:styleId="NormalWeb">
    <w:name w:val="Normal (Web)"/>
    <w:basedOn w:val="Normal"/>
    <w:uiPriority w:val="99"/>
    <w:semiHidden/>
    <w:unhideWhenUsed/>
    <w:rsid w:val="002831C1"/>
    <w:pPr>
      <w:spacing w:before="100" w:beforeAutospacing="1" w:after="100" w:afterAutospacing="1"/>
    </w:pPr>
  </w:style>
  <w:style w:type="character" w:styleId="Strong">
    <w:name w:val="Strong"/>
    <w:basedOn w:val="DefaultParagraphFont"/>
    <w:uiPriority w:val="22"/>
    <w:qFormat/>
    <w:rsid w:val="002831C1"/>
    <w:rPr>
      <w:b/>
      <w:bCs/>
    </w:rPr>
  </w:style>
  <w:style w:type="character" w:customStyle="1" w:styleId="Heading5Char">
    <w:name w:val="Heading 5 Char"/>
    <w:basedOn w:val="DefaultParagraphFont"/>
    <w:link w:val="Heading5"/>
    <w:uiPriority w:val="9"/>
    <w:semiHidden/>
    <w:rsid w:val="00330215"/>
    <w:rPr>
      <w:rFonts w:asciiTheme="majorHAnsi" w:eastAsiaTheme="majorEastAsia" w:hAnsiTheme="majorHAnsi" w:cstheme="majorBidi"/>
      <w:color w:val="2E74B5" w:themeColor="accent1" w:themeShade="BF"/>
    </w:rPr>
  </w:style>
  <w:style w:type="character" w:styleId="Emphasis">
    <w:name w:val="Emphasis"/>
    <w:basedOn w:val="DefaultParagraphFont"/>
    <w:uiPriority w:val="20"/>
    <w:qFormat/>
    <w:rsid w:val="00330215"/>
    <w:rPr>
      <w:i/>
      <w:iCs/>
    </w:rPr>
  </w:style>
  <w:style w:type="character" w:customStyle="1" w:styleId="counter">
    <w:name w:val="counter"/>
    <w:basedOn w:val="DefaultParagraphFont"/>
    <w:rsid w:val="00330215"/>
  </w:style>
  <w:style w:type="table" w:styleId="TableGrid">
    <w:name w:val="Table Grid"/>
    <w:basedOn w:val="TableNormal"/>
    <w:uiPriority w:val="39"/>
    <w:rsid w:val="00A04C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BB42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BB4255"/>
    <w:rPr>
      <w:rFonts w:ascii="Courier New" w:eastAsia="Times New Roman" w:hAnsi="Courier New" w:cs="Courier New"/>
      <w:sz w:val="20"/>
      <w:szCs w:val="20"/>
    </w:rPr>
  </w:style>
  <w:style w:type="character" w:styleId="HTMLCode">
    <w:name w:val="HTML Code"/>
    <w:basedOn w:val="DefaultParagraphFont"/>
    <w:uiPriority w:val="99"/>
    <w:semiHidden/>
    <w:unhideWhenUsed/>
    <w:rsid w:val="00BB4255"/>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102300">
      <w:bodyDiv w:val="1"/>
      <w:marLeft w:val="0"/>
      <w:marRight w:val="0"/>
      <w:marTop w:val="0"/>
      <w:marBottom w:val="0"/>
      <w:divBdr>
        <w:top w:val="none" w:sz="0" w:space="0" w:color="auto"/>
        <w:left w:val="none" w:sz="0" w:space="0" w:color="auto"/>
        <w:bottom w:val="none" w:sz="0" w:space="0" w:color="auto"/>
        <w:right w:val="none" w:sz="0" w:space="0" w:color="auto"/>
      </w:divBdr>
    </w:div>
    <w:div w:id="42337933">
      <w:bodyDiv w:val="1"/>
      <w:marLeft w:val="0"/>
      <w:marRight w:val="0"/>
      <w:marTop w:val="0"/>
      <w:marBottom w:val="0"/>
      <w:divBdr>
        <w:top w:val="none" w:sz="0" w:space="0" w:color="auto"/>
        <w:left w:val="none" w:sz="0" w:space="0" w:color="auto"/>
        <w:bottom w:val="none" w:sz="0" w:space="0" w:color="auto"/>
        <w:right w:val="none" w:sz="0" w:space="0" w:color="auto"/>
      </w:divBdr>
    </w:div>
    <w:div w:id="116338023">
      <w:bodyDiv w:val="1"/>
      <w:marLeft w:val="0"/>
      <w:marRight w:val="0"/>
      <w:marTop w:val="0"/>
      <w:marBottom w:val="0"/>
      <w:divBdr>
        <w:top w:val="none" w:sz="0" w:space="0" w:color="auto"/>
        <w:left w:val="none" w:sz="0" w:space="0" w:color="auto"/>
        <w:bottom w:val="none" w:sz="0" w:space="0" w:color="auto"/>
        <w:right w:val="none" w:sz="0" w:space="0" w:color="auto"/>
      </w:divBdr>
    </w:div>
    <w:div w:id="145325286">
      <w:bodyDiv w:val="1"/>
      <w:marLeft w:val="0"/>
      <w:marRight w:val="0"/>
      <w:marTop w:val="0"/>
      <w:marBottom w:val="0"/>
      <w:divBdr>
        <w:top w:val="none" w:sz="0" w:space="0" w:color="auto"/>
        <w:left w:val="none" w:sz="0" w:space="0" w:color="auto"/>
        <w:bottom w:val="none" w:sz="0" w:space="0" w:color="auto"/>
        <w:right w:val="none" w:sz="0" w:space="0" w:color="auto"/>
      </w:divBdr>
    </w:div>
    <w:div w:id="150876862">
      <w:bodyDiv w:val="1"/>
      <w:marLeft w:val="0"/>
      <w:marRight w:val="0"/>
      <w:marTop w:val="0"/>
      <w:marBottom w:val="0"/>
      <w:divBdr>
        <w:top w:val="none" w:sz="0" w:space="0" w:color="auto"/>
        <w:left w:val="none" w:sz="0" w:space="0" w:color="auto"/>
        <w:bottom w:val="none" w:sz="0" w:space="0" w:color="auto"/>
        <w:right w:val="none" w:sz="0" w:space="0" w:color="auto"/>
      </w:divBdr>
    </w:div>
    <w:div w:id="234322848">
      <w:bodyDiv w:val="1"/>
      <w:marLeft w:val="0"/>
      <w:marRight w:val="0"/>
      <w:marTop w:val="0"/>
      <w:marBottom w:val="0"/>
      <w:divBdr>
        <w:top w:val="none" w:sz="0" w:space="0" w:color="auto"/>
        <w:left w:val="none" w:sz="0" w:space="0" w:color="auto"/>
        <w:bottom w:val="none" w:sz="0" w:space="0" w:color="auto"/>
        <w:right w:val="none" w:sz="0" w:space="0" w:color="auto"/>
      </w:divBdr>
    </w:div>
    <w:div w:id="314719538">
      <w:bodyDiv w:val="1"/>
      <w:marLeft w:val="0"/>
      <w:marRight w:val="0"/>
      <w:marTop w:val="0"/>
      <w:marBottom w:val="0"/>
      <w:divBdr>
        <w:top w:val="none" w:sz="0" w:space="0" w:color="auto"/>
        <w:left w:val="none" w:sz="0" w:space="0" w:color="auto"/>
        <w:bottom w:val="none" w:sz="0" w:space="0" w:color="auto"/>
        <w:right w:val="none" w:sz="0" w:space="0" w:color="auto"/>
      </w:divBdr>
    </w:div>
    <w:div w:id="337316782">
      <w:bodyDiv w:val="1"/>
      <w:marLeft w:val="0"/>
      <w:marRight w:val="0"/>
      <w:marTop w:val="0"/>
      <w:marBottom w:val="0"/>
      <w:divBdr>
        <w:top w:val="none" w:sz="0" w:space="0" w:color="auto"/>
        <w:left w:val="none" w:sz="0" w:space="0" w:color="auto"/>
        <w:bottom w:val="none" w:sz="0" w:space="0" w:color="auto"/>
        <w:right w:val="none" w:sz="0" w:space="0" w:color="auto"/>
      </w:divBdr>
    </w:div>
    <w:div w:id="344409281">
      <w:bodyDiv w:val="1"/>
      <w:marLeft w:val="0"/>
      <w:marRight w:val="0"/>
      <w:marTop w:val="0"/>
      <w:marBottom w:val="0"/>
      <w:divBdr>
        <w:top w:val="none" w:sz="0" w:space="0" w:color="auto"/>
        <w:left w:val="none" w:sz="0" w:space="0" w:color="auto"/>
        <w:bottom w:val="none" w:sz="0" w:space="0" w:color="auto"/>
        <w:right w:val="none" w:sz="0" w:space="0" w:color="auto"/>
      </w:divBdr>
    </w:div>
    <w:div w:id="353961421">
      <w:bodyDiv w:val="1"/>
      <w:marLeft w:val="0"/>
      <w:marRight w:val="0"/>
      <w:marTop w:val="0"/>
      <w:marBottom w:val="0"/>
      <w:divBdr>
        <w:top w:val="none" w:sz="0" w:space="0" w:color="auto"/>
        <w:left w:val="none" w:sz="0" w:space="0" w:color="auto"/>
        <w:bottom w:val="none" w:sz="0" w:space="0" w:color="auto"/>
        <w:right w:val="none" w:sz="0" w:space="0" w:color="auto"/>
      </w:divBdr>
      <w:divsChild>
        <w:div w:id="443959844">
          <w:marLeft w:val="60"/>
          <w:marRight w:val="150"/>
          <w:marTop w:val="150"/>
          <w:marBottom w:val="150"/>
          <w:divBdr>
            <w:top w:val="none" w:sz="0" w:space="0" w:color="auto"/>
            <w:left w:val="none" w:sz="0" w:space="0" w:color="auto"/>
            <w:bottom w:val="none" w:sz="0" w:space="0" w:color="auto"/>
            <w:right w:val="none" w:sz="0" w:space="0" w:color="auto"/>
          </w:divBdr>
        </w:div>
        <w:div w:id="210969172">
          <w:marLeft w:val="45"/>
          <w:marRight w:val="45"/>
          <w:marTop w:val="150"/>
          <w:marBottom w:val="150"/>
          <w:divBdr>
            <w:top w:val="none" w:sz="0" w:space="0" w:color="auto"/>
            <w:left w:val="none" w:sz="0" w:space="0" w:color="auto"/>
            <w:bottom w:val="none" w:sz="0" w:space="0" w:color="auto"/>
            <w:right w:val="none" w:sz="0" w:space="0" w:color="auto"/>
          </w:divBdr>
          <w:divsChild>
            <w:div w:id="1740178139">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18498158">
          <w:marLeft w:val="60"/>
          <w:marRight w:val="150"/>
          <w:marTop w:val="150"/>
          <w:marBottom w:val="150"/>
          <w:divBdr>
            <w:top w:val="none" w:sz="0" w:space="0" w:color="auto"/>
            <w:left w:val="none" w:sz="0" w:space="0" w:color="auto"/>
            <w:bottom w:val="none" w:sz="0" w:space="0" w:color="auto"/>
            <w:right w:val="none" w:sz="0" w:space="0" w:color="auto"/>
          </w:divBdr>
        </w:div>
        <w:div w:id="1158112435">
          <w:marLeft w:val="60"/>
          <w:marRight w:val="150"/>
          <w:marTop w:val="30"/>
          <w:marBottom w:val="150"/>
          <w:divBdr>
            <w:top w:val="none" w:sz="0" w:space="0" w:color="auto"/>
            <w:left w:val="none" w:sz="0" w:space="0" w:color="auto"/>
            <w:bottom w:val="none" w:sz="0" w:space="0" w:color="auto"/>
            <w:right w:val="none" w:sz="0" w:space="0" w:color="auto"/>
          </w:divBdr>
        </w:div>
        <w:div w:id="1603952347">
          <w:marLeft w:val="45"/>
          <w:marRight w:val="45"/>
          <w:marTop w:val="150"/>
          <w:marBottom w:val="150"/>
          <w:divBdr>
            <w:top w:val="none" w:sz="0" w:space="0" w:color="auto"/>
            <w:left w:val="none" w:sz="0" w:space="0" w:color="auto"/>
            <w:bottom w:val="none" w:sz="0" w:space="0" w:color="auto"/>
            <w:right w:val="none" w:sz="0" w:space="0" w:color="auto"/>
          </w:divBdr>
          <w:divsChild>
            <w:div w:id="101542314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325086834">
          <w:marLeft w:val="60"/>
          <w:marRight w:val="150"/>
          <w:marTop w:val="150"/>
          <w:marBottom w:val="150"/>
          <w:divBdr>
            <w:top w:val="none" w:sz="0" w:space="0" w:color="auto"/>
            <w:left w:val="none" w:sz="0" w:space="0" w:color="auto"/>
            <w:bottom w:val="none" w:sz="0" w:space="0" w:color="auto"/>
            <w:right w:val="none" w:sz="0" w:space="0" w:color="auto"/>
          </w:divBdr>
        </w:div>
        <w:div w:id="1709642762">
          <w:marLeft w:val="45"/>
          <w:marRight w:val="45"/>
          <w:marTop w:val="150"/>
          <w:marBottom w:val="150"/>
          <w:divBdr>
            <w:top w:val="none" w:sz="0" w:space="0" w:color="auto"/>
            <w:left w:val="none" w:sz="0" w:space="0" w:color="auto"/>
            <w:bottom w:val="none" w:sz="0" w:space="0" w:color="auto"/>
            <w:right w:val="none" w:sz="0" w:space="0" w:color="auto"/>
          </w:divBdr>
          <w:divsChild>
            <w:div w:id="976378416">
              <w:marLeft w:val="0"/>
              <w:marRight w:val="0"/>
              <w:marTop w:val="0"/>
              <w:marBottom w:val="0"/>
              <w:divBdr>
                <w:top w:val="single" w:sz="6" w:space="11" w:color="E9E9E9"/>
                <w:left w:val="single" w:sz="6" w:space="8" w:color="E9E9E9"/>
                <w:bottom w:val="none" w:sz="0" w:space="0" w:color="auto"/>
                <w:right w:val="single" w:sz="6" w:space="0" w:color="E9E9E9"/>
              </w:divBdr>
            </w:div>
            <w:div w:id="2039813054">
              <w:marLeft w:val="0"/>
              <w:marRight w:val="0"/>
              <w:marTop w:val="0"/>
              <w:marBottom w:val="0"/>
              <w:divBdr>
                <w:top w:val="none" w:sz="0" w:space="0" w:color="auto"/>
                <w:left w:val="single" w:sz="6" w:space="8" w:color="E9E9E9"/>
                <w:bottom w:val="single" w:sz="6" w:space="4" w:color="E9E9E9"/>
                <w:right w:val="single" w:sz="6" w:space="0" w:color="E9E9E9"/>
              </w:divBdr>
            </w:div>
          </w:divsChild>
        </w:div>
        <w:div w:id="1179660512">
          <w:marLeft w:val="60"/>
          <w:marRight w:val="150"/>
          <w:marTop w:val="150"/>
          <w:marBottom w:val="150"/>
          <w:divBdr>
            <w:top w:val="none" w:sz="0" w:space="0" w:color="auto"/>
            <w:left w:val="none" w:sz="0" w:space="0" w:color="auto"/>
            <w:bottom w:val="none" w:sz="0" w:space="0" w:color="auto"/>
            <w:right w:val="none" w:sz="0" w:space="0" w:color="auto"/>
          </w:divBdr>
        </w:div>
        <w:div w:id="266934411">
          <w:marLeft w:val="60"/>
          <w:marRight w:val="150"/>
          <w:marTop w:val="30"/>
          <w:marBottom w:val="0"/>
          <w:divBdr>
            <w:top w:val="none" w:sz="0" w:space="0" w:color="auto"/>
            <w:left w:val="none" w:sz="0" w:space="0" w:color="auto"/>
            <w:bottom w:val="none" w:sz="0" w:space="0" w:color="auto"/>
            <w:right w:val="none" w:sz="0" w:space="0" w:color="auto"/>
          </w:divBdr>
        </w:div>
      </w:divsChild>
    </w:div>
    <w:div w:id="385300648">
      <w:bodyDiv w:val="1"/>
      <w:marLeft w:val="0"/>
      <w:marRight w:val="0"/>
      <w:marTop w:val="0"/>
      <w:marBottom w:val="0"/>
      <w:divBdr>
        <w:top w:val="none" w:sz="0" w:space="0" w:color="auto"/>
        <w:left w:val="none" w:sz="0" w:space="0" w:color="auto"/>
        <w:bottom w:val="none" w:sz="0" w:space="0" w:color="auto"/>
        <w:right w:val="none" w:sz="0" w:space="0" w:color="auto"/>
      </w:divBdr>
    </w:div>
    <w:div w:id="406609072">
      <w:bodyDiv w:val="1"/>
      <w:marLeft w:val="0"/>
      <w:marRight w:val="0"/>
      <w:marTop w:val="0"/>
      <w:marBottom w:val="0"/>
      <w:divBdr>
        <w:top w:val="none" w:sz="0" w:space="0" w:color="auto"/>
        <w:left w:val="none" w:sz="0" w:space="0" w:color="auto"/>
        <w:bottom w:val="none" w:sz="0" w:space="0" w:color="auto"/>
        <w:right w:val="none" w:sz="0" w:space="0" w:color="auto"/>
      </w:divBdr>
      <w:divsChild>
        <w:div w:id="2022321015">
          <w:marLeft w:val="547"/>
          <w:marRight w:val="0"/>
          <w:marTop w:val="0"/>
          <w:marBottom w:val="0"/>
          <w:divBdr>
            <w:top w:val="none" w:sz="0" w:space="0" w:color="auto"/>
            <w:left w:val="none" w:sz="0" w:space="0" w:color="auto"/>
            <w:bottom w:val="none" w:sz="0" w:space="0" w:color="auto"/>
            <w:right w:val="none" w:sz="0" w:space="0" w:color="auto"/>
          </w:divBdr>
        </w:div>
      </w:divsChild>
    </w:div>
    <w:div w:id="440147983">
      <w:bodyDiv w:val="1"/>
      <w:marLeft w:val="0"/>
      <w:marRight w:val="0"/>
      <w:marTop w:val="0"/>
      <w:marBottom w:val="0"/>
      <w:divBdr>
        <w:top w:val="none" w:sz="0" w:space="0" w:color="auto"/>
        <w:left w:val="none" w:sz="0" w:space="0" w:color="auto"/>
        <w:bottom w:val="none" w:sz="0" w:space="0" w:color="auto"/>
        <w:right w:val="none" w:sz="0" w:space="0" w:color="auto"/>
      </w:divBdr>
    </w:div>
    <w:div w:id="453328969">
      <w:bodyDiv w:val="1"/>
      <w:marLeft w:val="0"/>
      <w:marRight w:val="0"/>
      <w:marTop w:val="0"/>
      <w:marBottom w:val="0"/>
      <w:divBdr>
        <w:top w:val="none" w:sz="0" w:space="0" w:color="auto"/>
        <w:left w:val="none" w:sz="0" w:space="0" w:color="auto"/>
        <w:bottom w:val="none" w:sz="0" w:space="0" w:color="auto"/>
        <w:right w:val="none" w:sz="0" w:space="0" w:color="auto"/>
      </w:divBdr>
      <w:divsChild>
        <w:div w:id="193884299">
          <w:marLeft w:val="60"/>
          <w:marRight w:val="150"/>
          <w:marTop w:val="30"/>
          <w:marBottom w:val="150"/>
          <w:divBdr>
            <w:top w:val="none" w:sz="0" w:space="0" w:color="auto"/>
            <w:left w:val="none" w:sz="0" w:space="0" w:color="auto"/>
            <w:bottom w:val="none" w:sz="0" w:space="0" w:color="auto"/>
            <w:right w:val="none" w:sz="0" w:space="0" w:color="auto"/>
          </w:divBdr>
        </w:div>
        <w:div w:id="279412198">
          <w:marLeft w:val="45"/>
          <w:marRight w:val="45"/>
          <w:marTop w:val="150"/>
          <w:marBottom w:val="150"/>
          <w:divBdr>
            <w:top w:val="none" w:sz="0" w:space="0" w:color="auto"/>
            <w:left w:val="none" w:sz="0" w:space="0" w:color="auto"/>
            <w:bottom w:val="none" w:sz="0" w:space="0" w:color="auto"/>
            <w:right w:val="none" w:sz="0" w:space="0" w:color="auto"/>
          </w:divBdr>
          <w:divsChild>
            <w:div w:id="770860463">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219168906">
          <w:marLeft w:val="60"/>
          <w:marRight w:val="150"/>
          <w:marTop w:val="150"/>
          <w:marBottom w:val="150"/>
          <w:divBdr>
            <w:top w:val="none" w:sz="0" w:space="0" w:color="auto"/>
            <w:left w:val="none" w:sz="0" w:space="0" w:color="auto"/>
            <w:bottom w:val="none" w:sz="0" w:space="0" w:color="auto"/>
            <w:right w:val="none" w:sz="0" w:space="0" w:color="auto"/>
          </w:divBdr>
        </w:div>
      </w:divsChild>
    </w:div>
    <w:div w:id="493957741">
      <w:bodyDiv w:val="1"/>
      <w:marLeft w:val="0"/>
      <w:marRight w:val="0"/>
      <w:marTop w:val="0"/>
      <w:marBottom w:val="0"/>
      <w:divBdr>
        <w:top w:val="none" w:sz="0" w:space="0" w:color="auto"/>
        <w:left w:val="none" w:sz="0" w:space="0" w:color="auto"/>
        <w:bottom w:val="none" w:sz="0" w:space="0" w:color="auto"/>
        <w:right w:val="none" w:sz="0" w:space="0" w:color="auto"/>
      </w:divBdr>
    </w:div>
    <w:div w:id="568613360">
      <w:bodyDiv w:val="1"/>
      <w:marLeft w:val="0"/>
      <w:marRight w:val="0"/>
      <w:marTop w:val="0"/>
      <w:marBottom w:val="0"/>
      <w:divBdr>
        <w:top w:val="none" w:sz="0" w:space="0" w:color="auto"/>
        <w:left w:val="none" w:sz="0" w:space="0" w:color="auto"/>
        <w:bottom w:val="none" w:sz="0" w:space="0" w:color="auto"/>
        <w:right w:val="none" w:sz="0" w:space="0" w:color="auto"/>
      </w:divBdr>
      <w:divsChild>
        <w:div w:id="583688519">
          <w:marLeft w:val="547"/>
          <w:marRight w:val="0"/>
          <w:marTop w:val="0"/>
          <w:marBottom w:val="0"/>
          <w:divBdr>
            <w:top w:val="none" w:sz="0" w:space="0" w:color="auto"/>
            <w:left w:val="none" w:sz="0" w:space="0" w:color="auto"/>
            <w:bottom w:val="none" w:sz="0" w:space="0" w:color="auto"/>
            <w:right w:val="none" w:sz="0" w:space="0" w:color="auto"/>
          </w:divBdr>
        </w:div>
        <w:div w:id="759830689">
          <w:marLeft w:val="547"/>
          <w:marRight w:val="0"/>
          <w:marTop w:val="0"/>
          <w:marBottom w:val="0"/>
          <w:divBdr>
            <w:top w:val="none" w:sz="0" w:space="0" w:color="auto"/>
            <w:left w:val="none" w:sz="0" w:space="0" w:color="auto"/>
            <w:bottom w:val="none" w:sz="0" w:space="0" w:color="auto"/>
            <w:right w:val="none" w:sz="0" w:space="0" w:color="auto"/>
          </w:divBdr>
        </w:div>
        <w:div w:id="788938855">
          <w:marLeft w:val="547"/>
          <w:marRight w:val="0"/>
          <w:marTop w:val="0"/>
          <w:marBottom w:val="0"/>
          <w:divBdr>
            <w:top w:val="none" w:sz="0" w:space="0" w:color="auto"/>
            <w:left w:val="none" w:sz="0" w:space="0" w:color="auto"/>
            <w:bottom w:val="none" w:sz="0" w:space="0" w:color="auto"/>
            <w:right w:val="none" w:sz="0" w:space="0" w:color="auto"/>
          </w:divBdr>
        </w:div>
        <w:div w:id="1367289183">
          <w:marLeft w:val="547"/>
          <w:marRight w:val="0"/>
          <w:marTop w:val="0"/>
          <w:marBottom w:val="0"/>
          <w:divBdr>
            <w:top w:val="none" w:sz="0" w:space="0" w:color="auto"/>
            <w:left w:val="none" w:sz="0" w:space="0" w:color="auto"/>
            <w:bottom w:val="none" w:sz="0" w:space="0" w:color="auto"/>
            <w:right w:val="none" w:sz="0" w:space="0" w:color="auto"/>
          </w:divBdr>
        </w:div>
        <w:div w:id="1589269170">
          <w:marLeft w:val="547"/>
          <w:marRight w:val="0"/>
          <w:marTop w:val="0"/>
          <w:marBottom w:val="0"/>
          <w:divBdr>
            <w:top w:val="none" w:sz="0" w:space="0" w:color="auto"/>
            <w:left w:val="none" w:sz="0" w:space="0" w:color="auto"/>
            <w:bottom w:val="none" w:sz="0" w:space="0" w:color="auto"/>
            <w:right w:val="none" w:sz="0" w:space="0" w:color="auto"/>
          </w:divBdr>
        </w:div>
        <w:div w:id="1621842212">
          <w:marLeft w:val="547"/>
          <w:marRight w:val="0"/>
          <w:marTop w:val="0"/>
          <w:marBottom w:val="0"/>
          <w:divBdr>
            <w:top w:val="none" w:sz="0" w:space="0" w:color="auto"/>
            <w:left w:val="none" w:sz="0" w:space="0" w:color="auto"/>
            <w:bottom w:val="none" w:sz="0" w:space="0" w:color="auto"/>
            <w:right w:val="none" w:sz="0" w:space="0" w:color="auto"/>
          </w:divBdr>
        </w:div>
        <w:div w:id="1683780807">
          <w:marLeft w:val="547"/>
          <w:marRight w:val="0"/>
          <w:marTop w:val="0"/>
          <w:marBottom w:val="0"/>
          <w:divBdr>
            <w:top w:val="none" w:sz="0" w:space="0" w:color="auto"/>
            <w:left w:val="none" w:sz="0" w:space="0" w:color="auto"/>
            <w:bottom w:val="none" w:sz="0" w:space="0" w:color="auto"/>
            <w:right w:val="none" w:sz="0" w:space="0" w:color="auto"/>
          </w:divBdr>
        </w:div>
      </w:divsChild>
    </w:div>
    <w:div w:id="590164914">
      <w:bodyDiv w:val="1"/>
      <w:marLeft w:val="0"/>
      <w:marRight w:val="0"/>
      <w:marTop w:val="0"/>
      <w:marBottom w:val="0"/>
      <w:divBdr>
        <w:top w:val="none" w:sz="0" w:space="0" w:color="auto"/>
        <w:left w:val="none" w:sz="0" w:space="0" w:color="auto"/>
        <w:bottom w:val="none" w:sz="0" w:space="0" w:color="auto"/>
        <w:right w:val="none" w:sz="0" w:space="0" w:color="auto"/>
      </w:divBdr>
      <w:divsChild>
        <w:div w:id="1906378542">
          <w:blockQuote w:val="1"/>
          <w:marLeft w:val="0"/>
          <w:marRight w:val="0"/>
          <w:marTop w:val="0"/>
          <w:marBottom w:val="240"/>
          <w:divBdr>
            <w:top w:val="none" w:sz="0" w:space="0" w:color="auto"/>
            <w:left w:val="single" w:sz="24" w:space="12" w:color="DFE2E5"/>
            <w:bottom w:val="none" w:sz="0" w:space="0" w:color="auto"/>
            <w:right w:val="none" w:sz="0" w:space="0" w:color="auto"/>
          </w:divBdr>
        </w:div>
        <w:div w:id="1892883783">
          <w:blockQuote w:val="1"/>
          <w:marLeft w:val="0"/>
          <w:marRight w:val="0"/>
          <w:marTop w:val="0"/>
          <w:marBottom w:val="240"/>
          <w:divBdr>
            <w:top w:val="none" w:sz="0" w:space="0" w:color="auto"/>
            <w:left w:val="single" w:sz="24" w:space="12" w:color="DFE2E5"/>
            <w:bottom w:val="none" w:sz="0" w:space="0" w:color="auto"/>
            <w:right w:val="none" w:sz="0" w:space="0" w:color="auto"/>
          </w:divBdr>
        </w:div>
        <w:div w:id="820148894">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661616871">
      <w:bodyDiv w:val="1"/>
      <w:marLeft w:val="0"/>
      <w:marRight w:val="0"/>
      <w:marTop w:val="0"/>
      <w:marBottom w:val="0"/>
      <w:divBdr>
        <w:top w:val="none" w:sz="0" w:space="0" w:color="auto"/>
        <w:left w:val="none" w:sz="0" w:space="0" w:color="auto"/>
        <w:bottom w:val="none" w:sz="0" w:space="0" w:color="auto"/>
        <w:right w:val="none" w:sz="0" w:space="0" w:color="auto"/>
      </w:divBdr>
    </w:div>
    <w:div w:id="743798715">
      <w:bodyDiv w:val="1"/>
      <w:marLeft w:val="0"/>
      <w:marRight w:val="0"/>
      <w:marTop w:val="0"/>
      <w:marBottom w:val="0"/>
      <w:divBdr>
        <w:top w:val="none" w:sz="0" w:space="0" w:color="auto"/>
        <w:left w:val="none" w:sz="0" w:space="0" w:color="auto"/>
        <w:bottom w:val="none" w:sz="0" w:space="0" w:color="auto"/>
        <w:right w:val="none" w:sz="0" w:space="0" w:color="auto"/>
      </w:divBdr>
      <w:divsChild>
        <w:div w:id="84805697">
          <w:marLeft w:val="547"/>
          <w:marRight w:val="0"/>
          <w:marTop w:val="0"/>
          <w:marBottom w:val="0"/>
          <w:divBdr>
            <w:top w:val="none" w:sz="0" w:space="0" w:color="auto"/>
            <w:left w:val="none" w:sz="0" w:space="0" w:color="auto"/>
            <w:bottom w:val="none" w:sz="0" w:space="0" w:color="auto"/>
            <w:right w:val="none" w:sz="0" w:space="0" w:color="auto"/>
          </w:divBdr>
        </w:div>
      </w:divsChild>
    </w:div>
    <w:div w:id="777332922">
      <w:bodyDiv w:val="1"/>
      <w:marLeft w:val="0"/>
      <w:marRight w:val="0"/>
      <w:marTop w:val="0"/>
      <w:marBottom w:val="0"/>
      <w:divBdr>
        <w:top w:val="none" w:sz="0" w:space="0" w:color="auto"/>
        <w:left w:val="none" w:sz="0" w:space="0" w:color="auto"/>
        <w:bottom w:val="none" w:sz="0" w:space="0" w:color="auto"/>
        <w:right w:val="none" w:sz="0" w:space="0" w:color="auto"/>
      </w:divBdr>
    </w:div>
    <w:div w:id="838814859">
      <w:bodyDiv w:val="1"/>
      <w:marLeft w:val="0"/>
      <w:marRight w:val="0"/>
      <w:marTop w:val="0"/>
      <w:marBottom w:val="0"/>
      <w:divBdr>
        <w:top w:val="none" w:sz="0" w:space="0" w:color="auto"/>
        <w:left w:val="none" w:sz="0" w:space="0" w:color="auto"/>
        <w:bottom w:val="none" w:sz="0" w:space="0" w:color="auto"/>
        <w:right w:val="none" w:sz="0" w:space="0" w:color="auto"/>
      </w:divBdr>
      <w:divsChild>
        <w:div w:id="1351948441">
          <w:marLeft w:val="0"/>
          <w:marRight w:val="0"/>
          <w:marTop w:val="0"/>
          <w:marBottom w:val="0"/>
          <w:divBdr>
            <w:top w:val="none" w:sz="0" w:space="0" w:color="auto"/>
            <w:left w:val="none" w:sz="0" w:space="0" w:color="auto"/>
            <w:bottom w:val="none" w:sz="0" w:space="0" w:color="auto"/>
            <w:right w:val="none" w:sz="0" w:space="0" w:color="auto"/>
          </w:divBdr>
          <w:divsChild>
            <w:div w:id="2083523731">
              <w:marLeft w:val="0"/>
              <w:marRight w:val="0"/>
              <w:marTop w:val="0"/>
              <w:marBottom w:val="0"/>
              <w:divBdr>
                <w:top w:val="none" w:sz="0" w:space="0" w:color="auto"/>
                <w:left w:val="none" w:sz="0" w:space="0" w:color="auto"/>
                <w:bottom w:val="none" w:sz="0" w:space="0" w:color="auto"/>
                <w:right w:val="none" w:sz="0" w:space="0" w:color="auto"/>
              </w:divBdr>
            </w:div>
            <w:div w:id="573467721">
              <w:marLeft w:val="0"/>
              <w:marRight w:val="0"/>
              <w:marTop w:val="0"/>
              <w:marBottom w:val="0"/>
              <w:divBdr>
                <w:top w:val="none" w:sz="0" w:space="0" w:color="auto"/>
                <w:left w:val="none" w:sz="0" w:space="0" w:color="auto"/>
                <w:bottom w:val="none" w:sz="0" w:space="0" w:color="auto"/>
                <w:right w:val="none" w:sz="0" w:space="0" w:color="auto"/>
              </w:divBdr>
              <w:divsChild>
                <w:div w:id="1955554188">
                  <w:marLeft w:val="0"/>
                  <w:marRight w:val="0"/>
                  <w:marTop w:val="0"/>
                  <w:marBottom w:val="0"/>
                  <w:divBdr>
                    <w:top w:val="single" w:sz="6" w:space="0" w:color="D1D5DA"/>
                    <w:left w:val="single" w:sz="6" w:space="0" w:color="D1D5DA"/>
                    <w:bottom w:val="single" w:sz="6" w:space="0" w:color="D1D5DA"/>
                    <w:right w:val="single" w:sz="6" w:space="0" w:color="D1D5DA"/>
                  </w:divBdr>
                  <w:divsChild>
                    <w:div w:id="1997416861">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 w:id="1405253188">
          <w:marLeft w:val="0"/>
          <w:marRight w:val="0"/>
          <w:marTop w:val="0"/>
          <w:marBottom w:val="0"/>
          <w:divBdr>
            <w:top w:val="none" w:sz="0" w:space="0" w:color="auto"/>
            <w:left w:val="none" w:sz="0" w:space="0" w:color="auto"/>
            <w:bottom w:val="none" w:sz="0" w:space="0" w:color="auto"/>
            <w:right w:val="none" w:sz="0" w:space="0" w:color="auto"/>
          </w:divBdr>
          <w:divsChild>
            <w:div w:id="694815694">
              <w:marLeft w:val="0"/>
              <w:marRight w:val="0"/>
              <w:marTop w:val="0"/>
              <w:marBottom w:val="0"/>
              <w:divBdr>
                <w:top w:val="none" w:sz="0" w:space="0" w:color="auto"/>
                <w:left w:val="none" w:sz="0" w:space="0" w:color="auto"/>
                <w:bottom w:val="none" w:sz="0" w:space="0" w:color="auto"/>
                <w:right w:val="none" w:sz="0" w:space="0" w:color="auto"/>
              </w:divBdr>
              <w:divsChild>
                <w:div w:id="373819076">
                  <w:marLeft w:val="0"/>
                  <w:marRight w:val="0"/>
                  <w:marTop w:val="0"/>
                  <w:marBottom w:val="0"/>
                  <w:divBdr>
                    <w:top w:val="single" w:sz="6" w:space="0" w:color="D1D5DA"/>
                    <w:left w:val="single" w:sz="6" w:space="0" w:color="D1D5DA"/>
                    <w:bottom w:val="single" w:sz="6" w:space="0" w:color="D1D5DA"/>
                    <w:right w:val="single" w:sz="6" w:space="0" w:color="D1D5DA"/>
                  </w:divBdr>
                  <w:divsChild>
                    <w:div w:id="986780917">
                      <w:marLeft w:val="-15"/>
                      <w:marRight w:val="-15"/>
                      <w:marTop w:val="0"/>
                      <w:marBottom w:val="0"/>
                      <w:divBdr>
                        <w:top w:val="single" w:sz="6" w:space="6" w:color="D1D5DA"/>
                        <w:left w:val="single" w:sz="6" w:space="12" w:color="D1D5DA"/>
                        <w:bottom w:val="single" w:sz="6" w:space="6" w:color="D1D5DA"/>
                        <w:right w:val="single" w:sz="6" w:space="12" w:color="D1D5DA"/>
                      </w:divBdr>
                    </w:div>
                  </w:divsChild>
                </w:div>
              </w:divsChild>
            </w:div>
            <w:div w:id="357901647">
              <w:marLeft w:val="0"/>
              <w:marRight w:val="0"/>
              <w:marTop w:val="0"/>
              <w:marBottom w:val="0"/>
              <w:divBdr>
                <w:top w:val="none" w:sz="0" w:space="0" w:color="auto"/>
                <w:left w:val="none" w:sz="0" w:space="0" w:color="auto"/>
                <w:bottom w:val="none" w:sz="0" w:space="0" w:color="auto"/>
                <w:right w:val="none" w:sz="0" w:space="0" w:color="auto"/>
              </w:divBdr>
              <w:divsChild>
                <w:div w:id="1304386920">
                  <w:marLeft w:val="0"/>
                  <w:marRight w:val="0"/>
                  <w:marTop w:val="0"/>
                  <w:marBottom w:val="0"/>
                  <w:divBdr>
                    <w:top w:val="single" w:sz="6" w:space="0" w:color="D1D5DA"/>
                    <w:left w:val="single" w:sz="6" w:space="0" w:color="D1D5DA"/>
                    <w:bottom w:val="single" w:sz="6" w:space="0" w:color="D1D5DA"/>
                    <w:right w:val="single" w:sz="6" w:space="0" w:color="D1D5DA"/>
                  </w:divBdr>
                  <w:divsChild>
                    <w:div w:id="95759562">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sChild>
    </w:div>
    <w:div w:id="842285156">
      <w:bodyDiv w:val="1"/>
      <w:marLeft w:val="0"/>
      <w:marRight w:val="0"/>
      <w:marTop w:val="0"/>
      <w:marBottom w:val="0"/>
      <w:divBdr>
        <w:top w:val="none" w:sz="0" w:space="0" w:color="auto"/>
        <w:left w:val="none" w:sz="0" w:space="0" w:color="auto"/>
        <w:bottom w:val="none" w:sz="0" w:space="0" w:color="auto"/>
        <w:right w:val="none" w:sz="0" w:space="0" w:color="auto"/>
      </w:divBdr>
    </w:div>
    <w:div w:id="852573391">
      <w:bodyDiv w:val="1"/>
      <w:marLeft w:val="0"/>
      <w:marRight w:val="0"/>
      <w:marTop w:val="0"/>
      <w:marBottom w:val="0"/>
      <w:divBdr>
        <w:top w:val="none" w:sz="0" w:space="0" w:color="auto"/>
        <w:left w:val="none" w:sz="0" w:space="0" w:color="auto"/>
        <w:bottom w:val="none" w:sz="0" w:space="0" w:color="auto"/>
        <w:right w:val="none" w:sz="0" w:space="0" w:color="auto"/>
      </w:divBdr>
    </w:div>
    <w:div w:id="871452557">
      <w:bodyDiv w:val="1"/>
      <w:marLeft w:val="0"/>
      <w:marRight w:val="0"/>
      <w:marTop w:val="0"/>
      <w:marBottom w:val="0"/>
      <w:divBdr>
        <w:top w:val="none" w:sz="0" w:space="0" w:color="auto"/>
        <w:left w:val="none" w:sz="0" w:space="0" w:color="auto"/>
        <w:bottom w:val="none" w:sz="0" w:space="0" w:color="auto"/>
        <w:right w:val="none" w:sz="0" w:space="0" w:color="auto"/>
      </w:divBdr>
    </w:div>
    <w:div w:id="896822226">
      <w:bodyDiv w:val="1"/>
      <w:marLeft w:val="0"/>
      <w:marRight w:val="0"/>
      <w:marTop w:val="0"/>
      <w:marBottom w:val="0"/>
      <w:divBdr>
        <w:top w:val="none" w:sz="0" w:space="0" w:color="auto"/>
        <w:left w:val="none" w:sz="0" w:space="0" w:color="auto"/>
        <w:bottom w:val="none" w:sz="0" w:space="0" w:color="auto"/>
        <w:right w:val="none" w:sz="0" w:space="0" w:color="auto"/>
      </w:divBdr>
    </w:div>
    <w:div w:id="912660720">
      <w:bodyDiv w:val="1"/>
      <w:marLeft w:val="0"/>
      <w:marRight w:val="0"/>
      <w:marTop w:val="0"/>
      <w:marBottom w:val="0"/>
      <w:divBdr>
        <w:top w:val="none" w:sz="0" w:space="0" w:color="auto"/>
        <w:left w:val="none" w:sz="0" w:space="0" w:color="auto"/>
        <w:bottom w:val="none" w:sz="0" w:space="0" w:color="auto"/>
        <w:right w:val="none" w:sz="0" w:space="0" w:color="auto"/>
      </w:divBdr>
    </w:div>
    <w:div w:id="947083963">
      <w:bodyDiv w:val="1"/>
      <w:marLeft w:val="0"/>
      <w:marRight w:val="0"/>
      <w:marTop w:val="0"/>
      <w:marBottom w:val="0"/>
      <w:divBdr>
        <w:top w:val="none" w:sz="0" w:space="0" w:color="auto"/>
        <w:left w:val="none" w:sz="0" w:space="0" w:color="auto"/>
        <w:bottom w:val="none" w:sz="0" w:space="0" w:color="auto"/>
        <w:right w:val="none" w:sz="0" w:space="0" w:color="auto"/>
      </w:divBdr>
    </w:div>
    <w:div w:id="985621025">
      <w:bodyDiv w:val="1"/>
      <w:marLeft w:val="0"/>
      <w:marRight w:val="0"/>
      <w:marTop w:val="0"/>
      <w:marBottom w:val="0"/>
      <w:divBdr>
        <w:top w:val="none" w:sz="0" w:space="0" w:color="auto"/>
        <w:left w:val="none" w:sz="0" w:space="0" w:color="auto"/>
        <w:bottom w:val="none" w:sz="0" w:space="0" w:color="auto"/>
        <w:right w:val="none" w:sz="0" w:space="0" w:color="auto"/>
      </w:divBdr>
    </w:div>
    <w:div w:id="996148154">
      <w:bodyDiv w:val="1"/>
      <w:marLeft w:val="0"/>
      <w:marRight w:val="0"/>
      <w:marTop w:val="0"/>
      <w:marBottom w:val="0"/>
      <w:divBdr>
        <w:top w:val="none" w:sz="0" w:space="0" w:color="auto"/>
        <w:left w:val="none" w:sz="0" w:space="0" w:color="auto"/>
        <w:bottom w:val="none" w:sz="0" w:space="0" w:color="auto"/>
        <w:right w:val="none" w:sz="0" w:space="0" w:color="auto"/>
      </w:divBdr>
    </w:div>
    <w:div w:id="996958232">
      <w:bodyDiv w:val="1"/>
      <w:marLeft w:val="0"/>
      <w:marRight w:val="0"/>
      <w:marTop w:val="0"/>
      <w:marBottom w:val="0"/>
      <w:divBdr>
        <w:top w:val="none" w:sz="0" w:space="0" w:color="auto"/>
        <w:left w:val="none" w:sz="0" w:space="0" w:color="auto"/>
        <w:bottom w:val="none" w:sz="0" w:space="0" w:color="auto"/>
        <w:right w:val="none" w:sz="0" w:space="0" w:color="auto"/>
      </w:divBdr>
    </w:div>
    <w:div w:id="1135214766">
      <w:bodyDiv w:val="1"/>
      <w:marLeft w:val="0"/>
      <w:marRight w:val="0"/>
      <w:marTop w:val="0"/>
      <w:marBottom w:val="0"/>
      <w:divBdr>
        <w:top w:val="none" w:sz="0" w:space="0" w:color="auto"/>
        <w:left w:val="none" w:sz="0" w:space="0" w:color="auto"/>
        <w:bottom w:val="none" w:sz="0" w:space="0" w:color="auto"/>
        <w:right w:val="none" w:sz="0" w:space="0" w:color="auto"/>
      </w:divBdr>
    </w:div>
    <w:div w:id="1140028822">
      <w:bodyDiv w:val="1"/>
      <w:marLeft w:val="0"/>
      <w:marRight w:val="0"/>
      <w:marTop w:val="0"/>
      <w:marBottom w:val="0"/>
      <w:divBdr>
        <w:top w:val="none" w:sz="0" w:space="0" w:color="auto"/>
        <w:left w:val="none" w:sz="0" w:space="0" w:color="auto"/>
        <w:bottom w:val="none" w:sz="0" w:space="0" w:color="auto"/>
        <w:right w:val="none" w:sz="0" w:space="0" w:color="auto"/>
      </w:divBdr>
    </w:div>
    <w:div w:id="1299602604">
      <w:bodyDiv w:val="1"/>
      <w:marLeft w:val="0"/>
      <w:marRight w:val="0"/>
      <w:marTop w:val="0"/>
      <w:marBottom w:val="0"/>
      <w:divBdr>
        <w:top w:val="none" w:sz="0" w:space="0" w:color="auto"/>
        <w:left w:val="none" w:sz="0" w:space="0" w:color="auto"/>
        <w:bottom w:val="none" w:sz="0" w:space="0" w:color="auto"/>
        <w:right w:val="none" w:sz="0" w:space="0" w:color="auto"/>
      </w:divBdr>
    </w:div>
    <w:div w:id="1381706363">
      <w:bodyDiv w:val="1"/>
      <w:marLeft w:val="0"/>
      <w:marRight w:val="0"/>
      <w:marTop w:val="0"/>
      <w:marBottom w:val="0"/>
      <w:divBdr>
        <w:top w:val="none" w:sz="0" w:space="0" w:color="auto"/>
        <w:left w:val="none" w:sz="0" w:space="0" w:color="auto"/>
        <w:bottom w:val="none" w:sz="0" w:space="0" w:color="auto"/>
        <w:right w:val="none" w:sz="0" w:space="0" w:color="auto"/>
      </w:divBdr>
    </w:div>
    <w:div w:id="1401440098">
      <w:bodyDiv w:val="1"/>
      <w:marLeft w:val="0"/>
      <w:marRight w:val="0"/>
      <w:marTop w:val="0"/>
      <w:marBottom w:val="0"/>
      <w:divBdr>
        <w:top w:val="none" w:sz="0" w:space="0" w:color="auto"/>
        <w:left w:val="none" w:sz="0" w:space="0" w:color="auto"/>
        <w:bottom w:val="none" w:sz="0" w:space="0" w:color="auto"/>
        <w:right w:val="none" w:sz="0" w:space="0" w:color="auto"/>
      </w:divBdr>
    </w:div>
    <w:div w:id="1405764750">
      <w:bodyDiv w:val="1"/>
      <w:marLeft w:val="0"/>
      <w:marRight w:val="0"/>
      <w:marTop w:val="0"/>
      <w:marBottom w:val="0"/>
      <w:divBdr>
        <w:top w:val="none" w:sz="0" w:space="0" w:color="auto"/>
        <w:left w:val="none" w:sz="0" w:space="0" w:color="auto"/>
        <w:bottom w:val="none" w:sz="0" w:space="0" w:color="auto"/>
        <w:right w:val="none" w:sz="0" w:space="0" w:color="auto"/>
      </w:divBdr>
    </w:div>
    <w:div w:id="1520854751">
      <w:bodyDiv w:val="1"/>
      <w:marLeft w:val="0"/>
      <w:marRight w:val="0"/>
      <w:marTop w:val="0"/>
      <w:marBottom w:val="0"/>
      <w:divBdr>
        <w:top w:val="none" w:sz="0" w:space="0" w:color="auto"/>
        <w:left w:val="none" w:sz="0" w:space="0" w:color="auto"/>
        <w:bottom w:val="none" w:sz="0" w:space="0" w:color="auto"/>
        <w:right w:val="none" w:sz="0" w:space="0" w:color="auto"/>
      </w:divBdr>
    </w:div>
    <w:div w:id="1526403087">
      <w:bodyDiv w:val="1"/>
      <w:marLeft w:val="0"/>
      <w:marRight w:val="0"/>
      <w:marTop w:val="0"/>
      <w:marBottom w:val="0"/>
      <w:divBdr>
        <w:top w:val="none" w:sz="0" w:space="0" w:color="auto"/>
        <w:left w:val="none" w:sz="0" w:space="0" w:color="auto"/>
        <w:bottom w:val="none" w:sz="0" w:space="0" w:color="auto"/>
        <w:right w:val="none" w:sz="0" w:space="0" w:color="auto"/>
      </w:divBdr>
      <w:divsChild>
        <w:div w:id="1894996206">
          <w:marLeft w:val="0"/>
          <w:marRight w:val="0"/>
          <w:marTop w:val="0"/>
          <w:marBottom w:val="0"/>
          <w:divBdr>
            <w:top w:val="none" w:sz="0" w:space="0" w:color="auto"/>
            <w:left w:val="none" w:sz="0" w:space="0" w:color="auto"/>
            <w:bottom w:val="none" w:sz="0" w:space="0" w:color="auto"/>
            <w:right w:val="none" w:sz="0" w:space="0" w:color="auto"/>
          </w:divBdr>
          <w:divsChild>
            <w:div w:id="698699601">
              <w:marLeft w:val="0"/>
              <w:marRight w:val="0"/>
              <w:marTop w:val="0"/>
              <w:marBottom w:val="0"/>
              <w:divBdr>
                <w:top w:val="none" w:sz="0" w:space="0" w:color="auto"/>
                <w:left w:val="none" w:sz="0" w:space="0" w:color="auto"/>
                <w:bottom w:val="none" w:sz="0" w:space="0" w:color="auto"/>
                <w:right w:val="none" w:sz="0" w:space="0" w:color="auto"/>
              </w:divBdr>
              <w:divsChild>
                <w:div w:id="2126147900">
                  <w:marLeft w:val="0"/>
                  <w:marRight w:val="0"/>
                  <w:marTop w:val="0"/>
                  <w:marBottom w:val="0"/>
                  <w:divBdr>
                    <w:top w:val="none" w:sz="0" w:space="0" w:color="auto"/>
                    <w:left w:val="none" w:sz="0" w:space="0" w:color="auto"/>
                    <w:bottom w:val="none" w:sz="0" w:space="0" w:color="auto"/>
                    <w:right w:val="none" w:sz="0" w:space="0" w:color="auto"/>
                  </w:divBdr>
                  <w:divsChild>
                    <w:div w:id="1977830342">
                      <w:marLeft w:val="0"/>
                      <w:marRight w:val="0"/>
                      <w:marTop w:val="0"/>
                      <w:marBottom w:val="0"/>
                      <w:divBdr>
                        <w:top w:val="none" w:sz="0" w:space="0" w:color="auto"/>
                        <w:left w:val="none" w:sz="0" w:space="0" w:color="auto"/>
                        <w:bottom w:val="none" w:sz="0" w:space="0" w:color="auto"/>
                        <w:right w:val="none" w:sz="0" w:space="0" w:color="auto"/>
                      </w:divBdr>
                      <w:divsChild>
                        <w:div w:id="364673749">
                          <w:marLeft w:val="0"/>
                          <w:marRight w:val="0"/>
                          <w:marTop w:val="0"/>
                          <w:marBottom w:val="0"/>
                          <w:divBdr>
                            <w:top w:val="none" w:sz="0" w:space="0" w:color="auto"/>
                            <w:left w:val="none" w:sz="0" w:space="0" w:color="auto"/>
                            <w:bottom w:val="none" w:sz="0" w:space="0" w:color="auto"/>
                            <w:right w:val="none" w:sz="0" w:space="0" w:color="auto"/>
                          </w:divBdr>
                          <w:divsChild>
                            <w:div w:id="1187328584">
                              <w:marLeft w:val="0"/>
                              <w:marRight w:val="0"/>
                              <w:marTop w:val="0"/>
                              <w:marBottom w:val="0"/>
                              <w:divBdr>
                                <w:top w:val="none" w:sz="0" w:space="0" w:color="auto"/>
                                <w:left w:val="none" w:sz="0" w:space="0" w:color="auto"/>
                                <w:bottom w:val="none" w:sz="0" w:space="0" w:color="auto"/>
                                <w:right w:val="none" w:sz="0" w:space="0" w:color="auto"/>
                              </w:divBdr>
                              <w:divsChild>
                                <w:div w:id="1849129974">
                                  <w:marLeft w:val="0"/>
                                  <w:marRight w:val="0"/>
                                  <w:marTop w:val="0"/>
                                  <w:marBottom w:val="0"/>
                                  <w:divBdr>
                                    <w:top w:val="none" w:sz="0" w:space="0" w:color="auto"/>
                                    <w:left w:val="none" w:sz="0" w:space="0" w:color="auto"/>
                                    <w:bottom w:val="none" w:sz="0" w:space="0" w:color="auto"/>
                                    <w:right w:val="none" w:sz="0" w:space="0" w:color="auto"/>
                                  </w:divBdr>
                                  <w:divsChild>
                                    <w:div w:id="1469594808">
                                      <w:marLeft w:val="174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0325116">
          <w:marLeft w:val="0"/>
          <w:marRight w:val="0"/>
          <w:marTop w:val="0"/>
          <w:marBottom w:val="0"/>
          <w:divBdr>
            <w:top w:val="none" w:sz="0" w:space="0" w:color="auto"/>
            <w:left w:val="none" w:sz="0" w:space="0" w:color="auto"/>
            <w:bottom w:val="none" w:sz="0" w:space="0" w:color="auto"/>
            <w:right w:val="none" w:sz="0" w:space="0" w:color="auto"/>
          </w:divBdr>
          <w:divsChild>
            <w:div w:id="1125582485">
              <w:marLeft w:val="0"/>
              <w:marRight w:val="0"/>
              <w:marTop w:val="0"/>
              <w:marBottom w:val="0"/>
              <w:divBdr>
                <w:top w:val="none" w:sz="0" w:space="0" w:color="auto"/>
                <w:left w:val="none" w:sz="0" w:space="0" w:color="auto"/>
                <w:bottom w:val="none" w:sz="0" w:space="0" w:color="auto"/>
                <w:right w:val="none" w:sz="0" w:space="0" w:color="auto"/>
              </w:divBdr>
            </w:div>
          </w:divsChild>
        </w:div>
        <w:div w:id="1198856795">
          <w:marLeft w:val="0"/>
          <w:marRight w:val="0"/>
          <w:marTop w:val="0"/>
          <w:marBottom w:val="0"/>
          <w:divBdr>
            <w:top w:val="none" w:sz="0" w:space="0" w:color="auto"/>
            <w:left w:val="none" w:sz="0" w:space="0" w:color="auto"/>
            <w:bottom w:val="none" w:sz="0" w:space="0" w:color="auto"/>
            <w:right w:val="none" w:sz="0" w:space="0" w:color="auto"/>
          </w:divBdr>
          <w:divsChild>
            <w:div w:id="629170571">
              <w:marLeft w:val="0"/>
              <w:marRight w:val="0"/>
              <w:marTop w:val="0"/>
              <w:marBottom w:val="0"/>
              <w:divBdr>
                <w:top w:val="none" w:sz="0" w:space="0" w:color="auto"/>
                <w:left w:val="none" w:sz="0" w:space="0" w:color="auto"/>
                <w:bottom w:val="none" w:sz="0" w:space="0" w:color="auto"/>
                <w:right w:val="none" w:sz="0" w:space="0" w:color="auto"/>
              </w:divBdr>
            </w:div>
          </w:divsChild>
        </w:div>
        <w:div w:id="756243507">
          <w:marLeft w:val="0"/>
          <w:marRight w:val="0"/>
          <w:marTop w:val="0"/>
          <w:marBottom w:val="0"/>
          <w:divBdr>
            <w:top w:val="none" w:sz="0" w:space="0" w:color="auto"/>
            <w:left w:val="none" w:sz="0" w:space="0" w:color="auto"/>
            <w:bottom w:val="none" w:sz="0" w:space="0" w:color="auto"/>
            <w:right w:val="none" w:sz="0" w:space="0" w:color="auto"/>
          </w:divBdr>
          <w:divsChild>
            <w:div w:id="813906786">
              <w:marLeft w:val="0"/>
              <w:marRight w:val="0"/>
              <w:marTop w:val="0"/>
              <w:marBottom w:val="0"/>
              <w:divBdr>
                <w:top w:val="none" w:sz="0" w:space="0" w:color="auto"/>
                <w:left w:val="none" w:sz="0" w:space="0" w:color="auto"/>
                <w:bottom w:val="none" w:sz="0" w:space="0" w:color="auto"/>
                <w:right w:val="none" w:sz="0" w:space="0" w:color="auto"/>
              </w:divBdr>
            </w:div>
          </w:divsChild>
        </w:div>
        <w:div w:id="750077642">
          <w:marLeft w:val="0"/>
          <w:marRight w:val="0"/>
          <w:marTop w:val="0"/>
          <w:marBottom w:val="0"/>
          <w:divBdr>
            <w:top w:val="none" w:sz="0" w:space="0" w:color="auto"/>
            <w:left w:val="none" w:sz="0" w:space="0" w:color="auto"/>
            <w:bottom w:val="none" w:sz="0" w:space="0" w:color="auto"/>
            <w:right w:val="none" w:sz="0" w:space="0" w:color="auto"/>
          </w:divBdr>
          <w:divsChild>
            <w:div w:id="655038330">
              <w:marLeft w:val="0"/>
              <w:marRight w:val="0"/>
              <w:marTop w:val="0"/>
              <w:marBottom w:val="0"/>
              <w:divBdr>
                <w:top w:val="none" w:sz="0" w:space="0" w:color="auto"/>
                <w:left w:val="none" w:sz="0" w:space="0" w:color="auto"/>
                <w:bottom w:val="none" w:sz="0" w:space="0" w:color="auto"/>
                <w:right w:val="none" w:sz="0" w:space="0" w:color="auto"/>
              </w:divBdr>
            </w:div>
          </w:divsChild>
        </w:div>
        <w:div w:id="317997851">
          <w:marLeft w:val="0"/>
          <w:marRight w:val="0"/>
          <w:marTop w:val="0"/>
          <w:marBottom w:val="0"/>
          <w:divBdr>
            <w:top w:val="none" w:sz="0" w:space="0" w:color="auto"/>
            <w:left w:val="none" w:sz="0" w:space="0" w:color="auto"/>
            <w:bottom w:val="none" w:sz="0" w:space="0" w:color="auto"/>
            <w:right w:val="none" w:sz="0" w:space="0" w:color="auto"/>
          </w:divBdr>
          <w:divsChild>
            <w:div w:id="1054964705">
              <w:marLeft w:val="0"/>
              <w:marRight w:val="0"/>
              <w:marTop w:val="0"/>
              <w:marBottom w:val="0"/>
              <w:divBdr>
                <w:top w:val="none" w:sz="0" w:space="0" w:color="auto"/>
                <w:left w:val="none" w:sz="0" w:space="0" w:color="auto"/>
                <w:bottom w:val="none" w:sz="0" w:space="0" w:color="auto"/>
                <w:right w:val="none" w:sz="0" w:space="0" w:color="auto"/>
              </w:divBdr>
            </w:div>
          </w:divsChild>
        </w:div>
        <w:div w:id="1532255910">
          <w:marLeft w:val="0"/>
          <w:marRight w:val="0"/>
          <w:marTop w:val="0"/>
          <w:marBottom w:val="0"/>
          <w:divBdr>
            <w:top w:val="none" w:sz="0" w:space="0" w:color="auto"/>
            <w:left w:val="none" w:sz="0" w:space="0" w:color="auto"/>
            <w:bottom w:val="none" w:sz="0" w:space="0" w:color="auto"/>
            <w:right w:val="none" w:sz="0" w:space="0" w:color="auto"/>
          </w:divBdr>
          <w:divsChild>
            <w:div w:id="524683527">
              <w:marLeft w:val="0"/>
              <w:marRight w:val="0"/>
              <w:marTop w:val="0"/>
              <w:marBottom w:val="0"/>
              <w:divBdr>
                <w:top w:val="none" w:sz="0" w:space="0" w:color="auto"/>
                <w:left w:val="none" w:sz="0" w:space="0" w:color="auto"/>
                <w:bottom w:val="none" w:sz="0" w:space="0" w:color="auto"/>
                <w:right w:val="none" w:sz="0" w:space="0" w:color="auto"/>
              </w:divBdr>
              <w:divsChild>
                <w:div w:id="1153451337">
                  <w:marLeft w:val="0"/>
                  <w:marRight w:val="0"/>
                  <w:marTop w:val="0"/>
                  <w:marBottom w:val="0"/>
                  <w:divBdr>
                    <w:top w:val="none" w:sz="0" w:space="0" w:color="auto"/>
                    <w:left w:val="none" w:sz="0" w:space="0" w:color="auto"/>
                    <w:bottom w:val="none" w:sz="0" w:space="0" w:color="auto"/>
                    <w:right w:val="none" w:sz="0" w:space="0" w:color="auto"/>
                  </w:divBdr>
                  <w:divsChild>
                    <w:div w:id="38641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215104">
          <w:marLeft w:val="0"/>
          <w:marRight w:val="0"/>
          <w:marTop w:val="0"/>
          <w:marBottom w:val="0"/>
          <w:divBdr>
            <w:top w:val="none" w:sz="0" w:space="0" w:color="auto"/>
            <w:left w:val="none" w:sz="0" w:space="0" w:color="auto"/>
            <w:bottom w:val="single" w:sz="6" w:space="0" w:color="E5E5E5"/>
            <w:right w:val="none" w:sz="0" w:space="0" w:color="auto"/>
          </w:divBdr>
        </w:div>
      </w:divsChild>
    </w:div>
    <w:div w:id="1544706935">
      <w:bodyDiv w:val="1"/>
      <w:marLeft w:val="0"/>
      <w:marRight w:val="0"/>
      <w:marTop w:val="0"/>
      <w:marBottom w:val="0"/>
      <w:divBdr>
        <w:top w:val="none" w:sz="0" w:space="0" w:color="auto"/>
        <w:left w:val="none" w:sz="0" w:space="0" w:color="auto"/>
        <w:bottom w:val="none" w:sz="0" w:space="0" w:color="auto"/>
        <w:right w:val="none" w:sz="0" w:space="0" w:color="auto"/>
      </w:divBdr>
    </w:div>
    <w:div w:id="1546018542">
      <w:bodyDiv w:val="1"/>
      <w:marLeft w:val="0"/>
      <w:marRight w:val="0"/>
      <w:marTop w:val="0"/>
      <w:marBottom w:val="0"/>
      <w:divBdr>
        <w:top w:val="none" w:sz="0" w:space="0" w:color="auto"/>
        <w:left w:val="none" w:sz="0" w:space="0" w:color="auto"/>
        <w:bottom w:val="none" w:sz="0" w:space="0" w:color="auto"/>
        <w:right w:val="none" w:sz="0" w:space="0" w:color="auto"/>
      </w:divBdr>
    </w:div>
    <w:div w:id="1583367531">
      <w:bodyDiv w:val="1"/>
      <w:marLeft w:val="0"/>
      <w:marRight w:val="0"/>
      <w:marTop w:val="0"/>
      <w:marBottom w:val="0"/>
      <w:divBdr>
        <w:top w:val="none" w:sz="0" w:space="0" w:color="auto"/>
        <w:left w:val="none" w:sz="0" w:space="0" w:color="auto"/>
        <w:bottom w:val="none" w:sz="0" w:space="0" w:color="auto"/>
        <w:right w:val="none" w:sz="0" w:space="0" w:color="auto"/>
      </w:divBdr>
    </w:div>
    <w:div w:id="1606812952">
      <w:bodyDiv w:val="1"/>
      <w:marLeft w:val="0"/>
      <w:marRight w:val="0"/>
      <w:marTop w:val="0"/>
      <w:marBottom w:val="0"/>
      <w:divBdr>
        <w:top w:val="none" w:sz="0" w:space="0" w:color="auto"/>
        <w:left w:val="none" w:sz="0" w:space="0" w:color="auto"/>
        <w:bottom w:val="none" w:sz="0" w:space="0" w:color="auto"/>
        <w:right w:val="none" w:sz="0" w:space="0" w:color="auto"/>
      </w:divBdr>
    </w:div>
    <w:div w:id="1628780859">
      <w:bodyDiv w:val="1"/>
      <w:marLeft w:val="0"/>
      <w:marRight w:val="0"/>
      <w:marTop w:val="0"/>
      <w:marBottom w:val="0"/>
      <w:divBdr>
        <w:top w:val="none" w:sz="0" w:space="0" w:color="auto"/>
        <w:left w:val="none" w:sz="0" w:space="0" w:color="auto"/>
        <w:bottom w:val="none" w:sz="0" w:space="0" w:color="auto"/>
        <w:right w:val="none" w:sz="0" w:space="0" w:color="auto"/>
      </w:divBdr>
    </w:div>
    <w:div w:id="1636372507">
      <w:bodyDiv w:val="1"/>
      <w:marLeft w:val="0"/>
      <w:marRight w:val="0"/>
      <w:marTop w:val="0"/>
      <w:marBottom w:val="0"/>
      <w:divBdr>
        <w:top w:val="none" w:sz="0" w:space="0" w:color="auto"/>
        <w:left w:val="none" w:sz="0" w:space="0" w:color="auto"/>
        <w:bottom w:val="none" w:sz="0" w:space="0" w:color="auto"/>
        <w:right w:val="none" w:sz="0" w:space="0" w:color="auto"/>
      </w:divBdr>
    </w:div>
    <w:div w:id="1643651505">
      <w:bodyDiv w:val="1"/>
      <w:marLeft w:val="0"/>
      <w:marRight w:val="0"/>
      <w:marTop w:val="0"/>
      <w:marBottom w:val="0"/>
      <w:divBdr>
        <w:top w:val="none" w:sz="0" w:space="0" w:color="auto"/>
        <w:left w:val="none" w:sz="0" w:space="0" w:color="auto"/>
        <w:bottom w:val="none" w:sz="0" w:space="0" w:color="auto"/>
        <w:right w:val="none" w:sz="0" w:space="0" w:color="auto"/>
      </w:divBdr>
    </w:div>
    <w:div w:id="1666203743">
      <w:bodyDiv w:val="1"/>
      <w:marLeft w:val="0"/>
      <w:marRight w:val="0"/>
      <w:marTop w:val="0"/>
      <w:marBottom w:val="0"/>
      <w:divBdr>
        <w:top w:val="none" w:sz="0" w:space="0" w:color="auto"/>
        <w:left w:val="none" w:sz="0" w:space="0" w:color="auto"/>
        <w:bottom w:val="none" w:sz="0" w:space="0" w:color="auto"/>
        <w:right w:val="none" w:sz="0" w:space="0" w:color="auto"/>
      </w:divBdr>
      <w:divsChild>
        <w:div w:id="1508911191">
          <w:marLeft w:val="60"/>
          <w:marRight w:val="150"/>
          <w:marTop w:val="150"/>
          <w:marBottom w:val="150"/>
          <w:divBdr>
            <w:top w:val="none" w:sz="0" w:space="0" w:color="auto"/>
            <w:left w:val="none" w:sz="0" w:space="0" w:color="auto"/>
            <w:bottom w:val="none" w:sz="0" w:space="0" w:color="auto"/>
            <w:right w:val="none" w:sz="0" w:space="0" w:color="auto"/>
          </w:divBdr>
        </w:div>
        <w:div w:id="1971084848">
          <w:marLeft w:val="45"/>
          <w:marRight w:val="45"/>
          <w:marTop w:val="150"/>
          <w:marBottom w:val="150"/>
          <w:divBdr>
            <w:top w:val="none" w:sz="0" w:space="0" w:color="auto"/>
            <w:left w:val="none" w:sz="0" w:space="0" w:color="auto"/>
            <w:bottom w:val="none" w:sz="0" w:space="0" w:color="auto"/>
            <w:right w:val="none" w:sz="0" w:space="0" w:color="auto"/>
          </w:divBdr>
          <w:divsChild>
            <w:div w:id="55011380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863208509">
          <w:marLeft w:val="60"/>
          <w:marRight w:val="150"/>
          <w:marTop w:val="150"/>
          <w:marBottom w:val="150"/>
          <w:divBdr>
            <w:top w:val="none" w:sz="0" w:space="0" w:color="auto"/>
            <w:left w:val="none" w:sz="0" w:space="0" w:color="auto"/>
            <w:bottom w:val="none" w:sz="0" w:space="0" w:color="auto"/>
            <w:right w:val="none" w:sz="0" w:space="0" w:color="auto"/>
          </w:divBdr>
        </w:div>
        <w:div w:id="1756777688">
          <w:marLeft w:val="45"/>
          <w:marRight w:val="45"/>
          <w:marTop w:val="150"/>
          <w:marBottom w:val="150"/>
          <w:divBdr>
            <w:top w:val="none" w:sz="0" w:space="0" w:color="auto"/>
            <w:left w:val="none" w:sz="0" w:space="0" w:color="auto"/>
            <w:bottom w:val="none" w:sz="0" w:space="0" w:color="auto"/>
            <w:right w:val="none" w:sz="0" w:space="0" w:color="auto"/>
          </w:divBdr>
          <w:divsChild>
            <w:div w:id="557787822">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07938909">
          <w:marLeft w:val="60"/>
          <w:marRight w:val="150"/>
          <w:marTop w:val="150"/>
          <w:marBottom w:val="150"/>
          <w:divBdr>
            <w:top w:val="none" w:sz="0" w:space="0" w:color="auto"/>
            <w:left w:val="none" w:sz="0" w:space="0" w:color="auto"/>
            <w:bottom w:val="none" w:sz="0" w:space="0" w:color="auto"/>
            <w:right w:val="none" w:sz="0" w:space="0" w:color="auto"/>
          </w:divBdr>
        </w:div>
      </w:divsChild>
    </w:div>
    <w:div w:id="1730349413">
      <w:bodyDiv w:val="1"/>
      <w:marLeft w:val="0"/>
      <w:marRight w:val="0"/>
      <w:marTop w:val="0"/>
      <w:marBottom w:val="0"/>
      <w:divBdr>
        <w:top w:val="none" w:sz="0" w:space="0" w:color="auto"/>
        <w:left w:val="none" w:sz="0" w:space="0" w:color="auto"/>
        <w:bottom w:val="none" w:sz="0" w:space="0" w:color="auto"/>
        <w:right w:val="none" w:sz="0" w:space="0" w:color="auto"/>
      </w:divBdr>
      <w:divsChild>
        <w:div w:id="26568498">
          <w:marLeft w:val="0"/>
          <w:marRight w:val="0"/>
          <w:marTop w:val="0"/>
          <w:marBottom w:val="0"/>
          <w:divBdr>
            <w:top w:val="none" w:sz="0" w:space="0" w:color="auto"/>
            <w:left w:val="none" w:sz="0" w:space="0" w:color="auto"/>
            <w:bottom w:val="none" w:sz="0" w:space="0" w:color="auto"/>
            <w:right w:val="none" w:sz="0" w:space="0" w:color="auto"/>
          </w:divBdr>
        </w:div>
        <w:div w:id="107357818">
          <w:marLeft w:val="0"/>
          <w:marRight w:val="0"/>
          <w:marTop w:val="0"/>
          <w:marBottom w:val="0"/>
          <w:divBdr>
            <w:top w:val="none" w:sz="0" w:space="0" w:color="auto"/>
            <w:left w:val="none" w:sz="0" w:space="0" w:color="auto"/>
            <w:bottom w:val="none" w:sz="0" w:space="0" w:color="auto"/>
            <w:right w:val="none" w:sz="0" w:space="0" w:color="auto"/>
          </w:divBdr>
        </w:div>
        <w:div w:id="528881700">
          <w:marLeft w:val="0"/>
          <w:marRight w:val="0"/>
          <w:marTop w:val="0"/>
          <w:marBottom w:val="0"/>
          <w:divBdr>
            <w:top w:val="none" w:sz="0" w:space="0" w:color="auto"/>
            <w:left w:val="none" w:sz="0" w:space="0" w:color="auto"/>
            <w:bottom w:val="none" w:sz="0" w:space="0" w:color="auto"/>
            <w:right w:val="none" w:sz="0" w:space="0" w:color="auto"/>
          </w:divBdr>
        </w:div>
        <w:div w:id="782305011">
          <w:marLeft w:val="0"/>
          <w:marRight w:val="0"/>
          <w:marTop w:val="0"/>
          <w:marBottom w:val="0"/>
          <w:divBdr>
            <w:top w:val="none" w:sz="0" w:space="0" w:color="auto"/>
            <w:left w:val="none" w:sz="0" w:space="0" w:color="auto"/>
            <w:bottom w:val="none" w:sz="0" w:space="0" w:color="auto"/>
            <w:right w:val="none" w:sz="0" w:space="0" w:color="auto"/>
          </w:divBdr>
        </w:div>
        <w:div w:id="713237310">
          <w:marLeft w:val="0"/>
          <w:marRight w:val="0"/>
          <w:marTop w:val="0"/>
          <w:marBottom w:val="0"/>
          <w:divBdr>
            <w:top w:val="none" w:sz="0" w:space="0" w:color="auto"/>
            <w:left w:val="none" w:sz="0" w:space="0" w:color="auto"/>
            <w:bottom w:val="none" w:sz="0" w:space="0" w:color="auto"/>
            <w:right w:val="none" w:sz="0" w:space="0" w:color="auto"/>
          </w:divBdr>
        </w:div>
        <w:div w:id="342703956">
          <w:marLeft w:val="0"/>
          <w:marRight w:val="0"/>
          <w:marTop w:val="0"/>
          <w:marBottom w:val="0"/>
          <w:divBdr>
            <w:top w:val="none" w:sz="0" w:space="0" w:color="auto"/>
            <w:left w:val="none" w:sz="0" w:space="0" w:color="auto"/>
            <w:bottom w:val="none" w:sz="0" w:space="0" w:color="auto"/>
            <w:right w:val="none" w:sz="0" w:space="0" w:color="auto"/>
          </w:divBdr>
        </w:div>
        <w:div w:id="61023281">
          <w:marLeft w:val="0"/>
          <w:marRight w:val="0"/>
          <w:marTop w:val="0"/>
          <w:marBottom w:val="0"/>
          <w:divBdr>
            <w:top w:val="none" w:sz="0" w:space="0" w:color="auto"/>
            <w:left w:val="none" w:sz="0" w:space="0" w:color="auto"/>
            <w:bottom w:val="none" w:sz="0" w:space="0" w:color="auto"/>
            <w:right w:val="none" w:sz="0" w:space="0" w:color="auto"/>
          </w:divBdr>
        </w:div>
        <w:div w:id="2008166489">
          <w:marLeft w:val="0"/>
          <w:marRight w:val="0"/>
          <w:marTop w:val="0"/>
          <w:marBottom w:val="0"/>
          <w:divBdr>
            <w:top w:val="none" w:sz="0" w:space="0" w:color="auto"/>
            <w:left w:val="none" w:sz="0" w:space="0" w:color="auto"/>
            <w:bottom w:val="none" w:sz="0" w:space="0" w:color="auto"/>
            <w:right w:val="none" w:sz="0" w:space="0" w:color="auto"/>
          </w:divBdr>
        </w:div>
        <w:div w:id="1583366778">
          <w:marLeft w:val="0"/>
          <w:marRight w:val="0"/>
          <w:marTop w:val="0"/>
          <w:marBottom w:val="0"/>
          <w:divBdr>
            <w:top w:val="none" w:sz="0" w:space="0" w:color="auto"/>
            <w:left w:val="none" w:sz="0" w:space="0" w:color="auto"/>
            <w:bottom w:val="none" w:sz="0" w:space="0" w:color="auto"/>
            <w:right w:val="none" w:sz="0" w:space="0" w:color="auto"/>
          </w:divBdr>
        </w:div>
      </w:divsChild>
    </w:div>
    <w:div w:id="1742292377">
      <w:bodyDiv w:val="1"/>
      <w:marLeft w:val="0"/>
      <w:marRight w:val="0"/>
      <w:marTop w:val="0"/>
      <w:marBottom w:val="0"/>
      <w:divBdr>
        <w:top w:val="none" w:sz="0" w:space="0" w:color="auto"/>
        <w:left w:val="none" w:sz="0" w:space="0" w:color="auto"/>
        <w:bottom w:val="none" w:sz="0" w:space="0" w:color="auto"/>
        <w:right w:val="none" w:sz="0" w:space="0" w:color="auto"/>
      </w:divBdr>
    </w:div>
    <w:div w:id="1803572941">
      <w:bodyDiv w:val="1"/>
      <w:marLeft w:val="0"/>
      <w:marRight w:val="0"/>
      <w:marTop w:val="0"/>
      <w:marBottom w:val="0"/>
      <w:divBdr>
        <w:top w:val="none" w:sz="0" w:space="0" w:color="auto"/>
        <w:left w:val="none" w:sz="0" w:space="0" w:color="auto"/>
        <w:bottom w:val="none" w:sz="0" w:space="0" w:color="auto"/>
        <w:right w:val="none" w:sz="0" w:space="0" w:color="auto"/>
      </w:divBdr>
    </w:div>
    <w:div w:id="1866677247">
      <w:bodyDiv w:val="1"/>
      <w:marLeft w:val="0"/>
      <w:marRight w:val="0"/>
      <w:marTop w:val="0"/>
      <w:marBottom w:val="0"/>
      <w:divBdr>
        <w:top w:val="none" w:sz="0" w:space="0" w:color="auto"/>
        <w:left w:val="none" w:sz="0" w:space="0" w:color="auto"/>
        <w:bottom w:val="none" w:sz="0" w:space="0" w:color="auto"/>
        <w:right w:val="none" w:sz="0" w:space="0" w:color="auto"/>
      </w:divBdr>
    </w:div>
    <w:div w:id="1903559471">
      <w:bodyDiv w:val="1"/>
      <w:marLeft w:val="0"/>
      <w:marRight w:val="0"/>
      <w:marTop w:val="0"/>
      <w:marBottom w:val="0"/>
      <w:divBdr>
        <w:top w:val="none" w:sz="0" w:space="0" w:color="auto"/>
        <w:left w:val="none" w:sz="0" w:space="0" w:color="auto"/>
        <w:bottom w:val="none" w:sz="0" w:space="0" w:color="auto"/>
        <w:right w:val="none" w:sz="0" w:space="0" w:color="auto"/>
      </w:divBdr>
    </w:div>
    <w:div w:id="1926573948">
      <w:bodyDiv w:val="1"/>
      <w:marLeft w:val="0"/>
      <w:marRight w:val="0"/>
      <w:marTop w:val="0"/>
      <w:marBottom w:val="0"/>
      <w:divBdr>
        <w:top w:val="none" w:sz="0" w:space="0" w:color="auto"/>
        <w:left w:val="none" w:sz="0" w:space="0" w:color="auto"/>
        <w:bottom w:val="none" w:sz="0" w:space="0" w:color="auto"/>
        <w:right w:val="none" w:sz="0" w:space="0" w:color="auto"/>
      </w:divBdr>
    </w:div>
    <w:div w:id="1947761424">
      <w:bodyDiv w:val="1"/>
      <w:marLeft w:val="0"/>
      <w:marRight w:val="0"/>
      <w:marTop w:val="0"/>
      <w:marBottom w:val="0"/>
      <w:divBdr>
        <w:top w:val="none" w:sz="0" w:space="0" w:color="auto"/>
        <w:left w:val="none" w:sz="0" w:space="0" w:color="auto"/>
        <w:bottom w:val="none" w:sz="0" w:space="0" w:color="auto"/>
        <w:right w:val="none" w:sz="0" w:space="0" w:color="auto"/>
      </w:divBdr>
      <w:divsChild>
        <w:div w:id="803161253">
          <w:blockQuote w:val="1"/>
          <w:marLeft w:val="0"/>
          <w:marRight w:val="0"/>
          <w:marTop w:val="0"/>
          <w:marBottom w:val="240"/>
          <w:divBdr>
            <w:top w:val="none" w:sz="0" w:space="0" w:color="auto"/>
            <w:left w:val="single" w:sz="24" w:space="12" w:color="DFE2E5"/>
            <w:bottom w:val="none" w:sz="0" w:space="0" w:color="auto"/>
            <w:right w:val="none" w:sz="0" w:space="0" w:color="auto"/>
          </w:divBdr>
        </w:div>
        <w:div w:id="345207158">
          <w:blockQuote w:val="1"/>
          <w:marLeft w:val="0"/>
          <w:marRight w:val="0"/>
          <w:marTop w:val="0"/>
          <w:marBottom w:val="240"/>
          <w:divBdr>
            <w:top w:val="none" w:sz="0" w:space="0" w:color="auto"/>
            <w:left w:val="single" w:sz="24" w:space="12" w:color="DFE2E5"/>
            <w:bottom w:val="none" w:sz="0" w:space="0" w:color="auto"/>
            <w:right w:val="none" w:sz="0" w:space="0" w:color="auto"/>
          </w:divBdr>
        </w:div>
        <w:div w:id="1967540760">
          <w:blockQuote w:val="1"/>
          <w:marLeft w:val="0"/>
          <w:marRight w:val="0"/>
          <w:marTop w:val="0"/>
          <w:marBottom w:val="240"/>
          <w:divBdr>
            <w:top w:val="none" w:sz="0" w:space="0" w:color="auto"/>
            <w:left w:val="single" w:sz="24" w:space="12" w:color="DFE2E5"/>
            <w:bottom w:val="none" w:sz="0" w:space="0" w:color="auto"/>
            <w:right w:val="none" w:sz="0" w:space="0" w:color="auto"/>
          </w:divBdr>
        </w:div>
        <w:div w:id="182746763">
          <w:blockQuote w:val="1"/>
          <w:marLeft w:val="0"/>
          <w:marRight w:val="0"/>
          <w:marTop w:val="0"/>
          <w:marBottom w:val="240"/>
          <w:divBdr>
            <w:top w:val="none" w:sz="0" w:space="0" w:color="auto"/>
            <w:left w:val="single" w:sz="24" w:space="12" w:color="DFE2E5"/>
            <w:bottom w:val="none" w:sz="0" w:space="0" w:color="auto"/>
            <w:right w:val="none" w:sz="0" w:space="0" w:color="auto"/>
          </w:divBdr>
        </w:div>
        <w:div w:id="1213734860">
          <w:blockQuote w:val="1"/>
          <w:marLeft w:val="0"/>
          <w:marRight w:val="0"/>
          <w:marTop w:val="0"/>
          <w:marBottom w:val="240"/>
          <w:divBdr>
            <w:top w:val="none" w:sz="0" w:space="0" w:color="auto"/>
            <w:left w:val="single" w:sz="24" w:space="12" w:color="DFE2E5"/>
            <w:bottom w:val="none" w:sz="0" w:space="0" w:color="auto"/>
            <w:right w:val="none" w:sz="0" w:space="0" w:color="auto"/>
          </w:divBdr>
        </w:div>
        <w:div w:id="1791045724">
          <w:blockQuote w:val="1"/>
          <w:marLeft w:val="0"/>
          <w:marRight w:val="0"/>
          <w:marTop w:val="0"/>
          <w:marBottom w:val="240"/>
          <w:divBdr>
            <w:top w:val="none" w:sz="0" w:space="0" w:color="auto"/>
            <w:left w:val="single" w:sz="24" w:space="12" w:color="DFE2E5"/>
            <w:bottom w:val="none" w:sz="0" w:space="0" w:color="auto"/>
            <w:right w:val="none" w:sz="0" w:space="0" w:color="auto"/>
          </w:divBdr>
        </w:div>
        <w:div w:id="1096707646">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2013603051">
      <w:bodyDiv w:val="1"/>
      <w:marLeft w:val="0"/>
      <w:marRight w:val="0"/>
      <w:marTop w:val="0"/>
      <w:marBottom w:val="0"/>
      <w:divBdr>
        <w:top w:val="none" w:sz="0" w:space="0" w:color="auto"/>
        <w:left w:val="none" w:sz="0" w:space="0" w:color="auto"/>
        <w:bottom w:val="none" w:sz="0" w:space="0" w:color="auto"/>
        <w:right w:val="none" w:sz="0" w:space="0" w:color="auto"/>
      </w:divBdr>
    </w:div>
    <w:div w:id="20710320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0.png"/><Relationship Id="rId21" Type="http://schemas.openxmlformats.org/officeDocument/2006/relationships/hyperlink" Target="https://doi.org/10.1016/j.earscirev.2018.11.015" TargetMode="External"/><Relationship Id="rId42" Type="http://schemas.openxmlformats.org/officeDocument/2006/relationships/image" Target="media/image5.png"/><Relationship Id="rId63" Type="http://schemas.openxmlformats.org/officeDocument/2006/relationships/image" Target="media/image21.png"/><Relationship Id="rId84" Type="http://schemas.openxmlformats.org/officeDocument/2006/relationships/image" Target="media/image38.png"/><Relationship Id="rId138" Type="http://schemas.openxmlformats.org/officeDocument/2006/relationships/image" Target="media/image81.png"/><Relationship Id="rId159" Type="http://schemas.openxmlformats.org/officeDocument/2006/relationships/image" Target="media/image97.png"/><Relationship Id="rId170" Type="http://schemas.openxmlformats.org/officeDocument/2006/relationships/image" Target="media/image104.png"/><Relationship Id="rId191" Type="http://schemas.openxmlformats.org/officeDocument/2006/relationships/hyperlink" Target="https://github.com/mingsongli/acycle/wiki/4.7.6-Filtering" TargetMode="External"/><Relationship Id="rId205" Type="http://schemas.openxmlformats.org/officeDocument/2006/relationships/image" Target="media/image117.png"/><Relationship Id="rId226" Type="http://schemas.openxmlformats.org/officeDocument/2006/relationships/hyperlink" Target="https://github.com/mingsongli/acycle" TargetMode="External"/><Relationship Id="rId247" Type="http://schemas.openxmlformats.org/officeDocument/2006/relationships/image" Target="media/image157.png"/><Relationship Id="rId11" Type="http://schemas.openxmlformats.org/officeDocument/2006/relationships/footer" Target="footer1.xml"/><Relationship Id="rId32" Type="http://schemas.openxmlformats.org/officeDocument/2006/relationships/hyperlink" Target="https://doi.org/10.1016/j.palaeo.2012.09.004" TargetMode="External"/><Relationship Id="rId53" Type="http://schemas.openxmlformats.org/officeDocument/2006/relationships/image" Target="media/image12.png"/><Relationship Id="rId74" Type="http://schemas.openxmlformats.org/officeDocument/2006/relationships/hyperlink" Target="https://github.com/mingsongli/acycleFig/blob/master/chapter4/Insol-t-1-100ka-day-80-264-lat-50-80-meandaily-La04.gif" TargetMode="External"/><Relationship Id="rId128" Type="http://schemas.openxmlformats.org/officeDocument/2006/relationships/image" Target="media/image71.png"/><Relationship Id="rId149" Type="http://schemas.openxmlformats.org/officeDocument/2006/relationships/image" Target="media/image91.png"/><Relationship Id="rId5" Type="http://schemas.openxmlformats.org/officeDocument/2006/relationships/webSettings" Target="webSettings.xml"/><Relationship Id="rId95" Type="http://schemas.openxmlformats.org/officeDocument/2006/relationships/image" Target="media/image47.png"/><Relationship Id="rId160" Type="http://schemas.openxmlformats.org/officeDocument/2006/relationships/image" Target="media/image98.png"/><Relationship Id="rId181" Type="http://schemas.openxmlformats.org/officeDocument/2006/relationships/hyperlink" Target="https://github.com/mingsongli/acycle/wiki/Examples" TargetMode="External"/><Relationship Id="rId216" Type="http://schemas.openxmlformats.org/officeDocument/2006/relationships/image" Target="media/image127.png"/><Relationship Id="rId237" Type="http://schemas.openxmlformats.org/officeDocument/2006/relationships/image" Target="media/image147.png"/><Relationship Id="rId258" Type="http://schemas.openxmlformats.org/officeDocument/2006/relationships/hyperlink" Target="http://www.mathworks.com/matlabcentral/fileexchange/45539-rednoise-confidencelevels/content/RedNoise_ConfidenceLevels/RedConf.m" TargetMode="External"/><Relationship Id="rId22" Type="http://schemas.openxmlformats.org/officeDocument/2006/relationships/hyperlink" Target="https://doi.org/10.1002/9781118561294" TargetMode="External"/><Relationship Id="rId43" Type="http://schemas.openxmlformats.org/officeDocument/2006/relationships/hyperlink" Target="https://git-scm.com/downloads" TargetMode="External"/><Relationship Id="rId64" Type="http://schemas.openxmlformats.org/officeDocument/2006/relationships/image" Target="media/image22.png"/><Relationship Id="rId118" Type="http://schemas.openxmlformats.org/officeDocument/2006/relationships/image" Target="media/image61.png"/><Relationship Id="rId139" Type="http://schemas.openxmlformats.org/officeDocument/2006/relationships/image" Target="media/image82.png"/><Relationship Id="rId85" Type="http://schemas.openxmlformats.org/officeDocument/2006/relationships/image" Target="media/image39.png"/><Relationship Id="rId150" Type="http://schemas.openxmlformats.org/officeDocument/2006/relationships/hyperlink" Target="http://nm2.rhul.ac.uk/wp-content/uploads/2015/01/Milankovitch.html" TargetMode="External"/><Relationship Id="rId171" Type="http://schemas.openxmlformats.org/officeDocument/2006/relationships/image" Target="media/image105.png"/><Relationship Id="rId192" Type="http://schemas.openxmlformats.org/officeDocument/2006/relationships/hyperlink" Target="https://github.com/mingsongli/acycle/wiki/Examples" TargetMode="External"/><Relationship Id="rId206" Type="http://schemas.openxmlformats.org/officeDocument/2006/relationships/image" Target="media/image118.png"/><Relationship Id="rId227" Type="http://schemas.openxmlformats.org/officeDocument/2006/relationships/image" Target="media/image137.png"/><Relationship Id="rId248" Type="http://schemas.openxmlformats.org/officeDocument/2006/relationships/image" Target="media/image158.png"/><Relationship Id="rId12" Type="http://schemas.openxmlformats.org/officeDocument/2006/relationships/footer" Target="footer2.xml"/><Relationship Id="rId33" Type="http://schemas.openxmlformats.org/officeDocument/2006/relationships/hyperlink" Target="https://doi.org/10.3847/1538-3881/aa8cce" TargetMode="External"/><Relationship Id="rId129" Type="http://schemas.openxmlformats.org/officeDocument/2006/relationships/image" Target="media/image72.png"/><Relationship Id="rId54" Type="http://schemas.openxmlformats.org/officeDocument/2006/relationships/image" Target="media/image13.png"/><Relationship Id="rId75" Type="http://schemas.openxmlformats.org/officeDocument/2006/relationships/image" Target="media/image30.png"/><Relationship Id="rId96" Type="http://schemas.openxmlformats.org/officeDocument/2006/relationships/image" Target="media/image48.png"/><Relationship Id="rId140" Type="http://schemas.openxmlformats.org/officeDocument/2006/relationships/image" Target="media/image83.png"/><Relationship Id="rId161" Type="http://schemas.openxmlformats.org/officeDocument/2006/relationships/image" Target="media/image99.png"/><Relationship Id="rId182" Type="http://schemas.openxmlformats.org/officeDocument/2006/relationships/hyperlink" Target="https://github.com/mingsongli/acycle/wiki/4.7.1-Detrending" TargetMode="External"/><Relationship Id="rId217" Type="http://schemas.openxmlformats.org/officeDocument/2006/relationships/image" Target="media/image128.png"/><Relationship Id="rId6" Type="http://schemas.openxmlformats.org/officeDocument/2006/relationships/footnotes" Target="footnotes.xml"/><Relationship Id="rId238" Type="http://schemas.openxmlformats.org/officeDocument/2006/relationships/image" Target="media/image148.png"/><Relationship Id="rId259" Type="http://schemas.openxmlformats.org/officeDocument/2006/relationships/hyperlink" Target="http://cran.r-project.org/package=astrochron" TargetMode="External"/><Relationship Id="rId23" Type="http://schemas.openxmlformats.org/officeDocument/2006/relationships/hyperlink" Target="https://doi.org/10.1130/G37970.1" TargetMode="External"/><Relationship Id="rId119" Type="http://schemas.openxmlformats.org/officeDocument/2006/relationships/image" Target="media/image62.png"/><Relationship Id="rId44" Type="http://schemas.openxmlformats.org/officeDocument/2006/relationships/image" Target="media/image6.png"/><Relationship Id="rId65" Type="http://schemas.openxmlformats.org/officeDocument/2006/relationships/image" Target="media/image23.png"/><Relationship Id="rId86" Type="http://schemas.openxmlformats.org/officeDocument/2006/relationships/hyperlink" Target="https://www.esrl.noaa.gov/gmd/ccgg/trends/data.html" TargetMode="External"/><Relationship Id="rId130" Type="http://schemas.openxmlformats.org/officeDocument/2006/relationships/image" Target="media/image73.png"/><Relationship Id="rId151" Type="http://schemas.openxmlformats.org/officeDocument/2006/relationships/image" Target="media/image92.png"/><Relationship Id="rId172" Type="http://schemas.openxmlformats.org/officeDocument/2006/relationships/image" Target="media/image106.png"/><Relationship Id="rId193" Type="http://schemas.openxmlformats.org/officeDocument/2006/relationships/hyperlink" Target="https://github.com/mingsongli/acycle/wiki/4.7.8-Age-Scale" TargetMode="External"/><Relationship Id="rId207" Type="http://schemas.openxmlformats.org/officeDocument/2006/relationships/image" Target="media/image119.png"/><Relationship Id="rId228" Type="http://schemas.openxmlformats.org/officeDocument/2006/relationships/image" Target="media/image138.png"/><Relationship Id="rId249" Type="http://schemas.openxmlformats.org/officeDocument/2006/relationships/image" Target="media/image159.png"/><Relationship Id="rId13" Type="http://schemas.openxmlformats.org/officeDocument/2006/relationships/image" Target="media/image2.png"/><Relationship Id="rId260" Type="http://schemas.openxmlformats.org/officeDocument/2006/relationships/fontTable" Target="fontTable.xml"/><Relationship Id="rId34" Type="http://schemas.openxmlformats.org/officeDocument/2006/relationships/hyperlink" Target="https://doi.org/10.1126/science.aax0612" TargetMode="External"/><Relationship Id="rId55" Type="http://schemas.openxmlformats.org/officeDocument/2006/relationships/image" Target="media/image14.png"/><Relationship Id="rId76" Type="http://schemas.openxmlformats.org/officeDocument/2006/relationships/image" Target="media/image31.png"/><Relationship Id="rId97" Type="http://schemas.openxmlformats.org/officeDocument/2006/relationships/image" Target="media/image49.png"/><Relationship Id="rId120" Type="http://schemas.openxmlformats.org/officeDocument/2006/relationships/image" Target="media/image63.png"/><Relationship Id="rId141" Type="http://schemas.openxmlformats.org/officeDocument/2006/relationships/image" Target="media/image84.png"/><Relationship Id="rId7" Type="http://schemas.openxmlformats.org/officeDocument/2006/relationships/endnotes" Target="endnotes.xml"/><Relationship Id="rId162" Type="http://schemas.openxmlformats.org/officeDocument/2006/relationships/image" Target="media/image100.png"/><Relationship Id="rId183" Type="http://schemas.openxmlformats.org/officeDocument/2006/relationships/hyperlink" Target="https://github.com/mingsongli/acycle/wiki/Examples" TargetMode="External"/><Relationship Id="rId218" Type="http://schemas.openxmlformats.org/officeDocument/2006/relationships/image" Target="media/image129.png"/><Relationship Id="rId239" Type="http://schemas.openxmlformats.org/officeDocument/2006/relationships/image" Target="media/image149.png"/><Relationship Id="rId250" Type="http://schemas.openxmlformats.org/officeDocument/2006/relationships/image" Target="media/image161.png"/><Relationship Id="rId24" Type="http://schemas.openxmlformats.org/officeDocument/2006/relationships/hyperlink" Target="https://www.mathworks.com/matlabcentral/fileexchange/45539-rednoise_confidencelevels" TargetMode="External"/><Relationship Id="rId45" Type="http://schemas.openxmlformats.org/officeDocument/2006/relationships/image" Target="media/image7.png"/><Relationship Id="rId66" Type="http://schemas.openxmlformats.org/officeDocument/2006/relationships/image" Target="media/image24.png"/><Relationship Id="rId87" Type="http://schemas.openxmlformats.org/officeDocument/2006/relationships/image" Target="media/image40.png"/><Relationship Id="rId110" Type="http://schemas.openxmlformats.org/officeDocument/2006/relationships/image" Target="media/image160.png"/><Relationship Id="rId131" Type="http://schemas.openxmlformats.org/officeDocument/2006/relationships/image" Target="media/image74.png"/><Relationship Id="rId152" Type="http://schemas.openxmlformats.org/officeDocument/2006/relationships/image" Target="media/image93.png"/><Relationship Id="rId173" Type="http://schemas.openxmlformats.org/officeDocument/2006/relationships/image" Target="media/image107.png"/><Relationship Id="rId194" Type="http://schemas.openxmlformats.org/officeDocument/2006/relationships/hyperlink" Target="https://github.com/mingsongli/acycle/wiki/Examples" TargetMode="External"/><Relationship Id="rId208" Type="http://schemas.openxmlformats.org/officeDocument/2006/relationships/image" Target="media/image120.png"/><Relationship Id="rId229" Type="http://schemas.openxmlformats.org/officeDocument/2006/relationships/image" Target="media/image139.png"/><Relationship Id="rId240" Type="http://schemas.openxmlformats.org/officeDocument/2006/relationships/image" Target="media/image150.png"/><Relationship Id="rId261" Type="http://schemas.openxmlformats.org/officeDocument/2006/relationships/theme" Target="theme/theme1.xml"/><Relationship Id="rId14" Type="http://schemas.openxmlformats.org/officeDocument/2006/relationships/hyperlink" Target="https://analytics.google.com" TargetMode="External"/><Relationship Id="rId35" Type="http://schemas.openxmlformats.org/officeDocument/2006/relationships/hyperlink" Target="https://www.mathworks.com/products/compiler/matlab-runtime.html" TargetMode="External"/><Relationship Id="rId56" Type="http://schemas.openxmlformats.org/officeDocument/2006/relationships/image" Target="media/image15.png"/><Relationship Id="rId77" Type="http://schemas.openxmlformats.org/officeDocument/2006/relationships/hyperlink" Target="https://www.soest.hawaii.edu/oceanography/faculty/zeebe_files/Astro.html" TargetMode="External"/><Relationship Id="rId100" Type="http://schemas.openxmlformats.org/officeDocument/2006/relationships/image" Target="media/image51.png"/><Relationship Id="rId8" Type="http://schemas.openxmlformats.org/officeDocument/2006/relationships/image" Target="media/image1.png"/><Relationship Id="rId98" Type="http://schemas.openxmlformats.org/officeDocument/2006/relationships/image" Target="media/image50.png"/><Relationship Id="rId121" Type="http://schemas.openxmlformats.org/officeDocument/2006/relationships/image" Target="media/image64.png"/><Relationship Id="rId142" Type="http://schemas.openxmlformats.org/officeDocument/2006/relationships/image" Target="media/image85.png"/><Relationship Id="rId163" Type="http://schemas.openxmlformats.org/officeDocument/2006/relationships/hyperlink" Target="https://www.geosci-model-dev.net/9/3517/2016/gmd-9-3517-2016.html" TargetMode="External"/><Relationship Id="rId184" Type="http://schemas.openxmlformats.org/officeDocument/2006/relationships/hyperlink" Target="https://github.com/mingsongli/acycle/wiki/4.7.3-Spectral-Analysis" TargetMode="External"/><Relationship Id="rId219" Type="http://schemas.openxmlformats.org/officeDocument/2006/relationships/image" Target="media/image130.png"/><Relationship Id="rId230" Type="http://schemas.openxmlformats.org/officeDocument/2006/relationships/image" Target="media/image140.png"/><Relationship Id="rId251" Type="http://schemas.openxmlformats.org/officeDocument/2006/relationships/image" Target="media/image162.png"/><Relationship Id="rId25" Type="http://schemas.openxmlformats.org/officeDocument/2006/relationships/hyperlink" Target="https://doi.org/10.1007/BF00142586" TargetMode="External"/><Relationship Id="rId46" Type="http://schemas.openxmlformats.org/officeDocument/2006/relationships/image" Target="media/image8.png"/><Relationship Id="rId67" Type="http://schemas.openxmlformats.org/officeDocument/2006/relationships/image" Target="media/image25.png"/><Relationship Id="rId88" Type="http://schemas.openxmlformats.org/officeDocument/2006/relationships/image" Target="media/image41.png"/><Relationship Id="rId111" Type="http://schemas.openxmlformats.org/officeDocument/2006/relationships/image" Target="media/image54.png"/><Relationship Id="rId132" Type="http://schemas.openxmlformats.org/officeDocument/2006/relationships/image" Target="media/image75.png"/><Relationship Id="rId153" Type="http://schemas.openxmlformats.org/officeDocument/2006/relationships/image" Target="media/image94.png"/><Relationship Id="rId174" Type="http://schemas.openxmlformats.org/officeDocument/2006/relationships/image" Target="media/image108.png"/><Relationship Id="rId195" Type="http://schemas.openxmlformats.org/officeDocument/2006/relationships/hyperlink" Target="https://github.com/mingsongli/acycle/wiki/4.7.11-Sedimentary-noise-model" TargetMode="External"/><Relationship Id="rId209" Type="http://schemas.openxmlformats.org/officeDocument/2006/relationships/image" Target="media/image121.png"/><Relationship Id="rId220" Type="http://schemas.openxmlformats.org/officeDocument/2006/relationships/image" Target="media/image131.png"/><Relationship Id="rId241" Type="http://schemas.openxmlformats.org/officeDocument/2006/relationships/image" Target="media/image151.png"/><Relationship Id="rId15" Type="http://schemas.openxmlformats.org/officeDocument/2006/relationships/hyperlink" Target="https://www.gnu.org/licenses" TargetMode="External"/><Relationship Id="rId36" Type="http://schemas.openxmlformats.org/officeDocument/2006/relationships/hyperlink" Target="https://www.dropbox.com/sh/t53vjs539gmixnm/AAC0BqTR0U5xghKwuVc1Iwbma?dl=0" TargetMode="External"/><Relationship Id="rId57" Type="http://schemas.openxmlformats.org/officeDocument/2006/relationships/hyperlink" Target="https://www.mathworks.com/products/compiler/matlab-runtime.html" TargetMode="External"/><Relationship Id="rId78" Type="http://schemas.openxmlformats.org/officeDocument/2006/relationships/image" Target="media/image32.png"/><Relationship Id="rId99" Type="http://schemas.openxmlformats.org/officeDocument/2006/relationships/hyperlink" Target="mailto:eruggier@holycross.edu" TargetMode="External"/><Relationship Id="rId101" Type="http://schemas.openxmlformats.org/officeDocument/2006/relationships/image" Target="media/image52.png"/><Relationship Id="rId122" Type="http://schemas.openxmlformats.org/officeDocument/2006/relationships/image" Target="media/image65.png"/><Relationship Id="rId143" Type="http://schemas.openxmlformats.org/officeDocument/2006/relationships/image" Target="media/image86.png"/><Relationship Id="rId164" Type="http://schemas.openxmlformats.org/officeDocument/2006/relationships/image" Target="media/image101.png"/><Relationship Id="rId185" Type="http://schemas.openxmlformats.org/officeDocument/2006/relationships/hyperlink" Target="https://github.com/mingsongli/acycle/wiki/4.7.3-Spectral-Analysis" TargetMode="External"/><Relationship Id="rId9" Type="http://schemas.openxmlformats.org/officeDocument/2006/relationships/hyperlink" Target="http://www.acycle.org/" TargetMode="External"/><Relationship Id="rId210" Type="http://schemas.openxmlformats.org/officeDocument/2006/relationships/image" Target="media/image122.png"/><Relationship Id="rId26" Type="http://schemas.openxmlformats.org/officeDocument/2006/relationships/hyperlink" Target="https://doi.org/10.1038/s41467-018-03454-y" TargetMode="External"/><Relationship Id="rId231" Type="http://schemas.openxmlformats.org/officeDocument/2006/relationships/image" Target="media/image141.png"/><Relationship Id="rId252" Type="http://schemas.openxmlformats.org/officeDocument/2006/relationships/image" Target="media/image163.png"/><Relationship Id="rId47" Type="http://schemas.openxmlformats.org/officeDocument/2006/relationships/hyperlink" Target="https://www.mathworks.com/products/compiler/matlab-runtime.html" TargetMode="External"/><Relationship Id="rId68" Type="http://schemas.openxmlformats.org/officeDocument/2006/relationships/hyperlink" Target="https://www.colgate.edu/about/directory/jlevine" TargetMode="External"/><Relationship Id="rId89" Type="http://schemas.openxmlformats.org/officeDocument/2006/relationships/image" Target="media/image42.png"/><Relationship Id="rId112" Type="http://schemas.openxmlformats.org/officeDocument/2006/relationships/image" Target="media/image55.png"/><Relationship Id="rId133" Type="http://schemas.openxmlformats.org/officeDocument/2006/relationships/image" Target="media/image76.png"/><Relationship Id="rId154" Type="http://schemas.openxmlformats.org/officeDocument/2006/relationships/hyperlink" Target="http://nm2.rhul.ac.uk/wp-content/uploads/2015/01/Milankovitch.html" TargetMode="External"/><Relationship Id="rId175" Type="http://schemas.openxmlformats.org/officeDocument/2006/relationships/image" Target="media/image109.png"/><Relationship Id="rId196" Type="http://schemas.openxmlformats.org/officeDocument/2006/relationships/hyperlink" Target="https://www.nature.com/articles/s41467-018-03454-y" TargetMode="External"/><Relationship Id="rId200" Type="http://schemas.openxmlformats.org/officeDocument/2006/relationships/image" Target="media/image112.png"/><Relationship Id="rId16" Type="http://schemas.openxmlformats.org/officeDocument/2006/relationships/header" Target="header2.xml"/><Relationship Id="rId221" Type="http://schemas.openxmlformats.org/officeDocument/2006/relationships/image" Target="media/image132.png"/><Relationship Id="rId242" Type="http://schemas.openxmlformats.org/officeDocument/2006/relationships/image" Target="media/image152.png"/><Relationship Id="rId37" Type="http://schemas.openxmlformats.org/officeDocument/2006/relationships/hyperlink" Target="https://1drv.ms/u/s!AuOnvtrY8aRzhG17NCoXG14eOVIS" TargetMode="External"/><Relationship Id="rId58" Type="http://schemas.openxmlformats.org/officeDocument/2006/relationships/image" Target="media/image16.png"/><Relationship Id="rId79" Type="http://schemas.openxmlformats.org/officeDocument/2006/relationships/image" Target="media/image33.png"/><Relationship Id="rId102" Type="http://schemas.openxmlformats.org/officeDocument/2006/relationships/image" Target="media/image53.png"/><Relationship Id="rId123" Type="http://schemas.openxmlformats.org/officeDocument/2006/relationships/image" Target="media/image66.png"/><Relationship Id="rId144" Type="http://schemas.openxmlformats.org/officeDocument/2006/relationships/hyperlink" Target="https://doi.pangaea.de/10.1594/PANGAEA.859147)" TargetMode="External"/><Relationship Id="rId90" Type="http://schemas.openxmlformats.org/officeDocument/2006/relationships/image" Target="media/image43.png"/><Relationship Id="rId165" Type="http://schemas.openxmlformats.org/officeDocument/2006/relationships/hyperlink" Target="https://github.com/mingsongli/acycle/wiki" TargetMode="External"/><Relationship Id="rId186" Type="http://schemas.openxmlformats.org/officeDocument/2006/relationships/hyperlink" Target="https://github.com/mingsongli/acycle/wiki/Examples" TargetMode="External"/><Relationship Id="rId211" Type="http://schemas.openxmlformats.org/officeDocument/2006/relationships/image" Target="media/image123.png"/><Relationship Id="rId232" Type="http://schemas.openxmlformats.org/officeDocument/2006/relationships/image" Target="media/image142.png"/><Relationship Id="rId253" Type="http://schemas.openxmlformats.org/officeDocument/2006/relationships/image" Target="media/image164.png"/><Relationship Id="rId27" Type="http://schemas.openxmlformats.org/officeDocument/2006/relationships/hyperlink" Target="https://doi.org/10.1029/2017PA003293" TargetMode="External"/><Relationship Id="rId48" Type="http://schemas.openxmlformats.org/officeDocument/2006/relationships/image" Target="media/image9.png"/><Relationship Id="rId69" Type="http://schemas.openxmlformats.org/officeDocument/2006/relationships/hyperlink" Target="https://eisenman-group.github.io/daily_insolation.m" TargetMode="External"/><Relationship Id="rId113" Type="http://schemas.openxmlformats.org/officeDocument/2006/relationships/image" Target="media/image56.png"/><Relationship Id="rId134" Type="http://schemas.openxmlformats.org/officeDocument/2006/relationships/image" Target="media/image77.png"/><Relationship Id="rId80" Type="http://schemas.openxmlformats.org/officeDocument/2006/relationships/image" Target="media/image34.png"/><Relationship Id="rId155" Type="http://schemas.openxmlformats.org/officeDocument/2006/relationships/image" Target="media/image95.png"/><Relationship Id="rId176" Type="http://schemas.openxmlformats.org/officeDocument/2006/relationships/hyperlink" Target="https://github.com/mingsongli/acycle/wiki" TargetMode="External"/><Relationship Id="rId197" Type="http://schemas.openxmlformats.org/officeDocument/2006/relationships/image" Target="media/image110.png"/><Relationship Id="rId201" Type="http://schemas.openxmlformats.org/officeDocument/2006/relationships/image" Target="media/image113.png"/><Relationship Id="rId222" Type="http://schemas.openxmlformats.org/officeDocument/2006/relationships/image" Target="media/image133.png"/><Relationship Id="rId243" Type="http://schemas.openxmlformats.org/officeDocument/2006/relationships/image" Target="media/image153.png"/><Relationship Id="rId17" Type="http://schemas.openxmlformats.org/officeDocument/2006/relationships/footer" Target="footer3.xml"/><Relationship Id="rId38" Type="http://schemas.openxmlformats.org/officeDocument/2006/relationships/hyperlink" Target="https://pan.baidu.com/s/14-xRzV_-BBrE6XfyR_71Nw" TargetMode="External"/><Relationship Id="rId59" Type="http://schemas.openxmlformats.org/officeDocument/2006/relationships/image" Target="media/image17.png"/><Relationship Id="rId124" Type="http://schemas.openxmlformats.org/officeDocument/2006/relationships/image" Target="media/image67.png"/><Relationship Id="rId70" Type="http://schemas.openxmlformats.org/officeDocument/2006/relationships/image" Target="media/image26.png"/><Relationship Id="rId91" Type="http://schemas.openxmlformats.org/officeDocument/2006/relationships/image" Target="media/image44.png"/><Relationship Id="rId145" Type="http://schemas.openxmlformats.org/officeDocument/2006/relationships/image" Target="media/image87.png"/><Relationship Id="rId166" Type="http://schemas.openxmlformats.org/officeDocument/2006/relationships/hyperlink" Target="http://www.mingsongli.com/acycle" TargetMode="External"/><Relationship Id="rId187" Type="http://schemas.openxmlformats.org/officeDocument/2006/relationships/hyperlink" Target="https://github.com/mingsongli/acycle/wiki/4.7.4-Evolutionary-Spectral-Analysis" TargetMode="External"/><Relationship Id="rId1" Type="http://schemas.openxmlformats.org/officeDocument/2006/relationships/customXml" Target="../customXml/item1.xml"/><Relationship Id="rId212" Type="http://schemas.openxmlformats.org/officeDocument/2006/relationships/hyperlink" Target="https://github.com/mingsongli/acycle" TargetMode="External"/><Relationship Id="rId233" Type="http://schemas.openxmlformats.org/officeDocument/2006/relationships/image" Target="media/image143.png"/><Relationship Id="rId254" Type="http://schemas.openxmlformats.org/officeDocument/2006/relationships/image" Target="media/image165.png"/><Relationship Id="rId28" Type="http://schemas.openxmlformats.org/officeDocument/2006/relationships/hyperlink" Target="https://doi.org/10.1002/2015PA002850" TargetMode="External"/><Relationship Id="rId49" Type="http://schemas.openxmlformats.org/officeDocument/2006/relationships/image" Target="media/image10.png"/><Relationship Id="rId114" Type="http://schemas.openxmlformats.org/officeDocument/2006/relationships/image" Target="media/image57.png"/><Relationship Id="rId60" Type="http://schemas.openxmlformats.org/officeDocument/2006/relationships/image" Target="media/image18.png"/><Relationship Id="rId81" Type="http://schemas.openxmlformats.org/officeDocument/2006/relationships/image" Target="media/image35.png"/><Relationship Id="rId135" Type="http://schemas.openxmlformats.org/officeDocument/2006/relationships/image" Target="media/image78.png"/><Relationship Id="rId156" Type="http://schemas.openxmlformats.org/officeDocument/2006/relationships/hyperlink" Target="https://cran.r-project.org/package=astrochron" TargetMode="External"/><Relationship Id="rId177" Type="http://schemas.openxmlformats.org/officeDocument/2006/relationships/hyperlink" Target="https://github.com/mingsongli/acycle/wiki/3.-Getting-Started" TargetMode="External"/><Relationship Id="rId198" Type="http://schemas.openxmlformats.org/officeDocument/2006/relationships/hyperlink" Target="https://github.com/mingsongli/acycle" TargetMode="External"/><Relationship Id="rId202" Type="http://schemas.openxmlformats.org/officeDocument/2006/relationships/image" Target="media/image114.png"/><Relationship Id="rId223" Type="http://schemas.openxmlformats.org/officeDocument/2006/relationships/image" Target="media/image134.png"/><Relationship Id="rId244" Type="http://schemas.openxmlformats.org/officeDocument/2006/relationships/image" Target="media/image154.png"/><Relationship Id="rId18" Type="http://schemas.openxmlformats.org/officeDocument/2006/relationships/hyperlink" Target="https://doi.org/10.1002/joc.3447" TargetMode="External"/><Relationship Id="rId39" Type="http://schemas.openxmlformats.org/officeDocument/2006/relationships/hyperlink" Target="https://github.com/mingsongli/acycle/)" TargetMode="External"/><Relationship Id="rId50" Type="http://schemas.openxmlformats.org/officeDocument/2006/relationships/hyperlink" Target="https://www.mathworks.com/matlabcentral/answers/263824-mcr-with-mac-and-environment-variable" TargetMode="External"/><Relationship Id="rId125" Type="http://schemas.openxmlformats.org/officeDocument/2006/relationships/image" Target="media/image68.png"/><Relationship Id="rId146" Type="http://schemas.openxmlformats.org/officeDocument/2006/relationships/image" Target="media/image88.png"/><Relationship Id="rId167" Type="http://schemas.openxmlformats.org/officeDocument/2006/relationships/hyperlink" Target="https://github.com/mingsongli/acycle" TargetMode="External"/><Relationship Id="rId188" Type="http://schemas.openxmlformats.org/officeDocument/2006/relationships/hyperlink" Target="https://github.com/mingsongli/acycle/wiki/Examples" TargetMode="External"/><Relationship Id="rId71" Type="http://schemas.openxmlformats.org/officeDocument/2006/relationships/image" Target="media/image27.png"/><Relationship Id="rId92" Type="http://schemas.openxmlformats.org/officeDocument/2006/relationships/hyperlink" Target="https://www.uahirise.org/PSP_002878_1880" TargetMode="External"/><Relationship Id="rId213" Type="http://schemas.openxmlformats.org/officeDocument/2006/relationships/image" Target="media/image124.png"/><Relationship Id="rId234" Type="http://schemas.openxmlformats.org/officeDocument/2006/relationships/image" Target="media/image144.png"/><Relationship Id="rId2" Type="http://schemas.openxmlformats.org/officeDocument/2006/relationships/numbering" Target="numbering.xml"/><Relationship Id="rId29" Type="http://schemas.openxmlformats.org/officeDocument/2006/relationships/hyperlink" Target="https://doi.org/10.1175/1520-0477(1998)079%3c0061:APGTWA%3e2.0.CO;2" TargetMode="External"/><Relationship Id="rId255" Type="http://schemas.openxmlformats.org/officeDocument/2006/relationships/image" Target="media/image166.png"/><Relationship Id="rId40" Type="http://schemas.openxmlformats.org/officeDocument/2006/relationships/image" Target="media/image3.png"/><Relationship Id="rId115" Type="http://schemas.openxmlformats.org/officeDocument/2006/relationships/image" Target="media/image58.png"/><Relationship Id="rId136" Type="http://schemas.openxmlformats.org/officeDocument/2006/relationships/image" Target="media/image79.png"/><Relationship Id="rId157" Type="http://schemas.openxmlformats.org/officeDocument/2006/relationships/hyperlink" Target="https://cran.r-project.org/package=astrochron" TargetMode="External"/><Relationship Id="rId178" Type="http://schemas.openxmlformats.org/officeDocument/2006/relationships/hyperlink" Target="https://github.com/mingsongli/acycle/wiki/4.5-Basic-Series" TargetMode="External"/><Relationship Id="rId61" Type="http://schemas.openxmlformats.org/officeDocument/2006/relationships/image" Target="media/image19.png"/><Relationship Id="rId82" Type="http://schemas.openxmlformats.org/officeDocument/2006/relationships/image" Target="media/image36.png"/><Relationship Id="rId199" Type="http://schemas.openxmlformats.org/officeDocument/2006/relationships/image" Target="media/image111.png"/><Relationship Id="rId203" Type="http://schemas.openxmlformats.org/officeDocument/2006/relationships/image" Target="media/image115.png"/><Relationship Id="rId19" Type="http://schemas.openxmlformats.org/officeDocument/2006/relationships/hyperlink" Target="https://doi.org/10.1016/j.epsl.2018.08.041" TargetMode="External"/><Relationship Id="rId224" Type="http://schemas.openxmlformats.org/officeDocument/2006/relationships/image" Target="media/image135.png"/><Relationship Id="rId245" Type="http://schemas.openxmlformats.org/officeDocument/2006/relationships/image" Target="media/image155.png"/><Relationship Id="rId30" Type="http://schemas.openxmlformats.org/officeDocument/2006/relationships/hyperlink" Target="https://doi.org/10.1051/0004-6361:20041335" TargetMode="External"/><Relationship Id="rId126" Type="http://schemas.openxmlformats.org/officeDocument/2006/relationships/image" Target="media/image69.png"/><Relationship Id="rId147" Type="http://schemas.openxmlformats.org/officeDocument/2006/relationships/image" Target="media/image89.png"/><Relationship Id="rId168" Type="http://schemas.openxmlformats.org/officeDocument/2006/relationships/image" Target="media/image102.jpg"/><Relationship Id="rId51" Type="http://schemas.openxmlformats.org/officeDocument/2006/relationships/hyperlink" Target="https://www.mathworks.com/matlabcentral/answers/263824-mcr-with-mac-and-environment-variable" TargetMode="External"/><Relationship Id="rId72" Type="http://schemas.openxmlformats.org/officeDocument/2006/relationships/image" Target="media/image28.png"/><Relationship Id="rId93" Type="http://schemas.openxmlformats.org/officeDocument/2006/relationships/image" Target="media/image45.png"/><Relationship Id="rId189" Type="http://schemas.openxmlformats.org/officeDocument/2006/relationships/hyperlink" Target="https://github.com/mingsongli/acycle/wiki/4.7.12-Correlation-Coefficient-(COCO)" TargetMode="External"/><Relationship Id="rId3" Type="http://schemas.openxmlformats.org/officeDocument/2006/relationships/styles" Target="styles.xml"/><Relationship Id="rId214" Type="http://schemas.openxmlformats.org/officeDocument/2006/relationships/image" Target="media/image125.png"/><Relationship Id="rId235" Type="http://schemas.openxmlformats.org/officeDocument/2006/relationships/image" Target="media/image145.png"/><Relationship Id="rId256" Type="http://schemas.openxmlformats.org/officeDocument/2006/relationships/image" Target="media/image167.png"/><Relationship Id="rId116" Type="http://schemas.openxmlformats.org/officeDocument/2006/relationships/image" Target="media/image59.png"/><Relationship Id="rId137" Type="http://schemas.openxmlformats.org/officeDocument/2006/relationships/image" Target="media/image80.png"/><Relationship Id="rId158" Type="http://schemas.openxmlformats.org/officeDocument/2006/relationships/image" Target="media/image96.png"/><Relationship Id="rId20" Type="http://schemas.openxmlformats.org/officeDocument/2006/relationships/hyperlink" Target="https://doi.org/10.1002/9781118561294" TargetMode="External"/><Relationship Id="rId41" Type="http://schemas.openxmlformats.org/officeDocument/2006/relationships/image" Target="media/image4.png"/><Relationship Id="rId62" Type="http://schemas.openxmlformats.org/officeDocument/2006/relationships/image" Target="media/image20.png"/><Relationship Id="rId83" Type="http://schemas.openxmlformats.org/officeDocument/2006/relationships/image" Target="media/image37.png"/><Relationship Id="rId179" Type="http://schemas.openxmlformats.org/officeDocument/2006/relationships/hyperlink" Target="https://github.com/mingsongli/acycle/wiki/4.6-Math" TargetMode="External"/><Relationship Id="rId190" Type="http://schemas.openxmlformats.org/officeDocument/2006/relationships/hyperlink" Target="https://github.com/mingsongli/acycle/wiki/Examples" TargetMode="External"/><Relationship Id="rId204" Type="http://schemas.openxmlformats.org/officeDocument/2006/relationships/image" Target="media/image116.png"/><Relationship Id="rId225" Type="http://schemas.openxmlformats.org/officeDocument/2006/relationships/image" Target="media/image136.png"/><Relationship Id="rId246" Type="http://schemas.openxmlformats.org/officeDocument/2006/relationships/image" Target="media/image156.png"/><Relationship Id="rId127" Type="http://schemas.openxmlformats.org/officeDocument/2006/relationships/image" Target="media/image70.png"/><Relationship Id="rId10" Type="http://schemas.openxmlformats.org/officeDocument/2006/relationships/header" Target="header1.xml"/><Relationship Id="rId31" Type="http://schemas.openxmlformats.org/officeDocument/2006/relationships/hyperlink" Target="https://doi.org/10.1051/0004-6361/201116836" TargetMode="External"/><Relationship Id="rId52" Type="http://schemas.openxmlformats.org/officeDocument/2006/relationships/image" Target="media/image11.png"/><Relationship Id="rId73" Type="http://schemas.openxmlformats.org/officeDocument/2006/relationships/image" Target="media/image29.png"/><Relationship Id="rId94" Type="http://schemas.openxmlformats.org/officeDocument/2006/relationships/image" Target="media/image46.png"/><Relationship Id="rId148" Type="http://schemas.openxmlformats.org/officeDocument/2006/relationships/image" Target="media/image90.png"/><Relationship Id="rId169" Type="http://schemas.openxmlformats.org/officeDocument/2006/relationships/image" Target="media/image103.png"/><Relationship Id="rId4" Type="http://schemas.openxmlformats.org/officeDocument/2006/relationships/settings" Target="settings.xml"/><Relationship Id="rId180" Type="http://schemas.openxmlformats.org/officeDocument/2006/relationships/hyperlink" Target="https://github.com/mingsongli/acycle/wiki/4.6-Math" TargetMode="External"/><Relationship Id="rId215" Type="http://schemas.openxmlformats.org/officeDocument/2006/relationships/image" Target="media/image126.png"/><Relationship Id="rId236" Type="http://schemas.openxmlformats.org/officeDocument/2006/relationships/image" Target="media/image146.png"/><Relationship Id="rId257"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E0676D2-3001-404E-AB50-8CCA42BFEE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09</Pages>
  <Words>23798</Words>
  <Characters>135651</Characters>
  <Application>Microsoft Office Word</Application>
  <DocSecurity>0</DocSecurity>
  <Lines>1130</Lines>
  <Paragraphs>318</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159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song Li</dc:creator>
  <cp:keywords/>
  <dc:description/>
  <cp:lastModifiedBy>MLi</cp:lastModifiedBy>
  <cp:revision>37</cp:revision>
  <cp:lastPrinted>2021-02-03T14:07:00Z</cp:lastPrinted>
  <dcterms:created xsi:type="dcterms:W3CDTF">2021-02-03T14:07:00Z</dcterms:created>
  <dcterms:modified xsi:type="dcterms:W3CDTF">2021-02-22T12:07:00Z</dcterms:modified>
</cp:coreProperties>
</file>